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0A0E3" w14:textId="19EE4E60" w:rsidR="00752A5F" w:rsidRPr="00EF35D9" w:rsidRDefault="00E81811" w:rsidP="00CF71BD">
      <w:pPr>
        <w:autoSpaceDE w:val="0"/>
        <w:autoSpaceDN w:val="0"/>
        <w:adjustRightInd w:val="0"/>
        <w:jc w:val="center"/>
        <w:rPr>
          <w:rFonts w:ascii="Times New Roman" w:hAnsi="Times New Roman" w:cs="Times New Roman"/>
          <w:b/>
          <w:bCs/>
          <w:lang w:val="en-US"/>
        </w:rPr>
      </w:pPr>
      <w:r w:rsidRPr="00EF35D9">
        <w:rPr>
          <w:rFonts w:ascii="Times New Roman" w:hAnsi="Times New Roman" w:cs="Times New Roman"/>
          <w:b/>
          <w:bCs/>
          <w:lang w:val="en-US"/>
        </w:rPr>
        <w:t>The Service View on</w:t>
      </w:r>
      <w:r w:rsidR="00752A5F" w:rsidRPr="00EF35D9">
        <w:rPr>
          <w:rFonts w:ascii="Times New Roman" w:hAnsi="Times New Roman" w:cs="Times New Roman"/>
          <w:b/>
          <w:bCs/>
          <w:lang w:val="en-US"/>
        </w:rPr>
        <w:t xml:space="preserve"> Enhancement:</w:t>
      </w:r>
    </w:p>
    <w:p w14:paraId="74A8F1DD" w14:textId="77777777" w:rsidR="00752A5F" w:rsidRPr="00EF35D9" w:rsidRDefault="00752A5F" w:rsidP="00CF71BD">
      <w:pPr>
        <w:autoSpaceDE w:val="0"/>
        <w:autoSpaceDN w:val="0"/>
        <w:adjustRightInd w:val="0"/>
        <w:jc w:val="center"/>
        <w:rPr>
          <w:rFonts w:ascii="Times New Roman" w:hAnsi="Times New Roman" w:cs="Times New Roman"/>
          <w:b/>
          <w:bCs/>
          <w:lang w:val="en-US"/>
        </w:rPr>
      </w:pPr>
      <w:r w:rsidRPr="00EF35D9">
        <w:rPr>
          <w:rFonts w:ascii="Times New Roman" w:hAnsi="Times New Roman" w:cs="Times New Roman"/>
          <w:b/>
          <w:bCs/>
          <w:lang w:val="en-US"/>
        </w:rPr>
        <w:t>A New Evolutionary Perspective</w:t>
      </w:r>
    </w:p>
    <w:p w14:paraId="10539D7B" w14:textId="77777777" w:rsidR="00752A5F" w:rsidRPr="00EF35D9" w:rsidRDefault="00752A5F" w:rsidP="00CF71BD">
      <w:pPr>
        <w:autoSpaceDE w:val="0"/>
        <w:autoSpaceDN w:val="0"/>
        <w:adjustRightInd w:val="0"/>
        <w:jc w:val="center"/>
        <w:rPr>
          <w:rFonts w:ascii="Times New Roman" w:hAnsi="Times New Roman" w:cs="Times New Roman"/>
          <w:b/>
          <w:bCs/>
          <w:lang w:val="en-US"/>
        </w:rPr>
      </w:pPr>
    </w:p>
    <w:p w14:paraId="5111A746" w14:textId="77777777" w:rsidR="00752A5F" w:rsidRPr="00EF35D9" w:rsidRDefault="00752A5F" w:rsidP="00BC2449">
      <w:pPr>
        <w:autoSpaceDE w:val="0"/>
        <w:autoSpaceDN w:val="0"/>
        <w:adjustRightInd w:val="0"/>
        <w:rPr>
          <w:rFonts w:ascii="Times New Roman" w:hAnsi="Times New Roman" w:cs="Times New Roman"/>
          <w:b/>
          <w:bCs/>
          <w:lang w:val="en-US"/>
        </w:rPr>
      </w:pPr>
    </w:p>
    <w:p w14:paraId="2D4B087D" w14:textId="77777777" w:rsidR="00752A5F" w:rsidRPr="00EF35D9" w:rsidRDefault="00752A5F" w:rsidP="00CF71BD">
      <w:pPr>
        <w:autoSpaceDE w:val="0"/>
        <w:autoSpaceDN w:val="0"/>
        <w:adjustRightInd w:val="0"/>
        <w:jc w:val="center"/>
        <w:rPr>
          <w:rFonts w:ascii="Times New Roman" w:hAnsi="Times New Roman" w:cs="Times New Roman"/>
          <w:b/>
          <w:bCs/>
          <w:lang w:val="en-US"/>
        </w:rPr>
      </w:pPr>
    </w:p>
    <w:p w14:paraId="32917801" w14:textId="77777777" w:rsidR="00752A5F" w:rsidRPr="00EF35D9" w:rsidRDefault="00752A5F" w:rsidP="00CF71BD">
      <w:pPr>
        <w:autoSpaceDE w:val="0"/>
        <w:autoSpaceDN w:val="0"/>
        <w:adjustRightInd w:val="0"/>
        <w:jc w:val="center"/>
        <w:rPr>
          <w:rFonts w:ascii="Times New Roman" w:hAnsi="Times New Roman" w:cs="Times New Roman"/>
          <w:b/>
          <w:bCs/>
          <w:lang w:val="en-US"/>
        </w:rPr>
      </w:pPr>
      <w:r w:rsidRPr="00EF35D9">
        <w:rPr>
          <w:rFonts w:ascii="Times New Roman" w:hAnsi="Times New Roman" w:cs="Times New Roman"/>
          <w:b/>
          <w:bCs/>
          <w:lang w:val="en-US"/>
        </w:rPr>
        <w:t>Abstract</w:t>
      </w:r>
    </w:p>
    <w:p w14:paraId="11B59AFA" w14:textId="77777777" w:rsidR="00752A5F" w:rsidRPr="00EF35D9" w:rsidRDefault="00752A5F" w:rsidP="00094C7A">
      <w:pPr>
        <w:autoSpaceDE w:val="0"/>
        <w:autoSpaceDN w:val="0"/>
        <w:adjustRightInd w:val="0"/>
        <w:jc w:val="both"/>
        <w:rPr>
          <w:rFonts w:ascii="Times New Roman" w:hAnsi="Times New Roman" w:cs="Times New Roman"/>
          <w:b/>
          <w:bCs/>
          <w:lang w:val="en-US"/>
        </w:rPr>
      </w:pPr>
    </w:p>
    <w:p w14:paraId="7F072FC6" w14:textId="5613574E" w:rsidR="00752A5F" w:rsidRPr="00EF35D9" w:rsidRDefault="004B5A8E" w:rsidP="00094C7A">
      <w:pPr>
        <w:autoSpaceDE w:val="0"/>
        <w:autoSpaceDN w:val="0"/>
        <w:adjustRightInd w:val="0"/>
        <w:spacing w:line="360" w:lineRule="auto"/>
        <w:ind w:left="851" w:right="855"/>
        <w:jc w:val="both"/>
        <w:rPr>
          <w:rFonts w:ascii="Times New Roman" w:hAnsi="Times New Roman" w:cs="Times New Roman"/>
          <w:lang w:val="en-US"/>
        </w:rPr>
      </w:pPr>
      <w:r w:rsidRPr="00EF35D9">
        <w:rPr>
          <w:rFonts w:ascii="Times New Roman" w:hAnsi="Times New Roman" w:cs="Times New Roman"/>
          <w:lang w:val="en-US"/>
        </w:rPr>
        <w:t xml:space="preserve">In the </w:t>
      </w:r>
      <w:r w:rsidR="005A256E" w:rsidRPr="00EF35D9">
        <w:rPr>
          <w:rFonts w:ascii="Times New Roman" w:hAnsi="Times New Roman" w:cs="Times New Roman"/>
          <w:lang w:val="en-US"/>
        </w:rPr>
        <w:t xml:space="preserve">enhancement </w:t>
      </w:r>
      <w:r w:rsidRPr="00EF35D9">
        <w:rPr>
          <w:rFonts w:ascii="Times New Roman" w:hAnsi="Times New Roman" w:cs="Times New Roman"/>
          <w:lang w:val="en-US"/>
        </w:rPr>
        <w:t>debate</w:t>
      </w:r>
      <w:r w:rsidR="002A3A07" w:rsidRPr="00EF35D9">
        <w:rPr>
          <w:rFonts w:ascii="Times New Roman" w:hAnsi="Times New Roman" w:cs="Times New Roman"/>
          <w:lang w:val="en-US"/>
        </w:rPr>
        <w:t>,</w:t>
      </w:r>
      <w:r w:rsidRPr="00EF35D9">
        <w:rPr>
          <w:rFonts w:ascii="Times New Roman" w:hAnsi="Times New Roman" w:cs="Times New Roman"/>
          <w:lang w:val="en-US"/>
        </w:rPr>
        <w:t xml:space="preserve"> </w:t>
      </w:r>
      <w:r w:rsidR="002A3A07" w:rsidRPr="00EF35D9">
        <w:rPr>
          <w:rFonts w:ascii="Times New Roman" w:hAnsi="Times New Roman" w:cs="Times New Roman"/>
          <w:lang w:val="en-US"/>
        </w:rPr>
        <w:t xml:space="preserve">some </w:t>
      </w:r>
      <w:r w:rsidR="00F63B20" w:rsidRPr="00EF35D9">
        <w:rPr>
          <w:rFonts w:ascii="Times New Roman" w:hAnsi="Times New Roman" w:cs="Times New Roman"/>
          <w:lang w:val="en-US"/>
        </w:rPr>
        <w:t xml:space="preserve">have interpreted </w:t>
      </w:r>
      <w:r w:rsidR="00203DDA" w:rsidRPr="00EF35D9">
        <w:rPr>
          <w:rFonts w:ascii="Times New Roman" w:hAnsi="Times New Roman" w:cs="Times New Roman"/>
          <w:lang w:val="en-US"/>
        </w:rPr>
        <w:t>human evolutionary theory</w:t>
      </w:r>
      <w:r w:rsidR="001833F7" w:rsidRPr="00EF35D9">
        <w:rPr>
          <w:rFonts w:ascii="Times New Roman" w:hAnsi="Times New Roman" w:cs="Times New Roman"/>
          <w:lang w:val="en-US"/>
        </w:rPr>
        <w:t xml:space="preserve"> largely </w:t>
      </w:r>
      <w:r w:rsidR="00F1365A" w:rsidRPr="00EF35D9">
        <w:rPr>
          <w:rFonts w:ascii="Times New Roman" w:hAnsi="Times New Roman" w:cs="Times New Roman"/>
          <w:lang w:val="en-US"/>
        </w:rPr>
        <w:t>as</w:t>
      </w:r>
      <w:r w:rsidR="001833F7" w:rsidRPr="00EF35D9">
        <w:rPr>
          <w:rFonts w:ascii="Times New Roman" w:hAnsi="Times New Roman" w:cs="Times New Roman"/>
          <w:lang w:val="en-US"/>
        </w:rPr>
        <w:t xml:space="preserve"> support</w:t>
      </w:r>
      <w:r w:rsidR="00F1365A" w:rsidRPr="00EF35D9">
        <w:rPr>
          <w:rFonts w:ascii="Times New Roman" w:hAnsi="Times New Roman" w:cs="Times New Roman"/>
          <w:lang w:val="en-US"/>
        </w:rPr>
        <w:t>ing</w:t>
      </w:r>
      <w:r w:rsidR="00752A5F" w:rsidRPr="00EF35D9">
        <w:rPr>
          <w:rFonts w:ascii="Times New Roman" w:hAnsi="Times New Roman" w:cs="Times New Roman"/>
          <w:lang w:val="en-US"/>
        </w:rPr>
        <w:t xml:space="preserve"> </w:t>
      </w:r>
      <w:r w:rsidR="00F63B20" w:rsidRPr="00EF35D9">
        <w:rPr>
          <w:rFonts w:ascii="Times New Roman" w:hAnsi="Times New Roman" w:cs="Times New Roman"/>
          <w:lang w:val="en-US"/>
        </w:rPr>
        <w:t>a</w:t>
      </w:r>
      <w:r w:rsidR="00752A5F" w:rsidRPr="00EF35D9">
        <w:rPr>
          <w:rFonts w:ascii="Times New Roman" w:hAnsi="Times New Roman" w:cs="Times New Roman"/>
          <w:lang w:val="en-US"/>
        </w:rPr>
        <w:t xml:space="preserve"> </w:t>
      </w:r>
      <w:r w:rsidR="00350C34" w:rsidRPr="00EF35D9">
        <w:rPr>
          <w:rFonts w:ascii="Times New Roman" w:hAnsi="Times New Roman" w:cs="Times New Roman"/>
          <w:lang w:val="en-US"/>
        </w:rPr>
        <w:t xml:space="preserve">liberal </w:t>
      </w:r>
      <w:r w:rsidR="00752A5F" w:rsidRPr="00EF35D9">
        <w:rPr>
          <w:rFonts w:ascii="Times New Roman" w:hAnsi="Times New Roman" w:cs="Times New Roman"/>
          <w:lang w:val="en-US"/>
        </w:rPr>
        <w:t>view</w:t>
      </w:r>
      <w:r w:rsidR="00695641" w:rsidRPr="00EF35D9">
        <w:rPr>
          <w:rFonts w:ascii="Times New Roman" w:hAnsi="Times New Roman" w:cs="Times New Roman"/>
          <w:lang w:val="en-US"/>
        </w:rPr>
        <w:t xml:space="preserve"> of</w:t>
      </w:r>
      <w:r w:rsidR="00752A5F" w:rsidRPr="00EF35D9">
        <w:rPr>
          <w:rFonts w:ascii="Times New Roman" w:hAnsi="Times New Roman" w:cs="Times New Roman"/>
          <w:lang w:val="en-US"/>
        </w:rPr>
        <w:t xml:space="preserve"> enhancement</w:t>
      </w:r>
      <w:r w:rsidR="005A256E" w:rsidRPr="00EF35D9">
        <w:rPr>
          <w:rFonts w:ascii="Times New Roman" w:hAnsi="Times New Roman" w:cs="Times New Roman"/>
          <w:lang w:val="en-US"/>
        </w:rPr>
        <w:t>s</w:t>
      </w:r>
      <w:r w:rsidR="00752A5F" w:rsidRPr="00EF35D9">
        <w:rPr>
          <w:rFonts w:ascii="Times New Roman" w:hAnsi="Times New Roman" w:cs="Times New Roman"/>
          <w:lang w:val="en-US"/>
        </w:rPr>
        <w:t xml:space="preserve">, regulated </w:t>
      </w:r>
      <w:r w:rsidR="00A27CA0" w:rsidRPr="00EF35D9">
        <w:rPr>
          <w:rFonts w:ascii="Times New Roman" w:hAnsi="Times New Roman" w:cs="Times New Roman"/>
          <w:lang w:val="en-US"/>
        </w:rPr>
        <w:t>predominantly</w:t>
      </w:r>
      <w:r w:rsidR="00752A5F" w:rsidRPr="00EF35D9">
        <w:rPr>
          <w:rFonts w:ascii="Times New Roman" w:hAnsi="Times New Roman" w:cs="Times New Roman"/>
          <w:lang w:val="en-US"/>
        </w:rPr>
        <w:t xml:space="preserve"> by individual autonomy. In this paper I argue that </w:t>
      </w:r>
      <w:r w:rsidR="000C0044" w:rsidRPr="00EF35D9">
        <w:rPr>
          <w:rFonts w:ascii="Times New Roman" w:hAnsi="Times New Roman" w:cs="Times New Roman"/>
          <w:lang w:val="en-US"/>
        </w:rPr>
        <w:t>this interpretation</w:t>
      </w:r>
      <w:r w:rsidR="00082D6D" w:rsidRPr="00EF35D9">
        <w:rPr>
          <w:rFonts w:ascii="Times New Roman" w:hAnsi="Times New Roman" w:cs="Times New Roman"/>
          <w:lang w:val="en-US"/>
        </w:rPr>
        <w:t xml:space="preserve"> of evolutionary science</w:t>
      </w:r>
      <w:r w:rsidR="000C0044" w:rsidRPr="00EF35D9">
        <w:rPr>
          <w:rFonts w:ascii="Times New Roman" w:hAnsi="Times New Roman" w:cs="Times New Roman"/>
          <w:lang w:val="en-US"/>
        </w:rPr>
        <w:t xml:space="preserve"> </w:t>
      </w:r>
      <w:r w:rsidR="00F10BDD" w:rsidRPr="00EF35D9">
        <w:rPr>
          <w:rFonts w:ascii="Times New Roman" w:hAnsi="Times New Roman" w:cs="Times New Roman"/>
          <w:lang w:val="en-US"/>
        </w:rPr>
        <w:t xml:space="preserve">is </w:t>
      </w:r>
      <w:r w:rsidR="00752A5F" w:rsidRPr="00EF35D9">
        <w:rPr>
          <w:rFonts w:ascii="Times New Roman" w:hAnsi="Times New Roman" w:cs="Times New Roman"/>
          <w:lang w:val="en-US"/>
        </w:rPr>
        <w:t>misguided,</w:t>
      </w:r>
      <w:r w:rsidR="008E1B1F" w:rsidRPr="00EF35D9">
        <w:rPr>
          <w:rFonts w:ascii="Times New Roman" w:hAnsi="Times New Roman" w:cs="Times New Roman"/>
          <w:lang w:val="en-US"/>
        </w:rPr>
        <w:t xml:space="preserve"> </w:t>
      </w:r>
      <w:r w:rsidR="00184D59" w:rsidRPr="00EF35D9">
        <w:rPr>
          <w:rFonts w:ascii="Times New Roman" w:hAnsi="Times New Roman" w:cs="Times New Roman"/>
          <w:lang w:val="en-US"/>
        </w:rPr>
        <w:t>sketch</w:t>
      </w:r>
      <w:r w:rsidR="008B1C37" w:rsidRPr="00EF35D9">
        <w:rPr>
          <w:rFonts w:ascii="Times New Roman" w:hAnsi="Times New Roman" w:cs="Times New Roman"/>
          <w:lang w:val="en-US"/>
        </w:rPr>
        <w:t xml:space="preserve"> a </w:t>
      </w:r>
      <w:r w:rsidR="00A95205" w:rsidRPr="00EF35D9">
        <w:rPr>
          <w:rFonts w:ascii="Times New Roman" w:hAnsi="Times New Roman" w:cs="Times New Roman"/>
          <w:lang w:val="en-US"/>
        </w:rPr>
        <w:t>more accurate representation of the state-of-the-art</w:t>
      </w:r>
      <w:r w:rsidR="006D1FF4" w:rsidRPr="00EF35D9">
        <w:rPr>
          <w:rFonts w:ascii="Times New Roman" w:hAnsi="Times New Roman" w:cs="Times New Roman"/>
          <w:lang w:val="en-US"/>
        </w:rPr>
        <w:t xml:space="preserve">, </w:t>
      </w:r>
      <w:r w:rsidR="003A58F1" w:rsidRPr="00EF35D9">
        <w:rPr>
          <w:rFonts w:ascii="Times New Roman" w:hAnsi="Times New Roman" w:cs="Times New Roman"/>
          <w:lang w:val="en-US"/>
        </w:rPr>
        <w:t xml:space="preserve">and argue that </w:t>
      </w:r>
      <w:r w:rsidR="007132A9" w:rsidRPr="00EF35D9">
        <w:rPr>
          <w:rFonts w:ascii="Times New Roman" w:hAnsi="Times New Roman" w:cs="Times New Roman"/>
          <w:lang w:val="en-US"/>
        </w:rPr>
        <w:t>this has significant ethical consequence</w:t>
      </w:r>
      <w:r w:rsidR="00D54407" w:rsidRPr="00EF35D9">
        <w:rPr>
          <w:rFonts w:ascii="Times New Roman" w:hAnsi="Times New Roman" w:cs="Times New Roman"/>
          <w:lang w:val="en-US"/>
        </w:rPr>
        <w:t>s</w:t>
      </w:r>
      <w:r w:rsidR="00A27CA0" w:rsidRPr="00EF35D9">
        <w:rPr>
          <w:rFonts w:ascii="Times New Roman" w:hAnsi="Times New Roman" w:cs="Times New Roman"/>
          <w:lang w:val="en-US"/>
        </w:rPr>
        <w:t>.</w:t>
      </w:r>
      <w:r w:rsidR="004D5F07" w:rsidRPr="00EF35D9">
        <w:rPr>
          <w:rFonts w:ascii="Times New Roman" w:hAnsi="Times New Roman" w:cs="Times New Roman"/>
          <w:lang w:val="en-US"/>
        </w:rPr>
        <w:t xml:space="preserve"> Enhancement ethicists should, much more than is </w:t>
      </w:r>
      <w:r w:rsidR="00C25862" w:rsidRPr="00EF35D9">
        <w:rPr>
          <w:rFonts w:ascii="Times New Roman" w:hAnsi="Times New Roman" w:cs="Times New Roman"/>
          <w:lang w:val="en-US"/>
        </w:rPr>
        <w:t>typically</w:t>
      </w:r>
      <w:r w:rsidR="004D5F07" w:rsidRPr="00EF35D9">
        <w:rPr>
          <w:rFonts w:ascii="Times New Roman" w:hAnsi="Times New Roman" w:cs="Times New Roman"/>
          <w:lang w:val="en-US"/>
        </w:rPr>
        <w:t xml:space="preserve"> the case now, </w:t>
      </w:r>
      <w:r w:rsidR="00D54407" w:rsidRPr="00EF35D9">
        <w:rPr>
          <w:rFonts w:ascii="Times New Roman" w:hAnsi="Times New Roman" w:cs="Times New Roman"/>
          <w:lang w:val="en-US"/>
        </w:rPr>
        <w:t>take</w:t>
      </w:r>
      <w:r w:rsidR="004D5F07" w:rsidRPr="00EF35D9">
        <w:rPr>
          <w:rFonts w:ascii="Times New Roman" w:hAnsi="Times New Roman" w:cs="Times New Roman"/>
          <w:lang w:val="en-US"/>
        </w:rPr>
        <w:t xml:space="preserve"> the social impacts of enhancement technology</w:t>
      </w:r>
      <w:r w:rsidR="00D95AC1" w:rsidRPr="00EF35D9">
        <w:rPr>
          <w:rFonts w:ascii="Times New Roman" w:hAnsi="Times New Roman" w:cs="Times New Roman"/>
          <w:lang w:val="en-US"/>
        </w:rPr>
        <w:t xml:space="preserve"> into consideration</w:t>
      </w:r>
      <w:r w:rsidR="004D5F07" w:rsidRPr="00EF35D9">
        <w:rPr>
          <w:rFonts w:ascii="Times New Roman" w:hAnsi="Times New Roman" w:cs="Times New Roman"/>
          <w:lang w:val="en-US"/>
        </w:rPr>
        <w:t>.</w:t>
      </w:r>
      <w:r w:rsidR="00316831" w:rsidRPr="00EF35D9">
        <w:rPr>
          <w:rFonts w:ascii="Times New Roman" w:hAnsi="Times New Roman" w:cs="Times New Roman"/>
          <w:lang w:val="en-US"/>
        </w:rPr>
        <w:t xml:space="preserve"> I highlight </w:t>
      </w:r>
      <w:r w:rsidR="00DA3676" w:rsidRPr="00EF35D9">
        <w:rPr>
          <w:rFonts w:ascii="Times New Roman" w:hAnsi="Times New Roman" w:cs="Times New Roman"/>
          <w:lang w:val="en-US"/>
        </w:rPr>
        <w:t xml:space="preserve">one important social </w:t>
      </w:r>
      <w:r w:rsidR="00E03373" w:rsidRPr="00EF35D9">
        <w:rPr>
          <w:rFonts w:ascii="Times New Roman" w:hAnsi="Times New Roman" w:cs="Times New Roman"/>
          <w:lang w:val="en-US"/>
        </w:rPr>
        <w:t>impact</w:t>
      </w:r>
      <w:r w:rsidR="00DA3676" w:rsidRPr="00EF35D9">
        <w:rPr>
          <w:rFonts w:ascii="Times New Roman" w:hAnsi="Times New Roman" w:cs="Times New Roman"/>
          <w:lang w:val="en-US"/>
        </w:rPr>
        <w:t xml:space="preserve"> of </w:t>
      </w:r>
      <w:r w:rsidR="00CB39CC" w:rsidRPr="00EF35D9">
        <w:rPr>
          <w:rFonts w:ascii="Times New Roman" w:hAnsi="Times New Roman" w:cs="Times New Roman"/>
          <w:lang w:val="en-US"/>
        </w:rPr>
        <w:t>e</w:t>
      </w:r>
      <w:r w:rsidR="00752A5F" w:rsidRPr="00EF35D9">
        <w:rPr>
          <w:rFonts w:ascii="Times New Roman" w:hAnsi="Times New Roman" w:cs="Times New Roman"/>
          <w:lang w:val="en-US"/>
        </w:rPr>
        <w:t>nhancements</w:t>
      </w:r>
      <w:r w:rsidR="00DA3676" w:rsidRPr="00EF35D9">
        <w:rPr>
          <w:rFonts w:ascii="Times New Roman" w:hAnsi="Times New Roman" w:cs="Times New Roman"/>
          <w:lang w:val="en-US"/>
        </w:rPr>
        <w:t xml:space="preserve">: </w:t>
      </w:r>
      <w:r w:rsidR="00C0014A" w:rsidRPr="00EF35D9">
        <w:rPr>
          <w:rFonts w:ascii="Times New Roman" w:hAnsi="Times New Roman" w:cs="Times New Roman"/>
          <w:lang w:val="en-US"/>
        </w:rPr>
        <w:t>increase</w:t>
      </w:r>
      <w:r w:rsidR="002A3A07" w:rsidRPr="00EF35D9">
        <w:rPr>
          <w:rFonts w:ascii="Times New Roman" w:hAnsi="Times New Roman" w:cs="Times New Roman"/>
          <w:lang w:val="en-US"/>
        </w:rPr>
        <w:t>s to</w:t>
      </w:r>
      <w:r w:rsidR="00C0014A" w:rsidRPr="00EF35D9">
        <w:rPr>
          <w:rFonts w:ascii="Times New Roman" w:hAnsi="Times New Roman" w:cs="Times New Roman"/>
          <w:lang w:val="en-US"/>
        </w:rPr>
        <w:t xml:space="preserve"> the</w:t>
      </w:r>
      <w:r w:rsidR="00752A5F" w:rsidRPr="00EF35D9">
        <w:rPr>
          <w:rFonts w:ascii="Times New Roman" w:hAnsi="Times New Roman" w:cs="Times New Roman"/>
          <w:lang w:val="en-US"/>
        </w:rPr>
        <w:t xml:space="preserve"> </w:t>
      </w:r>
      <w:r w:rsidR="00C256F6" w:rsidRPr="00EF35D9">
        <w:rPr>
          <w:rFonts w:ascii="Times New Roman" w:hAnsi="Times New Roman" w:cs="Times New Roman"/>
          <w:lang w:val="en-US"/>
        </w:rPr>
        <w:t>social status</w:t>
      </w:r>
      <w:r w:rsidR="00752A5F" w:rsidRPr="00EF35D9">
        <w:rPr>
          <w:rFonts w:ascii="Times New Roman" w:hAnsi="Times New Roman" w:cs="Times New Roman"/>
          <w:lang w:val="en-US"/>
        </w:rPr>
        <w:t xml:space="preserve"> </w:t>
      </w:r>
      <w:r w:rsidR="00C0014A" w:rsidRPr="00EF35D9">
        <w:rPr>
          <w:rFonts w:ascii="Times New Roman" w:hAnsi="Times New Roman" w:cs="Times New Roman"/>
          <w:lang w:val="en-US"/>
        </w:rPr>
        <w:t xml:space="preserve">of </w:t>
      </w:r>
      <w:r w:rsidR="0078029C" w:rsidRPr="00EF35D9">
        <w:rPr>
          <w:rFonts w:ascii="Times New Roman" w:hAnsi="Times New Roman" w:cs="Times New Roman"/>
          <w:lang w:val="en-US"/>
        </w:rPr>
        <w:t xml:space="preserve">the enhanced </w:t>
      </w:r>
      <w:r w:rsidR="00C0014A" w:rsidRPr="00EF35D9">
        <w:rPr>
          <w:rFonts w:ascii="Times New Roman" w:hAnsi="Times New Roman" w:cs="Times New Roman"/>
          <w:lang w:val="en-US"/>
        </w:rPr>
        <w:t>individual</w:t>
      </w:r>
      <w:r w:rsidR="00E03373" w:rsidRPr="00EF35D9">
        <w:rPr>
          <w:rFonts w:ascii="Times New Roman" w:hAnsi="Times New Roman" w:cs="Times New Roman"/>
          <w:lang w:val="en-US"/>
        </w:rPr>
        <w:t xml:space="preserve">, </w:t>
      </w:r>
      <w:r w:rsidR="00C950EF" w:rsidRPr="00EF35D9">
        <w:rPr>
          <w:rFonts w:ascii="Times New Roman" w:hAnsi="Times New Roman" w:cs="Times New Roman"/>
          <w:lang w:val="en-US"/>
        </w:rPr>
        <w:t>with ramifications for</w:t>
      </w:r>
      <w:r w:rsidR="00E03373" w:rsidRPr="00EF35D9">
        <w:rPr>
          <w:rFonts w:ascii="Times New Roman" w:hAnsi="Times New Roman" w:cs="Times New Roman"/>
          <w:lang w:val="en-US"/>
        </w:rPr>
        <w:t xml:space="preserve"> </w:t>
      </w:r>
      <w:r w:rsidR="00C950EF" w:rsidRPr="00EF35D9">
        <w:rPr>
          <w:rFonts w:ascii="Times New Roman" w:hAnsi="Times New Roman" w:cs="Times New Roman"/>
          <w:lang w:val="en-US"/>
        </w:rPr>
        <w:t>other</w:t>
      </w:r>
      <w:r w:rsidR="00E03373" w:rsidRPr="00EF35D9">
        <w:rPr>
          <w:rFonts w:ascii="Times New Roman" w:hAnsi="Times New Roman" w:cs="Times New Roman"/>
          <w:lang w:val="en-US"/>
        </w:rPr>
        <w:t xml:space="preserve"> individuals in the group</w:t>
      </w:r>
      <w:r w:rsidR="000E170A" w:rsidRPr="00EF35D9">
        <w:rPr>
          <w:rFonts w:ascii="Times New Roman" w:hAnsi="Times New Roman" w:cs="Times New Roman"/>
          <w:lang w:val="en-US"/>
        </w:rPr>
        <w:t>.</w:t>
      </w:r>
      <w:r w:rsidR="00C0014A" w:rsidRPr="00EF35D9">
        <w:rPr>
          <w:rFonts w:ascii="Times New Roman" w:hAnsi="Times New Roman" w:cs="Times New Roman"/>
          <w:lang w:val="en-US"/>
        </w:rPr>
        <w:t xml:space="preserve"> </w:t>
      </w:r>
      <w:r w:rsidR="00135418" w:rsidRPr="00EF35D9">
        <w:rPr>
          <w:rFonts w:ascii="Times New Roman" w:hAnsi="Times New Roman" w:cs="Times New Roman"/>
          <w:lang w:val="en-US"/>
        </w:rPr>
        <w:t>Based on this</w:t>
      </w:r>
      <w:r w:rsidR="002C30CC" w:rsidRPr="00EF35D9">
        <w:rPr>
          <w:rFonts w:ascii="Times New Roman" w:hAnsi="Times New Roman" w:cs="Times New Roman"/>
          <w:lang w:val="en-US"/>
        </w:rPr>
        <w:t xml:space="preserve"> </w:t>
      </w:r>
      <w:r w:rsidR="00752A5F" w:rsidRPr="00EF35D9">
        <w:rPr>
          <w:rFonts w:ascii="Times New Roman" w:hAnsi="Times New Roman" w:cs="Times New Roman"/>
          <w:lang w:val="en-US"/>
        </w:rPr>
        <w:t xml:space="preserve">I </w:t>
      </w:r>
      <w:r w:rsidR="008F559B" w:rsidRPr="00EF35D9">
        <w:rPr>
          <w:rFonts w:ascii="Times New Roman" w:hAnsi="Times New Roman" w:cs="Times New Roman"/>
          <w:lang w:val="en-US"/>
        </w:rPr>
        <w:t>propose</w:t>
      </w:r>
      <w:r w:rsidR="00752A5F" w:rsidRPr="00EF35D9">
        <w:rPr>
          <w:rFonts w:ascii="Times New Roman" w:hAnsi="Times New Roman" w:cs="Times New Roman"/>
          <w:lang w:val="en-US"/>
        </w:rPr>
        <w:t xml:space="preserve"> that </w:t>
      </w:r>
      <w:r w:rsidR="0090236B" w:rsidRPr="00EF35D9">
        <w:rPr>
          <w:rFonts w:ascii="Times New Roman" w:hAnsi="Times New Roman" w:cs="Times New Roman"/>
          <w:lang w:val="en-US"/>
        </w:rPr>
        <w:t xml:space="preserve">not autonomy, but trust and service </w:t>
      </w:r>
      <w:r w:rsidR="00652C98" w:rsidRPr="00EF35D9">
        <w:rPr>
          <w:rFonts w:ascii="Times New Roman" w:hAnsi="Times New Roman" w:cs="Times New Roman"/>
          <w:lang w:val="en-US"/>
        </w:rPr>
        <w:t>should be taken as</w:t>
      </w:r>
      <w:r w:rsidR="00E97664" w:rsidRPr="00EF35D9">
        <w:rPr>
          <w:rFonts w:ascii="Times New Roman" w:hAnsi="Times New Roman" w:cs="Times New Roman"/>
          <w:lang w:val="en-US"/>
        </w:rPr>
        <w:t xml:space="preserve"> the central</w:t>
      </w:r>
      <w:r w:rsidR="0090236B" w:rsidRPr="00EF35D9">
        <w:rPr>
          <w:rFonts w:ascii="Times New Roman" w:hAnsi="Times New Roman" w:cs="Times New Roman"/>
          <w:lang w:val="en-US"/>
        </w:rPr>
        <w:t xml:space="preserve"> ethical principles</w:t>
      </w:r>
      <w:r w:rsidR="007C56C8" w:rsidRPr="00EF35D9">
        <w:rPr>
          <w:rFonts w:ascii="Times New Roman" w:hAnsi="Times New Roman" w:cs="Times New Roman"/>
          <w:lang w:val="en-US"/>
        </w:rPr>
        <w:t xml:space="preserve"> in the enhancement debate</w:t>
      </w:r>
      <w:r w:rsidR="0090236B" w:rsidRPr="00EF35D9">
        <w:rPr>
          <w:rFonts w:ascii="Times New Roman" w:hAnsi="Times New Roman" w:cs="Times New Roman"/>
          <w:lang w:val="en-US"/>
        </w:rPr>
        <w:t xml:space="preserve">: </w:t>
      </w:r>
      <w:r w:rsidR="00A7719B" w:rsidRPr="00EF35D9">
        <w:rPr>
          <w:rFonts w:ascii="Times New Roman" w:hAnsi="Times New Roman" w:cs="Times New Roman"/>
          <w:lang w:val="en-US"/>
        </w:rPr>
        <w:t xml:space="preserve">the </w:t>
      </w:r>
      <w:r w:rsidR="008A0869" w:rsidRPr="00EF35D9">
        <w:rPr>
          <w:rFonts w:ascii="Times New Roman" w:hAnsi="Times New Roman" w:cs="Times New Roman"/>
          <w:lang w:val="en-US"/>
        </w:rPr>
        <w:t xml:space="preserve">ethically </w:t>
      </w:r>
      <w:r w:rsidR="00327BDF" w:rsidRPr="00EF35D9">
        <w:rPr>
          <w:rFonts w:ascii="Times New Roman" w:hAnsi="Times New Roman" w:cs="Times New Roman"/>
          <w:lang w:val="en-US"/>
        </w:rPr>
        <w:t xml:space="preserve">commendable enhancements are those that are used for service and hence do not erode interpersonal trust. </w:t>
      </w:r>
    </w:p>
    <w:p w14:paraId="7BA9A542" w14:textId="3635C1B3" w:rsidR="00A73AD6" w:rsidRPr="00EF35D9" w:rsidRDefault="00A73AD6" w:rsidP="00094C7A">
      <w:pPr>
        <w:autoSpaceDE w:val="0"/>
        <w:autoSpaceDN w:val="0"/>
        <w:adjustRightInd w:val="0"/>
        <w:spacing w:line="360" w:lineRule="auto"/>
        <w:ind w:left="851" w:right="855"/>
        <w:jc w:val="both"/>
        <w:rPr>
          <w:rFonts w:ascii="Times New Roman" w:hAnsi="Times New Roman" w:cs="Times New Roman"/>
          <w:lang w:val="en-US"/>
        </w:rPr>
      </w:pPr>
    </w:p>
    <w:p w14:paraId="6B6EC906" w14:textId="136A39C7" w:rsidR="00E87785" w:rsidRPr="00EF35D9" w:rsidRDefault="00A73AD6" w:rsidP="00F60165">
      <w:pPr>
        <w:autoSpaceDE w:val="0"/>
        <w:autoSpaceDN w:val="0"/>
        <w:adjustRightInd w:val="0"/>
        <w:spacing w:line="360" w:lineRule="auto"/>
        <w:ind w:left="851" w:right="855"/>
        <w:jc w:val="both"/>
        <w:rPr>
          <w:rFonts w:ascii="Times New Roman" w:hAnsi="Times New Roman" w:cs="Times New Roman"/>
          <w:lang w:val="en-US"/>
        </w:rPr>
      </w:pPr>
      <w:r w:rsidRPr="00EF35D9">
        <w:rPr>
          <w:rFonts w:ascii="Times New Roman" w:hAnsi="Times New Roman" w:cs="Times New Roman"/>
          <w:u w:val="single"/>
          <w:lang w:val="en-US"/>
        </w:rPr>
        <w:t>Keywords:</w:t>
      </w:r>
      <w:r w:rsidRPr="00EF35D9">
        <w:rPr>
          <w:rFonts w:ascii="Times New Roman" w:hAnsi="Times New Roman" w:cs="Times New Roman"/>
          <w:lang w:val="en-US"/>
        </w:rPr>
        <w:t xml:space="preserve"> </w:t>
      </w:r>
      <w:r w:rsidR="00E87785" w:rsidRPr="00EF35D9">
        <w:rPr>
          <w:rFonts w:ascii="Times New Roman" w:hAnsi="Times New Roman" w:cs="Times New Roman"/>
          <w:smallCaps/>
          <w:lang w:val="en-US"/>
        </w:rPr>
        <w:t xml:space="preserve">Enhancement – Evolution – Autonomy – Status Hierarchies – </w:t>
      </w:r>
      <w:r w:rsidR="00F60165" w:rsidRPr="00EF35D9">
        <w:rPr>
          <w:rFonts w:ascii="Times New Roman" w:hAnsi="Times New Roman" w:cs="Times New Roman"/>
          <w:smallCaps/>
          <w:lang w:val="en-US"/>
        </w:rPr>
        <w:t xml:space="preserve">Trust – </w:t>
      </w:r>
      <w:r w:rsidR="00E87785" w:rsidRPr="00EF35D9">
        <w:rPr>
          <w:rFonts w:ascii="Times New Roman" w:hAnsi="Times New Roman" w:cs="Times New Roman"/>
          <w:smallCaps/>
          <w:lang w:val="en-US"/>
        </w:rPr>
        <w:t>Service</w:t>
      </w:r>
    </w:p>
    <w:p w14:paraId="51C0BFA8" w14:textId="77777777" w:rsidR="00752A5F" w:rsidRPr="00EF35D9" w:rsidRDefault="00752A5F" w:rsidP="00094C7A">
      <w:pPr>
        <w:autoSpaceDE w:val="0"/>
        <w:autoSpaceDN w:val="0"/>
        <w:adjustRightInd w:val="0"/>
        <w:jc w:val="both"/>
        <w:rPr>
          <w:rFonts w:ascii="Times New Roman" w:hAnsi="Times New Roman" w:cs="Times New Roman"/>
          <w:lang w:val="en-US"/>
        </w:rPr>
      </w:pPr>
    </w:p>
    <w:p w14:paraId="6A856C44" w14:textId="77777777" w:rsidR="00752A5F" w:rsidRPr="00EF35D9" w:rsidRDefault="00752A5F" w:rsidP="00094C7A">
      <w:pPr>
        <w:autoSpaceDE w:val="0"/>
        <w:autoSpaceDN w:val="0"/>
        <w:adjustRightInd w:val="0"/>
        <w:jc w:val="both"/>
        <w:rPr>
          <w:rFonts w:ascii="Times New Roman" w:hAnsi="Times New Roman" w:cs="Times New Roman"/>
          <w:lang w:val="en-US"/>
        </w:rPr>
      </w:pPr>
    </w:p>
    <w:p w14:paraId="1B975D8C" w14:textId="77777777" w:rsidR="00752A5F" w:rsidRPr="00EF35D9" w:rsidRDefault="00752A5F" w:rsidP="00094C7A">
      <w:pPr>
        <w:pStyle w:val="ListParagraph"/>
        <w:numPr>
          <w:ilvl w:val="0"/>
          <w:numId w:val="2"/>
        </w:numPr>
        <w:autoSpaceDE w:val="0"/>
        <w:autoSpaceDN w:val="0"/>
        <w:adjustRightInd w:val="0"/>
        <w:jc w:val="both"/>
        <w:rPr>
          <w:rFonts w:ascii="Times New Roman" w:hAnsi="Times New Roman" w:cs="Times New Roman"/>
          <w:b/>
          <w:bCs/>
          <w:lang w:val="en-US"/>
        </w:rPr>
      </w:pPr>
      <w:r w:rsidRPr="00EF35D9">
        <w:rPr>
          <w:rFonts w:ascii="Times New Roman" w:hAnsi="Times New Roman" w:cs="Times New Roman"/>
          <w:b/>
          <w:bCs/>
          <w:lang w:val="en-US"/>
        </w:rPr>
        <w:t>Introduction</w:t>
      </w:r>
    </w:p>
    <w:p w14:paraId="18EC8C78" w14:textId="77777777" w:rsidR="00752A5F" w:rsidRPr="00EF35D9" w:rsidRDefault="00752A5F" w:rsidP="00094C7A">
      <w:pPr>
        <w:autoSpaceDE w:val="0"/>
        <w:autoSpaceDN w:val="0"/>
        <w:adjustRightInd w:val="0"/>
        <w:jc w:val="both"/>
        <w:rPr>
          <w:rFonts w:ascii="Times New Roman" w:hAnsi="Times New Roman" w:cs="Times New Roman"/>
          <w:lang w:val="en-US"/>
        </w:rPr>
      </w:pPr>
    </w:p>
    <w:p w14:paraId="3547A602" w14:textId="2C5C1842" w:rsidR="00256EB1" w:rsidRPr="00EF35D9" w:rsidRDefault="00F6056F" w:rsidP="00F84717">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Evolutionary perspectives on enhancement interpret </w:t>
      </w:r>
      <w:r w:rsidR="000433F7" w:rsidRPr="00EF35D9">
        <w:rPr>
          <w:rFonts w:ascii="Times New Roman" w:hAnsi="Times New Roman" w:cs="Times New Roman"/>
          <w:lang w:val="en-US"/>
        </w:rPr>
        <w:t>cutting-edge technologies as merely the latest modification</w:t>
      </w:r>
      <w:r w:rsidR="00475763">
        <w:rPr>
          <w:rFonts w:ascii="Times New Roman" w:hAnsi="Times New Roman" w:cs="Times New Roman"/>
          <w:lang w:val="en-US"/>
        </w:rPr>
        <w:t>s</w:t>
      </w:r>
      <w:r w:rsidR="000433F7" w:rsidRPr="00EF35D9">
        <w:rPr>
          <w:rFonts w:ascii="Times New Roman" w:hAnsi="Times New Roman" w:cs="Times New Roman"/>
          <w:lang w:val="en-US"/>
        </w:rPr>
        <w:t xml:space="preserve"> of </w:t>
      </w:r>
      <w:bookmarkStart w:id="0" w:name="_GoBack"/>
      <w:bookmarkEnd w:id="0"/>
      <w:r w:rsidR="000433F7" w:rsidRPr="00EF35D9">
        <w:rPr>
          <w:rFonts w:ascii="Times New Roman" w:hAnsi="Times New Roman" w:cs="Times New Roman"/>
          <w:lang w:val="en-US"/>
        </w:rPr>
        <w:t xml:space="preserve">human </w:t>
      </w:r>
      <w:r w:rsidR="00506E94" w:rsidRPr="00EF35D9">
        <w:rPr>
          <w:rFonts w:ascii="Times New Roman" w:hAnsi="Times New Roman" w:cs="Times New Roman"/>
          <w:lang w:val="en-US"/>
        </w:rPr>
        <w:t>phenotype</w:t>
      </w:r>
      <w:r w:rsidR="001F0E03">
        <w:rPr>
          <w:rFonts w:ascii="Times New Roman" w:hAnsi="Times New Roman" w:cs="Times New Roman"/>
          <w:lang w:val="en-US"/>
        </w:rPr>
        <w:t>s</w:t>
      </w:r>
      <w:r w:rsidR="00B93160" w:rsidRPr="00EF35D9">
        <w:rPr>
          <w:rFonts w:ascii="Times New Roman" w:hAnsi="Times New Roman" w:cs="Times New Roman"/>
          <w:lang w:val="en-US"/>
        </w:rPr>
        <w:t xml:space="preserve"> and interaction</w:t>
      </w:r>
      <w:r w:rsidR="001F0E03">
        <w:rPr>
          <w:rFonts w:ascii="Times New Roman" w:hAnsi="Times New Roman" w:cs="Times New Roman"/>
          <w:lang w:val="en-US"/>
        </w:rPr>
        <w:t>s</w:t>
      </w:r>
      <w:r w:rsidR="00B93160" w:rsidRPr="00EF35D9">
        <w:rPr>
          <w:rFonts w:ascii="Times New Roman" w:hAnsi="Times New Roman" w:cs="Times New Roman"/>
          <w:lang w:val="en-US"/>
        </w:rPr>
        <w:t xml:space="preserve"> with the environment</w:t>
      </w:r>
      <w:r w:rsidR="00AA5EEF" w:rsidRPr="00EF35D9">
        <w:rPr>
          <w:rFonts w:ascii="Times New Roman" w:hAnsi="Times New Roman" w:cs="Times New Roman"/>
          <w:lang w:val="en-US"/>
        </w:rPr>
        <w:t>.</w:t>
      </w:r>
      <w:r w:rsidR="003410F6" w:rsidRPr="00EF35D9">
        <w:rPr>
          <w:rFonts w:ascii="Times New Roman" w:hAnsi="Times New Roman" w:cs="Times New Roman"/>
          <w:lang w:val="en-US"/>
        </w:rPr>
        <w:t xml:space="preserve"> </w:t>
      </w:r>
      <w:r w:rsidR="00475763">
        <w:rPr>
          <w:rFonts w:ascii="Times New Roman" w:hAnsi="Times New Roman" w:cs="Times New Roman"/>
          <w:lang w:val="en-US"/>
        </w:rPr>
        <w:t>These</w:t>
      </w:r>
      <w:r w:rsidR="002B00BE" w:rsidRPr="00EF35D9">
        <w:rPr>
          <w:rFonts w:ascii="Times New Roman" w:hAnsi="Times New Roman" w:cs="Times New Roman"/>
          <w:lang w:val="en-US"/>
        </w:rPr>
        <w:t xml:space="preserve"> perspectives</w:t>
      </w:r>
      <w:r w:rsidR="00AA5EEF" w:rsidRPr="00EF35D9">
        <w:rPr>
          <w:rFonts w:ascii="Times New Roman" w:hAnsi="Times New Roman" w:cs="Times New Roman"/>
          <w:lang w:val="en-US"/>
        </w:rPr>
        <w:t xml:space="preserve"> can help </w:t>
      </w:r>
      <w:r w:rsidR="00AD1A33" w:rsidRPr="00EF35D9">
        <w:rPr>
          <w:rFonts w:ascii="Times New Roman" w:hAnsi="Times New Roman" w:cs="Times New Roman"/>
          <w:lang w:val="en-US"/>
        </w:rPr>
        <w:t>generat</w:t>
      </w:r>
      <w:r w:rsidR="00D306D0" w:rsidRPr="00EF35D9">
        <w:rPr>
          <w:rFonts w:ascii="Times New Roman" w:hAnsi="Times New Roman" w:cs="Times New Roman"/>
          <w:lang w:val="en-US"/>
        </w:rPr>
        <w:t>e</w:t>
      </w:r>
      <w:r w:rsidR="00AD1A33" w:rsidRPr="00EF35D9">
        <w:rPr>
          <w:rFonts w:ascii="Times New Roman" w:hAnsi="Times New Roman" w:cs="Times New Roman"/>
          <w:lang w:val="en-US"/>
        </w:rPr>
        <w:t xml:space="preserve"> new insights, for instance</w:t>
      </w:r>
      <w:r w:rsidR="001D6A42" w:rsidRPr="00EF35D9">
        <w:rPr>
          <w:rFonts w:ascii="Times New Roman" w:hAnsi="Times New Roman" w:cs="Times New Roman"/>
          <w:lang w:val="en-US"/>
        </w:rPr>
        <w:t>,</w:t>
      </w:r>
      <w:r w:rsidR="00AD1A33" w:rsidRPr="00EF35D9">
        <w:rPr>
          <w:rFonts w:ascii="Times New Roman" w:hAnsi="Times New Roman" w:cs="Times New Roman"/>
          <w:lang w:val="en-US"/>
        </w:rPr>
        <w:t xml:space="preserve"> by identifying </w:t>
      </w:r>
      <w:r w:rsidR="003410F6" w:rsidRPr="00EF35D9">
        <w:rPr>
          <w:rFonts w:ascii="Times New Roman" w:hAnsi="Times New Roman" w:cs="Times New Roman"/>
          <w:lang w:val="en-US"/>
        </w:rPr>
        <w:t xml:space="preserve">fundamental similarities between the new and the ancient, </w:t>
      </w:r>
      <w:r w:rsidR="001F5344" w:rsidRPr="00EF35D9">
        <w:rPr>
          <w:rFonts w:ascii="Times New Roman" w:hAnsi="Times New Roman" w:cs="Times New Roman"/>
          <w:lang w:val="en-US"/>
        </w:rPr>
        <w:t>such as</w:t>
      </w:r>
      <w:r w:rsidR="003410F6" w:rsidRPr="00EF35D9">
        <w:rPr>
          <w:rFonts w:ascii="Times New Roman" w:hAnsi="Times New Roman" w:cs="Times New Roman"/>
          <w:lang w:val="en-US"/>
        </w:rPr>
        <w:t xml:space="preserve"> </w:t>
      </w:r>
      <w:r w:rsidR="00C526EB" w:rsidRPr="00EF35D9">
        <w:rPr>
          <w:rFonts w:ascii="Times New Roman" w:hAnsi="Times New Roman" w:cs="Times New Roman"/>
          <w:lang w:val="en-US"/>
        </w:rPr>
        <w:t xml:space="preserve">those </w:t>
      </w:r>
      <w:r w:rsidR="003410F6" w:rsidRPr="00EF35D9">
        <w:rPr>
          <w:rFonts w:ascii="Times New Roman" w:hAnsi="Times New Roman" w:cs="Times New Roman"/>
          <w:lang w:val="en-US"/>
        </w:rPr>
        <w:t>between computer-brain interfaces and writing</w:t>
      </w:r>
      <w:r w:rsidR="009C0894" w:rsidRPr="00EF35D9">
        <w:rPr>
          <w:rFonts w:ascii="Times New Roman" w:hAnsi="Times New Roman" w:cs="Times New Roman"/>
          <w:lang w:val="en-US"/>
        </w:rPr>
        <w:t>.</w:t>
      </w:r>
      <w:r w:rsidR="000433F7" w:rsidRPr="00EF35D9">
        <w:rPr>
          <w:rFonts w:ascii="Times New Roman" w:hAnsi="Times New Roman" w:cs="Times New Roman"/>
          <w:lang w:val="en-US"/>
        </w:rPr>
        <w:t xml:space="preserve"> </w:t>
      </w:r>
      <w:r w:rsidR="00354194" w:rsidRPr="00EF35D9">
        <w:rPr>
          <w:rFonts w:ascii="Times New Roman" w:hAnsi="Times New Roman" w:cs="Times New Roman"/>
          <w:lang w:val="en-US"/>
        </w:rPr>
        <w:t>They</w:t>
      </w:r>
      <w:r w:rsidR="001262E6" w:rsidRPr="00EF35D9">
        <w:rPr>
          <w:rFonts w:ascii="Times New Roman" w:hAnsi="Times New Roman" w:cs="Times New Roman"/>
          <w:lang w:val="en-US"/>
        </w:rPr>
        <w:t xml:space="preserve"> </w:t>
      </w:r>
      <w:r w:rsidR="004F3214" w:rsidRPr="00EF35D9">
        <w:rPr>
          <w:rFonts w:ascii="Times New Roman" w:hAnsi="Times New Roman" w:cs="Times New Roman"/>
          <w:lang w:val="en-US"/>
        </w:rPr>
        <w:t xml:space="preserve">can </w:t>
      </w:r>
      <w:r w:rsidR="001262E6" w:rsidRPr="00EF35D9">
        <w:rPr>
          <w:rFonts w:ascii="Times New Roman" w:hAnsi="Times New Roman" w:cs="Times New Roman"/>
          <w:lang w:val="en-US"/>
        </w:rPr>
        <w:t>also inform ethical reasoning</w:t>
      </w:r>
      <w:r w:rsidR="00577FB2" w:rsidRPr="00EF35D9">
        <w:rPr>
          <w:rFonts w:ascii="Times New Roman" w:hAnsi="Times New Roman" w:cs="Times New Roman"/>
          <w:lang w:val="en-US"/>
        </w:rPr>
        <w:t>, and</w:t>
      </w:r>
      <w:r w:rsidR="001262E6" w:rsidRPr="00EF35D9">
        <w:rPr>
          <w:rFonts w:ascii="Times New Roman" w:hAnsi="Times New Roman" w:cs="Times New Roman"/>
          <w:lang w:val="en-US"/>
        </w:rPr>
        <w:t xml:space="preserve"> </w:t>
      </w:r>
      <w:r w:rsidR="00876E9F" w:rsidRPr="00EF35D9">
        <w:rPr>
          <w:rFonts w:ascii="Times New Roman" w:hAnsi="Times New Roman" w:cs="Times New Roman"/>
          <w:lang w:val="en-US"/>
        </w:rPr>
        <w:t>i</w:t>
      </w:r>
      <w:r w:rsidR="001573BF" w:rsidRPr="00EF35D9">
        <w:rPr>
          <w:rFonts w:ascii="Times New Roman" w:hAnsi="Times New Roman" w:cs="Times New Roman"/>
          <w:lang w:val="en-US"/>
        </w:rPr>
        <w:t>n the enhancement debate</w:t>
      </w:r>
      <w:r w:rsidR="007F2C65" w:rsidRPr="00EF35D9">
        <w:rPr>
          <w:rFonts w:ascii="Times New Roman" w:hAnsi="Times New Roman" w:cs="Times New Roman"/>
          <w:lang w:val="en-US"/>
        </w:rPr>
        <w:t xml:space="preserve">, </w:t>
      </w:r>
      <w:r w:rsidR="00D90E0E" w:rsidRPr="00EF35D9">
        <w:rPr>
          <w:rFonts w:ascii="Times New Roman" w:hAnsi="Times New Roman" w:cs="Times New Roman"/>
          <w:lang w:val="en-US"/>
        </w:rPr>
        <w:t>two</w:t>
      </w:r>
      <w:r w:rsidR="00BE2F17" w:rsidRPr="00EF35D9">
        <w:rPr>
          <w:rFonts w:ascii="Times New Roman" w:hAnsi="Times New Roman" w:cs="Times New Roman"/>
          <w:lang w:val="en-US"/>
        </w:rPr>
        <w:t xml:space="preserve"> </w:t>
      </w:r>
      <w:r w:rsidR="005F4339" w:rsidRPr="00EF35D9">
        <w:rPr>
          <w:rFonts w:ascii="Times New Roman" w:hAnsi="Times New Roman" w:cs="Times New Roman"/>
          <w:lang w:val="en-US"/>
        </w:rPr>
        <w:t>important</w:t>
      </w:r>
      <w:r w:rsidR="008568C2" w:rsidRPr="00EF35D9">
        <w:rPr>
          <w:rFonts w:ascii="Times New Roman" w:hAnsi="Times New Roman" w:cs="Times New Roman"/>
          <w:lang w:val="en-US"/>
        </w:rPr>
        <w:t xml:space="preserve"> </w:t>
      </w:r>
      <w:r w:rsidR="00881FC5" w:rsidRPr="00EF35D9">
        <w:rPr>
          <w:rFonts w:ascii="Times New Roman" w:hAnsi="Times New Roman" w:cs="Times New Roman"/>
          <w:lang w:val="en-US"/>
        </w:rPr>
        <w:t>arguments</w:t>
      </w:r>
      <w:r w:rsidR="00F53E55" w:rsidRPr="00EF35D9">
        <w:rPr>
          <w:rFonts w:ascii="Times New Roman" w:hAnsi="Times New Roman" w:cs="Times New Roman"/>
          <w:lang w:val="en-US"/>
        </w:rPr>
        <w:t xml:space="preserve"> seem to</w:t>
      </w:r>
      <w:r w:rsidR="00C909CB" w:rsidRPr="00EF35D9">
        <w:rPr>
          <w:rFonts w:ascii="Times New Roman" w:hAnsi="Times New Roman" w:cs="Times New Roman"/>
          <w:lang w:val="en-US"/>
        </w:rPr>
        <w:t xml:space="preserve"> have been directly informed by evolutionary perspectives</w:t>
      </w:r>
      <w:r w:rsidR="00BE2F17" w:rsidRPr="00EF35D9">
        <w:rPr>
          <w:rFonts w:ascii="Times New Roman" w:hAnsi="Times New Roman" w:cs="Times New Roman"/>
          <w:lang w:val="en-US"/>
        </w:rPr>
        <w:t xml:space="preserve">. </w:t>
      </w:r>
    </w:p>
    <w:p w14:paraId="497CF749" w14:textId="59C32F2C" w:rsidR="008B7541" w:rsidRPr="00EF35D9" w:rsidRDefault="00E01B41" w:rsidP="00D56101">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The first</w:t>
      </w:r>
      <w:r w:rsidR="00701CF0" w:rsidRPr="00EF35D9">
        <w:rPr>
          <w:rFonts w:ascii="Times New Roman" w:hAnsi="Times New Roman" w:cs="Times New Roman"/>
          <w:lang w:val="en-US"/>
        </w:rPr>
        <w:t xml:space="preserve">, </w:t>
      </w:r>
      <w:r w:rsidR="008568C2" w:rsidRPr="00EF35D9">
        <w:rPr>
          <w:rFonts w:ascii="Times New Roman" w:hAnsi="Times New Roman" w:cs="Times New Roman"/>
          <w:lang w:val="en-US"/>
        </w:rPr>
        <w:t>negative argument</w:t>
      </w:r>
      <w:r w:rsidRPr="00EF35D9">
        <w:rPr>
          <w:rFonts w:ascii="Times New Roman" w:hAnsi="Times New Roman" w:cs="Times New Roman"/>
          <w:lang w:val="en-US"/>
        </w:rPr>
        <w:t xml:space="preserve"> </w:t>
      </w:r>
      <w:r w:rsidR="00D94AA0" w:rsidRPr="00EF35D9">
        <w:rPr>
          <w:rFonts w:ascii="Times New Roman" w:hAnsi="Times New Roman" w:cs="Times New Roman"/>
          <w:lang w:val="en-US"/>
        </w:rPr>
        <w:t>aims at</w:t>
      </w:r>
      <w:r w:rsidRPr="00EF35D9">
        <w:rPr>
          <w:rFonts w:ascii="Times New Roman" w:hAnsi="Times New Roman" w:cs="Times New Roman"/>
          <w:lang w:val="en-US"/>
        </w:rPr>
        <w:t xml:space="preserve"> undermin</w:t>
      </w:r>
      <w:r w:rsidR="00D94AA0" w:rsidRPr="00EF35D9">
        <w:rPr>
          <w:rFonts w:ascii="Times New Roman" w:hAnsi="Times New Roman" w:cs="Times New Roman"/>
          <w:lang w:val="en-US"/>
        </w:rPr>
        <w:t>ing</w:t>
      </w:r>
      <w:r w:rsidRPr="00EF35D9">
        <w:rPr>
          <w:rFonts w:ascii="Times New Roman" w:hAnsi="Times New Roman" w:cs="Times New Roman"/>
          <w:lang w:val="en-US"/>
        </w:rPr>
        <w:t xml:space="preserve"> moral red</w:t>
      </w:r>
      <w:r w:rsidR="009D7534" w:rsidRPr="00EF35D9">
        <w:rPr>
          <w:rFonts w:ascii="Times New Roman" w:hAnsi="Times New Roman" w:cs="Times New Roman"/>
          <w:lang w:val="en-US"/>
        </w:rPr>
        <w:t xml:space="preserve"> </w:t>
      </w:r>
      <w:r w:rsidRPr="00EF35D9">
        <w:rPr>
          <w:rFonts w:ascii="Times New Roman" w:hAnsi="Times New Roman" w:cs="Times New Roman"/>
          <w:lang w:val="en-US"/>
        </w:rPr>
        <w:t>lines</w:t>
      </w:r>
      <w:r w:rsidR="009D7534" w:rsidRPr="00EF35D9">
        <w:rPr>
          <w:rFonts w:ascii="Times New Roman" w:hAnsi="Times New Roman" w:cs="Times New Roman"/>
          <w:lang w:val="en-US"/>
        </w:rPr>
        <w:t xml:space="preserve"> – whether ‘human nature’ </w:t>
      </w:r>
      <w:r w:rsidR="00AA47F6"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1pus8itagc","properties":{"formattedCitation":"(Kass 2003)","plainCitation":"(Kass 2003)","noteIndex":0},"citationItems":[{"id":5854,"uris":["http://zotero.org/users/4673489/items/AZAKWY5U"],"uri":["http://zotero.org/users/4673489/items/AZAKWY5U"],"itemData":{"id":5854,"type":"article-journal","container-title":"President’s Council on Bioethics, Washington, DC","source":"PhilPapers","title":"Beyond Therapy: Biotechnology and the Pursuit of Human Improvement","title-short":"Beyond Therapy","author":[{"family":"Kass","given":"Leon"}],"issued":{"date-parts":[["2003"]]}}}],"schema":"https://github.com/citation-style-language/schema/raw/master/csl-citation.json"} </w:instrText>
      </w:r>
      <w:r w:rsidR="00AA47F6" w:rsidRPr="00EF35D9">
        <w:rPr>
          <w:rFonts w:ascii="Times New Roman" w:hAnsi="Times New Roman" w:cs="Times New Roman"/>
          <w:lang w:val="en-US"/>
        </w:rPr>
        <w:fldChar w:fldCharType="separate"/>
      </w:r>
      <w:r w:rsidR="0018765B" w:rsidRPr="00EF35D9">
        <w:rPr>
          <w:rFonts w:ascii="Times New Roman" w:hAnsi="Times New Roman" w:cs="Times New Roman"/>
        </w:rPr>
        <w:t>(</w:t>
      </w:r>
      <w:proofErr w:type="spellStart"/>
      <w:r w:rsidR="0018765B" w:rsidRPr="00EF35D9">
        <w:rPr>
          <w:rFonts w:ascii="Times New Roman" w:hAnsi="Times New Roman" w:cs="Times New Roman"/>
        </w:rPr>
        <w:t>Kass</w:t>
      </w:r>
      <w:proofErr w:type="spellEnd"/>
      <w:r w:rsidR="0018765B" w:rsidRPr="00EF35D9">
        <w:rPr>
          <w:rFonts w:ascii="Times New Roman" w:hAnsi="Times New Roman" w:cs="Times New Roman"/>
        </w:rPr>
        <w:t xml:space="preserve"> 2003)</w:t>
      </w:r>
      <w:r w:rsidR="00AA47F6" w:rsidRPr="00EF35D9">
        <w:rPr>
          <w:rFonts w:ascii="Times New Roman" w:hAnsi="Times New Roman" w:cs="Times New Roman"/>
          <w:lang w:val="en-US"/>
        </w:rPr>
        <w:fldChar w:fldCharType="end"/>
      </w:r>
      <w:r w:rsidR="00AA47F6" w:rsidRPr="00EF35D9">
        <w:rPr>
          <w:rFonts w:ascii="Times New Roman" w:hAnsi="Times New Roman" w:cs="Times New Roman"/>
          <w:lang w:val="en-US"/>
        </w:rPr>
        <w:t xml:space="preserve"> </w:t>
      </w:r>
      <w:r w:rsidR="009D7534" w:rsidRPr="00EF35D9">
        <w:rPr>
          <w:rFonts w:ascii="Times New Roman" w:hAnsi="Times New Roman" w:cs="Times New Roman"/>
          <w:lang w:val="en-US"/>
        </w:rPr>
        <w:t xml:space="preserve">or a sense of ‘givenness’ </w:t>
      </w:r>
      <w:r w:rsidR="00AA47F6"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1ucgvk4aud","properties":{"formattedCitation":"(Sandel 2007)","plainCitation":"(Sandel 2007)","noteIndex":0},"citationItems":[{"id":508,"uris":["http://zotero.org/users/4673489/items/82JTX2NA"],"uri":["http://zotero.org/users/4673489/items/82JTX2NA"],"itemData":{"id":508,"type":"book","call-number":"QH438.7 .S25 2007","event-place":"Cambridge, Mass","ISBN":"978-0-674-01927-0","number-of-pages":"162","publisher":"Belknap Press of Harvard University Press","publisher-place":"Cambridge, Mass","source":"Library of Congress ISBN","title":"The case against perfection: ethics in the age of genetic engineering","title-short":"The case against perfection","author":[{"family":"Sandel","given":"Michael J."}],"issued":{"date-parts":[["2007"]]}}}],"schema":"https://github.com/citation-style-language/schema/raw/master/csl-citation.json"} </w:instrText>
      </w:r>
      <w:r w:rsidR="00AA47F6" w:rsidRPr="00EF35D9">
        <w:rPr>
          <w:rFonts w:ascii="Times New Roman" w:hAnsi="Times New Roman" w:cs="Times New Roman"/>
          <w:lang w:val="en-US"/>
        </w:rPr>
        <w:fldChar w:fldCharType="separate"/>
      </w:r>
      <w:r w:rsidR="004131B4" w:rsidRPr="00EF35D9">
        <w:rPr>
          <w:rFonts w:ascii="Times New Roman" w:hAnsi="Times New Roman" w:cs="Times New Roman"/>
        </w:rPr>
        <w:t>(Sandel 2007)</w:t>
      </w:r>
      <w:r w:rsidR="00AA47F6" w:rsidRPr="00EF35D9">
        <w:rPr>
          <w:rFonts w:ascii="Times New Roman" w:hAnsi="Times New Roman" w:cs="Times New Roman"/>
          <w:lang w:val="en-US"/>
        </w:rPr>
        <w:fldChar w:fldCharType="end"/>
      </w:r>
      <w:r w:rsidR="00537496" w:rsidRPr="00EF35D9">
        <w:rPr>
          <w:rFonts w:ascii="Times New Roman" w:hAnsi="Times New Roman" w:cs="Times New Roman"/>
          <w:lang w:val="en-US"/>
        </w:rPr>
        <w:t xml:space="preserve">. </w:t>
      </w:r>
      <w:r w:rsidR="00F61B12">
        <w:rPr>
          <w:rFonts w:ascii="Times New Roman" w:hAnsi="Times New Roman" w:cs="Times New Roman"/>
          <w:lang w:val="en-US"/>
        </w:rPr>
        <w:t>Thus, f</w:t>
      </w:r>
      <w:r w:rsidR="00470ED9" w:rsidRPr="00EF35D9">
        <w:rPr>
          <w:rFonts w:ascii="Times New Roman" w:hAnsi="Times New Roman" w:cs="Times New Roman"/>
          <w:lang w:val="en-US"/>
        </w:rPr>
        <w:t>rom an evolutionary perspective, there</w:t>
      </w:r>
      <w:r w:rsidR="00123771" w:rsidRPr="00EF35D9">
        <w:rPr>
          <w:rFonts w:ascii="Times New Roman" w:hAnsi="Times New Roman" w:cs="Times New Roman"/>
          <w:lang w:val="en-US"/>
        </w:rPr>
        <w:t xml:space="preserve"> </w:t>
      </w:r>
      <w:r w:rsidR="00123771" w:rsidRPr="00EF35D9">
        <w:rPr>
          <w:rFonts w:ascii="Times New Roman" w:hAnsi="Times New Roman" w:cs="Times New Roman"/>
          <w:lang w:val="en-US"/>
        </w:rPr>
        <w:lastRenderedPageBreak/>
        <w:t xml:space="preserve">is no reason to expect </w:t>
      </w:r>
      <w:r w:rsidR="00F43CDF">
        <w:rPr>
          <w:rFonts w:ascii="Times New Roman" w:hAnsi="Times New Roman" w:cs="Times New Roman"/>
          <w:lang w:val="en-US"/>
        </w:rPr>
        <w:t xml:space="preserve">any </w:t>
      </w:r>
      <w:r w:rsidR="00946BD2" w:rsidRPr="00EF35D9">
        <w:rPr>
          <w:rFonts w:ascii="Times New Roman" w:hAnsi="Times New Roman" w:cs="Times New Roman"/>
          <w:lang w:val="en-US"/>
        </w:rPr>
        <w:t>human</w:t>
      </w:r>
      <w:r w:rsidR="00CE3C66" w:rsidRPr="00EF35D9">
        <w:rPr>
          <w:rFonts w:ascii="Times New Roman" w:hAnsi="Times New Roman" w:cs="Times New Roman"/>
          <w:lang w:val="en-US"/>
        </w:rPr>
        <w:t xml:space="preserve"> phenotype</w:t>
      </w:r>
      <w:r w:rsidR="00563024">
        <w:rPr>
          <w:rFonts w:ascii="Times New Roman" w:hAnsi="Times New Roman" w:cs="Times New Roman"/>
          <w:lang w:val="en-US"/>
        </w:rPr>
        <w:t xml:space="preserve"> to be </w:t>
      </w:r>
      <w:r w:rsidR="00563024">
        <w:rPr>
          <w:rFonts w:ascii="Times New Roman" w:hAnsi="Times New Roman" w:cs="Times New Roman"/>
          <w:lang w:val="en-US"/>
        </w:rPr>
        <w:t>universal and unchanging</w:t>
      </w:r>
      <w:r w:rsidR="00F43CDF">
        <w:rPr>
          <w:rFonts w:ascii="Times New Roman" w:hAnsi="Times New Roman" w:cs="Times New Roman"/>
          <w:lang w:val="en-US"/>
        </w:rPr>
        <w:t>, casting doubt on whether</w:t>
      </w:r>
      <w:r w:rsidR="00C60FE5" w:rsidRPr="00EF35D9">
        <w:rPr>
          <w:rFonts w:ascii="Times New Roman" w:hAnsi="Times New Roman" w:cs="Times New Roman"/>
          <w:lang w:val="en-US"/>
        </w:rPr>
        <w:t xml:space="preserve"> </w:t>
      </w:r>
      <w:r w:rsidR="00CA0DD4" w:rsidRPr="00EF35D9">
        <w:rPr>
          <w:rFonts w:ascii="Times New Roman" w:hAnsi="Times New Roman" w:cs="Times New Roman"/>
          <w:lang w:val="en-US"/>
        </w:rPr>
        <w:t>‘</w:t>
      </w:r>
      <w:r w:rsidR="00123771" w:rsidRPr="00EF35D9">
        <w:rPr>
          <w:rFonts w:ascii="Times New Roman" w:hAnsi="Times New Roman" w:cs="Times New Roman"/>
          <w:lang w:val="en-US"/>
        </w:rPr>
        <w:t>human nature</w:t>
      </w:r>
      <w:r w:rsidR="00CA0DD4" w:rsidRPr="00EF35D9">
        <w:rPr>
          <w:rFonts w:ascii="Times New Roman" w:hAnsi="Times New Roman" w:cs="Times New Roman"/>
          <w:lang w:val="en-US"/>
        </w:rPr>
        <w:t xml:space="preserve">’, at least when defined </w:t>
      </w:r>
      <w:r w:rsidR="00B066B3" w:rsidRPr="00EF35D9">
        <w:rPr>
          <w:rFonts w:ascii="Times New Roman" w:hAnsi="Times New Roman" w:cs="Times New Roman"/>
          <w:lang w:val="en-US"/>
        </w:rPr>
        <w:t xml:space="preserve">as a </w:t>
      </w:r>
      <w:r w:rsidR="00DE6439" w:rsidRPr="00EF35D9">
        <w:rPr>
          <w:rFonts w:ascii="Times New Roman" w:hAnsi="Times New Roman" w:cs="Times New Roman"/>
          <w:lang w:val="en-US"/>
        </w:rPr>
        <w:t>set of essential properties</w:t>
      </w:r>
      <w:r w:rsidR="00CA0DD4" w:rsidRPr="00EF35D9">
        <w:rPr>
          <w:rFonts w:ascii="Times New Roman" w:hAnsi="Times New Roman" w:cs="Times New Roman"/>
          <w:lang w:val="en-US"/>
        </w:rPr>
        <w:t xml:space="preserve">, </w:t>
      </w:r>
      <w:r w:rsidR="00F43CDF">
        <w:rPr>
          <w:rFonts w:ascii="Times New Roman" w:hAnsi="Times New Roman" w:cs="Times New Roman"/>
          <w:lang w:val="en-US"/>
        </w:rPr>
        <w:t xml:space="preserve">can </w:t>
      </w:r>
      <w:r w:rsidR="00CA0DD4" w:rsidRPr="00EF35D9">
        <w:rPr>
          <w:rFonts w:ascii="Times New Roman" w:hAnsi="Times New Roman" w:cs="Times New Roman"/>
          <w:lang w:val="en-US"/>
        </w:rPr>
        <w:t>refer to anything</w:t>
      </w:r>
      <w:r w:rsidR="00DE6439" w:rsidRPr="00EF35D9">
        <w:rPr>
          <w:rFonts w:ascii="Times New Roman" w:hAnsi="Times New Roman" w:cs="Times New Roman"/>
          <w:lang w:val="en-US"/>
        </w:rPr>
        <w:t xml:space="preserve"> </w:t>
      </w:r>
      <w:r w:rsidR="00F43CDF">
        <w:rPr>
          <w:rFonts w:ascii="Times New Roman" w:hAnsi="Times New Roman" w:cs="Times New Roman"/>
          <w:lang w:val="en-US"/>
        </w:rPr>
        <w:t xml:space="preserve">at all </w:t>
      </w:r>
      <w:r w:rsidR="005759F3"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7bv6hkqfu","properties":{"formattedCitation":"\\uldash{(Hull 1986)}","plainCitation":"(Hull 1986)","dontUpdate":true,"noteIndex":0},"citationItems":[{"id":5838,"uris":["http://zotero.org/users/4673489/items/TAYKX2AL"],"uri":["http://zotero.org/users/4673489/items/TAYKX2AL"],"itemData":{"id":5838,"type":"article-journal","container-title":"Philosophy of Science","DOI":"10.1086/psaprocbienmeetp.1986.2.192787","page":"3-13","title":"On Human Nature","volume":"2","author":[{"family":"Hull","given":"David L."}],"issued":{"date-parts":[["1986"]]}}}],"schema":"https://github.com/citation-style-language/schema/raw/master/csl-citation.json"} </w:instrText>
      </w:r>
      <w:r w:rsidR="005759F3" w:rsidRPr="00EF35D9">
        <w:rPr>
          <w:rFonts w:ascii="Times New Roman" w:hAnsi="Times New Roman" w:cs="Times New Roman"/>
          <w:lang w:val="en-US"/>
        </w:rPr>
        <w:fldChar w:fldCharType="separate"/>
      </w:r>
      <w:r w:rsidR="005759F3" w:rsidRPr="00EF35D9">
        <w:rPr>
          <w:rFonts w:ascii="Times New Roman" w:hAnsi="Times New Roman" w:cs="Times New Roman"/>
        </w:rPr>
        <w:t>(</w:t>
      </w:r>
      <w:r w:rsidR="00BF1AE1" w:rsidRPr="00EF35D9">
        <w:rPr>
          <w:rFonts w:ascii="Times New Roman" w:hAnsi="Times New Roman" w:cs="Times New Roman"/>
        </w:rPr>
        <w:t xml:space="preserve">see </w:t>
      </w:r>
      <w:r w:rsidR="005759F3" w:rsidRPr="00EF35D9">
        <w:rPr>
          <w:rFonts w:ascii="Times New Roman" w:hAnsi="Times New Roman" w:cs="Times New Roman"/>
        </w:rPr>
        <w:t>Hull 1986)</w:t>
      </w:r>
      <w:r w:rsidR="005759F3" w:rsidRPr="00EF35D9">
        <w:rPr>
          <w:rFonts w:ascii="Times New Roman" w:hAnsi="Times New Roman" w:cs="Times New Roman"/>
          <w:lang w:val="en-US"/>
        </w:rPr>
        <w:fldChar w:fldCharType="end"/>
      </w:r>
      <w:r w:rsidR="00DE6439" w:rsidRPr="00EF35D9">
        <w:rPr>
          <w:rFonts w:ascii="Times New Roman" w:hAnsi="Times New Roman" w:cs="Times New Roman"/>
          <w:lang w:val="en-US"/>
        </w:rPr>
        <w:t>.</w:t>
      </w:r>
      <w:r w:rsidR="00CD0E02" w:rsidRPr="00EF35D9">
        <w:rPr>
          <w:rFonts w:ascii="Times New Roman" w:hAnsi="Times New Roman" w:cs="Times New Roman"/>
          <w:lang w:val="en-US"/>
        </w:rPr>
        <w:t xml:space="preserve"> </w:t>
      </w:r>
      <w:r w:rsidR="000D5FA8" w:rsidRPr="00EF35D9">
        <w:rPr>
          <w:rFonts w:ascii="Times New Roman" w:hAnsi="Times New Roman" w:cs="Times New Roman"/>
          <w:lang w:val="en-US"/>
        </w:rPr>
        <w:t>As for givenness</w:t>
      </w:r>
      <w:r w:rsidR="00D6159C" w:rsidRPr="00EF35D9">
        <w:rPr>
          <w:rFonts w:ascii="Times New Roman" w:hAnsi="Times New Roman" w:cs="Times New Roman"/>
          <w:lang w:val="en-US"/>
        </w:rPr>
        <w:t>, a</w:t>
      </w:r>
      <w:r w:rsidR="00957141" w:rsidRPr="00EF35D9">
        <w:rPr>
          <w:rFonts w:ascii="Times New Roman" w:hAnsi="Times New Roman" w:cs="Times New Roman"/>
          <w:lang w:val="en-US"/>
        </w:rPr>
        <w:t>n even</w:t>
      </w:r>
      <w:r w:rsidR="00061776" w:rsidRPr="00EF35D9">
        <w:rPr>
          <w:rFonts w:ascii="Times New Roman" w:hAnsi="Times New Roman" w:cs="Times New Roman"/>
          <w:lang w:val="en-US"/>
        </w:rPr>
        <w:t xml:space="preserve"> cursory familiarity with </w:t>
      </w:r>
      <w:r w:rsidR="00F167CA" w:rsidRPr="00EF35D9">
        <w:rPr>
          <w:rFonts w:ascii="Times New Roman" w:hAnsi="Times New Roman" w:cs="Times New Roman"/>
          <w:lang w:val="en-US"/>
        </w:rPr>
        <w:t xml:space="preserve">human evolution makes abundantly clear that </w:t>
      </w:r>
      <w:r w:rsidR="00CB2850" w:rsidRPr="00EF35D9">
        <w:rPr>
          <w:rFonts w:ascii="Times New Roman" w:hAnsi="Times New Roman" w:cs="Times New Roman"/>
          <w:lang w:val="en-US"/>
        </w:rPr>
        <w:t>humans have been</w:t>
      </w:r>
      <w:r w:rsidR="00F36D9E" w:rsidRPr="00EF35D9">
        <w:rPr>
          <w:rFonts w:ascii="Times New Roman" w:hAnsi="Times New Roman" w:cs="Times New Roman"/>
          <w:lang w:val="en-US"/>
        </w:rPr>
        <w:t xml:space="preserve"> </w:t>
      </w:r>
      <w:r w:rsidR="00DE6439" w:rsidRPr="00EF35D9">
        <w:rPr>
          <w:rFonts w:ascii="Times New Roman" w:hAnsi="Times New Roman" w:cs="Times New Roman"/>
          <w:lang w:val="en-US"/>
        </w:rPr>
        <w:t>technological</w:t>
      </w:r>
      <w:r w:rsidR="00CB2850" w:rsidRPr="00EF35D9">
        <w:rPr>
          <w:rFonts w:ascii="Times New Roman" w:hAnsi="Times New Roman" w:cs="Times New Roman"/>
          <w:lang w:val="en-US"/>
        </w:rPr>
        <w:t>ly</w:t>
      </w:r>
      <w:r w:rsidR="00DE6439" w:rsidRPr="00EF35D9">
        <w:rPr>
          <w:rFonts w:ascii="Times New Roman" w:hAnsi="Times New Roman" w:cs="Times New Roman"/>
          <w:lang w:val="en-US"/>
        </w:rPr>
        <w:t xml:space="preserve"> </w:t>
      </w:r>
      <w:r w:rsidR="00F36D9E" w:rsidRPr="00EF35D9">
        <w:rPr>
          <w:rFonts w:ascii="Times New Roman" w:hAnsi="Times New Roman" w:cs="Times New Roman"/>
          <w:lang w:val="en-US"/>
        </w:rPr>
        <w:t>enhan</w:t>
      </w:r>
      <w:r w:rsidR="00CB2850" w:rsidRPr="00EF35D9">
        <w:rPr>
          <w:rFonts w:ascii="Times New Roman" w:hAnsi="Times New Roman" w:cs="Times New Roman"/>
          <w:lang w:val="en-US"/>
        </w:rPr>
        <w:t>cing</w:t>
      </w:r>
      <w:r w:rsidR="008D58ED" w:rsidRPr="00EF35D9">
        <w:rPr>
          <w:rFonts w:ascii="Times New Roman" w:hAnsi="Times New Roman" w:cs="Times New Roman"/>
          <w:lang w:val="en-US"/>
        </w:rPr>
        <w:t xml:space="preserve"> their </w:t>
      </w:r>
      <w:r w:rsidR="00CB2850" w:rsidRPr="00EF35D9">
        <w:rPr>
          <w:rFonts w:ascii="Times New Roman" w:hAnsi="Times New Roman" w:cs="Times New Roman"/>
          <w:lang w:val="en-US"/>
        </w:rPr>
        <w:t xml:space="preserve">‘given’ </w:t>
      </w:r>
      <w:r w:rsidR="008D58ED" w:rsidRPr="00EF35D9">
        <w:rPr>
          <w:rFonts w:ascii="Times New Roman" w:hAnsi="Times New Roman" w:cs="Times New Roman"/>
          <w:lang w:val="en-US"/>
        </w:rPr>
        <w:t xml:space="preserve">capacities </w:t>
      </w:r>
      <w:r w:rsidR="003A379D" w:rsidRPr="00EF35D9">
        <w:rPr>
          <w:rFonts w:ascii="Times New Roman" w:hAnsi="Times New Roman" w:cs="Times New Roman"/>
          <w:lang w:val="en-US"/>
        </w:rPr>
        <w:t>since the dawn of</w:t>
      </w:r>
      <w:r w:rsidR="00417CF4" w:rsidRPr="00EF35D9">
        <w:rPr>
          <w:rFonts w:ascii="Times New Roman" w:hAnsi="Times New Roman" w:cs="Times New Roman"/>
          <w:lang w:val="en-US"/>
        </w:rPr>
        <w:t xml:space="preserve"> </w:t>
      </w:r>
      <w:r w:rsidR="008C1E3F" w:rsidRPr="00EF35D9">
        <w:rPr>
          <w:rFonts w:ascii="Times New Roman" w:hAnsi="Times New Roman" w:cs="Times New Roman"/>
          <w:lang w:val="en-US"/>
        </w:rPr>
        <w:t xml:space="preserve">the </w:t>
      </w:r>
      <w:r w:rsidR="008C1E3F" w:rsidRPr="00EF35D9">
        <w:rPr>
          <w:rFonts w:ascii="Times New Roman" w:hAnsi="Times New Roman" w:cs="Times New Roman"/>
          <w:i/>
          <w:iCs/>
          <w:lang w:val="en-US"/>
        </w:rPr>
        <w:t xml:space="preserve">Homo </w:t>
      </w:r>
      <w:r w:rsidR="008C1E3F" w:rsidRPr="00EF35D9">
        <w:rPr>
          <w:rFonts w:ascii="Times New Roman" w:hAnsi="Times New Roman" w:cs="Times New Roman"/>
          <w:lang w:val="en-US"/>
        </w:rPr>
        <w:t xml:space="preserve">genus </w:t>
      </w:r>
      <w:r w:rsidR="008D58ED" w:rsidRPr="00EF35D9">
        <w:rPr>
          <w:rFonts w:ascii="Times New Roman" w:hAnsi="Times New Roman" w:cs="Times New Roman"/>
          <w:lang w:val="en-US"/>
        </w:rPr>
        <w:t xml:space="preserve">about two million years ago </w:t>
      </w:r>
      <w:r w:rsidR="00F4161E" w:rsidRPr="00EF35D9">
        <w:rPr>
          <w:rFonts w:ascii="Times New Roman" w:hAnsi="Times New Roman" w:cs="Times New Roman"/>
          <w:lang w:val="en-US"/>
        </w:rPr>
        <w:fldChar w:fldCharType="begin"/>
      </w:r>
      <w:r w:rsidR="00C403FF" w:rsidRPr="00EF35D9">
        <w:rPr>
          <w:rFonts w:ascii="Times New Roman" w:hAnsi="Times New Roman" w:cs="Times New Roman"/>
          <w:lang w:val="en-US"/>
        </w:rPr>
        <w:instrText xml:space="preserve"> ADDIN ZOTERO_ITEM CSL_CITATION {"citationID":"a1rqlp6c79i","properties":{"formattedCitation":"(John Harris 2007)","plainCitation":"(John Harris 2007)","dontUpdate":true,"noteIndex":0},"citationItems":[{"id":533,"uris":["http://zotero.org/users/4673489/items/UZB4GTRA"],"uri":["http://zotero.org/users/4673489/items/UZB4GTRA"],"itemData":{"id":533,"type":"book","call-number":"RG133.5 .H3795 2007","event-place":"Princeton, NJ","ISBN":"978-0-691-12844-3","number-of-pages":"242","publisher":"Princeton University Press","publisher-place":"Princeton, NJ","source":"Library of Congress ISBN","title":"Enhancing evolution: the ethical case for making better people","title-short":"Enhancing evolution","author":[{"family":"Harris","given":"John"}],"issued":{"date-parts":[["2007"]]}}}],"schema":"https://github.com/citation-style-language/schema/raw/master/csl-citation.json"} </w:instrText>
      </w:r>
      <w:r w:rsidR="00F4161E" w:rsidRPr="00EF35D9">
        <w:rPr>
          <w:rFonts w:ascii="Times New Roman" w:hAnsi="Times New Roman" w:cs="Times New Roman"/>
          <w:lang w:val="en-US"/>
        </w:rPr>
        <w:fldChar w:fldCharType="separate"/>
      </w:r>
      <w:r w:rsidR="00926325" w:rsidRPr="00EF35D9">
        <w:rPr>
          <w:rFonts w:ascii="Times New Roman" w:hAnsi="Times New Roman" w:cs="Times New Roman"/>
        </w:rPr>
        <w:t>(Harris 2007)</w:t>
      </w:r>
      <w:r w:rsidR="00F4161E" w:rsidRPr="00EF35D9">
        <w:rPr>
          <w:rFonts w:ascii="Times New Roman" w:hAnsi="Times New Roman" w:cs="Times New Roman"/>
          <w:lang w:val="en-US"/>
        </w:rPr>
        <w:fldChar w:fldCharType="end"/>
      </w:r>
      <w:r w:rsidR="00F4161E" w:rsidRPr="00EF35D9">
        <w:rPr>
          <w:rFonts w:ascii="Times New Roman" w:hAnsi="Times New Roman" w:cs="Times New Roman"/>
          <w:lang w:val="en-US"/>
        </w:rPr>
        <w:t xml:space="preserve">. </w:t>
      </w:r>
      <w:r w:rsidR="00242378" w:rsidRPr="00EF35D9">
        <w:rPr>
          <w:rFonts w:ascii="Times New Roman" w:hAnsi="Times New Roman" w:cs="Times New Roman"/>
          <w:lang w:val="en-US"/>
        </w:rPr>
        <w:t xml:space="preserve">Hence it is similarly unclear what, if anything, </w:t>
      </w:r>
      <w:r w:rsidR="00B12E90" w:rsidRPr="00EF35D9">
        <w:rPr>
          <w:rFonts w:ascii="Times New Roman" w:hAnsi="Times New Roman" w:cs="Times New Roman"/>
          <w:lang w:val="en-US"/>
        </w:rPr>
        <w:t>givenness can refer to from an evolutionary perspective.</w:t>
      </w:r>
    </w:p>
    <w:p w14:paraId="79A72BC0" w14:textId="469054A7" w:rsidR="004928D8" w:rsidRPr="00EF35D9" w:rsidRDefault="004D3117" w:rsidP="001F76D2">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The second</w:t>
      </w:r>
      <w:r w:rsidR="00695347" w:rsidRPr="00EF35D9">
        <w:rPr>
          <w:rFonts w:ascii="Times New Roman" w:hAnsi="Times New Roman" w:cs="Times New Roman"/>
          <w:lang w:val="en-US"/>
        </w:rPr>
        <w:t>, positive argu</w:t>
      </w:r>
      <w:r w:rsidR="001D16EA" w:rsidRPr="00EF35D9">
        <w:rPr>
          <w:rFonts w:ascii="Times New Roman" w:hAnsi="Times New Roman" w:cs="Times New Roman"/>
          <w:lang w:val="en-US"/>
        </w:rPr>
        <w:t xml:space="preserve">ment has been to point to the </w:t>
      </w:r>
      <w:r w:rsidR="00F83BD4" w:rsidRPr="00EF35D9">
        <w:rPr>
          <w:rFonts w:ascii="Times New Roman" w:hAnsi="Times New Roman" w:cs="Times New Roman"/>
          <w:lang w:val="en-US"/>
        </w:rPr>
        <w:t xml:space="preserve">need of enhancement given </w:t>
      </w:r>
      <w:r w:rsidR="00A93873" w:rsidRPr="00EF35D9">
        <w:rPr>
          <w:rFonts w:ascii="Times New Roman" w:hAnsi="Times New Roman" w:cs="Times New Roman"/>
          <w:lang w:val="en-US"/>
        </w:rPr>
        <w:t xml:space="preserve">the </w:t>
      </w:r>
      <w:r w:rsidR="00A921C3" w:rsidRPr="00EF35D9">
        <w:rPr>
          <w:rFonts w:ascii="Times New Roman" w:hAnsi="Times New Roman" w:cs="Times New Roman"/>
          <w:lang w:val="en-US"/>
        </w:rPr>
        <w:t>currently maladapted state of human beings</w:t>
      </w:r>
      <w:r w:rsidR="00176BF9" w:rsidRPr="00EF35D9">
        <w:rPr>
          <w:rFonts w:ascii="Times New Roman" w:hAnsi="Times New Roman" w:cs="Times New Roman"/>
          <w:lang w:val="en-US"/>
        </w:rPr>
        <w:t xml:space="preserve">. </w:t>
      </w:r>
      <w:r w:rsidR="0028482B" w:rsidRPr="00EF35D9">
        <w:rPr>
          <w:rFonts w:ascii="Times New Roman" w:hAnsi="Times New Roman" w:cs="Times New Roman"/>
          <w:lang w:val="en-US"/>
        </w:rPr>
        <w:t xml:space="preserve">Human evolution is </w:t>
      </w:r>
      <w:r w:rsidR="00E643DC" w:rsidRPr="00EF35D9">
        <w:rPr>
          <w:rFonts w:ascii="Times New Roman" w:hAnsi="Times New Roman" w:cs="Times New Roman"/>
          <w:lang w:val="en-US"/>
        </w:rPr>
        <w:t>summarized</w:t>
      </w:r>
      <w:r w:rsidR="0028482B" w:rsidRPr="00EF35D9">
        <w:rPr>
          <w:rFonts w:ascii="Times New Roman" w:hAnsi="Times New Roman" w:cs="Times New Roman"/>
          <w:lang w:val="en-US"/>
        </w:rPr>
        <w:t xml:space="preserve"> thus: humans have spent most of their evolutionary history in a particular type of selective environment (largely characterized by hunter-gatherer ways of life), and now humans are </w:t>
      </w:r>
      <w:r w:rsidR="00874658" w:rsidRPr="00EF35D9">
        <w:rPr>
          <w:rFonts w:ascii="Times New Roman" w:hAnsi="Times New Roman" w:cs="Times New Roman"/>
          <w:lang w:val="en-US"/>
        </w:rPr>
        <w:t xml:space="preserve">by and large </w:t>
      </w:r>
      <w:r w:rsidR="0028482B" w:rsidRPr="00EF35D9">
        <w:rPr>
          <w:rFonts w:ascii="Times New Roman" w:hAnsi="Times New Roman" w:cs="Times New Roman"/>
          <w:lang w:val="en-US"/>
        </w:rPr>
        <w:t xml:space="preserve">maladapted to the challenges of contemporary society. </w:t>
      </w:r>
      <w:r w:rsidR="00E449B9" w:rsidRPr="00EF35D9">
        <w:rPr>
          <w:rFonts w:ascii="Times New Roman" w:hAnsi="Times New Roman" w:cs="Times New Roman"/>
          <w:lang w:val="en-US"/>
        </w:rPr>
        <w:t>Hence the</w:t>
      </w:r>
      <w:r w:rsidR="008D5567" w:rsidRPr="00EF35D9">
        <w:rPr>
          <w:rFonts w:ascii="Times New Roman" w:hAnsi="Times New Roman" w:cs="Times New Roman"/>
          <w:lang w:val="en-US"/>
        </w:rPr>
        <w:t>re is a</w:t>
      </w:r>
      <w:r w:rsidR="00E449B9" w:rsidRPr="00EF35D9">
        <w:rPr>
          <w:rFonts w:ascii="Times New Roman" w:hAnsi="Times New Roman" w:cs="Times New Roman"/>
          <w:lang w:val="en-US"/>
        </w:rPr>
        <w:t xml:space="preserve"> strong rationale for experimenting with enhancement technologies: since our inherited capacities are suboptimal, enhancement holds the promise to  upgrade our capacities and competences in order to ultimately increase well-being for all in society</w:t>
      </w:r>
      <w:r w:rsidR="001F76D2" w:rsidRPr="00EF35D9">
        <w:rPr>
          <w:rFonts w:ascii="Times New Roman" w:hAnsi="Times New Roman" w:cs="Times New Roman"/>
          <w:lang w:val="en-US"/>
        </w:rPr>
        <w:t>.</w:t>
      </w:r>
      <w:r w:rsidR="00E449B9" w:rsidRPr="00EF35D9">
        <w:rPr>
          <w:rFonts w:ascii="Times New Roman" w:hAnsi="Times New Roman" w:cs="Times New Roman"/>
          <w:lang w:val="en-US"/>
        </w:rPr>
        <w:t xml:space="preserve"> </w:t>
      </w:r>
      <w:r w:rsidR="00F238ED" w:rsidRPr="00EF35D9">
        <w:rPr>
          <w:rFonts w:ascii="Times New Roman" w:hAnsi="Times New Roman" w:cs="Times New Roman"/>
          <w:lang w:val="en-US"/>
        </w:rPr>
        <w:fldChar w:fldCharType="begin"/>
      </w:r>
      <w:r w:rsidR="00B85C84" w:rsidRPr="00EF35D9">
        <w:rPr>
          <w:rFonts w:ascii="Times New Roman" w:hAnsi="Times New Roman" w:cs="Times New Roman"/>
          <w:lang w:val="en-US"/>
        </w:rPr>
        <w:instrText xml:space="preserve"> ADDIN ZOTERO_ITEM CSL_CITATION {"citationID":"a144qq6gshe","properties":{"formattedCitation":"\\uldash{(Bostrom and Ord 2006; Persson and Savulescu 2012; Kahane and Savulescu 2015; Pugh, Kahane, and Savulescu 2016)}","plainCitation":"(Bostrom and Ord 2006; Persson and Savulescu 2012; Kahane and Savulescu 2015; Pugh, Kahane, and Savulescu 2016)","dontUpdate":true,"noteIndex":0},"citationItems":[{"id":3415,"uris":["http://zotero.org/users/4673489/items/F5TZJCWT"],"uri":["http://zotero.org/users/4673489/items/F5TZJCWT"],"itemData":{"id":3415,"type":"article-journal","container-title":"Ethics","DOI":"10.1086/505233","ISSN":"0014-1704","issue":"4","journalAbbreviation":"Ethics","page":"656-679","source":"journals.uchicago.edu (Atypon)","title":"The Reversal Test: Eliminating Status Quo Bias in Applied Ethics","title-short":"The Reversal Test","volume":"116","author":[{"family":"Bostrom","given":"Nick"},{"family":"Ord","given":"Toby"}],"issued":{"date-parts":[["2006",7,1]]}}},{"id":5862,"uris":["http://zotero.org/users/4673489/items/D9JKE3A2"],"uri":["http://zotero.org/users/4673489/items/D9JKE3A2"],"itemData":{"id":5862,"type":"book","abstract":"Unfit for the Future argues that the future of our species depends on our urgently finding ways to bring about radical enhancement of the moral aspects of our own human nature. We have rewritten our own moral agenda by the drastic changes we have made to the conditions of life on earth. Advances in technology enable us to exercise an influence that extends all over the world and far into the future. But our moral psychology lags behind and leaves us ill equipped to deal with the challenges we now face. We need to change human moral motivation so that we pay more heed not merely to the global community, but to the interests of future generations. It is unlikely that traditional methods such as moral education or social reform alone can bring this about swiftly enough to avert looming disaster, which would undermine the conditions for worthwhile life on earth forever. Persson and Savulescu maintain that it is likely that we need to explore the use of new technologies of biomedicine to change the bases of human moral motivation. They argue that there are in principle no philosophical or moral objections to such moral bioenhancement. Unfit for the Future? challenges us to rethink our attitudes to our own human nature, before it is too late.","ISBN":"978-0-19-965364-5","language":"en","number-of-pages":"154","publisher":"OUP Oxford","source":"Google Books","title":"Unfit for the Future: The Need for Moral Enhancement","title-short":"Unfit for the Future","author":[{"family":"Persson","given":"Ingmar"},{"family":"Savulescu","given":"Julian"}],"issued":{"date-parts":[["2012",7,19]]}}},{"id":535,"uris":["http://zotero.org/users/4673489/items/UQJSZCMM"],"uri":["http://zotero.org/users/4673489/items/UQJSZCMM"],"itemData":{"id":535,"type":"article-journal","container-title":"Bioethics","DOI":"10.1111/bioe.12045","ISSN":"02699702","issue":"2","language":"en","page":"133-143","source":"CrossRef","title":"Normal Human Variation: Refocussing the Enhancement Debate: Normal Human Variation: Refocussing the Enhancement Debate","title-short":"Normal Human Variation","volume":"29","author":[{"family":"Kahane","given":"Guy"},{"family":"Savulescu","given":"Julian"}],"issued":{"date-parts":[["2015",2]]}}},{"id":4287,"uris":["http://zotero.org/users/4673489/items/7GW9K988"],"uri":["http://zotero.org/users/4673489/items/7GW9K988"],"itemData":{"id":4287,"type":"article-journal","abstract":"“Bioconservatives” in the human enhancement debate endorse the conservative claim that we should reject the use of biotechnologies that enhance natural human ca","container-title":"The Monist","DOI":"10.1093/monist/onw013","ISSN":"0026-9662","issue":"4","journalAbbreviation":"Monist","language":"en","page":"406-422","source":"academic.oup.com","title":"Bioconservatism, Partiality, and the Human-Nature Objection to Enhancement","volume":"99","author":[{"family":"Pugh","given":"Jonathan"},{"family":"Kahane","given":"Guy"},{"family":"Savulescu","given":"Julian"}],"issued":{"date-parts":[["2016",10,1]]}}}],"schema":"https://github.com/citation-style-language/schema/raw/master/csl-citation.json"} </w:instrText>
      </w:r>
      <w:r w:rsidR="00F238ED" w:rsidRPr="00EF35D9">
        <w:rPr>
          <w:rFonts w:ascii="Times New Roman" w:hAnsi="Times New Roman" w:cs="Times New Roman"/>
          <w:lang w:val="en-US"/>
        </w:rPr>
        <w:fldChar w:fldCharType="separate"/>
      </w:r>
      <w:r w:rsidR="00E963EB" w:rsidRPr="00EF35D9">
        <w:rPr>
          <w:rFonts w:ascii="Times New Roman" w:hAnsi="Times New Roman" w:cs="Times New Roman"/>
        </w:rPr>
        <w:t xml:space="preserve">(Variations of this argument are present in: Bostrom and Ord 2006; Persson and </w:t>
      </w:r>
      <w:proofErr w:type="spellStart"/>
      <w:r w:rsidR="00E963EB" w:rsidRPr="00EF35D9">
        <w:rPr>
          <w:rFonts w:ascii="Times New Roman" w:hAnsi="Times New Roman" w:cs="Times New Roman"/>
        </w:rPr>
        <w:t>Savulescu</w:t>
      </w:r>
      <w:proofErr w:type="spellEnd"/>
      <w:r w:rsidR="00E963EB" w:rsidRPr="00EF35D9">
        <w:rPr>
          <w:rFonts w:ascii="Times New Roman" w:hAnsi="Times New Roman" w:cs="Times New Roman"/>
        </w:rPr>
        <w:t xml:space="preserve"> 2012; </w:t>
      </w:r>
      <w:proofErr w:type="spellStart"/>
      <w:r w:rsidR="00E963EB" w:rsidRPr="00EF35D9">
        <w:rPr>
          <w:rFonts w:ascii="Times New Roman" w:hAnsi="Times New Roman" w:cs="Times New Roman"/>
        </w:rPr>
        <w:t>Kahane</w:t>
      </w:r>
      <w:proofErr w:type="spellEnd"/>
      <w:r w:rsidR="00E963EB" w:rsidRPr="00EF35D9">
        <w:rPr>
          <w:rFonts w:ascii="Times New Roman" w:hAnsi="Times New Roman" w:cs="Times New Roman"/>
        </w:rPr>
        <w:t xml:space="preserve"> and </w:t>
      </w:r>
      <w:proofErr w:type="spellStart"/>
      <w:r w:rsidR="00E963EB" w:rsidRPr="00EF35D9">
        <w:rPr>
          <w:rFonts w:ascii="Times New Roman" w:hAnsi="Times New Roman" w:cs="Times New Roman"/>
        </w:rPr>
        <w:t>Savulescu</w:t>
      </w:r>
      <w:proofErr w:type="spellEnd"/>
      <w:r w:rsidR="00E963EB" w:rsidRPr="00EF35D9">
        <w:rPr>
          <w:rFonts w:ascii="Times New Roman" w:hAnsi="Times New Roman" w:cs="Times New Roman"/>
        </w:rPr>
        <w:t xml:space="preserve"> 2015; Pugh, </w:t>
      </w:r>
      <w:proofErr w:type="spellStart"/>
      <w:r w:rsidR="00E963EB" w:rsidRPr="00EF35D9">
        <w:rPr>
          <w:rFonts w:ascii="Times New Roman" w:hAnsi="Times New Roman" w:cs="Times New Roman"/>
        </w:rPr>
        <w:t>Kahane</w:t>
      </w:r>
      <w:proofErr w:type="spellEnd"/>
      <w:r w:rsidR="00E963EB" w:rsidRPr="00EF35D9">
        <w:rPr>
          <w:rFonts w:ascii="Times New Roman" w:hAnsi="Times New Roman" w:cs="Times New Roman"/>
        </w:rPr>
        <w:t xml:space="preserve">, and </w:t>
      </w:r>
      <w:proofErr w:type="spellStart"/>
      <w:r w:rsidR="00E963EB" w:rsidRPr="00EF35D9">
        <w:rPr>
          <w:rFonts w:ascii="Times New Roman" w:hAnsi="Times New Roman" w:cs="Times New Roman"/>
        </w:rPr>
        <w:t>Savulescu</w:t>
      </w:r>
      <w:proofErr w:type="spellEnd"/>
      <w:r w:rsidR="00E963EB" w:rsidRPr="00EF35D9">
        <w:rPr>
          <w:rFonts w:ascii="Times New Roman" w:hAnsi="Times New Roman" w:cs="Times New Roman"/>
        </w:rPr>
        <w:t xml:space="preserve"> 2016)</w:t>
      </w:r>
      <w:r w:rsidR="00F238ED" w:rsidRPr="00EF35D9">
        <w:rPr>
          <w:rFonts w:ascii="Times New Roman" w:hAnsi="Times New Roman" w:cs="Times New Roman"/>
          <w:lang w:val="en-US"/>
        </w:rPr>
        <w:fldChar w:fldCharType="end"/>
      </w:r>
      <w:r w:rsidR="009920F6" w:rsidRPr="00EF35D9">
        <w:rPr>
          <w:rFonts w:ascii="Times New Roman" w:hAnsi="Times New Roman" w:cs="Times New Roman"/>
          <w:lang w:val="en-US"/>
        </w:rPr>
        <w:t xml:space="preserve">. </w:t>
      </w:r>
    </w:p>
    <w:p w14:paraId="09F10643" w14:textId="2D086D26" w:rsidR="001829FE" w:rsidRPr="00EF35D9" w:rsidRDefault="002D422A" w:rsidP="001829FE">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A</w:t>
      </w:r>
      <w:r w:rsidR="00BC39B9" w:rsidRPr="00EF35D9">
        <w:rPr>
          <w:rFonts w:ascii="Times New Roman" w:hAnsi="Times New Roman" w:cs="Times New Roman"/>
          <w:lang w:val="en-US"/>
        </w:rPr>
        <w:t xml:space="preserve"> </w:t>
      </w:r>
      <w:r w:rsidR="00F60254" w:rsidRPr="00EF35D9">
        <w:rPr>
          <w:rFonts w:ascii="Times New Roman" w:hAnsi="Times New Roman" w:cs="Times New Roman"/>
          <w:lang w:val="en-US"/>
        </w:rPr>
        <w:t xml:space="preserve">pithy </w:t>
      </w:r>
      <w:r w:rsidR="00BC39B9" w:rsidRPr="00EF35D9">
        <w:rPr>
          <w:rFonts w:ascii="Times New Roman" w:hAnsi="Times New Roman" w:cs="Times New Roman"/>
          <w:lang w:val="en-US"/>
        </w:rPr>
        <w:t xml:space="preserve">way of summarizing the negative and positive arguments is that the former </w:t>
      </w:r>
      <w:r w:rsidR="00D9746C" w:rsidRPr="00EF35D9">
        <w:rPr>
          <w:rFonts w:ascii="Times New Roman" w:hAnsi="Times New Roman" w:cs="Times New Roman"/>
          <w:lang w:val="en-US"/>
        </w:rPr>
        <w:t xml:space="preserve">supports the </w:t>
      </w:r>
      <w:r w:rsidR="00D9746C" w:rsidRPr="00EF35D9">
        <w:rPr>
          <w:rFonts w:ascii="Times New Roman" w:hAnsi="Times New Roman" w:cs="Times New Roman"/>
          <w:i/>
          <w:iCs/>
          <w:lang w:val="en-US"/>
        </w:rPr>
        <w:t xml:space="preserve">right </w:t>
      </w:r>
      <w:r w:rsidR="00D9746C" w:rsidRPr="00EF35D9">
        <w:rPr>
          <w:rFonts w:ascii="Times New Roman" w:hAnsi="Times New Roman" w:cs="Times New Roman"/>
          <w:lang w:val="en-US"/>
        </w:rPr>
        <w:t>to enhancement</w:t>
      </w:r>
      <w:r w:rsidR="00E5797C" w:rsidRPr="00EF35D9">
        <w:rPr>
          <w:rFonts w:ascii="Times New Roman" w:hAnsi="Times New Roman" w:cs="Times New Roman"/>
          <w:lang w:val="en-US"/>
        </w:rPr>
        <w:t xml:space="preserve">, while the latter supports the </w:t>
      </w:r>
      <w:r w:rsidR="00E5797C" w:rsidRPr="00EF35D9">
        <w:rPr>
          <w:rFonts w:ascii="Times New Roman" w:hAnsi="Times New Roman" w:cs="Times New Roman"/>
          <w:i/>
          <w:iCs/>
          <w:lang w:val="en-US"/>
        </w:rPr>
        <w:t xml:space="preserve">duty </w:t>
      </w:r>
      <w:r w:rsidR="00E5797C" w:rsidRPr="00EF35D9">
        <w:rPr>
          <w:rFonts w:ascii="Times New Roman" w:hAnsi="Times New Roman" w:cs="Times New Roman"/>
          <w:lang w:val="en-US"/>
        </w:rPr>
        <w:t>to enhancement. No</w:t>
      </w:r>
      <w:r w:rsidR="006E0E1E" w:rsidRPr="00EF35D9">
        <w:rPr>
          <w:rFonts w:ascii="Times New Roman" w:hAnsi="Times New Roman" w:cs="Times New Roman"/>
          <w:lang w:val="en-US"/>
        </w:rPr>
        <w:t>thing</w:t>
      </w:r>
      <w:r w:rsidR="00333928" w:rsidRPr="00EF35D9">
        <w:rPr>
          <w:rFonts w:ascii="Times New Roman" w:hAnsi="Times New Roman" w:cs="Times New Roman"/>
          <w:lang w:val="en-US"/>
        </w:rPr>
        <w:t xml:space="preserve"> – not nature, nor God, nor givenness – can encroach on </w:t>
      </w:r>
      <w:r w:rsidR="001C5337" w:rsidRPr="00EF35D9">
        <w:rPr>
          <w:rFonts w:ascii="Times New Roman" w:hAnsi="Times New Roman" w:cs="Times New Roman"/>
          <w:lang w:val="en-US"/>
        </w:rPr>
        <w:t>the right to enhance oneself</w:t>
      </w:r>
      <w:r w:rsidR="001869DC" w:rsidRPr="00EF35D9">
        <w:rPr>
          <w:rFonts w:ascii="Times New Roman" w:hAnsi="Times New Roman" w:cs="Times New Roman"/>
          <w:lang w:val="en-US"/>
        </w:rPr>
        <w:t>; moreover,</w:t>
      </w:r>
      <w:r w:rsidR="00BE1C86" w:rsidRPr="00EF35D9">
        <w:rPr>
          <w:rFonts w:ascii="Times New Roman" w:hAnsi="Times New Roman" w:cs="Times New Roman"/>
          <w:lang w:val="en-US"/>
        </w:rPr>
        <w:t xml:space="preserve"> </w:t>
      </w:r>
      <w:r w:rsidR="00AD173E" w:rsidRPr="00EF35D9">
        <w:rPr>
          <w:rFonts w:ascii="Times New Roman" w:hAnsi="Times New Roman" w:cs="Times New Roman"/>
          <w:lang w:val="en-US"/>
        </w:rPr>
        <w:t xml:space="preserve">our </w:t>
      </w:r>
      <w:r w:rsidR="001869DC" w:rsidRPr="00EF35D9">
        <w:rPr>
          <w:rFonts w:ascii="Times New Roman" w:hAnsi="Times New Roman" w:cs="Times New Roman"/>
          <w:lang w:val="en-US"/>
        </w:rPr>
        <w:t xml:space="preserve">current </w:t>
      </w:r>
      <w:r w:rsidR="00AD173E" w:rsidRPr="00EF35D9">
        <w:rPr>
          <w:rFonts w:ascii="Times New Roman" w:hAnsi="Times New Roman" w:cs="Times New Roman"/>
          <w:lang w:val="en-US"/>
        </w:rPr>
        <w:t xml:space="preserve">maladaptive state </w:t>
      </w:r>
      <w:r w:rsidR="00542927" w:rsidRPr="00EF35D9">
        <w:rPr>
          <w:rFonts w:ascii="Times New Roman" w:hAnsi="Times New Roman" w:cs="Times New Roman"/>
          <w:lang w:val="en-US"/>
        </w:rPr>
        <w:t>creates a</w:t>
      </w:r>
      <w:r w:rsidR="00EE50AC" w:rsidRPr="00EF35D9">
        <w:rPr>
          <w:rFonts w:ascii="Times New Roman" w:hAnsi="Times New Roman" w:cs="Times New Roman"/>
          <w:lang w:val="en-US"/>
        </w:rPr>
        <w:t xml:space="preserve"> morally</w:t>
      </w:r>
      <w:r w:rsidR="00542927" w:rsidRPr="00EF35D9">
        <w:rPr>
          <w:rFonts w:ascii="Times New Roman" w:hAnsi="Times New Roman" w:cs="Times New Roman"/>
          <w:lang w:val="en-US"/>
        </w:rPr>
        <w:t xml:space="preserve"> urgent situation</w:t>
      </w:r>
      <w:r w:rsidR="000700BD" w:rsidRPr="00EF35D9">
        <w:rPr>
          <w:rFonts w:ascii="Times New Roman" w:hAnsi="Times New Roman" w:cs="Times New Roman"/>
          <w:lang w:val="en-US"/>
        </w:rPr>
        <w:t xml:space="preserve"> </w:t>
      </w:r>
      <w:r w:rsidR="005B65FC" w:rsidRPr="00EF35D9">
        <w:rPr>
          <w:rFonts w:ascii="Times New Roman" w:hAnsi="Times New Roman" w:cs="Times New Roman"/>
          <w:lang w:val="en-US"/>
        </w:rPr>
        <w:t>that should be meliorated.</w:t>
      </w:r>
      <w:r w:rsidR="008E515C" w:rsidRPr="00EF35D9">
        <w:rPr>
          <w:rFonts w:ascii="Times New Roman" w:hAnsi="Times New Roman" w:cs="Times New Roman"/>
          <w:lang w:val="en-US"/>
        </w:rPr>
        <w:t xml:space="preserve"> Both arguments</w:t>
      </w:r>
      <w:r w:rsidR="008A438C" w:rsidRPr="00EF35D9">
        <w:rPr>
          <w:rFonts w:ascii="Times New Roman" w:hAnsi="Times New Roman" w:cs="Times New Roman"/>
          <w:lang w:val="en-US"/>
        </w:rPr>
        <w:t xml:space="preserve"> support </w:t>
      </w:r>
      <w:r w:rsidR="004311FB" w:rsidRPr="00EF35D9">
        <w:rPr>
          <w:rFonts w:ascii="Times New Roman" w:hAnsi="Times New Roman" w:cs="Times New Roman"/>
          <w:lang w:val="en-US"/>
        </w:rPr>
        <w:t xml:space="preserve">an overarching view I call </w:t>
      </w:r>
      <w:r w:rsidR="001829FE" w:rsidRPr="00EF35D9">
        <w:rPr>
          <w:rFonts w:ascii="Times New Roman" w:hAnsi="Times New Roman" w:cs="Times New Roman"/>
          <w:lang w:val="en-US"/>
        </w:rPr>
        <w:t xml:space="preserve">the </w:t>
      </w:r>
      <w:r w:rsidR="00333D07" w:rsidRPr="00EF35D9">
        <w:rPr>
          <w:rFonts w:ascii="Times New Roman" w:hAnsi="Times New Roman" w:cs="Times New Roman"/>
          <w:lang w:val="en-US"/>
        </w:rPr>
        <w:t>liberal</w:t>
      </w:r>
      <w:r w:rsidR="001829FE" w:rsidRPr="00EF35D9">
        <w:rPr>
          <w:rFonts w:ascii="Times New Roman" w:hAnsi="Times New Roman" w:cs="Times New Roman"/>
          <w:lang w:val="en-US"/>
        </w:rPr>
        <w:t xml:space="preserve"> view on enhancement (</w:t>
      </w:r>
      <w:r w:rsidR="00333D07" w:rsidRPr="00EF35D9">
        <w:rPr>
          <w:rFonts w:ascii="Times New Roman" w:hAnsi="Times New Roman" w:cs="Times New Roman"/>
          <w:lang w:val="en-US"/>
        </w:rPr>
        <w:t>L</w:t>
      </w:r>
      <w:r w:rsidR="001829FE" w:rsidRPr="00EF35D9">
        <w:rPr>
          <w:rFonts w:ascii="Times New Roman" w:hAnsi="Times New Roman" w:cs="Times New Roman"/>
          <w:lang w:val="en-US"/>
        </w:rPr>
        <w:t xml:space="preserve">VE): </w:t>
      </w:r>
    </w:p>
    <w:p w14:paraId="7E89E764" w14:textId="77777777" w:rsidR="001829FE" w:rsidRPr="00EF35D9" w:rsidRDefault="001829FE" w:rsidP="001829FE">
      <w:pPr>
        <w:autoSpaceDE w:val="0"/>
        <w:autoSpaceDN w:val="0"/>
        <w:adjustRightInd w:val="0"/>
        <w:spacing w:line="360" w:lineRule="auto"/>
        <w:jc w:val="both"/>
        <w:rPr>
          <w:rFonts w:ascii="Times New Roman" w:hAnsi="Times New Roman" w:cs="Times New Roman"/>
          <w:lang w:val="en-US"/>
        </w:rPr>
      </w:pPr>
    </w:p>
    <w:p w14:paraId="0B7EEA3B" w14:textId="529074CF" w:rsidR="001829FE" w:rsidRPr="00EF35D9" w:rsidRDefault="001829FE" w:rsidP="001829FE">
      <w:pPr>
        <w:autoSpaceDE w:val="0"/>
        <w:autoSpaceDN w:val="0"/>
        <w:adjustRightInd w:val="0"/>
        <w:spacing w:line="360" w:lineRule="auto"/>
        <w:ind w:left="720"/>
        <w:jc w:val="both"/>
        <w:rPr>
          <w:rFonts w:ascii="Times New Roman" w:hAnsi="Times New Roman" w:cs="Times New Roman"/>
          <w:lang w:val="en-US"/>
        </w:rPr>
      </w:pPr>
      <w:r w:rsidRPr="00EF35D9">
        <w:rPr>
          <w:rFonts w:ascii="Times New Roman" w:hAnsi="Times New Roman" w:cs="Times New Roman"/>
          <w:smallCaps/>
          <w:lang w:val="en-US"/>
        </w:rPr>
        <w:t xml:space="preserve">The </w:t>
      </w:r>
      <w:r w:rsidR="00333D07" w:rsidRPr="00EF35D9">
        <w:rPr>
          <w:rFonts w:ascii="Times New Roman" w:hAnsi="Times New Roman" w:cs="Times New Roman"/>
          <w:smallCaps/>
          <w:lang w:val="en-US"/>
        </w:rPr>
        <w:t>Liberal</w:t>
      </w:r>
      <w:r w:rsidRPr="00EF35D9">
        <w:rPr>
          <w:rFonts w:ascii="Times New Roman" w:hAnsi="Times New Roman" w:cs="Times New Roman"/>
          <w:smallCaps/>
          <w:lang w:val="en-US"/>
        </w:rPr>
        <w:t xml:space="preserve"> View on Enhancement.</w:t>
      </w:r>
      <w:r w:rsidRPr="00EF35D9">
        <w:rPr>
          <w:rFonts w:ascii="Times New Roman" w:hAnsi="Times New Roman" w:cs="Times New Roman"/>
          <w:lang w:val="en-US"/>
        </w:rPr>
        <w:t xml:space="preserve"> </w:t>
      </w:r>
      <w:r w:rsidR="00252B5A" w:rsidRPr="00EF35D9">
        <w:rPr>
          <w:rFonts w:ascii="Times New Roman" w:hAnsi="Times New Roman" w:cs="Times New Roman"/>
          <w:lang w:val="en-US"/>
        </w:rPr>
        <w:t>Since e</w:t>
      </w:r>
      <w:r w:rsidRPr="00EF35D9">
        <w:rPr>
          <w:rFonts w:ascii="Times New Roman" w:hAnsi="Times New Roman" w:cs="Times New Roman"/>
          <w:lang w:val="en-US"/>
        </w:rPr>
        <w:t xml:space="preserve">nhancements </w:t>
      </w:r>
      <w:r w:rsidR="00252B5A" w:rsidRPr="00EF35D9">
        <w:rPr>
          <w:rFonts w:ascii="Times New Roman" w:hAnsi="Times New Roman" w:cs="Times New Roman"/>
          <w:lang w:val="en-US"/>
        </w:rPr>
        <w:t xml:space="preserve">impact individual capacities, </w:t>
      </w:r>
      <w:r w:rsidR="00C33B92" w:rsidRPr="00EF35D9">
        <w:rPr>
          <w:rFonts w:ascii="Times New Roman" w:hAnsi="Times New Roman" w:cs="Times New Roman"/>
          <w:lang w:val="en-US"/>
        </w:rPr>
        <w:t xml:space="preserve">they </w:t>
      </w:r>
      <w:r w:rsidRPr="00EF35D9">
        <w:rPr>
          <w:rFonts w:ascii="Times New Roman" w:hAnsi="Times New Roman" w:cs="Times New Roman"/>
          <w:lang w:val="en-US"/>
        </w:rPr>
        <w:t xml:space="preserve">are to be judged as </w:t>
      </w:r>
      <w:proofErr w:type="spellStart"/>
      <w:r w:rsidRPr="00EF35D9">
        <w:rPr>
          <w:rFonts w:ascii="Times New Roman" w:hAnsi="Times New Roman" w:cs="Times New Roman"/>
          <w:lang w:val="en-US"/>
        </w:rPr>
        <w:t>Millian</w:t>
      </w:r>
      <w:proofErr w:type="spellEnd"/>
      <w:r w:rsidRPr="00EF35D9">
        <w:rPr>
          <w:rFonts w:ascii="Times New Roman" w:hAnsi="Times New Roman" w:cs="Times New Roman"/>
          <w:lang w:val="en-US"/>
        </w:rPr>
        <w:t xml:space="preserve"> ‘experiments in living’: as long as they are justly distributed, and do not actively harm others, they are ethically commendable as expressions of individual autonomy.</w:t>
      </w:r>
    </w:p>
    <w:p w14:paraId="1EEC9980" w14:textId="77777777" w:rsidR="001829FE" w:rsidRPr="00EF35D9" w:rsidRDefault="001829FE" w:rsidP="001829FE">
      <w:pPr>
        <w:autoSpaceDE w:val="0"/>
        <w:autoSpaceDN w:val="0"/>
        <w:adjustRightInd w:val="0"/>
        <w:spacing w:line="360" w:lineRule="auto"/>
        <w:ind w:left="720"/>
        <w:jc w:val="both"/>
        <w:rPr>
          <w:rFonts w:ascii="Times New Roman" w:hAnsi="Times New Roman" w:cs="Times New Roman"/>
          <w:lang w:val="en-US"/>
        </w:rPr>
      </w:pPr>
    </w:p>
    <w:p w14:paraId="35C8D318" w14:textId="6ADDAF50" w:rsidR="00D50DA1" w:rsidRPr="00EF35D9" w:rsidRDefault="001829FE" w:rsidP="00822B44">
      <w:pPr>
        <w:autoSpaceDE w:val="0"/>
        <w:autoSpaceDN w:val="0"/>
        <w:adjustRightInd w:val="0"/>
        <w:spacing w:line="360" w:lineRule="auto"/>
        <w:jc w:val="both"/>
        <w:rPr>
          <w:rFonts w:ascii="Times New Roman" w:hAnsi="Times New Roman" w:cs="Times New Roman"/>
          <w:lang w:val="en-US"/>
        </w:rPr>
      </w:pPr>
      <w:r w:rsidRPr="00EF35D9">
        <w:rPr>
          <w:rFonts w:ascii="Times New Roman" w:hAnsi="Times New Roman" w:cs="Times New Roman"/>
          <w:lang w:val="en-US"/>
        </w:rPr>
        <w:t>Note that the LVE does not necessarily imply ‘enthusiasm’ (</w:t>
      </w:r>
      <w:r w:rsidR="00D54CED"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s3fc37sfc","properties":{"formattedCitation":"\\uldash{(Parens 2015)}","plainCitation":"(Parens 2015)","dontUpdate":true,"noteIndex":0},"citationItems":[{"id":4981,"uris":["http://zotero.org/users/4673489/items/BN3V65L9"],"uri":["http://zotero.org/users/4673489/items/BN3V65L9"],"itemData":{"id":4981,"type":"book","abstract":"When bioethicists debate the use of technologies like surgery and pharmacology to shape our selves, they are, ultimately, debating what it means for human beings to flourish. They are debating what makes animals like us truly happy, and whether the technologies at issue will bring us closer to or farther from such happiness.  The positions that participants adopt in debates regarding such ancient and fundamental questions are often polarized, and cannot help but be deeply personal. It is no wonder that the debates are sometimes acrimonious. How, then, should critics of and enthusiasts about technological self-transformation move forward?  Based on his experience at the oldest free-standing bioethics research institute in the world, Erik Parens proposes a habit of thinking, which he calls \"binocular.\" As our brains integrate slightly different information from our two eyes to achieve depth of visual perception, we need to try to integrate greatly different insights on the two sides of the debates about technologically shaping our selves-if depth of intellectual understanding is what we are after. Binocular thinking lets us benefit from the insights that are visible from the stance of the enthusiast, who emphasizes that using technology to creatively transform our selves will make us happier, and to benefit from the insights that are visible from the stance of the critic, who emphasizes that learning to let our selves be will make us happier.  Parens observes that in debates as personal as these, we all-critics and enthusiasts alike-give reasons that we are partial to. In the throes of our passion to make our case, we exaggerate our insights and all-too-often fall into the conceptual traps that language sets for us. Foolishly, we make conceptual choices that no one who truly wanted understanding would accept: Are technologies value-free or value-laden? Are human beings by nature creators or creatures? Is disability a medical or a social phenomenon? Indeed, are we free or determined? Parens explains how participating in these debates for two decades helped him articulate the binocular habit of thinking that is better at benefiting from the insights in both poles of those binaries than was the habit of thinking he originally brought to the debates.  Finally, Parens celebrates that bioethics doesn't aspire only to deeper thinking, but also to better acting. He embraces not only the intellectual aspiration to think deeply about meaning questions that don't admit of final answers, but also the ethical demand to give clear answers to practical questions. To show how to respect both that aspiration and that demand, the book culminates in the description of a process of truly informed consent, in the context of one specific form of using technology to shape our selves: families making decisions about appearance normalizing surgeries for children with atypical bodies.","ISBN":"978-0-19-021174-5","language":"en","note":"Google-Books-ID: mvlzBAAAQBAJ","number-of-pages":"219","publisher":"Oxford University Press","source":"Google Books","title":"Shaping Our Selves: On Technology, Flourishing, and a Habit of Thinking","title-short":"Shaping Our Selves","author":[{"family":"Parens","given":"Erik"}],"issued":{"date-parts":[["2015"]]}}}],"schema":"https://github.com/citation-style-language/schema/raw/master/csl-citation.json"} </w:instrText>
      </w:r>
      <w:r w:rsidR="00D54CED" w:rsidRPr="00EF35D9">
        <w:rPr>
          <w:rFonts w:ascii="Times New Roman" w:hAnsi="Times New Roman" w:cs="Times New Roman"/>
          <w:lang w:val="en-US"/>
        </w:rPr>
        <w:fldChar w:fldCharType="separate"/>
      </w:r>
      <w:proofErr w:type="spellStart"/>
      <w:r w:rsidR="00D54CED" w:rsidRPr="00EF35D9">
        <w:rPr>
          <w:rFonts w:ascii="Times New Roman" w:hAnsi="Times New Roman" w:cs="Times New Roman"/>
        </w:rPr>
        <w:t>Parens</w:t>
      </w:r>
      <w:proofErr w:type="spellEnd"/>
      <w:r w:rsidR="00D54CED" w:rsidRPr="00EF35D9">
        <w:rPr>
          <w:rFonts w:ascii="Times New Roman" w:hAnsi="Times New Roman" w:cs="Times New Roman"/>
        </w:rPr>
        <w:t xml:space="preserve"> 2015)</w:t>
      </w:r>
      <w:r w:rsidR="00D54CED" w:rsidRPr="00EF35D9">
        <w:rPr>
          <w:rFonts w:ascii="Times New Roman" w:hAnsi="Times New Roman" w:cs="Times New Roman"/>
          <w:lang w:val="en-US"/>
        </w:rPr>
        <w:fldChar w:fldCharType="end"/>
      </w:r>
      <w:r w:rsidRPr="00EF35D9">
        <w:rPr>
          <w:rFonts w:ascii="Times New Roman" w:hAnsi="Times New Roman" w:cs="Times New Roman"/>
          <w:lang w:val="en-US"/>
        </w:rPr>
        <w:t xml:space="preserve"> towards enhancement technology. </w:t>
      </w:r>
      <w:r w:rsidR="007C6A1B" w:rsidRPr="00EF35D9">
        <w:rPr>
          <w:rFonts w:ascii="Times New Roman" w:hAnsi="Times New Roman" w:cs="Times New Roman"/>
          <w:lang w:val="en-US"/>
        </w:rPr>
        <w:t>If an enhancement technology erodes individual autonomy, then the LVE advises caution</w:t>
      </w:r>
      <w:r w:rsidR="00815A6D" w:rsidRPr="00EF35D9">
        <w:rPr>
          <w:rStyle w:val="FootnoteReference"/>
          <w:rFonts w:ascii="Times New Roman" w:hAnsi="Times New Roman" w:cs="Times New Roman"/>
          <w:lang w:val="en-US"/>
        </w:rPr>
        <w:footnoteReference w:id="1"/>
      </w:r>
      <w:r w:rsidR="007C6A1B" w:rsidRPr="00EF35D9">
        <w:rPr>
          <w:rFonts w:ascii="Times New Roman" w:hAnsi="Times New Roman" w:cs="Times New Roman"/>
          <w:lang w:val="en-US"/>
        </w:rPr>
        <w:t xml:space="preserve">. </w:t>
      </w:r>
      <w:r w:rsidRPr="00EF35D9">
        <w:rPr>
          <w:rFonts w:ascii="Times New Roman" w:hAnsi="Times New Roman" w:cs="Times New Roman"/>
          <w:lang w:val="en-US"/>
        </w:rPr>
        <w:t>Yet</w:t>
      </w:r>
      <w:r w:rsidR="004C1E34" w:rsidRPr="00EF35D9">
        <w:rPr>
          <w:rFonts w:ascii="Times New Roman" w:hAnsi="Times New Roman" w:cs="Times New Roman"/>
          <w:lang w:val="en-US"/>
        </w:rPr>
        <w:t xml:space="preserve"> it should be noted that </w:t>
      </w:r>
      <w:r w:rsidRPr="00EF35D9">
        <w:rPr>
          <w:rFonts w:ascii="Times New Roman" w:hAnsi="Times New Roman" w:cs="Times New Roman"/>
          <w:lang w:val="en-US"/>
        </w:rPr>
        <w:t xml:space="preserve">the LVE </w:t>
      </w:r>
      <w:r w:rsidR="00A6515F" w:rsidRPr="00EF35D9">
        <w:rPr>
          <w:rFonts w:ascii="Times New Roman" w:hAnsi="Times New Roman" w:cs="Times New Roman"/>
          <w:lang w:val="en-US"/>
        </w:rPr>
        <w:t>is, in fact,</w:t>
      </w:r>
      <w:r w:rsidRPr="00EF35D9">
        <w:rPr>
          <w:rFonts w:ascii="Times New Roman" w:hAnsi="Times New Roman" w:cs="Times New Roman"/>
          <w:lang w:val="en-US"/>
        </w:rPr>
        <w:t xml:space="preserve"> </w:t>
      </w:r>
      <w:r w:rsidR="00DA01A0" w:rsidRPr="00EF35D9">
        <w:rPr>
          <w:rFonts w:ascii="Times New Roman" w:hAnsi="Times New Roman" w:cs="Times New Roman"/>
          <w:lang w:val="en-US"/>
        </w:rPr>
        <w:t>often</w:t>
      </w:r>
      <w:r w:rsidRPr="00EF35D9">
        <w:rPr>
          <w:rFonts w:ascii="Times New Roman" w:hAnsi="Times New Roman" w:cs="Times New Roman"/>
          <w:lang w:val="en-US"/>
        </w:rPr>
        <w:t xml:space="preserve"> paired with enthusiasm towards </w:t>
      </w:r>
      <w:r w:rsidRPr="00EF35D9">
        <w:rPr>
          <w:rFonts w:ascii="Times New Roman" w:hAnsi="Times New Roman" w:cs="Times New Roman"/>
          <w:lang w:val="en-US"/>
        </w:rPr>
        <w:lastRenderedPageBreak/>
        <w:t xml:space="preserve">enhancement, </w:t>
      </w:r>
      <w:r w:rsidR="004E5A63" w:rsidRPr="00EF35D9">
        <w:rPr>
          <w:rFonts w:ascii="Times New Roman" w:hAnsi="Times New Roman" w:cs="Times New Roman"/>
          <w:lang w:val="en-US"/>
        </w:rPr>
        <w:t>since many contributions predominantly aim to highlight</w:t>
      </w:r>
      <w:r w:rsidRPr="00EF35D9">
        <w:rPr>
          <w:rFonts w:ascii="Times New Roman" w:hAnsi="Times New Roman" w:cs="Times New Roman"/>
          <w:lang w:val="en-US"/>
        </w:rPr>
        <w:t xml:space="preserve"> the reasons in favor of enhancement </w:t>
      </w:r>
      <w:r w:rsidRPr="00EF35D9">
        <w:rPr>
          <w:rFonts w:ascii="Times New Roman" w:hAnsi="Times New Roman" w:cs="Times New Roman"/>
          <w:lang w:val="en-US"/>
        </w:rPr>
        <w:fldChar w:fldCharType="begin"/>
      </w:r>
      <w:r w:rsidR="00C403FF" w:rsidRPr="00EF35D9">
        <w:rPr>
          <w:rFonts w:ascii="Times New Roman" w:hAnsi="Times New Roman" w:cs="Times New Roman"/>
          <w:lang w:val="en-US"/>
        </w:rPr>
        <w:instrText xml:space="preserve"> ADDIN ZOTERO_ITEM CSL_CITATION {"citationID":"PVBfW9l4","properties":{"formattedCitation":"(Buchanan 2011; John Harris 2007; Savulescu, Sandberg, and Kahane 2014; Kahane and Savulescu 2015; Agar 2005)","plainCitation":"(Buchanan 2011; John Harris 2007; Savulescu, Sandberg, and Kahane 2014; Kahane and Savulescu 2015; Agar 2005)","dontUpdate":true,"noteIndex":0},"citationItems":[{"id":530,"uris":["http://zotero.org/users/4673489/items/IZJLLJUC"],"uri":["http://zotero.org/users/4673489/items/IZJLLJUC"],"itemData":{"id":530,"type":"book","call-number":"QH332 .B83 2011","collection-title":"Philosophy in action: small books about big ideas","event-place":"New York","ISBN":"978-0-19-979787-5","note":"OCLC: ocn697974198","number-of-pages":"199","publisher":"Oxford University Press","publisher-place":"New York","source":"Library of Congress ISBN","title":"Better than human: the promise and perils of enhancing ourselves","title-short":"Better than human","author":[{"family":"Buchanan","given":"Allen"}],"issued":{"date-parts":[["2011"]]}}},{"id":533,"uris":["http://zotero.org/users/4673489/items/UZB4GTRA"],"uri":["http://zotero.org/users/4673489/items/UZB4GTRA"],"itemData":{"id":533,"type":"book","call-number":"RG133.5 .H3795 2007","event-place":"Princeton, NJ","ISBN":"978-0-691-12844-3","number-of-pages":"242","publisher":"Princeton University Press","publisher-place":"Princeton, NJ","source":"Library of Congress ISBN","title":"Enhancing evolution: the ethical case for making better people","title-short":"Enhancing evolution","author":[{"family":"Harris","given":"John"}],"issued":{"date-parts":[["2007"]]}}},{"id":"GZrmJ8zN/GTP5WvDW","uris":["http://zotero.org/users/4673489/items/UT5SGGQS"],"uri":["http://zotero.org/users/4673489/items/UT5SGGQS"],"itemData":{"id":4339,"type":"chapter","container-title":"Enhancing Human Capacities","event-place":"Oxford","ISBN":"978-1-4443-9355-2","language":"en","note":"DOI: 10.1002/9781444393552.ch1","page":"1-18","publisher":"Blackwell Publishing Ltd","publisher-place":"Oxford","source":"DOI.org (Crossref)","title":"Well-Being and Enhancement","URL":"http://doi.wiley.com/10.1002/9781444393552.ch1","author":[{"family":"Savulescu","given":"Julian"},{"family":"Sandberg","given":"Anders"},{"family":"Kahane","given":"Guy"}],"accessed":{"date-parts":[["2019",5,21]]},"issued":{"date-parts":[["2014",3,28]]}}},{"id":535,"uris":["http://zotero.org/users/4673489/items/UQJSZCMM"],"uri":["http://zotero.org/users/4673489/items/UQJSZCMM"],"itemData":{"id":535,"type":"article-journal","container-title":"Bioethics","DOI":"10.1111/bioe.12045","ISSN":"02699702","issue":"2","language":"en","page":"133-143","source":"CrossRef","title":"Normal Human Variation: Refocussing the Enhancement Debate: Normal Human Variation: Refocussing the Enhancement Debate","title-short":"Normal Human Variation","volume":"29","author":[{"family":"Kahane","given":"Guy"},{"family":"Savulescu","given":"Julian"}],"issued":{"date-parts":[["2015",2]]}}},{"id":1321,"uris":["http://zotero.org/users/4673489/items/SZ9FBY4K"],"uri":["http://zotero.org/users/4673489/items/SZ9FBY4K"],"itemData":{"id":1321,"type":"book","call-number":"HQ755 .A29 2005","event-place":"Malden, MA","ISBN":"978-1-4051-2389-1","language":"en","number-of-pages":"205","publisher":"Blackwell Pub","publisher-place":"Malden, MA","source":"Library of Congress ISBN","title":"Liberal eugenics: in defence of human enhancement","title-short":"Liberal eugenics","author":[{"family":"Agar","given":"Nicholas"}],"issued":{"date-parts":[["2005"]]}}}],"schema":"https://github.com/citation-style-language/schema/raw/master/csl-citation.json"} </w:instrText>
      </w:r>
      <w:r w:rsidRPr="00EF35D9">
        <w:rPr>
          <w:rFonts w:ascii="Times New Roman" w:hAnsi="Times New Roman" w:cs="Times New Roman"/>
          <w:lang w:val="en-US"/>
        </w:rPr>
        <w:fldChar w:fldCharType="separate"/>
      </w:r>
      <w:r w:rsidR="00926325" w:rsidRPr="00EF35D9">
        <w:rPr>
          <w:rFonts w:ascii="Times New Roman" w:hAnsi="Times New Roman" w:cs="Times New Roman"/>
          <w:noProof/>
          <w:lang w:val="en-US"/>
        </w:rPr>
        <w:t>(Buchanan 2011; Harris 2007; Savulescu, Sandberg, and Kahane 2014; Kahane and Savulescu 2015; Agar 2005)</w:t>
      </w:r>
      <w:r w:rsidRPr="00EF35D9">
        <w:rPr>
          <w:rFonts w:ascii="Times New Roman" w:hAnsi="Times New Roman" w:cs="Times New Roman"/>
          <w:lang w:val="en-US"/>
        </w:rPr>
        <w:fldChar w:fldCharType="end"/>
      </w:r>
      <w:r w:rsidRPr="00EF35D9">
        <w:rPr>
          <w:rFonts w:ascii="Times New Roman" w:hAnsi="Times New Roman" w:cs="Times New Roman"/>
          <w:lang w:val="en-US"/>
        </w:rPr>
        <w:t xml:space="preserve">. </w:t>
      </w:r>
    </w:p>
    <w:p w14:paraId="43ECDB12" w14:textId="5B01D2E2" w:rsidR="004147B4" w:rsidRPr="00EF35D9" w:rsidRDefault="00E75B5E" w:rsidP="00740946">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The </w:t>
      </w:r>
      <w:r w:rsidR="005B473A" w:rsidRPr="00EF35D9">
        <w:rPr>
          <w:rFonts w:ascii="Times New Roman" w:hAnsi="Times New Roman" w:cs="Times New Roman"/>
          <w:lang w:val="en-US"/>
        </w:rPr>
        <w:t xml:space="preserve">first </w:t>
      </w:r>
      <w:r w:rsidRPr="00EF35D9">
        <w:rPr>
          <w:rFonts w:ascii="Times New Roman" w:hAnsi="Times New Roman" w:cs="Times New Roman"/>
          <w:lang w:val="en-US"/>
        </w:rPr>
        <w:t xml:space="preserve">purpose of this paper is </w:t>
      </w:r>
      <w:r w:rsidR="00743B72" w:rsidRPr="00EF35D9">
        <w:rPr>
          <w:rFonts w:ascii="Times New Roman" w:hAnsi="Times New Roman" w:cs="Times New Roman"/>
          <w:lang w:val="en-US"/>
        </w:rPr>
        <w:t xml:space="preserve">to </w:t>
      </w:r>
      <w:r w:rsidR="00AC03E3" w:rsidRPr="00EF35D9">
        <w:rPr>
          <w:rFonts w:ascii="Times New Roman" w:hAnsi="Times New Roman" w:cs="Times New Roman"/>
          <w:lang w:val="en-US"/>
        </w:rPr>
        <w:t>undermine</w:t>
      </w:r>
      <w:r w:rsidR="00C65F38" w:rsidRPr="00EF35D9">
        <w:rPr>
          <w:rFonts w:ascii="Times New Roman" w:hAnsi="Times New Roman" w:cs="Times New Roman"/>
          <w:lang w:val="en-US"/>
        </w:rPr>
        <w:t>, on scientific grounds,</w:t>
      </w:r>
      <w:r w:rsidR="00AC03E3" w:rsidRPr="00EF35D9">
        <w:rPr>
          <w:rFonts w:ascii="Times New Roman" w:hAnsi="Times New Roman" w:cs="Times New Roman"/>
          <w:lang w:val="en-US"/>
        </w:rPr>
        <w:t xml:space="preserve"> the </w:t>
      </w:r>
      <w:r w:rsidR="00C65F38" w:rsidRPr="00EF35D9">
        <w:rPr>
          <w:rFonts w:ascii="Times New Roman" w:hAnsi="Times New Roman" w:cs="Times New Roman"/>
          <w:lang w:val="en-US"/>
        </w:rPr>
        <w:t xml:space="preserve">evolutionary perspective that is seen as supporting </w:t>
      </w:r>
      <w:r w:rsidR="00AC03E3" w:rsidRPr="00EF35D9">
        <w:rPr>
          <w:rFonts w:ascii="Times New Roman" w:hAnsi="Times New Roman" w:cs="Times New Roman"/>
          <w:lang w:val="en-US"/>
        </w:rPr>
        <w:t xml:space="preserve">the LVE. </w:t>
      </w:r>
      <w:r w:rsidR="004F5324" w:rsidRPr="00EF35D9">
        <w:rPr>
          <w:rFonts w:ascii="Times New Roman" w:hAnsi="Times New Roman" w:cs="Times New Roman"/>
          <w:lang w:val="en-US"/>
        </w:rPr>
        <w:t>The</w:t>
      </w:r>
      <w:r w:rsidR="001A6B1B" w:rsidRPr="00EF35D9">
        <w:rPr>
          <w:rFonts w:ascii="Times New Roman" w:hAnsi="Times New Roman" w:cs="Times New Roman"/>
          <w:lang w:val="en-US"/>
        </w:rPr>
        <w:t xml:space="preserve"> </w:t>
      </w:r>
      <w:r w:rsidR="00623DCE" w:rsidRPr="00EF35D9">
        <w:rPr>
          <w:rFonts w:ascii="Times New Roman" w:hAnsi="Times New Roman" w:cs="Times New Roman"/>
          <w:lang w:val="en-US"/>
        </w:rPr>
        <w:t>perspective is either outdated or</w:t>
      </w:r>
      <w:r w:rsidR="004F5324" w:rsidRPr="00EF35D9">
        <w:rPr>
          <w:rFonts w:ascii="Times New Roman" w:hAnsi="Times New Roman" w:cs="Times New Roman"/>
          <w:lang w:val="en-US"/>
        </w:rPr>
        <w:t xml:space="preserve"> misguided</w:t>
      </w:r>
      <w:r w:rsidR="00623DCE" w:rsidRPr="00EF35D9">
        <w:rPr>
          <w:rFonts w:ascii="Times New Roman" w:hAnsi="Times New Roman" w:cs="Times New Roman"/>
          <w:lang w:val="en-US"/>
        </w:rPr>
        <w:t xml:space="preserve">, and when </w:t>
      </w:r>
      <w:r w:rsidR="00D33A48" w:rsidRPr="00EF35D9">
        <w:rPr>
          <w:rFonts w:ascii="Times New Roman" w:hAnsi="Times New Roman" w:cs="Times New Roman"/>
          <w:lang w:val="en-US"/>
        </w:rPr>
        <w:t>it</w:t>
      </w:r>
      <w:r w:rsidR="009743BB" w:rsidRPr="00EF35D9">
        <w:rPr>
          <w:rFonts w:ascii="Times New Roman" w:hAnsi="Times New Roman" w:cs="Times New Roman"/>
          <w:lang w:val="en-US"/>
        </w:rPr>
        <w:t xml:space="preserve"> is</w:t>
      </w:r>
      <w:r w:rsidR="002154FB" w:rsidRPr="00EF35D9">
        <w:rPr>
          <w:rFonts w:ascii="Times New Roman" w:hAnsi="Times New Roman" w:cs="Times New Roman"/>
          <w:lang w:val="en-US"/>
        </w:rPr>
        <w:t xml:space="preserve"> updated</w:t>
      </w:r>
      <w:r w:rsidR="005229A2" w:rsidRPr="00EF35D9">
        <w:rPr>
          <w:rFonts w:ascii="Times New Roman" w:hAnsi="Times New Roman" w:cs="Times New Roman"/>
          <w:lang w:val="en-US"/>
        </w:rPr>
        <w:t xml:space="preserve"> in light of recent research</w:t>
      </w:r>
      <w:r w:rsidR="005435D0" w:rsidRPr="00EF35D9">
        <w:rPr>
          <w:rFonts w:ascii="Times New Roman" w:hAnsi="Times New Roman" w:cs="Times New Roman"/>
          <w:lang w:val="en-US"/>
        </w:rPr>
        <w:t xml:space="preserve"> </w:t>
      </w:r>
      <w:r w:rsidR="00282F10" w:rsidRPr="00EF35D9">
        <w:rPr>
          <w:rFonts w:ascii="Times New Roman" w:hAnsi="Times New Roman" w:cs="Times New Roman"/>
          <w:lang w:val="en-US"/>
        </w:rPr>
        <w:fldChar w:fldCharType="begin"/>
      </w:r>
      <w:r w:rsidR="00C403FF" w:rsidRPr="00EF35D9">
        <w:rPr>
          <w:rFonts w:ascii="Times New Roman" w:hAnsi="Times New Roman" w:cs="Times New Roman"/>
          <w:lang w:val="en-US"/>
        </w:rPr>
        <w:instrText xml:space="preserve"> ADDIN ZOTERO_ITEM CSL_CITATION {"citationID":"agfm5nodjb","properties":{"formattedCitation":"\\uldash{(Boyd and Richerson 1985; Henrich, Boyd, and Richerson 2008; Henrich 2004)}","plainCitation":"(Boyd and Richerson 1985; Henrich, Boyd, and Richerson 2008; Henrich 2004)","dontUpdate":true,"noteIndex":0},"citationItems":[{"id":4325,"uris":["http://zotero.org/users/4673489/items/VEJ2Z5SR"],"uri":["http://zotero.org/users/4673489/items/VEJ2Z5SR"],"itemData":{"id":4325,"type":"book","event-place":"Chicago","publisher":"The University of Chicago Press","publisher-place":"Chicago","title":"Culture and the Evolutionary Process","author":[{"family":"Boyd","given":"Robert"},{"family":"Richerson","given":"Peter"}],"issued":{"date-parts":[["1985"]]}}},{"id":1194,"uris":["http://zotero.org/users/4673489/items/2L49AQNS"],"uri":["http://zotero.org/users/4673489/items/2L49AQNS"],"itemData":{"id":1194,"type":"article-journal","abstract":"Recent debates about memetics have revealed some widespread misunderstandings about Darwinian approaches to cultural evolution. Drawing from these debates, this paper disputes five common claims: (1) mental representations are rarely discrete, and therefore models that assume discrete, gene-like particles (i.e., replicators) are useless; (2) replicators are necessary for cumulative, adaptive evolution; (3) content-dependent psychological biases are the only important processes that affect the spread of cultural representations; (4) the “cultural fitness” of a mental representation can be inferred from its successful transmission; and (5) selective forces only matter if the sources of variation are random. We close by sketching the outlines of a unified evolutionary science of culture.","container-title":"Human Nature","DOI":"10.1007/s12110-008-9037-1","ISSN":"1045-6767, 1936-4776","issue":"2","language":"en","page":"119-137","source":"CrossRef","title":"Five Misunderstandings About Cultural Evolution","volume":"19","author":[{"family":"Henrich","given":"Joseph"},{"family":"Boyd","given":"Robert"},{"family":"Richerson","given":"Peter J."}],"issued":{"date-parts":[["2008",6]]}}},{"id":1193,"uris":["http://zotero.org/users/4673489/items/J3RK8988"],"uri":["http://zotero.org/users/4673489/items/J3RK8988"],"itemData":{"id":1193,"type":"article-journal","abstract":"In constructing improved models of human behavior, both experimental and behavioral economists have increasingly turned to evolutionary theory for insights into human psychology and preferences. Unfortunately, the existing genetic evolutionary approaches can explain neither the degree of prosociality (altruism and altruistic punishment) observed in humans, nor the patterns of variation in these behaviors across different behavioral domains and social groups. Ongoing misunderstandings about why certain models work, what they predict, and what the place is of “group selection” in evolutionary theory have hampered the use of insights from biology and anthropology. This paper clariﬁes some of these issues and proposes an approach to the evolution of prosociality rooted in the interaction between cultural and genetic transmission. I explain how, in contrast to non-cultural species, the details of our evolved cultural learning capacities (e.g., imitative abilities) create the conditions for the cultural evolution of prosociality. By producing multiple behavioral equilibria, including group-beneﬁcial equilibria, cultural evolution endogenously generates a mechanism of equilibrium selection that can favor prosociality. Finally, in the novel social environments left in the wake of these cultural evolutionary processes, natural selection is likely to favor prosocial genes that would not be expected in a purely genetic approach.","container-title":"Journal of Economic Behavior &amp; Organization","DOI":"10.1016/S0167-2681(03)00094-5","ISSN":"01672681","issue":"1","language":"en","page":"3-35","source":"CrossRef","title":"Cultural group selection, coevolutionary processes and large-scale cooperation","volume":"53","author":[{"family":"Henrich","given":"Joseph"}],"issued":{"date-parts":[["2004",1]]}}}],"schema":"https://github.com/citation-style-language/schema/raw/master/csl-citation.json"} </w:instrText>
      </w:r>
      <w:r w:rsidR="00282F10" w:rsidRPr="00EF35D9">
        <w:rPr>
          <w:rFonts w:ascii="Times New Roman" w:hAnsi="Times New Roman" w:cs="Times New Roman"/>
          <w:lang w:val="en-US"/>
        </w:rPr>
        <w:fldChar w:fldCharType="separate"/>
      </w:r>
      <w:r w:rsidR="00282F10" w:rsidRPr="00EF35D9">
        <w:rPr>
          <w:rFonts w:ascii="Times New Roman" w:hAnsi="Times New Roman" w:cs="Times New Roman"/>
        </w:rPr>
        <w:t>(</w:t>
      </w:r>
      <w:r w:rsidR="00C81785" w:rsidRPr="00EF35D9">
        <w:rPr>
          <w:rFonts w:ascii="Times New Roman" w:hAnsi="Times New Roman" w:cs="Times New Roman"/>
        </w:rPr>
        <w:t>including</w:t>
      </w:r>
      <w:r w:rsidR="009C1FD9" w:rsidRPr="00EF35D9">
        <w:rPr>
          <w:rFonts w:ascii="Times New Roman" w:hAnsi="Times New Roman" w:cs="Times New Roman"/>
        </w:rPr>
        <w:t>,</w:t>
      </w:r>
      <w:r w:rsidR="00C81785" w:rsidRPr="00EF35D9">
        <w:rPr>
          <w:rFonts w:ascii="Times New Roman" w:hAnsi="Times New Roman" w:cs="Times New Roman"/>
        </w:rPr>
        <w:t xml:space="preserve"> but not limited to</w:t>
      </w:r>
      <w:r w:rsidR="00282F10" w:rsidRPr="00EF35D9">
        <w:rPr>
          <w:rFonts w:ascii="Times New Roman" w:hAnsi="Times New Roman" w:cs="Times New Roman"/>
        </w:rPr>
        <w:t xml:space="preserve"> </w:t>
      </w:r>
      <w:proofErr w:type="spellStart"/>
      <w:r w:rsidR="00282F10" w:rsidRPr="00EF35D9">
        <w:rPr>
          <w:rFonts w:ascii="Times New Roman" w:hAnsi="Times New Roman" w:cs="Times New Roman"/>
        </w:rPr>
        <w:t>Boyd</w:t>
      </w:r>
      <w:proofErr w:type="spellEnd"/>
      <w:r w:rsidR="00282F10" w:rsidRPr="00EF35D9">
        <w:rPr>
          <w:rFonts w:ascii="Times New Roman" w:hAnsi="Times New Roman" w:cs="Times New Roman"/>
        </w:rPr>
        <w:t xml:space="preserve"> and </w:t>
      </w:r>
      <w:proofErr w:type="spellStart"/>
      <w:r w:rsidR="00282F10" w:rsidRPr="00EF35D9">
        <w:rPr>
          <w:rFonts w:ascii="Times New Roman" w:hAnsi="Times New Roman" w:cs="Times New Roman"/>
        </w:rPr>
        <w:t>Richerson</w:t>
      </w:r>
      <w:proofErr w:type="spellEnd"/>
      <w:r w:rsidR="00282F10" w:rsidRPr="00EF35D9">
        <w:rPr>
          <w:rFonts w:ascii="Times New Roman" w:hAnsi="Times New Roman" w:cs="Times New Roman"/>
        </w:rPr>
        <w:t xml:space="preserve"> 1985; Henrich, Boyd, and </w:t>
      </w:r>
      <w:proofErr w:type="spellStart"/>
      <w:r w:rsidR="00282F10" w:rsidRPr="00EF35D9">
        <w:rPr>
          <w:rFonts w:ascii="Times New Roman" w:hAnsi="Times New Roman" w:cs="Times New Roman"/>
        </w:rPr>
        <w:t>Richerson</w:t>
      </w:r>
      <w:proofErr w:type="spellEnd"/>
      <w:r w:rsidR="00282F10" w:rsidRPr="00EF35D9">
        <w:rPr>
          <w:rFonts w:ascii="Times New Roman" w:hAnsi="Times New Roman" w:cs="Times New Roman"/>
        </w:rPr>
        <w:t xml:space="preserve"> 2008; Henrich 2004)</w:t>
      </w:r>
      <w:r w:rsidR="00282F10" w:rsidRPr="00EF35D9">
        <w:rPr>
          <w:rFonts w:ascii="Times New Roman" w:hAnsi="Times New Roman" w:cs="Times New Roman"/>
          <w:lang w:val="en-US"/>
        </w:rPr>
        <w:fldChar w:fldCharType="end"/>
      </w:r>
      <w:r w:rsidR="002154FB" w:rsidRPr="00EF35D9">
        <w:rPr>
          <w:rFonts w:ascii="Times New Roman" w:hAnsi="Times New Roman" w:cs="Times New Roman"/>
          <w:lang w:val="en-US"/>
        </w:rPr>
        <w:t>, a very different</w:t>
      </w:r>
      <w:r w:rsidR="00033B07" w:rsidRPr="00EF35D9">
        <w:rPr>
          <w:rFonts w:ascii="Times New Roman" w:hAnsi="Times New Roman" w:cs="Times New Roman"/>
          <w:lang w:val="en-US"/>
        </w:rPr>
        <w:t>, more social</w:t>
      </w:r>
      <w:r w:rsidR="002154FB" w:rsidRPr="00EF35D9">
        <w:rPr>
          <w:rFonts w:ascii="Times New Roman" w:hAnsi="Times New Roman" w:cs="Times New Roman"/>
          <w:lang w:val="en-US"/>
        </w:rPr>
        <w:t xml:space="preserve"> picture emerges</w:t>
      </w:r>
      <w:r w:rsidR="00E35202" w:rsidRPr="00EF35D9">
        <w:rPr>
          <w:rFonts w:ascii="Times New Roman" w:hAnsi="Times New Roman" w:cs="Times New Roman"/>
          <w:lang w:val="en-US"/>
        </w:rPr>
        <w:t xml:space="preserve"> where h</w:t>
      </w:r>
      <w:r w:rsidR="006A1D96" w:rsidRPr="00EF35D9">
        <w:rPr>
          <w:rFonts w:ascii="Times New Roman" w:hAnsi="Times New Roman" w:cs="Times New Roman"/>
          <w:lang w:val="en-US"/>
        </w:rPr>
        <w:t xml:space="preserve">umans </w:t>
      </w:r>
      <w:r w:rsidR="001B0E87" w:rsidRPr="00EF35D9">
        <w:rPr>
          <w:rFonts w:ascii="Times New Roman" w:hAnsi="Times New Roman" w:cs="Times New Roman"/>
          <w:lang w:val="en-US"/>
        </w:rPr>
        <w:t xml:space="preserve">are not </w:t>
      </w:r>
      <w:r w:rsidR="00845062" w:rsidRPr="00EF35D9">
        <w:rPr>
          <w:rFonts w:ascii="Times New Roman" w:hAnsi="Times New Roman" w:cs="Times New Roman"/>
          <w:lang w:val="en-US"/>
        </w:rPr>
        <w:t xml:space="preserve">maladapted </w:t>
      </w:r>
      <w:r w:rsidR="00EE43DD" w:rsidRPr="00EF35D9">
        <w:rPr>
          <w:rFonts w:ascii="Times New Roman" w:hAnsi="Times New Roman" w:cs="Times New Roman"/>
          <w:lang w:val="en-US"/>
        </w:rPr>
        <w:t xml:space="preserve">individuals grappling in isolation with environmental challenges, but rather </w:t>
      </w:r>
      <w:r w:rsidR="00FC4EF1" w:rsidRPr="00EF35D9">
        <w:rPr>
          <w:rFonts w:ascii="Times New Roman" w:hAnsi="Times New Roman" w:cs="Times New Roman"/>
          <w:lang w:val="en-US"/>
        </w:rPr>
        <w:t xml:space="preserve">members of </w:t>
      </w:r>
      <w:r w:rsidR="00B52A32" w:rsidRPr="00EF35D9">
        <w:rPr>
          <w:rFonts w:ascii="Times New Roman" w:hAnsi="Times New Roman" w:cs="Times New Roman"/>
          <w:lang w:val="en-US"/>
        </w:rPr>
        <w:t xml:space="preserve">cultural </w:t>
      </w:r>
      <w:r w:rsidR="00FC4EF1" w:rsidRPr="00EF35D9">
        <w:rPr>
          <w:rFonts w:ascii="Times New Roman" w:hAnsi="Times New Roman" w:cs="Times New Roman"/>
          <w:lang w:val="en-US"/>
        </w:rPr>
        <w:t xml:space="preserve">groups they both </w:t>
      </w:r>
      <w:r w:rsidR="007772BA" w:rsidRPr="00EF35D9">
        <w:rPr>
          <w:rFonts w:ascii="Times New Roman" w:hAnsi="Times New Roman" w:cs="Times New Roman"/>
          <w:lang w:val="en-US"/>
        </w:rPr>
        <w:t>develop</w:t>
      </w:r>
      <w:r w:rsidR="00BD52E4" w:rsidRPr="00EF35D9">
        <w:rPr>
          <w:rFonts w:ascii="Times New Roman" w:hAnsi="Times New Roman" w:cs="Times New Roman"/>
          <w:lang w:val="en-US"/>
        </w:rPr>
        <w:t xml:space="preserve"> in</w:t>
      </w:r>
      <w:r w:rsidR="00144DD1" w:rsidRPr="00EF35D9">
        <w:rPr>
          <w:rFonts w:ascii="Times New Roman" w:hAnsi="Times New Roman" w:cs="Times New Roman"/>
          <w:lang w:val="en-US"/>
        </w:rPr>
        <w:t xml:space="preserve"> and contribute</w:t>
      </w:r>
      <w:r w:rsidR="00B52A32" w:rsidRPr="00EF35D9">
        <w:rPr>
          <w:rFonts w:ascii="Times New Roman" w:hAnsi="Times New Roman" w:cs="Times New Roman"/>
          <w:lang w:val="en-US"/>
        </w:rPr>
        <w:t xml:space="preserve"> </w:t>
      </w:r>
      <w:proofErr w:type="spellStart"/>
      <w:r w:rsidR="00B52A32" w:rsidRPr="00EF35D9">
        <w:rPr>
          <w:rFonts w:ascii="Times New Roman" w:hAnsi="Times New Roman" w:cs="Times New Roman"/>
          <w:lang w:val="en-US"/>
        </w:rPr>
        <w:t>to</w:t>
      </w:r>
      <w:proofErr w:type="spellEnd"/>
      <w:r w:rsidR="00BD52E4" w:rsidRPr="00EF35D9">
        <w:rPr>
          <w:rFonts w:ascii="Times New Roman" w:hAnsi="Times New Roman" w:cs="Times New Roman"/>
          <w:lang w:val="en-US"/>
        </w:rPr>
        <w:t xml:space="preserve">. </w:t>
      </w:r>
    </w:p>
    <w:p w14:paraId="2B71CCF9" w14:textId="43270D57" w:rsidR="00046B3C" w:rsidRPr="00EF35D9" w:rsidRDefault="004147B4" w:rsidP="00740946">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The second</w:t>
      </w:r>
      <w:r w:rsidR="007B6763" w:rsidRPr="00EF35D9">
        <w:rPr>
          <w:rFonts w:ascii="Times New Roman" w:hAnsi="Times New Roman" w:cs="Times New Roman"/>
          <w:lang w:val="en-US"/>
        </w:rPr>
        <w:t>,</w:t>
      </w:r>
      <w:r w:rsidRPr="00EF35D9">
        <w:rPr>
          <w:rFonts w:ascii="Times New Roman" w:hAnsi="Times New Roman" w:cs="Times New Roman"/>
          <w:lang w:val="en-US"/>
        </w:rPr>
        <w:t xml:space="preserve"> and more important purpose of the paper is to argue that </w:t>
      </w:r>
      <w:r w:rsidR="00DD0057" w:rsidRPr="00EF35D9">
        <w:rPr>
          <w:rFonts w:ascii="Times New Roman" w:hAnsi="Times New Roman" w:cs="Times New Roman"/>
          <w:lang w:val="en-US"/>
        </w:rPr>
        <w:t xml:space="preserve">this has </w:t>
      </w:r>
      <w:r w:rsidR="00813BC8" w:rsidRPr="00EF35D9">
        <w:rPr>
          <w:rFonts w:ascii="Times New Roman" w:hAnsi="Times New Roman" w:cs="Times New Roman"/>
          <w:lang w:val="en-US"/>
        </w:rPr>
        <w:t xml:space="preserve">far-ranging </w:t>
      </w:r>
      <w:r w:rsidR="00DD77A5" w:rsidRPr="00EF35D9">
        <w:rPr>
          <w:rFonts w:ascii="Times New Roman" w:hAnsi="Times New Roman" w:cs="Times New Roman"/>
          <w:lang w:val="en-US"/>
        </w:rPr>
        <w:t xml:space="preserve">consequences for how we understand the ethics of enhancement. </w:t>
      </w:r>
      <w:r w:rsidR="00360D97" w:rsidRPr="00EF35D9">
        <w:rPr>
          <w:rFonts w:ascii="Times New Roman" w:hAnsi="Times New Roman" w:cs="Times New Roman"/>
          <w:lang w:val="en-US"/>
        </w:rPr>
        <w:t>E</w:t>
      </w:r>
      <w:r w:rsidR="00DF729A" w:rsidRPr="00EF35D9">
        <w:rPr>
          <w:rFonts w:ascii="Times New Roman" w:hAnsi="Times New Roman" w:cs="Times New Roman"/>
          <w:lang w:val="en-US"/>
        </w:rPr>
        <w:t>nhancement e</w:t>
      </w:r>
      <w:r w:rsidR="003D29C9" w:rsidRPr="00EF35D9">
        <w:rPr>
          <w:rFonts w:ascii="Times New Roman" w:hAnsi="Times New Roman" w:cs="Times New Roman"/>
          <w:lang w:val="en-US"/>
        </w:rPr>
        <w:t xml:space="preserve">thicists </w:t>
      </w:r>
      <w:r w:rsidR="00865B54" w:rsidRPr="00EF35D9">
        <w:rPr>
          <w:rFonts w:ascii="Times New Roman" w:hAnsi="Times New Roman" w:cs="Times New Roman"/>
          <w:lang w:val="en-US"/>
        </w:rPr>
        <w:t>should</w:t>
      </w:r>
      <w:r w:rsidR="0083007F" w:rsidRPr="00EF35D9">
        <w:rPr>
          <w:rFonts w:ascii="Times New Roman" w:hAnsi="Times New Roman" w:cs="Times New Roman"/>
          <w:lang w:val="en-US"/>
        </w:rPr>
        <w:t xml:space="preserve">, much more than is </w:t>
      </w:r>
      <w:r w:rsidR="007B6763" w:rsidRPr="00EF35D9">
        <w:rPr>
          <w:rFonts w:ascii="Times New Roman" w:hAnsi="Times New Roman" w:cs="Times New Roman"/>
          <w:lang w:val="en-US"/>
        </w:rPr>
        <w:t>typically</w:t>
      </w:r>
      <w:r w:rsidR="0083007F" w:rsidRPr="00EF35D9">
        <w:rPr>
          <w:rFonts w:ascii="Times New Roman" w:hAnsi="Times New Roman" w:cs="Times New Roman"/>
          <w:lang w:val="en-US"/>
        </w:rPr>
        <w:t xml:space="preserve"> the case now, </w:t>
      </w:r>
      <w:r w:rsidR="00BD71FB" w:rsidRPr="00EF35D9">
        <w:rPr>
          <w:rFonts w:ascii="Times New Roman" w:hAnsi="Times New Roman" w:cs="Times New Roman"/>
          <w:lang w:val="en-US"/>
        </w:rPr>
        <w:t>integrate</w:t>
      </w:r>
      <w:r w:rsidR="00E91CCA" w:rsidRPr="00EF35D9">
        <w:rPr>
          <w:rFonts w:ascii="Times New Roman" w:hAnsi="Times New Roman" w:cs="Times New Roman"/>
          <w:lang w:val="en-US"/>
        </w:rPr>
        <w:t xml:space="preserve"> </w:t>
      </w:r>
      <w:r w:rsidR="00941DCC" w:rsidRPr="00EF35D9">
        <w:rPr>
          <w:rFonts w:ascii="Times New Roman" w:hAnsi="Times New Roman" w:cs="Times New Roman"/>
          <w:lang w:val="en-US"/>
        </w:rPr>
        <w:t>the social impacts of enhancement technology</w:t>
      </w:r>
      <w:r w:rsidR="00AD414B" w:rsidRPr="00EF35D9">
        <w:rPr>
          <w:rFonts w:ascii="Times New Roman" w:hAnsi="Times New Roman" w:cs="Times New Roman"/>
          <w:lang w:val="en-US"/>
        </w:rPr>
        <w:t xml:space="preserve"> into their deliberations</w:t>
      </w:r>
      <w:r w:rsidR="004C7231" w:rsidRPr="00EF35D9">
        <w:rPr>
          <w:rFonts w:ascii="Times New Roman" w:hAnsi="Times New Roman" w:cs="Times New Roman"/>
          <w:lang w:val="en-US"/>
        </w:rPr>
        <w:t xml:space="preserve">. Concern with the </w:t>
      </w:r>
      <w:r w:rsidR="00D330EE" w:rsidRPr="00EF35D9">
        <w:rPr>
          <w:rFonts w:ascii="Times New Roman" w:hAnsi="Times New Roman" w:cs="Times New Roman"/>
          <w:lang w:val="en-US"/>
        </w:rPr>
        <w:t>‘</w:t>
      </w:r>
      <w:r w:rsidR="00C50591" w:rsidRPr="00EF35D9">
        <w:rPr>
          <w:rFonts w:ascii="Times New Roman" w:hAnsi="Times New Roman" w:cs="Times New Roman"/>
          <w:lang w:val="en-US"/>
        </w:rPr>
        <w:t>just distribution</w:t>
      </w:r>
      <w:r w:rsidR="00D330EE" w:rsidRPr="00EF35D9">
        <w:rPr>
          <w:rFonts w:ascii="Times New Roman" w:hAnsi="Times New Roman" w:cs="Times New Roman"/>
          <w:lang w:val="en-US"/>
        </w:rPr>
        <w:t>’</w:t>
      </w:r>
      <w:r w:rsidR="00C50591" w:rsidRPr="00EF35D9">
        <w:rPr>
          <w:rFonts w:ascii="Times New Roman" w:hAnsi="Times New Roman" w:cs="Times New Roman"/>
          <w:lang w:val="en-US"/>
        </w:rPr>
        <w:t xml:space="preserve"> of enhancements</w:t>
      </w:r>
      <w:r w:rsidR="009E2B9C" w:rsidRPr="00EF35D9">
        <w:rPr>
          <w:rFonts w:ascii="Times New Roman" w:hAnsi="Times New Roman" w:cs="Times New Roman"/>
          <w:lang w:val="en-US"/>
        </w:rPr>
        <w:t xml:space="preserve">, which </w:t>
      </w:r>
      <w:r w:rsidR="00372CFA" w:rsidRPr="00EF35D9">
        <w:rPr>
          <w:rFonts w:ascii="Times New Roman" w:hAnsi="Times New Roman" w:cs="Times New Roman"/>
          <w:lang w:val="en-US"/>
        </w:rPr>
        <w:t>has been</w:t>
      </w:r>
      <w:r w:rsidR="009E2B9C" w:rsidRPr="00EF35D9">
        <w:rPr>
          <w:rFonts w:ascii="Times New Roman" w:hAnsi="Times New Roman" w:cs="Times New Roman"/>
          <w:lang w:val="en-US"/>
        </w:rPr>
        <w:t xml:space="preserve"> a way for the LVE to </w:t>
      </w:r>
      <w:r w:rsidR="00600F0D" w:rsidRPr="00EF35D9">
        <w:rPr>
          <w:rFonts w:ascii="Times New Roman" w:hAnsi="Times New Roman" w:cs="Times New Roman"/>
          <w:lang w:val="en-US"/>
        </w:rPr>
        <w:t>integrate</w:t>
      </w:r>
      <w:r w:rsidR="009E2B9C" w:rsidRPr="00EF35D9">
        <w:rPr>
          <w:rFonts w:ascii="Times New Roman" w:hAnsi="Times New Roman" w:cs="Times New Roman"/>
          <w:lang w:val="en-US"/>
        </w:rPr>
        <w:t xml:space="preserve"> social considerations </w:t>
      </w:r>
      <w:r w:rsidR="00C50591"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1gkdscfmp1","properties":{"formattedCitation":"\\uldash{(Buchanan 2000)}","plainCitation":"(Buchanan 2000)","dontUpdate":true,"noteIndex":0},"citationItems":[{"id":5937,"uris":["http://zotero.org/users/4673489/items/XENB2CTL"],"uri":["http://zotero.org/users/4673489/items/XENB2CTL"],"itemData":{"id":5937,"type":"book","call-number":"QH431 .F8765 2000","event-place":"Cambridge, U.K. ; New York","ISBN":"978-0-521-66001-3","language":"en","number-of-pages":"398","publisher":"Cambridge University Press","publisher-place":"Cambridge, U.K. ; New York","source":"Library of Congress ISBN","title":"From chance to choice: genetics and justice","title-short":"From chance to choice","editor":[{"family":"Buchanan","given":"Allen"}],"issued":{"date-parts":[["2000"]]}}}],"schema":"https://github.com/citation-style-language/schema/raw/master/csl-citation.json"} </w:instrText>
      </w:r>
      <w:r w:rsidR="00C50591" w:rsidRPr="00EF35D9">
        <w:rPr>
          <w:rFonts w:ascii="Times New Roman" w:hAnsi="Times New Roman" w:cs="Times New Roman"/>
          <w:lang w:val="en-US"/>
        </w:rPr>
        <w:fldChar w:fldCharType="separate"/>
      </w:r>
      <w:r w:rsidR="00C50591" w:rsidRPr="00EF35D9">
        <w:rPr>
          <w:rFonts w:ascii="Times New Roman" w:hAnsi="Times New Roman" w:cs="Times New Roman"/>
        </w:rPr>
        <w:t>(</w:t>
      </w:r>
      <w:r w:rsidR="003A4225" w:rsidRPr="00EF35D9">
        <w:rPr>
          <w:rFonts w:ascii="Times New Roman" w:hAnsi="Times New Roman" w:cs="Times New Roman"/>
        </w:rPr>
        <w:t xml:space="preserve">e.g. </w:t>
      </w:r>
      <w:r w:rsidR="00C50591" w:rsidRPr="00EF35D9">
        <w:rPr>
          <w:rFonts w:ascii="Times New Roman" w:hAnsi="Times New Roman" w:cs="Times New Roman"/>
        </w:rPr>
        <w:t>Buchanan 2000)</w:t>
      </w:r>
      <w:r w:rsidR="00C50591" w:rsidRPr="00EF35D9">
        <w:rPr>
          <w:rFonts w:ascii="Times New Roman" w:hAnsi="Times New Roman" w:cs="Times New Roman"/>
          <w:lang w:val="en-US"/>
        </w:rPr>
        <w:fldChar w:fldCharType="end"/>
      </w:r>
      <w:r w:rsidR="001E680A" w:rsidRPr="00EF35D9">
        <w:rPr>
          <w:rFonts w:ascii="Times New Roman" w:hAnsi="Times New Roman" w:cs="Times New Roman"/>
          <w:lang w:val="en-US"/>
        </w:rPr>
        <w:t>, is insufficient</w:t>
      </w:r>
      <w:r w:rsidR="00875CC2" w:rsidRPr="00EF35D9">
        <w:rPr>
          <w:rFonts w:ascii="Times New Roman" w:hAnsi="Times New Roman" w:cs="Times New Roman"/>
          <w:lang w:val="en-US"/>
        </w:rPr>
        <w:t xml:space="preserve"> (for reasons I detail later).</w:t>
      </w:r>
      <w:r w:rsidR="00D50DA1" w:rsidRPr="00EF35D9">
        <w:rPr>
          <w:rFonts w:ascii="Times New Roman" w:hAnsi="Times New Roman" w:cs="Times New Roman"/>
          <w:lang w:val="en-US"/>
        </w:rPr>
        <w:t xml:space="preserve"> </w:t>
      </w:r>
    </w:p>
    <w:p w14:paraId="234941FB" w14:textId="15962387" w:rsidR="00DF3375" w:rsidRPr="00EF35D9" w:rsidRDefault="00D76FA7" w:rsidP="00AF0D4F">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This paper focuses </w:t>
      </w:r>
      <w:r w:rsidR="002C053D" w:rsidRPr="00EF35D9">
        <w:rPr>
          <w:rFonts w:ascii="Times New Roman" w:hAnsi="Times New Roman" w:cs="Times New Roman"/>
          <w:lang w:val="en-US"/>
        </w:rPr>
        <w:t>on one type of social impact</w:t>
      </w:r>
      <w:r w:rsidR="0097558A" w:rsidRPr="00EF35D9">
        <w:rPr>
          <w:rFonts w:ascii="Times New Roman" w:hAnsi="Times New Roman" w:cs="Times New Roman"/>
          <w:lang w:val="en-US"/>
        </w:rPr>
        <w:t xml:space="preserve"> of enhancement</w:t>
      </w:r>
      <w:r w:rsidR="002C053D" w:rsidRPr="00EF35D9">
        <w:rPr>
          <w:rFonts w:ascii="Times New Roman" w:hAnsi="Times New Roman" w:cs="Times New Roman"/>
          <w:lang w:val="en-US"/>
        </w:rPr>
        <w:t xml:space="preserve"> in particular</w:t>
      </w:r>
      <w:r w:rsidR="009632C0" w:rsidRPr="00EF35D9">
        <w:rPr>
          <w:rFonts w:ascii="Times New Roman" w:hAnsi="Times New Roman" w:cs="Times New Roman"/>
          <w:lang w:val="en-US"/>
        </w:rPr>
        <w:t>:</w:t>
      </w:r>
      <w:r w:rsidR="00481730" w:rsidRPr="00EF35D9">
        <w:rPr>
          <w:rFonts w:ascii="Times New Roman" w:hAnsi="Times New Roman" w:cs="Times New Roman"/>
          <w:lang w:val="en-US"/>
        </w:rPr>
        <w:t xml:space="preserve"> the impact on social </w:t>
      </w:r>
      <w:r w:rsidR="00481730" w:rsidRPr="00EF35D9">
        <w:rPr>
          <w:rFonts w:ascii="Times New Roman" w:hAnsi="Times New Roman" w:cs="Times New Roman"/>
          <w:i/>
          <w:iCs/>
          <w:lang w:val="en-US"/>
        </w:rPr>
        <w:t xml:space="preserve">status </w:t>
      </w:r>
      <w:r w:rsidR="00481730" w:rsidRPr="00EF35D9">
        <w:rPr>
          <w:rFonts w:ascii="Times New Roman" w:hAnsi="Times New Roman" w:cs="Times New Roman"/>
          <w:lang w:val="en-US"/>
        </w:rPr>
        <w:t xml:space="preserve">of </w:t>
      </w:r>
      <w:r w:rsidR="004C6BE1" w:rsidRPr="00EF35D9">
        <w:rPr>
          <w:rFonts w:ascii="Times New Roman" w:hAnsi="Times New Roman" w:cs="Times New Roman"/>
          <w:lang w:val="en-US"/>
        </w:rPr>
        <w:t xml:space="preserve">the enhanced individual. </w:t>
      </w:r>
      <w:r w:rsidR="00AA4EA6" w:rsidRPr="00EF35D9">
        <w:rPr>
          <w:rFonts w:ascii="Times New Roman" w:hAnsi="Times New Roman" w:cs="Times New Roman"/>
          <w:lang w:val="en-US"/>
        </w:rPr>
        <w:t xml:space="preserve">Drawing on </w:t>
      </w:r>
      <w:r w:rsidR="00420D62" w:rsidRPr="00EF35D9">
        <w:rPr>
          <w:rFonts w:ascii="Times New Roman" w:hAnsi="Times New Roman" w:cs="Times New Roman"/>
          <w:lang w:val="en-US"/>
        </w:rPr>
        <w:t xml:space="preserve">the evolutionary anthropology of </w:t>
      </w:r>
      <w:r w:rsidR="00923E84" w:rsidRPr="00EF35D9">
        <w:rPr>
          <w:rFonts w:ascii="Times New Roman" w:hAnsi="Times New Roman" w:cs="Times New Roman"/>
          <w:lang w:val="en-US"/>
        </w:rPr>
        <w:t>status hierarchies</w:t>
      </w:r>
      <w:r w:rsidR="004D406C" w:rsidRPr="00EF35D9">
        <w:rPr>
          <w:rFonts w:ascii="Times New Roman" w:hAnsi="Times New Roman" w:cs="Times New Roman"/>
          <w:lang w:val="en-US"/>
        </w:rPr>
        <w:t xml:space="preserve"> </w:t>
      </w:r>
      <w:r w:rsidR="004D406C"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ovpaknsnb","properties":{"formattedCitation":"(Henrich and Gil-White 2001; Price and Van Vugt 2014; van Vugt and Tybur 2015; Chapais 2015)","plainCitation":"(Henrich and Gil-White 2001; Price and Van Vugt 2014; van Vugt and Tybur 2015; Chapais 2015)","dontUpdate":true,"noteIndex":0},"citationItems":[{"id":2679,"uris":["http://zotero.org/users/4673489/items/HFFFNHSN"],"uri":["http://zotero.org/users/4673489/items/HFFFNHSN"],"itemData":{"id":2679,"type":"article-journal","abstract":"This paper advances an “information goods” theory that explains prestige processes as an emergent product of psychological adaptations that evolved to improve the quality of information acquired via cultural transmission. Natural selection favored social learners who could evaluate potential models and copy the most successful among them. In order to improve the fidelity and comprehensiveness of such ranked-biased copying, social learners further evolved dispositions to sycophantically ingratiate themselves with their chosen models, so as to gain close proximity to, and prolonged interaction with, these models. Once common, these dispositions created, at the group level, distributions of deference that new entrants may adaptively exploit to decide who to begin copying. This generated a preference for models who seem generally “popular.” Building on social exchange theories, we argue that a wider range of phenomena associated with prestige processes can more plausibly be explained by this simple theory than by others, and we test its predictions with data from throughout the social sciences. In addition, we distinguish carefully between dominance (force or force threat) and prestige (freely conferred deference).","container-title":"Evolution and Human Behavior","DOI":"10.1016/S1090-5138(00)00071-4","ISSN":"1090-5138","issue":"3","journalAbbreviation":"Evolution and Human Behavior","page":"165-196","source":"ScienceDirect","title":"The evolution of prestige: freely conferred deference as a mechanism for enhancing the benefits of cultural transmission","title-short":"The evolution of prestige","volume":"22","author":[{"family":"Henrich","given":"Joseph"},{"family":"Gil-White","given":"Francisco J"}],"issued":{"date-parts":[["2001",5,1]]}}},{"id":5909,"uris":["http://zotero.org/users/4673489/items/Y7T8TJQF"],"uri":["http://zotero.org/users/4673489/items/Y7T8TJQF"],"itemData":{"id":5909,"type":"article-journal","abstract":"We describe the service-for-prestige theory of leadership, which proposes that voluntary leader-follower relations evolved in humans via a process of reciprocal exchange that generated adaptive benefits for both leaders and followers. We propose that although leader-follower relations first emerged in the human lineage to solve problems related to information sharing and social coordination, they ultimately evolved into exchange relationships whereby followers could compensate leaders for services which would otherwise have been prohibitively costly for leaders to provide. In this exchange, leaders incur costs to provide followers with public goods, and in return, followers incur costs to provide leaders with prestige (and associated fitness benefits). Because whole groups of followers tend to gain from leader-provided public goods, and because prestige is costly for followers to produce, the provisioning of prestige to leaders requires solutions to the “free rider” problem of disrespectful followers (who benefit from leader services without sharing the costs of producing prestige). Thus service-for–prestige makes the unique prediction that disrespectful followers of beneficial leaders will be targeted by other followers for punitive sentiment and/or social exclusion. Leader-follower relations should be more reciprocal and mutually beneficial when leaders and followers have more equal social bargaining power. However as leaders gain more relative power, and their high status becomes less dependent on their willingness to pay the costs of benefitting followers, service-for-prestige predicts that leader-follower relations will become based more on leaders’ ability to dominate and exploit rather than benefit followers. We review evidential support for a set of predictions made by service-for-prestige, and discuss how service-for-prestige relates to social neuroscience research on leadership.","container-title":"Frontiers in Human Neuroscience","DOI":"10.3389/fnhum.2014.00363","ISSN":"1662-5161","journalAbbreviation":"Front. Hum. Neurosci.","language":"English","source":"Frontiers","title":"The evolution of leader–follower reciprocity: the theory of service-for-prestige","title-short":"The evolution of leader–follower reciprocity","URL":"https://www.frontiersin.org/articles/10.3389/fnhum.2014.00363/full","volume":"8","author":[{"family":"Price","given":"Michael E."},{"family":"Van Vugt","given":"Mark"}],"accessed":{"date-parts":[["2020",1,9]]},"issued":{"date-parts":[["2014"]]}}},{"id":5897,"uris":["http://zotero.org/users/4673489/items/ZT5EIETQ"],"uri":["http://zotero.org/users/4673489/items/ZT5EIETQ"],"itemData":{"id":5897,"type":"chapter","container-title":"The Handbook of Evolutionary Psychology","event-place":"Hoboken, NJ, USA","ISBN":"978-1-119-12556-3","language":"en","note":"DOI: 10.1002/9781119125563.evpsych232","page":"1-22","publisher":"John Wiley &amp; Sons, Inc.","publisher-place":"Hoboken, NJ, USA","source":"DOI.org (Crossref)","title":"The Evolutionary Foundations of Status Hierarchy","URL":"http://doi.wiley.com/10.1002/9781119125563.evpsych232","editor":[{"family":"Buss","given":"David M"}],"author":[{"family":"Vugt","given":"Mark","non-dropping-particle":"van"},{"family":"Tybur","given":"Joshua M."}],"accessed":{"date-parts":[["2020",1,4]]},"issued":{"date-parts":[["2015",11,18]]}}},{"id":5901,"uris":["http://zotero.org/users/4673489/items/UQGZJJ86"],"uri":["http://zotero.org/users/4673489/items/UQGZJJ86"],"itemData":{"id":5901,"type":"article-journal","abstract":"In this paper I propose an evolutionary model of human status that expands upon an earlier model proposed by Henrich and Gil-White Evolution and Human Behavior, 22,165–196 (2001). According to their model, there are two systems of status attainment in humans—“two ways to the top”: the dominance route, which involves physical intimidation, a psychology of fear and hubristic pride, and provides coercive power, and the prestige route, which involves skills and knowledge (competence), a psychology of attraction to experts and authentic pride, and translates mainly into influence. The two systems would have evolved in response to different selective pressures, with attraction to experts serving a social learning function and coinciding with the evolution of cumulative culture. In this paper I argue that (1) the only one way to the top is competence because dominance itself involves competence and confers prestige, so there is no such thing as pure dominance status; (2) dominance in primates has two components: a competitive one involving physical coercion and a cooperative one involving competence-based attraction to high-ranking individuals (proto-prestige); (3) competence grants the same general type of power (dependence-based) in humans and other primates; (4) the attractiveness of high rank in primates is homologous with the admiration of experts in humans; (5) upon the evolution of cumulative culture, the attractiveness of high rank was co-opted to generate status differentials in a vast number of culturally generated domains of activity. I also discuss, in this perspective, the origins of hubristic pride, authentic pride, and nonauthoritarian leadership.","container-title":"Human Nature","DOI":"10.1007/s12110-015-9227-6","ISSN":"1045-6767, 1936-4776","issue":"2","journalAbbreviation":"Hum Nat","language":"en","page":"161-183","source":"DOI.org (Crossref)","title":"Competence and the Evolutionary Origins of Status and Power in Humans","volume":"26","author":[{"family":"Chapais","given":"Bernard"}],"issued":{"date-parts":[["2015",6]]}}}],"schema":"https://github.com/citation-style-language/schema/raw/master/csl-citation.json"} </w:instrText>
      </w:r>
      <w:r w:rsidR="004D406C" w:rsidRPr="00EF35D9">
        <w:rPr>
          <w:rFonts w:ascii="Times New Roman" w:hAnsi="Times New Roman" w:cs="Times New Roman"/>
          <w:lang w:val="en-US"/>
        </w:rPr>
        <w:fldChar w:fldCharType="separate"/>
      </w:r>
      <w:r w:rsidR="003C7388" w:rsidRPr="00EF35D9">
        <w:rPr>
          <w:rFonts w:ascii="Times New Roman" w:hAnsi="Times New Roman" w:cs="Times New Roman"/>
        </w:rPr>
        <w:t>(</w:t>
      </w:r>
      <w:r w:rsidR="0098080A" w:rsidRPr="00EF35D9">
        <w:rPr>
          <w:rFonts w:ascii="Times New Roman" w:hAnsi="Times New Roman" w:cs="Times New Roman"/>
        </w:rPr>
        <w:t xml:space="preserve">esp. </w:t>
      </w:r>
      <w:r w:rsidR="003C7388" w:rsidRPr="00EF35D9">
        <w:rPr>
          <w:rFonts w:ascii="Times New Roman" w:hAnsi="Times New Roman" w:cs="Times New Roman"/>
        </w:rPr>
        <w:t xml:space="preserve">Henrich and Gil-White 2001; Price and Van </w:t>
      </w:r>
      <w:proofErr w:type="spellStart"/>
      <w:r w:rsidR="003C7388" w:rsidRPr="00EF35D9">
        <w:rPr>
          <w:rFonts w:ascii="Times New Roman" w:hAnsi="Times New Roman" w:cs="Times New Roman"/>
        </w:rPr>
        <w:t>Vugt</w:t>
      </w:r>
      <w:proofErr w:type="spellEnd"/>
      <w:r w:rsidR="003C7388" w:rsidRPr="00EF35D9">
        <w:rPr>
          <w:rFonts w:ascii="Times New Roman" w:hAnsi="Times New Roman" w:cs="Times New Roman"/>
        </w:rPr>
        <w:t xml:space="preserve"> 2014; van </w:t>
      </w:r>
      <w:proofErr w:type="spellStart"/>
      <w:r w:rsidR="003C7388" w:rsidRPr="00EF35D9">
        <w:rPr>
          <w:rFonts w:ascii="Times New Roman" w:hAnsi="Times New Roman" w:cs="Times New Roman"/>
        </w:rPr>
        <w:t>Vugt</w:t>
      </w:r>
      <w:proofErr w:type="spellEnd"/>
      <w:r w:rsidR="003C7388" w:rsidRPr="00EF35D9">
        <w:rPr>
          <w:rFonts w:ascii="Times New Roman" w:hAnsi="Times New Roman" w:cs="Times New Roman"/>
        </w:rPr>
        <w:t xml:space="preserve"> and </w:t>
      </w:r>
      <w:proofErr w:type="spellStart"/>
      <w:r w:rsidR="003C7388" w:rsidRPr="00EF35D9">
        <w:rPr>
          <w:rFonts w:ascii="Times New Roman" w:hAnsi="Times New Roman" w:cs="Times New Roman"/>
        </w:rPr>
        <w:t>Tybur</w:t>
      </w:r>
      <w:proofErr w:type="spellEnd"/>
      <w:r w:rsidR="003C7388" w:rsidRPr="00EF35D9">
        <w:rPr>
          <w:rFonts w:ascii="Times New Roman" w:hAnsi="Times New Roman" w:cs="Times New Roman"/>
        </w:rPr>
        <w:t xml:space="preserve"> 2015; Chapais 2015)</w:t>
      </w:r>
      <w:r w:rsidR="004D406C" w:rsidRPr="00EF35D9">
        <w:rPr>
          <w:rFonts w:ascii="Times New Roman" w:hAnsi="Times New Roman" w:cs="Times New Roman"/>
          <w:lang w:val="en-US"/>
        </w:rPr>
        <w:fldChar w:fldCharType="end"/>
      </w:r>
      <w:r w:rsidR="00AF0D4F" w:rsidRPr="00EF35D9">
        <w:rPr>
          <w:rFonts w:ascii="Times New Roman" w:hAnsi="Times New Roman" w:cs="Times New Roman"/>
          <w:lang w:val="en-US"/>
        </w:rPr>
        <w:t xml:space="preserve">, I will </w:t>
      </w:r>
      <w:r w:rsidR="00B77DF0" w:rsidRPr="00EF35D9">
        <w:rPr>
          <w:rFonts w:ascii="Times New Roman" w:hAnsi="Times New Roman" w:cs="Times New Roman"/>
          <w:lang w:val="en-US"/>
        </w:rPr>
        <w:t>reformulate the core conclusions of this research in</w:t>
      </w:r>
      <w:r w:rsidR="00291C42" w:rsidRPr="00EF35D9">
        <w:rPr>
          <w:rFonts w:ascii="Times New Roman" w:hAnsi="Times New Roman" w:cs="Times New Roman"/>
          <w:lang w:val="en-US"/>
        </w:rPr>
        <w:t xml:space="preserve"> a</w:t>
      </w:r>
      <w:r w:rsidR="00B77DF0" w:rsidRPr="00EF35D9">
        <w:rPr>
          <w:rFonts w:ascii="Times New Roman" w:hAnsi="Times New Roman" w:cs="Times New Roman"/>
          <w:lang w:val="en-US"/>
        </w:rPr>
        <w:t xml:space="preserve"> more familiarly ethical language: </w:t>
      </w:r>
      <w:r w:rsidR="004F7A7D" w:rsidRPr="00EF35D9">
        <w:rPr>
          <w:rFonts w:ascii="Times New Roman" w:hAnsi="Times New Roman" w:cs="Times New Roman"/>
          <w:lang w:val="en-US"/>
        </w:rPr>
        <w:t xml:space="preserve"> humans operate with an </w:t>
      </w:r>
      <w:r w:rsidR="004F7A7D" w:rsidRPr="00EF35D9">
        <w:rPr>
          <w:rFonts w:ascii="Times New Roman" w:hAnsi="Times New Roman" w:cs="Times New Roman"/>
          <w:i/>
          <w:iCs/>
          <w:lang w:val="en-US"/>
        </w:rPr>
        <w:t xml:space="preserve">ethos of service </w:t>
      </w:r>
      <w:r w:rsidR="004F7A7D" w:rsidRPr="00EF35D9">
        <w:rPr>
          <w:rFonts w:ascii="Times New Roman" w:hAnsi="Times New Roman" w:cs="Times New Roman"/>
          <w:lang w:val="en-US"/>
        </w:rPr>
        <w:t xml:space="preserve">that (to varying extents) </w:t>
      </w:r>
      <w:r w:rsidR="00137339" w:rsidRPr="00EF35D9">
        <w:rPr>
          <w:rFonts w:ascii="Times New Roman" w:hAnsi="Times New Roman" w:cs="Times New Roman"/>
          <w:lang w:val="en-US"/>
        </w:rPr>
        <w:t>constrains high-status individuals.</w:t>
      </w:r>
      <w:r w:rsidR="004F7A7D" w:rsidRPr="00EF35D9">
        <w:rPr>
          <w:rFonts w:ascii="Times New Roman" w:hAnsi="Times New Roman" w:cs="Times New Roman"/>
          <w:lang w:val="en-US"/>
        </w:rPr>
        <w:t xml:space="preserve"> </w:t>
      </w:r>
      <w:r w:rsidR="004116F2" w:rsidRPr="00EF35D9">
        <w:rPr>
          <w:rFonts w:ascii="Times New Roman" w:hAnsi="Times New Roman" w:cs="Times New Roman"/>
          <w:lang w:val="en-US"/>
        </w:rPr>
        <w:t xml:space="preserve">This ethos </w:t>
      </w:r>
      <w:r w:rsidR="00784FE2" w:rsidRPr="00EF35D9">
        <w:rPr>
          <w:rFonts w:ascii="Times New Roman" w:hAnsi="Times New Roman" w:cs="Times New Roman"/>
          <w:lang w:val="en-US"/>
        </w:rPr>
        <w:t>consists of</w:t>
      </w:r>
      <w:r w:rsidR="004116F2" w:rsidRPr="00EF35D9">
        <w:rPr>
          <w:rFonts w:ascii="Times New Roman" w:hAnsi="Times New Roman" w:cs="Times New Roman"/>
          <w:lang w:val="en-US"/>
        </w:rPr>
        <w:t xml:space="preserve"> </w:t>
      </w:r>
      <w:r w:rsidR="000465C4" w:rsidRPr="00EF35D9">
        <w:rPr>
          <w:rFonts w:ascii="Times New Roman" w:hAnsi="Times New Roman" w:cs="Times New Roman"/>
          <w:lang w:val="en-US"/>
        </w:rPr>
        <w:t xml:space="preserve">the informal norms and expectations that </w:t>
      </w:r>
      <w:r w:rsidR="002F0BC8" w:rsidRPr="00EF35D9">
        <w:rPr>
          <w:rFonts w:ascii="Times New Roman" w:hAnsi="Times New Roman" w:cs="Times New Roman"/>
          <w:lang w:val="en-US"/>
        </w:rPr>
        <w:t xml:space="preserve">individuals </w:t>
      </w:r>
      <w:r w:rsidR="00753303" w:rsidRPr="00EF35D9">
        <w:rPr>
          <w:rFonts w:ascii="Times New Roman" w:hAnsi="Times New Roman" w:cs="Times New Roman"/>
          <w:lang w:val="en-US"/>
        </w:rPr>
        <w:t>who</w:t>
      </w:r>
      <w:r w:rsidR="002F0BC8" w:rsidRPr="00EF35D9">
        <w:rPr>
          <w:rFonts w:ascii="Times New Roman" w:hAnsi="Times New Roman" w:cs="Times New Roman"/>
          <w:lang w:val="en-US"/>
        </w:rPr>
        <w:t xml:space="preserve"> have been freely conferred status </w:t>
      </w:r>
      <w:r w:rsidR="0031305E" w:rsidRPr="00EF35D9">
        <w:rPr>
          <w:rFonts w:ascii="Times New Roman" w:hAnsi="Times New Roman" w:cs="Times New Roman"/>
          <w:lang w:val="en-US"/>
        </w:rPr>
        <w:t>(a type of status called ‘prestige</w:t>
      </w:r>
      <w:r w:rsidR="00A9590B" w:rsidRPr="00EF35D9">
        <w:rPr>
          <w:rFonts w:ascii="Times New Roman" w:hAnsi="Times New Roman" w:cs="Times New Roman"/>
          <w:lang w:val="en-US"/>
        </w:rPr>
        <w:t>’</w:t>
      </w:r>
      <w:r w:rsidR="0031305E" w:rsidRPr="00EF35D9">
        <w:rPr>
          <w:rFonts w:ascii="Times New Roman" w:hAnsi="Times New Roman" w:cs="Times New Roman"/>
          <w:lang w:val="en-US"/>
        </w:rPr>
        <w:t xml:space="preserve">, indicating, roughly, the competence of an individual) </w:t>
      </w:r>
      <w:r w:rsidR="00661AA3" w:rsidRPr="00EF35D9">
        <w:rPr>
          <w:rFonts w:ascii="Times New Roman" w:hAnsi="Times New Roman" w:cs="Times New Roman"/>
          <w:lang w:val="en-US"/>
        </w:rPr>
        <w:t xml:space="preserve">will in return provide some service </w:t>
      </w:r>
      <w:r w:rsidR="00676188" w:rsidRPr="00EF35D9">
        <w:rPr>
          <w:rFonts w:ascii="Times New Roman" w:hAnsi="Times New Roman" w:cs="Times New Roman"/>
          <w:lang w:val="en-US"/>
        </w:rPr>
        <w:t>benefiting</w:t>
      </w:r>
      <w:r w:rsidR="007118CF" w:rsidRPr="00EF35D9">
        <w:rPr>
          <w:rFonts w:ascii="Times New Roman" w:hAnsi="Times New Roman" w:cs="Times New Roman"/>
          <w:lang w:val="en-US"/>
        </w:rPr>
        <w:t xml:space="preserve"> the group</w:t>
      </w:r>
      <w:r w:rsidR="00C54BED" w:rsidRPr="00EF35D9">
        <w:rPr>
          <w:rFonts w:ascii="Times New Roman" w:hAnsi="Times New Roman" w:cs="Times New Roman"/>
          <w:lang w:val="en-US"/>
        </w:rPr>
        <w:t xml:space="preserve">. </w:t>
      </w:r>
    </w:p>
    <w:p w14:paraId="4DC47290" w14:textId="6A32F8F8" w:rsidR="0086472B" w:rsidRPr="00EF35D9" w:rsidRDefault="00B94874" w:rsidP="00373FE9">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Inspired by this, I will argue</w:t>
      </w:r>
      <w:r w:rsidR="002865E6" w:rsidRPr="00EF35D9">
        <w:rPr>
          <w:rFonts w:ascii="Times New Roman" w:hAnsi="Times New Roman" w:cs="Times New Roman"/>
          <w:lang w:val="en-US"/>
        </w:rPr>
        <w:t xml:space="preserve"> that </w:t>
      </w:r>
      <w:r w:rsidR="00F54D22" w:rsidRPr="00EF35D9">
        <w:rPr>
          <w:rFonts w:ascii="Times New Roman" w:hAnsi="Times New Roman" w:cs="Times New Roman"/>
          <w:lang w:val="en-US"/>
        </w:rPr>
        <w:t xml:space="preserve">human evolutionary theory </w:t>
      </w:r>
      <w:r w:rsidR="00D667C5" w:rsidRPr="00EF35D9">
        <w:rPr>
          <w:rFonts w:ascii="Times New Roman" w:hAnsi="Times New Roman" w:cs="Times New Roman"/>
          <w:lang w:val="en-US"/>
        </w:rPr>
        <w:t xml:space="preserve">suggests not </w:t>
      </w:r>
      <w:r w:rsidR="00E749F7" w:rsidRPr="00EF35D9">
        <w:rPr>
          <w:rFonts w:ascii="Times New Roman" w:hAnsi="Times New Roman" w:cs="Times New Roman"/>
          <w:lang w:val="en-US"/>
        </w:rPr>
        <w:t xml:space="preserve">the LVE but </w:t>
      </w:r>
      <w:r w:rsidR="0029691A" w:rsidRPr="00EF35D9">
        <w:rPr>
          <w:rFonts w:ascii="Times New Roman" w:hAnsi="Times New Roman" w:cs="Times New Roman"/>
          <w:lang w:val="en-US"/>
        </w:rPr>
        <w:t xml:space="preserve">rather </w:t>
      </w:r>
      <w:r w:rsidRPr="00EF35D9">
        <w:rPr>
          <w:rFonts w:ascii="Times New Roman" w:hAnsi="Times New Roman" w:cs="Times New Roman"/>
          <w:lang w:val="en-US"/>
        </w:rPr>
        <w:t>the</w:t>
      </w:r>
      <w:r w:rsidR="00740946" w:rsidRPr="00EF35D9">
        <w:rPr>
          <w:rFonts w:ascii="Times New Roman" w:hAnsi="Times New Roman" w:cs="Times New Roman"/>
          <w:lang w:val="en-US"/>
        </w:rPr>
        <w:t xml:space="preserve"> </w:t>
      </w:r>
      <w:r w:rsidR="00484D0A" w:rsidRPr="00EF35D9">
        <w:rPr>
          <w:rFonts w:ascii="Times New Roman" w:hAnsi="Times New Roman" w:cs="Times New Roman"/>
          <w:lang w:val="en-US"/>
        </w:rPr>
        <w:t>‘service view</w:t>
      </w:r>
      <w:r w:rsidR="001F19EE" w:rsidRPr="00EF35D9">
        <w:rPr>
          <w:rFonts w:ascii="Times New Roman" w:hAnsi="Times New Roman" w:cs="Times New Roman"/>
          <w:lang w:val="en-US"/>
        </w:rPr>
        <w:t>’</w:t>
      </w:r>
      <w:r w:rsidR="00484D0A" w:rsidRPr="00EF35D9">
        <w:rPr>
          <w:rFonts w:ascii="Times New Roman" w:hAnsi="Times New Roman" w:cs="Times New Roman"/>
          <w:lang w:val="en-US"/>
        </w:rPr>
        <w:t xml:space="preserve"> on enhancement, </w:t>
      </w:r>
      <w:r w:rsidR="00740946" w:rsidRPr="00EF35D9">
        <w:rPr>
          <w:rFonts w:ascii="Times New Roman" w:hAnsi="Times New Roman" w:cs="Times New Roman"/>
          <w:lang w:val="en-US"/>
        </w:rPr>
        <w:t xml:space="preserve">where </w:t>
      </w:r>
      <w:r w:rsidR="00D50DA1" w:rsidRPr="00EF35D9">
        <w:rPr>
          <w:rFonts w:ascii="Times New Roman" w:hAnsi="Times New Roman" w:cs="Times New Roman"/>
          <w:lang w:val="en-US"/>
        </w:rPr>
        <w:t>enhancement technologies</w:t>
      </w:r>
      <w:r w:rsidR="00740946" w:rsidRPr="00EF35D9">
        <w:rPr>
          <w:rFonts w:ascii="Times New Roman" w:hAnsi="Times New Roman" w:cs="Times New Roman"/>
          <w:lang w:val="en-US"/>
        </w:rPr>
        <w:t xml:space="preserve"> are evaluated according to their impacts on </w:t>
      </w:r>
      <w:r w:rsidR="00017AC9" w:rsidRPr="00EF35D9">
        <w:rPr>
          <w:rFonts w:ascii="Times New Roman" w:hAnsi="Times New Roman" w:cs="Times New Roman"/>
          <w:lang w:val="en-US"/>
        </w:rPr>
        <w:t>the</w:t>
      </w:r>
      <w:r w:rsidR="00D50DA1" w:rsidRPr="00EF35D9">
        <w:rPr>
          <w:rFonts w:ascii="Times New Roman" w:hAnsi="Times New Roman" w:cs="Times New Roman"/>
          <w:lang w:val="en-US"/>
        </w:rPr>
        <w:t xml:space="preserve"> ethos of service</w:t>
      </w:r>
      <w:r w:rsidR="00476AF5" w:rsidRPr="00EF35D9">
        <w:rPr>
          <w:rFonts w:ascii="Times New Roman" w:hAnsi="Times New Roman" w:cs="Times New Roman"/>
          <w:lang w:val="en-US"/>
        </w:rPr>
        <w:t xml:space="preserve">: </w:t>
      </w:r>
    </w:p>
    <w:p w14:paraId="7EC196D1" w14:textId="73639127" w:rsidR="00D50DA1" w:rsidRPr="00EF35D9" w:rsidRDefault="00D50DA1" w:rsidP="00740946">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 </w:t>
      </w:r>
    </w:p>
    <w:p w14:paraId="63C3D0CD" w14:textId="122CF20E" w:rsidR="00D50DA1" w:rsidRPr="00EF35D9" w:rsidRDefault="00D50DA1" w:rsidP="00D50DA1">
      <w:pPr>
        <w:autoSpaceDE w:val="0"/>
        <w:autoSpaceDN w:val="0"/>
        <w:adjustRightInd w:val="0"/>
        <w:spacing w:line="360" w:lineRule="auto"/>
        <w:ind w:left="720"/>
        <w:jc w:val="both"/>
        <w:rPr>
          <w:rFonts w:ascii="Times New Roman" w:hAnsi="Times New Roman" w:cs="Times New Roman"/>
          <w:lang w:val="en-US"/>
        </w:rPr>
      </w:pPr>
      <w:r w:rsidRPr="00EF35D9">
        <w:rPr>
          <w:rFonts w:ascii="Times New Roman" w:hAnsi="Times New Roman" w:cs="Times New Roman"/>
          <w:smallCaps/>
          <w:lang w:val="en-US"/>
        </w:rPr>
        <w:t>The Service View on Enhancement.</w:t>
      </w:r>
      <w:r w:rsidRPr="00EF35D9">
        <w:rPr>
          <w:rFonts w:ascii="Times New Roman" w:hAnsi="Times New Roman" w:cs="Times New Roman"/>
          <w:lang w:val="en-US"/>
        </w:rPr>
        <w:t xml:space="preserve"> </w:t>
      </w:r>
      <w:r w:rsidR="00A20259" w:rsidRPr="00EF35D9">
        <w:rPr>
          <w:rFonts w:ascii="Times New Roman" w:hAnsi="Times New Roman" w:cs="Times New Roman"/>
          <w:lang w:val="en-US"/>
        </w:rPr>
        <w:t>Since e</w:t>
      </w:r>
      <w:r w:rsidR="00631FF6" w:rsidRPr="00EF35D9">
        <w:rPr>
          <w:rFonts w:ascii="Times New Roman" w:hAnsi="Times New Roman" w:cs="Times New Roman"/>
          <w:lang w:val="en-US"/>
        </w:rPr>
        <w:t xml:space="preserve">nhancements are tools </w:t>
      </w:r>
      <w:r w:rsidR="004131B4" w:rsidRPr="00EF35D9">
        <w:rPr>
          <w:rFonts w:ascii="Times New Roman" w:hAnsi="Times New Roman" w:cs="Times New Roman"/>
          <w:lang w:val="en-US"/>
        </w:rPr>
        <w:t xml:space="preserve">to increase competence and </w:t>
      </w:r>
      <w:r w:rsidR="00A20259" w:rsidRPr="00EF35D9">
        <w:rPr>
          <w:rFonts w:ascii="Times New Roman" w:hAnsi="Times New Roman" w:cs="Times New Roman"/>
          <w:lang w:val="en-US"/>
        </w:rPr>
        <w:t>status</w:t>
      </w:r>
      <w:r w:rsidR="007014AF" w:rsidRPr="00EF35D9">
        <w:rPr>
          <w:rFonts w:ascii="Times New Roman" w:hAnsi="Times New Roman" w:cs="Times New Roman"/>
          <w:lang w:val="en-US"/>
        </w:rPr>
        <w:t xml:space="preserve"> of the individual</w:t>
      </w:r>
      <w:r w:rsidR="00A20259" w:rsidRPr="00EF35D9">
        <w:rPr>
          <w:rFonts w:ascii="Times New Roman" w:hAnsi="Times New Roman" w:cs="Times New Roman"/>
          <w:lang w:val="en-US"/>
        </w:rPr>
        <w:t xml:space="preserve">, </w:t>
      </w:r>
      <w:r w:rsidR="00EE31EF" w:rsidRPr="00EF35D9">
        <w:rPr>
          <w:rFonts w:ascii="Times New Roman" w:hAnsi="Times New Roman" w:cs="Times New Roman"/>
          <w:lang w:val="en-US"/>
        </w:rPr>
        <w:t>they should be judg</w:t>
      </w:r>
      <w:r w:rsidR="005B060D" w:rsidRPr="00EF35D9">
        <w:rPr>
          <w:rFonts w:ascii="Times New Roman" w:hAnsi="Times New Roman" w:cs="Times New Roman"/>
          <w:lang w:val="en-US"/>
        </w:rPr>
        <w:t>e</w:t>
      </w:r>
      <w:r w:rsidR="00EE31EF" w:rsidRPr="00EF35D9">
        <w:rPr>
          <w:rFonts w:ascii="Times New Roman" w:hAnsi="Times New Roman" w:cs="Times New Roman"/>
          <w:lang w:val="en-US"/>
        </w:rPr>
        <w:t xml:space="preserve">d </w:t>
      </w:r>
      <w:r w:rsidR="005E6DEA" w:rsidRPr="00EF35D9">
        <w:rPr>
          <w:rFonts w:ascii="Times New Roman" w:hAnsi="Times New Roman" w:cs="Times New Roman"/>
          <w:lang w:val="en-US"/>
        </w:rPr>
        <w:t>according to how they contribute to or detract from the ethos of service</w:t>
      </w:r>
      <w:r w:rsidR="002A4B03" w:rsidRPr="00EF35D9">
        <w:rPr>
          <w:rFonts w:ascii="Times New Roman" w:hAnsi="Times New Roman" w:cs="Times New Roman"/>
          <w:lang w:val="en-US"/>
        </w:rPr>
        <w:t>.</w:t>
      </w:r>
      <w:r w:rsidR="00820202" w:rsidRPr="00EF35D9">
        <w:rPr>
          <w:rFonts w:ascii="Times New Roman" w:hAnsi="Times New Roman" w:cs="Times New Roman"/>
          <w:lang w:val="en-US"/>
        </w:rPr>
        <w:t xml:space="preserve"> </w:t>
      </w:r>
      <w:r w:rsidR="00E0004B" w:rsidRPr="00EF35D9">
        <w:rPr>
          <w:rFonts w:ascii="Times New Roman" w:hAnsi="Times New Roman" w:cs="Times New Roman"/>
          <w:lang w:val="en-US"/>
        </w:rPr>
        <w:t>The e</w:t>
      </w:r>
      <w:r w:rsidRPr="00EF35D9">
        <w:rPr>
          <w:rFonts w:ascii="Times New Roman" w:hAnsi="Times New Roman" w:cs="Times New Roman"/>
          <w:lang w:val="en-US"/>
        </w:rPr>
        <w:t xml:space="preserve">thically commendable </w:t>
      </w:r>
      <w:r w:rsidRPr="00EF35D9">
        <w:rPr>
          <w:rFonts w:ascii="Times New Roman" w:hAnsi="Times New Roman" w:cs="Times New Roman"/>
          <w:lang w:val="en-US"/>
        </w:rPr>
        <w:lastRenderedPageBreak/>
        <w:t xml:space="preserve">enhancements </w:t>
      </w:r>
      <w:r w:rsidR="00E0004B" w:rsidRPr="00EF35D9">
        <w:rPr>
          <w:rFonts w:ascii="Times New Roman" w:hAnsi="Times New Roman" w:cs="Times New Roman"/>
          <w:lang w:val="en-US"/>
        </w:rPr>
        <w:t xml:space="preserve">are </w:t>
      </w:r>
      <w:r w:rsidRPr="00EF35D9">
        <w:rPr>
          <w:rFonts w:ascii="Times New Roman" w:hAnsi="Times New Roman" w:cs="Times New Roman"/>
          <w:lang w:val="en-US"/>
        </w:rPr>
        <w:t xml:space="preserve">those that </w:t>
      </w:r>
      <w:r w:rsidR="00E85FFD" w:rsidRPr="00EF35D9">
        <w:rPr>
          <w:rFonts w:ascii="Times New Roman" w:hAnsi="Times New Roman" w:cs="Times New Roman"/>
          <w:lang w:val="en-US"/>
        </w:rPr>
        <w:t xml:space="preserve">do not </w:t>
      </w:r>
      <w:r w:rsidRPr="00EF35D9">
        <w:rPr>
          <w:rFonts w:ascii="Times New Roman" w:hAnsi="Times New Roman" w:cs="Times New Roman"/>
          <w:lang w:val="en-US"/>
        </w:rPr>
        <w:t xml:space="preserve">lead to zero-sum </w:t>
      </w:r>
      <w:r w:rsidR="00B446FE" w:rsidRPr="00EF35D9">
        <w:rPr>
          <w:rFonts w:ascii="Times New Roman" w:hAnsi="Times New Roman" w:cs="Times New Roman"/>
          <w:lang w:val="en-US"/>
        </w:rPr>
        <w:t>competition</w:t>
      </w:r>
      <w:r w:rsidR="00CD3114" w:rsidRPr="00EF35D9">
        <w:rPr>
          <w:rFonts w:ascii="Times New Roman" w:hAnsi="Times New Roman" w:cs="Times New Roman"/>
          <w:lang w:val="en-US"/>
        </w:rPr>
        <w:t>s</w:t>
      </w:r>
      <w:r w:rsidR="00B446FE" w:rsidRPr="00EF35D9">
        <w:rPr>
          <w:rFonts w:ascii="Times New Roman" w:hAnsi="Times New Roman" w:cs="Times New Roman"/>
          <w:lang w:val="en-US"/>
        </w:rPr>
        <w:t xml:space="preserve"> for </w:t>
      </w:r>
      <w:proofErr w:type="gramStart"/>
      <w:r w:rsidR="00B446FE" w:rsidRPr="00EF35D9">
        <w:rPr>
          <w:rFonts w:ascii="Times New Roman" w:hAnsi="Times New Roman" w:cs="Times New Roman"/>
          <w:lang w:val="en-US"/>
        </w:rPr>
        <w:t>status</w:t>
      </w:r>
      <w:r w:rsidRPr="00EF35D9">
        <w:rPr>
          <w:rFonts w:ascii="Times New Roman" w:hAnsi="Times New Roman" w:cs="Times New Roman"/>
          <w:lang w:val="en-US"/>
        </w:rPr>
        <w:t>, but</w:t>
      </w:r>
      <w:proofErr w:type="gramEnd"/>
      <w:r w:rsidRPr="00EF35D9">
        <w:rPr>
          <w:rFonts w:ascii="Times New Roman" w:hAnsi="Times New Roman" w:cs="Times New Roman"/>
          <w:lang w:val="en-US"/>
        </w:rPr>
        <w:t xml:space="preserve"> are </w:t>
      </w:r>
      <w:r w:rsidR="001B7701" w:rsidRPr="00EF35D9">
        <w:rPr>
          <w:rFonts w:ascii="Times New Roman" w:hAnsi="Times New Roman" w:cs="Times New Roman"/>
          <w:lang w:val="en-US"/>
        </w:rPr>
        <w:t>instead</w:t>
      </w:r>
      <w:r w:rsidRPr="00EF35D9">
        <w:rPr>
          <w:rFonts w:ascii="Times New Roman" w:hAnsi="Times New Roman" w:cs="Times New Roman"/>
          <w:lang w:val="en-US"/>
        </w:rPr>
        <w:t xml:space="preserve"> used for service. </w:t>
      </w:r>
    </w:p>
    <w:p w14:paraId="6A2E327E" w14:textId="77777777" w:rsidR="00D50DA1" w:rsidRPr="00EF35D9" w:rsidRDefault="00D50DA1" w:rsidP="00D50DA1">
      <w:pPr>
        <w:autoSpaceDE w:val="0"/>
        <w:autoSpaceDN w:val="0"/>
        <w:adjustRightInd w:val="0"/>
        <w:spacing w:line="360" w:lineRule="auto"/>
        <w:jc w:val="both"/>
        <w:rPr>
          <w:rFonts w:ascii="Times New Roman" w:hAnsi="Times New Roman" w:cs="Times New Roman"/>
          <w:lang w:val="en-US"/>
        </w:rPr>
      </w:pPr>
    </w:p>
    <w:p w14:paraId="09540CCE" w14:textId="6EE12813" w:rsidR="00D50DA1" w:rsidRPr="00EF35D9" w:rsidRDefault="00D50DA1" w:rsidP="00D50DA1">
      <w:pPr>
        <w:autoSpaceDE w:val="0"/>
        <w:autoSpaceDN w:val="0"/>
        <w:adjustRightInd w:val="0"/>
        <w:spacing w:line="360" w:lineRule="auto"/>
        <w:jc w:val="both"/>
        <w:rPr>
          <w:rFonts w:ascii="Times New Roman" w:hAnsi="Times New Roman" w:cs="Times New Roman"/>
          <w:lang w:val="en-US"/>
        </w:rPr>
      </w:pPr>
      <w:r w:rsidRPr="00EF35D9">
        <w:rPr>
          <w:rFonts w:ascii="Times New Roman" w:hAnsi="Times New Roman" w:cs="Times New Roman"/>
          <w:lang w:val="en-US"/>
        </w:rPr>
        <w:t xml:space="preserve">While this is not a </w:t>
      </w:r>
      <w:r w:rsidR="005579E1" w:rsidRPr="00EF35D9">
        <w:rPr>
          <w:rFonts w:ascii="Times New Roman" w:hAnsi="Times New Roman" w:cs="Times New Roman"/>
          <w:lang w:val="en-US"/>
        </w:rPr>
        <w:t>‘</w:t>
      </w:r>
      <w:r w:rsidRPr="00EF35D9">
        <w:rPr>
          <w:rFonts w:ascii="Times New Roman" w:hAnsi="Times New Roman" w:cs="Times New Roman"/>
          <w:lang w:val="en-US"/>
        </w:rPr>
        <w:t>moral red line</w:t>
      </w:r>
      <w:r w:rsidR="005579E1" w:rsidRPr="00EF35D9">
        <w:rPr>
          <w:rFonts w:ascii="Times New Roman" w:hAnsi="Times New Roman" w:cs="Times New Roman"/>
          <w:lang w:val="en-US"/>
        </w:rPr>
        <w:t>’</w:t>
      </w:r>
      <w:r w:rsidRPr="00EF35D9">
        <w:rPr>
          <w:rFonts w:ascii="Times New Roman" w:hAnsi="Times New Roman" w:cs="Times New Roman"/>
          <w:lang w:val="en-US"/>
        </w:rPr>
        <w:t xml:space="preserve"> argument, it does claim that it is morally problematic is using enhancements without explicitly prosocial intentions – aiming at enhancing one’s own well-being is insufficient.</w:t>
      </w:r>
    </w:p>
    <w:p w14:paraId="3863B403" w14:textId="567563B9" w:rsidR="00AD4F8C" w:rsidRPr="00EF35D9" w:rsidRDefault="00476AF5" w:rsidP="00BD2DC1">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As a caveat, note that </w:t>
      </w:r>
      <w:r w:rsidR="00547391" w:rsidRPr="00EF35D9">
        <w:rPr>
          <w:rFonts w:ascii="Times New Roman" w:hAnsi="Times New Roman" w:cs="Times New Roman"/>
          <w:lang w:val="en-US"/>
        </w:rPr>
        <w:t xml:space="preserve">this paper </w:t>
      </w:r>
      <w:r w:rsidRPr="00EF35D9">
        <w:rPr>
          <w:rFonts w:ascii="Times New Roman" w:hAnsi="Times New Roman" w:cs="Times New Roman"/>
          <w:lang w:val="en-US"/>
        </w:rPr>
        <w:t xml:space="preserve">will </w:t>
      </w:r>
      <w:r w:rsidR="00A812D6" w:rsidRPr="00EF35D9">
        <w:rPr>
          <w:rFonts w:ascii="Times New Roman" w:hAnsi="Times New Roman" w:cs="Times New Roman"/>
          <w:lang w:val="en-US"/>
        </w:rPr>
        <w:t xml:space="preserve">not take a stance on </w:t>
      </w:r>
      <w:r w:rsidR="00962881" w:rsidRPr="00EF35D9">
        <w:rPr>
          <w:rFonts w:ascii="Times New Roman" w:hAnsi="Times New Roman" w:cs="Times New Roman"/>
          <w:lang w:val="en-US"/>
        </w:rPr>
        <w:t xml:space="preserve">the meta-ethical question of </w:t>
      </w:r>
      <w:r w:rsidR="00A812D6" w:rsidRPr="00EF35D9">
        <w:rPr>
          <w:rFonts w:ascii="Times New Roman" w:hAnsi="Times New Roman" w:cs="Times New Roman"/>
          <w:lang w:val="en-US"/>
        </w:rPr>
        <w:t xml:space="preserve">whether </w:t>
      </w:r>
      <w:r w:rsidRPr="00EF35D9">
        <w:rPr>
          <w:rFonts w:ascii="Times New Roman" w:hAnsi="Times New Roman" w:cs="Times New Roman"/>
          <w:lang w:val="en-US"/>
        </w:rPr>
        <w:t xml:space="preserve">facts about human evolution </w:t>
      </w:r>
      <w:r w:rsidR="00A812D6" w:rsidRPr="00EF35D9">
        <w:rPr>
          <w:rFonts w:ascii="Times New Roman" w:hAnsi="Times New Roman" w:cs="Times New Roman"/>
          <w:lang w:val="en-US"/>
        </w:rPr>
        <w:t xml:space="preserve">can </w:t>
      </w:r>
      <w:r w:rsidR="006F3467" w:rsidRPr="00EF35D9">
        <w:rPr>
          <w:rFonts w:ascii="Times New Roman" w:hAnsi="Times New Roman" w:cs="Times New Roman"/>
          <w:lang w:val="en-US"/>
        </w:rPr>
        <w:t xml:space="preserve">directly support or undermine </w:t>
      </w:r>
      <w:r w:rsidR="00341513" w:rsidRPr="00EF35D9">
        <w:rPr>
          <w:rFonts w:ascii="Times New Roman" w:hAnsi="Times New Roman" w:cs="Times New Roman"/>
          <w:lang w:val="en-US"/>
        </w:rPr>
        <w:t>normative and meta-normative</w:t>
      </w:r>
      <w:r w:rsidR="006F3467" w:rsidRPr="00EF35D9">
        <w:rPr>
          <w:rFonts w:ascii="Times New Roman" w:hAnsi="Times New Roman" w:cs="Times New Roman"/>
          <w:lang w:val="en-US"/>
        </w:rPr>
        <w:t xml:space="preserve"> views</w:t>
      </w:r>
      <w:r w:rsidR="009C0894" w:rsidRPr="00EF35D9">
        <w:rPr>
          <w:rFonts w:ascii="Times New Roman" w:hAnsi="Times New Roman" w:cs="Times New Roman"/>
          <w:lang w:val="en-US"/>
        </w:rPr>
        <w:t xml:space="preserve"> </w:t>
      </w:r>
      <w:r w:rsidR="007B40C4"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4a299eah","properties":{"formattedCitation":"(Street 2006)","plainCitation":"(Street 2006)","noteIndex":0},"citationItems":[{"id":1202,"uris":["http://zotero.org/users/4673489/items/EQ8DZMA7"],"uri":["http://zotero.org/users/4673489/items/EQ8DZMA7"],"itemData":{"id":1202,"type":"article-journal","container-title":"Philosophical Studies","DOI":"10.1007/s11098-005-1726-6","ISSN":"0031-8116, 1573-0883","issue":"1","language":"en","page":"109-166","source":"CrossRef","title":"A Darwinian Dilemma for Realist Theories of Value","volume":"127","author":[{"family":"Street","given":"Sharon"}],"issued":{"date-parts":[["2006",1]]}}}],"schema":"https://github.com/citation-style-language/schema/raw/master/csl-citation.json"} </w:instrText>
      </w:r>
      <w:r w:rsidR="007B40C4" w:rsidRPr="00EF35D9">
        <w:rPr>
          <w:rFonts w:ascii="Times New Roman" w:hAnsi="Times New Roman" w:cs="Times New Roman"/>
          <w:lang w:val="en-US"/>
        </w:rPr>
        <w:fldChar w:fldCharType="separate"/>
      </w:r>
      <w:r w:rsidR="007B40C4" w:rsidRPr="00EF35D9">
        <w:rPr>
          <w:rFonts w:ascii="Times New Roman" w:hAnsi="Times New Roman" w:cs="Times New Roman"/>
        </w:rPr>
        <w:t>(Street 2006)</w:t>
      </w:r>
      <w:r w:rsidR="007B40C4" w:rsidRPr="00EF35D9">
        <w:rPr>
          <w:rFonts w:ascii="Times New Roman" w:hAnsi="Times New Roman" w:cs="Times New Roman"/>
          <w:lang w:val="en-US"/>
        </w:rPr>
        <w:fldChar w:fldCharType="end"/>
      </w:r>
      <w:r w:rsidR="006F3467" w:rsidRPr="00EF35D9">
        <w:rPr>
          <w:rFonts w:ascii="Times New Roman" w:hAnsi="Times New Roman" w:cs="Times New Roman"/>
          <w:lang w:val="en-US"/>
        </w:rPr>
        <w:t xml:space="preserve">. </w:t>
      </w:r>
      <w:r w:rsidR="00BD2DC1" w:rsidRPr="00EF35D9">
        <w:rPr>
          <w:rFonts w:ascii="Times New Roman" w:hAnsi="Times New Roman" w:cs="Times New Roman"/>
          <w:lang w:val="en-US"/>
        </w:rPr>
        <w:t xml:space="preserve">However, </w:t>
      </w:r>
      <w:r w:rsidR="00A13AA7" w:rsidRPr="00EF35D9">
        <w:rPr>
          <w:rFonts w:ascii="Times New Roman" w:hAnsi="Times New Roman" w:cs="Times New Roman"/>
          <w:lang w:val="en-US"/>
        </w:rPr>
        <w:t xml:space="preserve">in a minimal sense, </w:t>
      </w:r>
      <w:r w:rsidR="009C3615" w:rsidRPr="00EF35D9">
        <w:rPr>
          <w:rFonts w:ascii="Times New Roman" w:hAnsi="Times New Roman" w:cs="Times New Roman"/>
          <w:lang w:val="en-US"/>
        </w:rPr>
        <w:t>different evolutionary</w:t>
      </w:r>
      <w:r w:rsidRPr="00EF35D9">
        <w:rPr>
          <w:rFonts w:ascii="Times New Roman" w:hAnsi="Times New Roman" w:cs="Times New Roman"/>
          <w:lang w:val="en-US"/>
        </w:rPr>
        <w:t xml:space="preserve"> </w:t>
      </w:r>
      <w:r w:rsidR="00C56402" w:rsidRPr="00EF35D9">
        <w:rPr>
          <w:rFonts w:ascii="Times New Roman" w:hAnsi="Times New Roman" w:cs="Times New Roman"/>
          <w:lang w:val="en-US"/>
        </w:rPr>
        <w:t>perspectives</w:t>
      </w:r>
      <w:r w:rsidRPr="00EF35D9">
        <w:rPr>
          <w:rFonts w:ascii="Times New Roman" w:hAnsi="Times New Roman" w:cs="Times New Roman"/>
          <w:lang w:val="en-US"/>
        </w:rPr>
        <w:t xml:space="preserve"> </w:t>
      </w:r>
      <w:r w:rsidR="00414C35" w:rsidRPr="00EF35D9">
        <w:rPr>
          <w:rFonts w:ascii="Times New Roman" w:hAnsi="Times New Roman" w:cs="Times New Roman"/>
          <w:lang w:val="en-US"/>
        </w:rPr>
        <w:t xml:space="preserve">are </w:t>
      </w:r>
      <w:r w:rsidR="000349DE" w:rsidRPr="00EF35D9">
        <w:rPr>
          <w:rFonts w:ascii="Times New Roman" w:hAnsi="Times New Roman" w:cs="Times New Roman"/>
          <w:lang w:val="en-US"/>
        </w:rPr>
        <w:t>useful tools for the ethicist reflecting on the wider impacts of enhancement interventions</w:t>
      </w:r>
      <w:r w:rsidR="00C56402" w:rsidRPr="00EF35D9">
        <w:rPr>
          <w:rFonts w:ascii="Times New Roman" w:hAnsi="Times New Roman" w:cs="Times New Roman"/>
          <w:lang w:val="en-US"/>
        </w:rPr>
        <w:t xml:space="preserve">, </w:t>
      </w:r>
      <w:r w:rsidR="00A561A7" w:rsidRPr="00EF35D9">
        <w:rPr>
          <w:rFonts w:ascii="Times New Roman" w:hAnsi="Times New Roman" w:cs="Times New Roman"/>
          <w:lang w:val="en-US"/>
        </w:rPr>
        <w:t xml:space="preserve">since </w:t>
      </w:r>
      <w:r w:rsidR="000515D9" w:rsidRPr="00EF35D9">
        <w:rPr>
          <w:rFonts w:ascii="Times New Roman" w:hAnsi="Times New Roman" w:cs="Times New Roman"/>
          <w:lang w:val="en-US"/>
        </w:rPr>
        <w:t>different</w:t>
      </w:r>
      <w:r w:rsidR="00A561A7" w:rsidRPr="00EF35D9">
        <w:rPr>
          <w:rFonts w:ascii="Times New Roman" w:hAnsi="Times New Roman" w:cs="Times New Roman"/>
          <w:lang w:val="en-US"/>
        </w:rPr>
        <w:t xml:space="preserve"> perspectives </w:t>
      </w:r>
      <w:r w:rsidR="004B0A04" w:rsidRPr="00EF35D9">
        <w:rPr>
          <w:rFonts w:ascii="Times New Roman" w:hAnsi="Times New Roman" w:cs="Times New Roman"/>
          <w:lang w:val="en-US"/>
        </w:rPr>
        <w:t>entail</w:t>
      </w:r>
      <w:r w:rsidR="009C3615" w:rsidRPr="00EF35D9">
        <w:rPr>
          <w:rFonts w:ascii="Times New Roman" w:hAnsi="Times New Roman" w:cs="Times New Roman"/>
          <w:lang w:val="en-US"/>
        </w:rPr>
        <w:t xml:space="preserve"> different models of </w:t>
      </w:r>
      <w:r w:rsidRPr="00EF35D9">
        <w:rPr>
          <w:rFonts w:ascii="Times New Roman" w:hAnsi="Times New Roman" w:cs="Times New Roman"/>
          <w:lang w:val="en-US"/>
        </w:rPr>
        <w:t xml:space="preserve">how individuals causally </w:t>
      </w:r>
      <w:r w:rsidR="00BD2DC1" w:rsidRPr="00EF35D9">
        <w:rPr>
          <w:rFonts w:ascii="Times New Roman" w:hAnsi="Times New Roman" w:cs="Times New Roman"/>
          <w:lang w:val="en-US"/>
        </w:rPr>
        <w:t>interact with</w:t>
      </w:r>
      <w:r w:rsidRPr="00EF35D9">
        <w:rPr>
          <w:rFonts w:ascii="Times New Roman" w:hAnsi="Times New Roman" w:cs="Times New Roman"/>
          <w:lang w:val="en-US"/>
        </w:rPr>
        <w:t xml:space="preserve"> their </w:t>
      </w:r>
      <w:r w:rsidR="005A66BE" w:rsidRPr="00EF35D9">
        <w:rPr>
          <w:rFonts w:ascii="Times New Roman" w:hAnsi="Times New Roman" w:cs="Times New Roman"/>
          <w:lang w:val="en-US"/>
        </w:rPr>
        <w:t xml:space="preserve">physical and </w:t>
      </w:r>
      <w:r w:rsidR="00321F17" w:rsidRPr="00EF35D9">
        <w:rPr>
          <w:rFonts w:ascii="Times New Roman" w:hAnsi="Times New Roman" w:cs="Times New Roman"/>
          <w:lang w:val="en-US"/>
        </w:rPr>
        <w:t xml:space="preserve">social </w:t>
      </w:r>
      <w:r w:rsidRPr="00EF35D9">
        <w:rPr>
          <w:rFonts w:ascii="Times New Roman" w:hAnsi="Times New Roman" w:cs="Times New Roman"/>
          <w:lang w:val="en-US"/>
        </w:rPr>
        <w:t>environment</w:t>
      </w:r>
      <w:r w:rsidR="005D3964" w:rsidRPr="00EF35D9">
        <w:rPr>
          <w:rFonts w:ascii="Times New Roman" w:hAnsi="Times New Roman" w:cs="Times New Roman"/>
          <w:lang w:val="en-US"/>
        </w:rPr>
        <w:t>s</w:t>
      </w:r>
      <w:r w:rsidR="00C136DA" w:rsidRPr="00EF35D9">
        <w:rPr>
          <w:rFonts w:ascii="Times New Roman" w:hAnsi="Times New Roman" w:cs="Times New Roman"/>
          <w:lang w:val="en-US"/>
        </w:rPr>
        <w:t>.</w:t>
      </w:r>
      <w:r w:rsidR="005776B4" w:rsidRPr="00EF35D9">
        <w:rPr>
          <w:rFonts w:ascii="Times New Roman" w:hAnsi="Times New Roman" w:cs="Times New Roman"/>
          <w:lang w:val="en-US"/>
        </w:rPr>
        <w:t xml:space="preserve"> Social sciences could </w:t>
      </w:r>
      <w:r w:rsidR="000F5CD4" w:rsidRPr="00EF35D9">
        <w:rPr>
          <w:rFonts w:ascii="Times New Roman" w:hAnsi="Times New Roman" w:cs="Times New Roman"/>
          <w:lang w:val="en-US"/>
        </w:rPr>
        <w:t>be similarly useful</w:t>
      </w:r>
      <w:r w:rsidR="00BD0D9F" w:rsidRPr="00EF35D9">
        <w:rPr>
          <w:rFonts w:ascii="Times New Roman" w:hAnsi="Times New Roman" w:cs="Times New Roman"/>
          <w:lang w:val="en-US"/>
        </w:rPr>
        <w:t xml:space="preserve"> – and </w:t>
      </w:r>
      <w:r w:rsidR="00B457DA" w:rsidRPr="00EF35D9">
        <w:rPr>
          <w:rFonts w:ascii="Times New Roman" w:hAnsi="Times New Roman" w:cs="Times New Roman"/>
          <w:lang w:val="en-US"/>
        </w:rPr>
        <w:t xml:space="preserve">the </w:t>
      </w:r>
      <w:r w:rsidR="00677A7E" w:rsidRPr="00EF35D9">
        <w:rPr>
          <w:rFonts w:ascii="Times New Roman" w:hAnsi="Times New Roman" w:cs="Times New Roman"/>
          <w:lang w:val="en-US"/>
        </w:rPr>
        <w:t xml:space="preserve">boundary between cultural evolutionary theory and social science is </w:t>
      </w:r>
      <w:r w:rsidR="00EE3163" w:rsidRPr="00EF35D9">
        <w:rPr>
          <w:rFonts w:ascii="Times New Roman" w:hAnsi="Times New Roman" w:cs="Times New Roman"/>
          <w:lang w:val="en-US"/>
        </w:rPr>
        <w:t xml:space="preserve">objectively vague </w:t>
      </w:r>
      <w:r w:rsidR="002E52B2" w:rsidRPr="00EF35D9">
        <w:rPr>
          <w:rFonts w:ascii="Times New Roman" w:hAnsi="Times New Roman" w:cs="Times New Roman"/>
          <w:lang w:val="en-US"/>
        </w:rPr>
        <w:t>–</w:t>
      </w:r>
      <w:r w:rsidR="00EE3163" w:rsidRPr="00EF35D9">
        <w:rPr>
          <w:rFonts w:ascii="Times New Roman" w:hAnsi="Times New Roman" w:cs="Times New Roman"/>
          <w:lang w:val="en-US"/>
        </w:rPr>
        <w:t xml:space="preserve"> </w:t>
      </w:r>
      <w:r w:rsidR="00CE0199" w:rsidRPr="00EF35D9">
        <w:rPr>
          <w:rFonts w:ascii="Times New Roman" w:hAnsi="Times New Roman" w:cs="Times New Roman"/>
          <w:lang w:val="en-US"/>
        </w:rPr>
        <w:t xml:space="preserve">but one added advantage of </w:t>
      </w:r>
      <w:r w:rsidR="00BB0A7F" w:rsidRPr="00EF35D9">
        <w:rPr>
          <w:rFonts w:ascii="Times New Roman" w:hAnsi="Times New Roman" w:cs="Times New Roman"/>
          <w:lang w:val="en-US"/>
        </w:rPr>
        <w:t xml:space="preserve">reflecting about evolutionary perspectives is that </w:t>
      </w:r>
      <w:r w:rsidR="00B44BC1" w:rsidRPr="00EF35D9">
        <w:rPr>
          <w:rFonts w:ascii="Times New Roman" w:hAnsi="Times New Roman" w:cs="Times New Roman"/>
          <w:lang w:val="en-US"/>
        </w:rPr>
        <w:t xml:space="preserve">they describe dynamics that </w:t>
      </w:r>
      <w:r w:rsidR="00E76E64" w:rsidRPr="00EF35D9">
        <w:rPr>
          <w:rFonts w:ascii="Times New Roman" w:hAnsi="Times New Roman" w:cs="Times New Roman"/>
          <w:lang w:val="en-US"/>
        </w:rPr>
        <w:t xml:space="preserve">can be expected </w:t>
      </w:r>
      <w:r w:rsidR="000630B5" w:rsidRPr="00EF35D9">
        <w:rPr>
          <w:rFonts w:ascii="Times New Roman" w:hAnsi="Times New Roman" w:cs="Times New Roman"/>
          <w:lang w:val="en-US"/>
        </w:rPr>
        <w:t>across cultures, for the whole human species</w:t>
      </w:r>
      <w:r w:rsidR="00B83EB5" w:rsidRPr="00EF35D9">
        <w:rPr>
          <w:rFonts w:ascii="Times New Roman" w:hAnsi="Times New Roman" w:cs="Times New Roman"/>
          <w:lang w:val="en-US"/>
        </w:rPr>
        <w:t xml:space="preserve"> (without being essential </w:t>
      </w:r>
      <w:r w:rsidR="00B24439" w:rsidRPr="00EF35D9">
        <w:rPr>
          <w:rFonts w:ascii="Times New Roman" w:hAnsi="Times New Roman" w:cs="Times New Roman"/>
          <w:lang w:val="en-US"/>
        </w:rPr>
        <w:t>properties of course</w:t>
      </w:r>
      <w:r w:rsidR="006243F6" w:rsidRPr="00EF35D9">
        <w:rPr>
          <w:rFonts w:ascii="Times New Roman" w:hAnsi="Times New Roman" w:cs="Times New Roman"/>
          <w:lang w:val="en-US"/>
        </w:rPr>
        <w:t xml:space="preserve">). </w:t>
      </w:r>
      <w:r w:rsidR="0024049E" w:rsidRPr="00EF35D9">
        <w:rPr>
          <w:rFonts w:ascii="Times New Roman" w:hAnsi="Times New Roman" w:cs="Times New Roman"/>
          <w:lang w:val="en-US"/>
        </w:rPr>
        <w:t xml:space="preserve"> </w:t>
      </w:r>
    </w:p>
    <w:p w14:paraId="2E632A64" w14:textId="441CB702" w:rsidR="007A00DE" w:rsidRPr="00EF35D9" w:rsidRDefault="00AD4F8C" w:rsidP="006D45EF">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Th</w:t>
      </w:r>
      <w:r w:rsidR="002A18D0" w:rsidRPr="00EF35D9">
        <w:rPr>
          <w:rFonts w:ascii="Times New Roman" w:hAnsi="Times New Roman" w:cs="Times New Roman"/>
          <w:lang w:val="en-US"/>
        </w:rPr>
        <w:t>is</w:t>
      </w:r>
      <w:r w:rsidRPr="00EF35D9">
        <w:rPr>
          <w:rFonts w:ascii="Times New Roman" w:hAnsi="Times New Roman" w:cs="Times New Roman"/>
          <w:lang w:val="en-US"/>
        </w:rPr>
        <w:t xml:space="preserve"> paper is structured as follows. In section 2 I review </w:t>
      </w:r>
      <w:r w:rsidR="00E502BA" w:rsidRPr="00EF35D9">
        <w:rPr>
          <w:rFonts w:ascii="Times New Roman" w:hAnsi="Times New Roman" w:cs="Times New Roman"/>
          <w:lang w:val="en-US"/>
        </w:rPr>
        <w:t>how the LVE is supported by an individual-centered view of human evolution</w:t>
      </w:r>
      <w:r w:rsidR="0050554E" w:rsidRPr="00EF35D9">
        <w:rPr>
          <w:rFonts w:ascii="Times New Roman" w:hAnsi="Times New Roman" w:cs="Times New Roman"/>
          <w:lang w:val="en-US"/>
        </w:rPr>
        <w:t xml:space="preserve">. </w:t>
      </w:r>
      <w:r w:rsidR="00DE1B1D" w:rsidRPr="00EF35D9">
        <w:rPr>
          <w:rFonts w:ascii="Times New Roman" w:hAnsi="Times New Roman" w:cs="Times New Roman"/>
          <w:lang w:val="en-US"/>
        </w:rPr>
        <w:t xml:space="preserve">It is a view that practicing scientists </w:t>
      </w:r>
      <w:r w:rsidR="00420DA7" w:rsidRPr="00EF35D9">
        <w:rPr>
          <w:rFonts w:ascii="Times New Roman" w:hAnsi="Times New Roman" w:cs="Times New Roman"/>
          <w:lang w:val="en-US"/>
        </w:rPr>
        <w:t xml:space="preserve">themselves have never really held, but recent developments </w:t>
      </w:r>
      <w:r w:rsidR="006D45EF" w:rsidRPr="00EF35D9">
        <w:rPr>
          <w:rFonts w:ascii="Times New Roman" w:hAnsi="Times New Roman" w:cs="Times New Roman"/>
          <w:lang w:val="en-US"/>
        </w:rPr>
        <w:t xml:space="preserve">– sketched in section 3 – </w:t>
      </w:r>
      <w:r w:rsidR="003D1230" w:rsidRPr="00EF35D9">
        <w:rPr>
          <w:rFonts w:ascii="Times New Roman" w:hAnsi="Times New Roman" w:cs="Times New Roman"/>
          <w:lang w:val="en-US"/>
        </w:rPr>
        <w:t xml:space="preserve">have made it impossible to ignore </w:t>
      </w:r>
      <w:r w:rsidR="00336D85" w:rsidRPr="00EF35D9">
        <w:rPr>
          <w:rFonts w:ascii="Times New Roman" w:hAnsi="Times New Roman" w:cs="Times New Roman"/>
          <w:lang w:val="en-US"/>
        </w:rPr>
        <w:t>the cultural and social dimension of human evolution</w:t>
      </w:r>
      <w:r w:rsidR="007873BF" w:rsidRPr="00EF35D9">
        <w:rPr>
          <w:rFonts w:ascii="Times New Roman" w:hAnsi="Times New Roman" w:cs="Times New Roman"/>
          <w:lang w:val="en-US"/>
        </w:rPr>
        <w:t xml:space="preserve">. </w:t>
      </w:r>
      <w:r w:rsidR="006D45EF" w:rsidRPr="00EF35D9">
        <w:rPr>
          <w:rFonts w:ascii="Times New Roman" w:hAnsi="Times New Roman" w:cs="Times New Roman"/>
          <w:lang w:val="en-US"/>
        </w:rPr>
        <w:t xml:space="preserve">After introducing </w:t>
      </w:r>
      <w:r w:rsidR="00D073C1" w:rsidRPr="00EF35D9">
        <w:rPr>
          <w:rFonts w:ascii="Times New Roman" w:hAnsi="Times New Roman" w:cs="Times New Roman"/>
          <w:lang w:val="en-US"/>
        </w:rPr>
        <w:t>the connection between status, trust, and service</w:t>
      </w:r>
      <w:r w:rsidR="00C36EB1" w:rsidRPr="00EF35D9">
        <w:rPr>
          <w:rFonts w:ascii="Times New Roman" w:hAnsi="Times New Roman" w:cs="Times New Roman"/>
          <w:lang w:val="en-US"/>
        </w:rPr>
        <w:t xml:space="preserve"> </w:t>
      </w:r>
      <w:r w:rsidR="000C6E34" w:rsidRPr="00EF35D9">
        <w:rPr>
          <w:rFonts w:ascii="Times New Roman" w:hAnsi="Times New Roman" w:cs="Times New Roman"/>
          <w:lang w:val="en-US"/>
        </w:rPr>
        <w:t xml:space="preserve">(section 4), I </w:t>
      </w:r>
      <w:r w:rsidR="00375AE4" w:rsidRPr="00EF35D9">
        <w:rPr>
          <w:rFonts w:ascii="Times New Roman" w:hAnsi="Times New Roman" w:cs="Times New Roman"/>
          <w:lang w:val="en-US"/>
        </w:rPr>
        <w:t>present the main cautionary argument</w:t>
      </w:r>
      <w:r w:rsidR="00D073C1" w:rsidRPr="00EF35D9">
        <w:rPr>
          <w:rFonts w:ascii="Times New Roman" w:hAnsi="Times New Roman" w:cs="Times New Roman"/>
          <w:lang w:val="en-US"/>
        </w:rPr>
        <w:t xml:space="preserve"> that many controversial enhancement technologies hold the potential to erode trust and prosocial intentions towards service (section 5). </w:t>
      </w:r>
    </w:p>
    <w:p w14:paraId="284A9D97" w14:textId="77777777" w:rsidR="002A31C2" w:rsidRPr="00EF35D9" w:rsidRDefault="002A31C2" w:rsidP="002A31C2">
      <w:pPr>
        <w:autoSpaceDE w:val="0"/>
        <w:autoSpaceDN w:val="0"/>
        <w:adjustRightInd w:val="0"/>
        <w:spacing w:line="360" w:lineRule="auto"/>
        <w:ind w:firstLine="720"/>
        <w:jc w:val="both"/>
        <w:rPr>
          <w:rFonts w:ascii="Times New Roman" w:hAnsi="Times New Roman" w:cs="Times New Roman"/>
          <w:lang w:val="en-US"/>
        </w:rPr>
      </w:pPr>
    </w:p>
    <w:p w14:paraId="2D5E12A0" w14:textId="5576ED12" w:rsidR="00F346E3" w:rsidRPr="00EF35D9" w:rsidRDefault="002A31C2" w:rsidP="00094C7A">
      <w:pPr>
        <w:pStyle w:val="ListParagraph"/>
        <w:numPr>
          <w:ilvl w:val="0"/>
          <w:numId w:val="2"/>
        </w:numPr>
        <w:jc w:val="both"/>
        <w:rPr>
          <w:rFonts w:ascii="Times New Roman" w:hAnsi="Times New Roman" w:cs="Times New Roman"/>
          <w:b/>
          <w:bCs/>
          <w:lang w:val="en-US"/>
        </w:rPr>
      </w:pPr>
      <w:r w:rsidRPr="00EF35D9">
        <w:rPr>
          <w:rFonts w:ascii="Times New Roman" w:hAnsi="Times New Roman" w:cs="Times New Roman"/>
          <w:b/>
          <w:bCs/>
          <w:lang w:val="en-US"/>
        </w:rPr>
        <w:t>I</w:t>
      </w:r>
      <w:r w:rsidR="00AE0FCA" w:rsidRPr="00EF35D9">
        <w:rPr>
          <w:rFonts w:ascii="Times New Roman" w:hAnsi="Times New Roman" w:cs="Times New Roman"/>
          <w:b/>
          <w:bCs/>
          <w:lang w:val="en-US"/>
        </w:rPr>
        <w:t>ndividual-</w:t>
      </w:r>
      <w:r w:rsidR="00002641" w:rsidRPr="00EF35D9">
        <w:rPr>
          <w:rFonts w:ascii="Times New Roman" w:hAnsi="Times New Roman" w:cs="Times New Roman"/>
          <w:b/>
          <w:bCs/>
          <w:lang w:val="en-US"/>
        </w:rPr>
        <w:t>C</w:t>
      </w:r>
      <w:r w:rsidR="00AE0FCA" w:rsidRPr="00EF35D9">
        <w:rPr>
          <w:rFonts w:ascii="Times New Roman" w:hAnsi="Times New Roman" w:cs="Times New Roman"/>
          <w:b/>
          <w:bCs/>
          <w:lang w:val="en-US"/>
        </w:rPr>
        <w:t xml:space="preserve">entered </w:t>
      </w:r>
      <w:r w:rsidRPr="00EF35D9">
        <w:rPr>
          <w:rFonts w:ascii="Times New Roman" w:hAnsi="Times New Roman" w:cs="Times New Roman"/>
          <w:b/>
          <w:bCs/>
          <w:lang w:val="en-US"/>
        </w:rPr>
        <w:t>V</w:t>
      </w:r>
      <w:r w:rsidR="00AE0FCA" w:rsidRPr="00EF35D9">
        <w:rPr>
          <w:rFonts w:ascii="Times New Roman" w:hAnsi="Times New Roman" w:cs="Times New Roman"/>
          <w:b/>
          <w:bCs/>
          <w:lang w:val="en-US"/>
        </w:rPr>
        <w:t>i</w:t>
      </w:r>
      <w:r w:rsidR="00842E2C" w:rsidRPr="00EF35D9">
        <w:rPr>
          <w:rFonts w:ascii="Times New Roman" w:hAnsi="Times New Roman" w:cs="Times New Roman"/>
          <w:b/>
          <w:bCs/>
          <w:lang w:val="en-US"/>
        </w:rPr>
        <w:t>ew</w:t>
      </w:r>
      <w:r w:rsidR="00002641" w:rsidRPr="00EF35D9">
        <w:rPr>
          <w:rFonts w:ascii="Times New Roman" w:hAnsi="Times New Roman" w:cs="Times New Roman"/>
          <w:b/>
          <w:bCs/>
          <w:lang w:val="en-US"/>
        </w:rPr>
        <w:t>s</w:t>
      </w:r>
      <w:r w:rsidR="00842E2C" w:rsidRPr="00EF35D9">
        <w:rPr>
          <w:rFonts w:ascii="Times New Roman" w:hAnsi="Times New Roman" w:cs="Times New Roman"/>
          <w:b/>
          <w:bCs/>
          <w:lang w:val="en-US"/>
        </w:rPr>
        <w:t xml:space="preserve"> of Human Evolution </w:t>
      </w:r>
    </w:p>
    <w:p w14:paraId="0CFD44DE" w14:textId="77777777" w:rsidR="00A552F1" w:rsidRPr="00EF35D9" w:rsidRDefault="00A552F1" w:rsidP="00094C7A">
      <w:pPr>
        <w:jc w:val="both"/>
        <w:rPr>
          <w:rFonts w:ascii="Times New Roman" w:hAnsi="Times New Roman" w:cs="Times New Roman"/>
          <w:b/>
          <w:bCs/>
          <w:lang w:val="en-US"/>
        </w:rPr>
      </w:pPr>
    </w:p>
    <w:p w14:paraId="6B47A9B9" w14:textId="4EBCF03C" w:rsidR="00F64164" w:rsidRPr="00EF35D9" w:rsidRDefault="00565E99" w:rsidP="001C7555">
      <w:pPr>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A</w:t>
      </w:r>
      <w:r w:rsidR="00C46355" w:rsidRPr="00EF35D9">
        <w:rPr>
          <w:rFonts w:ascii="Times New Roman" w:hAnsi="Times New Roman" w:cs="Times New Roman"/>
          <w:lang w:val="en-US"/>
        </w:rPr>
        <w:t xml:space="preserve">n argument both </w:t>
      </w:r>
      <w:r w:rsidR="007A2A93" w:rsidRPr="00EF35D9">
        <w:rPr>
          <w:rFonts w:ascii="Times New Roman" w:hAnsi="Times New Roman" w:cs="Times New Roman"/>
          <w:lang w:val="en-US"/>
        </w:rPr>
        <w:t xml:space="preserve">against </w:t>
      </w:r>
      <w:r w:rsidR="00C87139" w:rsidRPr="00EF35D9">
        <w:rPr>
          <w:rFonts w:ascii="Times New Roman" w:hAnsi="Times New Roman" w:cs="Times New Roman"/>
          <w:lang w:val="en-US"/>
        </w:rPr>
        <w:t xml:space="preserve">the idea that </w:t>
      </w:r>
      <w:r w:rsidR="00227396" w:rsidRPr="00EF35D9">
        <w:rPr>
          <w:rFonts w:ascii="Times New Roman" w:hAnsi="Times New Roman" w:cs="Times New Roman"/>
          <w:lang w:val="en-US"/>
        </w:rPr>
        <w:t xml:space="preserve">evolved </w:t>
      </w:r>
      <w:r w:rsidR="007A2A93" w:rsidRPr="00EF35D9">
        <w:rPr>
          <w:rFonts w:ascii="Times New Roman" w:hAnsi="Times New Roman" w:cs="Times New Roman"/>
          <w:lang w:val="en-US"/>
        </w:rPr>
        <w:t>hu</w:t>
      </w:r>
      <w:r w:rsidR="00B51B0B" w:rsidRPr="00EF35D9">
        <w:rPr>
          <w:rFonts w:ascii="Times New Roman" w:hAnsi="Times New Roman" w:cs="Times New Roman"/>
          <w:lang w:val="en-US"/>
        </w:rPr>
        <w:t xml:space="preserve">man </w:t>
      </w:r>
      <w:r w:rsidR="00227396" w:rsidRPr="00EF35D9">
        <w:rPr>
          <w:rFonts w:ascii="Times New Roman" w:hAnsi="Times New Roman" w:cs="Times New Roman"/>
          <w:lang w:val="en-US"/>
        </w:rPr>
        <w:t xml:space="preserve">traits </w:t>
      </w:r>
      <w:r w:rsidR="00F257A3" w:rsidRPr="00EF35D9">
        <w:rPr>
          <w:rFonts w:ascii="Times New Roman" w:hAnsi="Times New Roman" w:cs="Times New Roman"/>
          <w:lang w:val="en-US"/>
        </w:rPr>
        <w:t>are in some sense optimal</w:t>
      </w:r>
      <w:r w:rsidR="00B63DD5" w:rsidRPr="00EF35D9">
        <w:rPr>
          <w:rFonts w:ascii="Times New Roman" w:hAnsi="Times New Roman" w:cs="Times New Roman"/>
          <w:lang w:val="en-US"/>
        </w:rPr>
        <w:t xml:space="preserve">, and for the necessity of enhancement, </w:t>
      </w:r>
      <w:r w:rsidR="00AE590F" w:rsidRPr="00EF35D9">
        <w:rPr>
          <w:rFonts w:ascii="Times New Roman" w:hAnsi="Times New Roman" w:cs="Times New Roman"/>
          <w:lang w:val="en-US"/>
        </w:rPr>
        <w:t xml:space="preserve">adherents to the LVE have </w:t>
      </w:r>
      <w:r w:rsidR="00AE353D" w:rsidRPr="00EF35D9">
        <w:rPr>
          <w:rFonts w:ascii="Times New Roman" w:hAnsi="Times New Roman" w:cs="Times New Roman"/>
          <w:lang w:val="en-US"/>
        </w:rPr>
        <w:t xml:space="preserve">often appealed </w:t>
      </w:r>
      <w:r w:rsidR="00900839" w:rsidRPr="00EF35D9">
        <w:rPr>
          <w:rFonts w:ascii="Times New Roman" w:hAnsi="Times New Roman" w:cs="Times New Roman"/>
          <w:lang w:val="en-US"/>
        </w:rPr>
        <w:t xml:space="preserve">to </w:t>
      </w:r>
      <w:r w:rsidR="000B7EC3" w:rsidRPr="00EF35D9">
        <w:rPr>
          <w:rFonts w:ascii="Times New Roman" w:hAnsi="Times New Roman" w:cs="Times New Roman"/>
          <w:lang w:val="en-US"/>
        </w:rPr>
        <w:t>a certain outdated or misguided interpretation of human evolution. For instance</w:t>
      </w:r>
      <w:r w:rsidR="00B43129" w:rsidRPr="00EF35D9">
        <w:rPr>
          <w:rFonts w:ascii="Times New Roman" w:hAnsi="Times New Roman" w:cs="Times New Roman"/>
          <w:lang w:val="en-US"/>
        </w:rPr>
        <w:t xml:space="preserve">, consider following passage: </w:t>
      </w:r>
      <w:r w:rsidR="00301A39" w:rsidRPr="00EF35D9">
        <w:rPr>
          <w:rFonts w:ascii="Times New Roman" w:hAnsi="Times New Roman" w:cs="Times New Roman"/>
          <w:lang w:val="en-US"/>
        </w:rPr>
        <w:t xml:space="preserve"> </w:t>
      </w:r>
    </w:p>
    <w:p w14:paraId="37471D70" w14:textId="77777777" w:rsidR="00F64164" w:rsidRPr="00EF35D9" w:rsidRDefault="00F64164" w:rsidP="00094C7A">
      <w:pPr>
        <w:autoSpaceDE w:val="0"/>
        <w:autoSpaceDN w:val="0"/>
        <w:adjustRightInd w:val="0"/>
        <w:spacing w:line="360" w:lineRule="auto"/>
        <w:ind w:firstLine="720"/>
        <w:jc w:val="both"/>
        <w:rPr>
          <w:rFonts w:ascii="Times New Roman" w:hAnsi="Times New Roman" w:cs="Times New Roman"/>
          <w:lang w:val="en-US"/>
        </w:rPr>
      </w:pPr>
    </w:p>
    <w:p w14:paraId="3E4115A6" w14:textId="38F0BE78" w:rsidR="00F64164" w:rsidRPr="00EF35D9" w:rsidRDefault="00F64164" w:rsidP="00094C7A">
      <w:pPr>
        <w:autoSpaceDE w:val="0"/>
        <w:autoSpaceDN w:val="0"/>
        <w:adjustRightInd w:val="0"/>
        <w:spacing w:line="360" w:lineRule="auto"/>
        <w:ind w:left="720"/>
        <w:jc w:val="both"/>
        <w:rPr>
          <w:rFonts w:ascii="Times New Roman" w:hAnsi="Times New Roman" w:cs="Times New Roman"/>
          <w:lang w:val="en-US"/>
        </w:rPr>
      </w:pPr>
      <w:r w:rsidRPr="00EF35D9">
        <w:rPr>
          <w:rFonts w:ascii="Times New Roman" w:hAnsi="Times New Roman" w:cs="Times New Roman"/>
          <w:lang w:val="en-US"/>
        </w:rPr>
        <w:lastRenderedPageBreak/>
        <w:t xml:space="preserve">After all, our brains are products of evolution, which is a blind process that hardly seeks to maximize the </w:t>
      </w:r>
      <w:proofErr w:type="gramStart"/>
      <w:r w:rsidRPr="00EF35D9">
        <w:rPr>
          <w:rFonts w:ascii="Times New Roman" w:hAnsi="Times New Roman" w:cs="Times New Roman"/>
          <w:lang w:val="en-US"/>
        </w:rPr>
        <w:t>good, or</w:t>
      </w:r>
      <w:proofErr w:type="gramEnd"/>
      <w:r w:rsidRPr="00EF35D9">
        <w:rPr>
          <w:rFonts w:ascii="Times New Roman" w:hAnsi="Times New Roman" w:cs="Times New Roman"/>
          <w:lang w:val="en-US"/>
        </w:rPr>
        <w:t xml:space="preserve"> make us morally best. Evolution ‘cares’ only about reproductive success. Moreover, even if the evolutionary process somehow led to what is in one sense an optimal result, this result may be optimal only in the environment in which our very distant ancestors lived. It is very unlikely to be optimal in our utterly different modern environment. (There was, for example, no police in the primeval savannas, nor were there planes or hijackers . . .) </w:t>
      </w:r>
      <w:r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HOzwsLbf","properties":{"formattedCitation":"(Kahane and Savulescu 2015)","plainCitation":"(Kahane and Savulescu 2015)","dontUpdate":true,"noteIndex":0},"citationItems":[{"id":535,"uris":["http://zotero.org/users/4673489/items/UQJSZCMM"],"uri":["http://zotero.org/users/4673489/items/UQJSZCMM"],"itemData":{"id":535,"type":"article-journal","container-title":"Bioethics","DOI":"10.1111/bioe.12045","ISSN":"02699702","issue":"2","language":"en","page":"133-143","source":"CrossRef","title":"Normal Human Variation: Refocussing the Enhancement Debate: Normal Human Variation: Refocussing the Enhancement Debate","title-short":"Normal Human Variation","volume":"29","author":[{"family":"Kahane","given":"Guy"},{"family":"Savulescu","given":"Julian"}],"issued":{"date-parts":[["2015",2]]}}}],"schema":"https://github.com/citation-style-language/schema/raw/master/csl-citation.json"} </w:instrText>
      </w:r>
      <w:r w:rsidRPr="00EF35D9">
        <w:rPr>
          <w:rFonts w:ascii="Times New Roman" w:hAnsi="Times New Roman" w:cs="Times New Roman"/>
          <w:lang w:val="en-US"/>
        </w:rPr>
        <w:fldChar w:fldCharType="separate"/>
      </w:r>
      <w:r w:rsidRPr="00EF35D9">
        <w:rPr>
          <w:rFonts w:ascii="Times New Roman" w:hAnsi="Times New Roman" w:cs="Times New Roman"/>
          <w:noProof/>
          <w:lang w:val="en-US"/>
        </w:rPr>
        <w:t>(Kahane and Savulescu 2015, p. 138)</w:t>
      </w:r>
      <w:r w:rsidRPr="00EF35D9">
        <w:rPr>
          <w:rFonts w:ascii="Times New Roman" w:hAnsi="Times New Roman" w:cs="Times New Roman"/>
          <w:lang w:val="en-US"/>
        </w:rPr>
        <w:fldChar w:fldCharType="end"/>
      </w:r>
    </w:p>
    <w:p w14:paraId="61E8517A" w14:textId="77777777" w:rsidR="00F64164" w:rsidRPr="00EF35D9" w:rsidRDefault="00F64164" w:rsidP="00094C7A">
      <w:pPr>
        <w:autoSpaceDE w:val="0"/>
        <w:autoSpaceDN w:val="0"/>
        <w:adjustRightInd w:val="0"/>
        <w:spacing w:line="360" w:lineRule="auto"/>
        <w:jc w:val="both"/>
        <w:rPr>
          <w:rFonts w:ascii="Times New Roman" w:hAnsi="Times New Roman" w:cs="Times New Roman"/>
          <w:lang w:val="en-US"/>
        </w:rPr>
      </w:pPr>
    </w:p>
    <w:p w14:paraId="00C5B261" w14:textId="19BFC768" w:rsidR="001B14C5" w:rsidRPr="00EF35D9" w:rsidRDefault="001B0401" w:rsidP="00094C7A">
      <w:pPr>
        <w:autoSpaceDE w:val="0"/>
        <w:autoSpaceDN w:val="0"/>
        <w:adjustRightInd w:val="0"/>
        <w:spacing w:line="360" w:lineRule="auto"/>
        <w:jc w:val="both"/>
        <w:rPr>
          <w:rFonts w:ascii="Times New Roman" w:hAnsi="Times New Roman" w:cs="Times New Roman"/>
          <w:lang w:val="en-US"/>
        </w:rPr>
      </w:pPr>
      <w:r w:rsidRPr="00EF35D9">
        <w:rPr>
          <w:rFonts w:ascii="Times New Roman" w:hAnsi="Times New Roman" w:cs="Times New Roman"/>
          <w:lang w:val="en-US"/>
        </w:rPr>
        <w:t>Given this and similar passages by prominent ethicists</w:t>
      </w:r>
      <w:r w:rsidRPr="00EF35D9">
        <w:rPr>
          <w:rStyle w:val="FootnoteReference"/>
          <w:rFonts w:ascii="Times New Roman" w:hAnsi="Times New Roman" w:cs="Times New Roman"/>
          <w:lang w:val="en-US"/>
        </w:rPr>
        <w:footnoteReference w:id="2"/>
      </w:r>
      <w:r w:rsidRPr="00EF35D9">
        <w:rPr>
          <w:rFonts w:ascii="Times New Roman" w:hAnsi="Times New Roman" w:cs="Times New Roman"/>
          <w:lang w:val="en-US"/>
        </w:rPr>
        <w:t>, one can infer that they have adopted</w:t>
      </w:r>
      <w:r w:rsidR="00FE39C8" w:rsidRPr="00EF35D9">
        <w:rPr>
          <w:rFonts w:ascii="Times New Roman" w:hAnsi="Times New Roman" w:cs="Times New Roman"/>
          <w:lang w:val="en-US"/>
        </w:rPr>
        <w:t xml:space="preserve"> </w:t>
      </w:r>
      <w:r w:rsidR="008C5CF6" w:rsidRPr="00EF35D9">
        <w:rPr>
          <w:rFonts w:ascii="Times New Roman" w:hAnsi="Times New Roman" w:cs="Times New Roman"/>
          <w:lang w:val="en-US"/>
        </w:rPr>
        <w:t>a</w:t>
      </w:r>
      <w:r w:rsidR="00FE39C8" w:rsidRPr="00EF35D9">
        <w:rPr>
          <w:rFonts w:ascii="Times New Roman" w:hAnsi="Times New Roman" w:cs="Times New Roman"/>
          <w:lang w:val="en-US"/>
        </w:rPr>
        <w:t xml:space="preserve"> </w:t>
      </w:r>
      <w:r w:rsidR="008C5CF6" w:rsidRPr="00EF35D9">
        <w:rPr>
          <w:rFonts w:ascii="Times New Roman" w:hAnsi="Times New Roman" w:cs="Times New Roman"/>
          <w:lang w:val="en-US"/>
        </w:rPr>
        <w:t xml:space="preserve"> certain </w:t>
      </w:r>
      <w:r w:rsidR="00FE39C8" w:rsidRPr="00EF35D9">
        <w:rPr>
          <w:rFonts w:ascii="Times New Roman" w:hAnsi="Times New Roman" w:cs="Times New Roman"/>
          <w:lang w:val="en-US"/>
        </w:rPr>
        <w:t xml:space="preserve">version of the </w:t>
      </w:r>
      <w:r w:rsidRPr="00EF35D9">
        <w:rPr>
          <w:rFonts w:ascii="Times New Roman" w:hAnsi="Times New Roman" w:cs="Times New Roman"/>
          <w:lang w:val="en-US"/>
        </w:rPr>
        <w:t xml:space="preserve">picture of human evolution advanced by evolutionary psychologists in the 1980s and 1990s </w:t>
      </w:r>
      <w:r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2mYig5po","properties":{"formattedCitation":"(Barkow, Cosmides, and Tooby 1992)","plainCitation":"(Barkow, Cosmides, and Tooby 1992)","dontUpdate":true,"noteIndex":0},"citationItems":[{"id":589,"uris":["http://zotero.org/users/4673489/items/EHB84EQD"],"uri":["http://zotero.org/users/4673489/items/EHB84EQD"],"itemData":{"id":589,"type":"book","call-number":"BF711 .A33 1992","event-place":"New York","ISBN":"978-0-19-506023-2","number-of-pages":"666","publisher":"Oxford University Press","publisher-place":"New York","source":"Library of Congress ISBN","title":"The Adapted mind: evolutionary psychology and the generation of culture","title-short":"The Adapted mind","editor":[{"family":"Barkow","given":"Jerome H."},{"family":"Cosmides","given":"Leda"},{"family":"Tooby","given":"John"}],"issued":{"date-parts":[["1992"]]}}}],"schema":"https://github.com/citation-style-language/schema/raw/master/csl-citation.json"} </w:instrText>
      </w:r>
      <w:r w:rsidRPr="00EF35D9">
        <w:rPr>
          <w:rFonts w:ascii="Times New Roman" w:hAnsi="Times New Roman" w:cs="Times New Roman"/>
          <w:lang w:val="en-US"/>
        </w:rPr>
        <w:fldChar w:fldCharType="separate"/>
      </w:r>
      <w:r w:rsidRPr="00EF35D9">
        <w:rPr>
          <w:rFonts w:ascii="Times New Roman" w:hAnsi="Times New Roman" w:cs="Times New Roman"/>
          <w:noProof/>
          <w:lang w:val="en-US"/>
        </w:rPr>
        <w:t>(with locus classicus being Barkow, Cosmides, and Tooby 1992)</w:t>
      </w:r>
      <w:r w:rsidRPr="00EF35D9">
        <w:rPr>
          <w:rFonts w:ascii="Times New Roman" w:hAnsi="Times New Roman" w:cs="Times New Roman"/>
          <w:lang w:val="en-US"/>
        </w:rPr>
        <w:fldChar w:fldCharType="end"/>
      </w:r>
      <w:r w:rsidRPr="00EF35D9">
        <w:rPr>
          <w:rFonts w:ascii="Times New Roman" w:hAnsi="Times New Roman" w:cs="Times New Roman"/>
          <w:lang w:val="en-US"/>
        </w:rPr>
        <w:t xml:space="preserve">. In this picture, the vast majority of human evolution took place in an environment of small-scale hunter-gatherer societies (the ‘environment of evolutionary </w:t>
      </w:r>
      <w:proofErr w:type="spellStart"/>
      <w:r w:rsidRPr="00EF35D9">
        <w:rPr>
          <w:rFonts w:ascii="Times New Roman" w:hAnsi="Times New Roman" w:cs="Times New Roman"/>
          <w:lang w:val="en-US"/>
        </w:rPr>
        <w:t>adaptedness</w:t>
      </w:r>
      <w:proofErr w:type="spellEnd"/>
      <w:r w:rsidRPr="00EF35D9">
        <w:rPr>
          <w:rFonts w:ascii="Times New Roman" w:hAnsi="Times New Roman" w:cs="Times New Roman"/>
          <w:lang w:val="en-US"/>
        </w:rPr>
        <w:t xml:space="preserve">’ or EEA), and hence the human mind is built with innate cognitive mechanisms designed for the specific challenges of the EEA. </w:t>
      </w:r>
      <w:r w:rsidR="00EC538F" w:rsidRPr="00EF35D9">
        <w:rPr>
          <w:rFonts w:ascii="Times New Roman" w:hAnsi="Times New Roman" w:cs="Times New Roman"/>
          <w:lang w:val="en-US"/>
        </w:rPr>
        <w:t xml:space="preserve">Since </w:t>
      </w:r>
      <w:r w:rsidR="00A15512" w:rsidRPr="00EF35D9">
        <w:rPr>
          <w:rFonts w:ascii="Times New Roman" w:hAnsi="Times New Roman" w:cs="Times New Roman"/>
          <w:lang w:val="en-US"/>
        </w:rPr>
        <w:t>contemporary</w:t>
      </w:r>
      <w:r w:rsidR="00EC538F" w:rsidRPr="00EF35D9">
        <w:rPr>
          <w:rFonts w:ascii="Times New Roman" w:hAnsi="Times New Roman" w:cs="Times New Roman"/>
          <w:lang w:val="en-US"/>
        </w:rPr>
        <w:t xml:space="preserve"> social and physical environments are vastly different from the EEA</w:t>
      </w:r>
      <w:r w:rsidRPr="00EF35D9">
        <w:rPr>
          <w:rFonts w:ascii="Times New Roman" w:hAnsi="Times New Roman" w:cs="Times New Roman"/>
          <w:lang w:val="en-US"/>
        </w:rPr>
        <w:t xml:space="preserve">, </w:t>
      </w:r>
      <w:r w:rsidR="00844B30" w:rsidRPr="00EF35D9">
        <w:rPr>
          <w:rFonts w:ascii="Times New Roman" w:hAnsi="Times New Roman" w:cs="Times New Roman"/>
          <w:lang w:val="en-US"/>
        </w:rPr>
        <w:t>our evolved cognitive</w:t>
      </w:r>
      <w:r w:rsidRPr="00EF35D9">
        <w:rPr>
          <w:rFonts w:ascii="Times New Roman" w:hAnsi="Times New Roman" w:cs="Times New Roman"/>
          <w:lang w:val="en-US"/>
        </w:rPr>
        <w:t xml:space="preserve"> mechanisms are not necessarily adaptive to our </w:t>
      </w:r>
      <w:r w:rsidR="004259A8" w:rsidRPr="00EF35D9">
        <w:rPr>
          <w:rFonts w:ascii="Times New Roman" w:hAnsi="Times New Roman" w:cs="Times New Roman"/>
          <w:lang w:val="en-US"/>
        </w:rPr>
        <w:t>contemporary</w:t>
      </w:r>
      <w:r w:rsidRPr="00EF35D9">
        <w:rPr>
          <w:rFonts w:ascii="Times New Roman" w:hAnsi="Times New Roman" w:cs="Times New Roman"/>
          <w:lang w:val="en-US"/>
        </w:rPr>
        <w:t xml:space="preserve"> large-scale, highly technological societies. </w:t>
      </w:r>
    </w:p>
    <w:p w14:paraId="288A9CCC" w14:textId="426B9F0B" w:rsidR="00B07332" w:rsidRPr="00EF35D9" w:rsidRDefault="00B13D4F" w:rsidP="001B14C5">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It is doubtful whether </w:t>
      </w:r>
      <w:r w:rsidR="003231DD" w:rsidRPr="00EF35D9">
        <w:rPr>
          <w:rFonts w:ascii="Times New Roman" w:hAnsi="Times New Roman" w:cs="Times New Roman"/>
          <w:lang w:val="en-US"/>
        </w:rPr>
        <w:t xml:space="preserve">evolutionary psychologists ever held </w:t>
      </w:r>
      <w:r w:rsidR="0092360E" w:rsidRPr="00EF35D9">
        <w:rPr>
          <w:rFonts w:ascii="Times New Roman" w:hAnsi="Times New Roman" w:cs="Times New Roman"/>
          <w:lang w:val="en-US"/>
        </w:rPr>
        <w:t xml:space="preserve">this </w:t>
      </w:r>
      <w:r w:rsidR="00E32EE8" w:rsidRPr="00EF35D9">
        <w:rPr>
          <w:rFonts w:ascii="Times New Roman" w:hAnsi="Times New Roman" w:cs="Times New Roman"/>
          <w:lang w:val="en-US"/>
        </w:rPr>
        <w:t xml:space="preserve">simple and </w:t>
      </w:r>
      <w:r w:rsidR="0092360E" w:rsidRPr="00EF35D9">
        <w:rPr>
          <w:rFonts w:ascii="Times New Roman" w:hAnsi="Times New Roman" w:cs="Times New Roman"/>
          <w:lang w:val="en-US"/>
        </w:rPr>
        <w:t xml:space="preserve">sweeping theory of the evolution of cognition. </w:t>
      </w:r>
      <w:r w:rsidR="00D03007" w:rsidRPr="00EF35D9">
        <w:rPr>
          <w:rFonts w:ascii="Times New Roman" w:hAnsi="Times New Roman" w:cs="Times New Roman"/>
          <w:lang w:val="en-US"/>
        </w:rPr>
        <w:t xml:space="preserve">The most </w:t>
      </w:r>
      <w:r w:rsidR="003A7B2B" w:rsidRPr="00EF35D9">
        <w:rPr>
          <w:rFonts w:ascii="Times New Roman" w:hAnsi="Times New Roman" w:cs="Times New Roman"/>
          <w:lang w:val="en-US"/>
        </w:rPr>
        <w:t xml:space="preserve">focus has been on certain types of cognition, such as </w:t>
      </w:r>
      <w:r w:rsidR="004000B2" w:rsidRPr="00EF35D9">
        <w:rPr>
          <w:rFonts w:ascii="Times New Roman" w:hAnsi="Times New Roman" w:cs="Times New Roman"/>
          <w:lang w:val="en-US"/>
        </w:rPr>
        <w:t xml:space="preserve">mechanisms for </w:t>
      </w:r>
      <w:r w:rsidR="003A7B2B" w:rsidRPr="00EF35D9">
        <w:rPr>
          <w:rFonts w:ascii="Times New Roman" w:hAnsi="Times New Roman" w:cs="Times New Roman"/>
          <w:lang w:val="en-US"/>
        </w:rPr>
        <w:t>sexual attraction</w:t>
      </w:r>
      <w:r w:rsidR="003F3B63" w:rsidRPr="00EF35D9">
        <w:rPr>
          <w:rFonts w:ascii="Times New Roman" w:hAnsi="Times New Roman" w:cs="Times New Roman"/>
          <w:lang w:val="en-US"/>
        </w:rPr>
        <w:t xml:space="preserve">, </w:t>
      </w:r>
      <w:r w:rsidR="00A70845" w:rsidRPr="00EF35D9">
        <w:rPr>
          <w:rFonts w:ascii="Times New Roman" w:hAnsi="Times New Roman" w:cs="Times New Roman"/>
          <w:lang w:val="en-US"/>
        </w:rPr>
        <w:t xml:space="preserve">for </w:t>
      </w:r>
      <w:r w:rsidR="00D45FD9" w:rsidRPr="00EF35D9">
        <w:rPr>
          <w:rFonts w:ascii="Times New Roman" w:hAnsi="Times New Roman" w:cs="Times New Roman"/>
          <w:lang w:val="en-US"/>
        </w:rPr>
        <w:t>food aversions</w:t>
      </w:r>
      <w:r w:rsidR="003F3B63" w:rsidRPr="00EF35D9">
        <w:rPr>
          <w:rFonts w:ascii="Times New Roman" w:hAnsi="Times New Roman" w:cs="Times New Roman"/>
          <w:lang w:val="en-US"/>
        </w:rPr>
        <w:t>, or for certain sexual taboos like incest</w:t>
      </w:r>
      <w:r w:rsidR="001777B2" w:rsidRPr="00EF35D9">
        <w:rPr>
          <w:rFonts w:ascii="Times New Roman" w:hAnsi="Times New Roman" w:cs="Times New Roman"/>
          <w:lang w:val="en-US"/>
        </w:rPr>
        <w:t xml:space="preserve"> </w:t>
      </w:r>
      <w:r w:rsidR="003F3B63"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2p6ebpv4oc","properties":{"formattedCitation":"(Buss 2019)","plainCitation":"(Buss 2019)","noteIndex":0},"citationItems":[{"id":6088,"uris":["http://zotero.org/users/4673489/items/AN4MPEPG"],"uri":["http://zotero.org/users/4673489/items/AN4MPEPG"],"itemData":{"id":6088,"type":"book","call-number":"BF698.95 .B87 2019","edition":"6th Edition","event-place":"New York","ISBN":"978-1-138-08818-4","language":"en","publisher":"Routledge","publisher-place":"New York","source":"Library of Congress ISBN","title":"Evolutionary psychology: the new science of the mind","title-short":"Evolutionary psychology","author":[{"family":"Buss","given":"David M."}],"issued":{"date-parts":[["2019"]]}}}],"schema":"https://github.com/citation-style-language/schema/raw/master/csl-citation.json"} </w:instrText>
      </w:r>
      <w:r w:rsidR="003F3B63" w:rsidRPr="00EF35D9">
        <w:rPr>
          <w:rFonts w:ascii="Times New Roman" w:hAnsi="Times New Roman" w:cs="Times New Roman"/>
          <w:lang w:val="en-US"/>
        </w:rPr>
        <w:fldChar w:fldCharType="separate"/>
      </w:r>
      <w:r w:rsidR="00A0645A" w:rsidRPr="00EF35D9">
        <w:rPr>
          <w:rFonts w:ascii="Times New Roman" w:hAnsi="Times New Roman" w:cs="Times New Roman"/>
        </w:rPr>
        <w:t>(Buss 2019)</w:t>
      </w:r>
      <w:r w:rsidR="003F3B63" w:rsidRPr="00EF35D9">
        <w:rPr>
          <w:rFonts w:ascii="Times New Roman" w:hAnsi="Times New Roman" w:cs="Times New Roman"/>
          <w:lang w:val="en-US"/>
        </w:rPr>
        <w:fldChar w:fldCharType="end"/>
      </w:r>
      <w:r w:rsidR="00150608" w:rsidRPr="00EF35D9">
        <w:rPr>
          <w:rFonts w:ascii="Times New Roman" w:hAnsi="Times New Roman" w:cs="Times New Roman"/>
          <w:lang w:val="en-US"/>
        </w:rPr>
        <w:t xml:space="preserve">. To what extent </w:t>
      </w:r>
      <w:r w:rsidR="00114551" w:rsidRPr="00EF35D9">
        <w:rPr>
          <w:rFonts w:ascii="Times New Roman" w:hAnsi="Times New Roman" w:cs="Times New Roman"/>
          <w:lang w:val="en-US"/>
        </w:rPr>
        <w:t>it can be generalized to</w:t>
      </w:r>
      <w:r w:rsidR="004B6D94" w:rsidRPr="00EF35D9">
        <w:rPr>
          <w:rFonts w:ascii="Times New Roman" w:hAnsi="Times New Roman" w:cs="Times New Roman"/>
          <w:lang w:val="en-US"/>
        </w:rPr>
        <w:t xml:space="preserve"> all </w:t>
      </w:r>
      <w:r w:rsidR="009F1ADF" w:rsidRPr="00EF35D9">
        <w:rPr>
          <w:rFonts w:ascii="Times New Roman" w:hAnsi="Times New Roman" w:cs="Times New Roman"/>
          <w:lang w:val="en-US"/>
        </w:rPr>
        <w:t xml:space="preserve">human </w:t>
      </w:r>
      <w:r w:rsidR="00A22BC2" w:rsidRPr="00EF35D9">
        <w:rPr>
          <w:rFonts w:ascii="Times New Roman" w:hAnsi="Times New Roman" w:cs="Times New Roman"/>
          <w:lang w:val="en-US"/>
        </w:rPr>
        <w:t>cognition</w:t>
      </w:r>
      <w:r w:rsidR="009F1ADF" w:rsidRPr="00EF35D9">
        <w:rPr>
          <w:rFonts w:ascii="Times New Roman" w:hAnsi="Times New Roman" w:cs="Times New Roman"/>
          <w:lang w:val="en-US"/>
        </w:rPr>
        <w:t xml:space="preserve"> </w:t>
      </w:r>
      <w:r w:rsidR="00A22BC2" w:rsidRPr="00EF35D9">
        <w:rPr>
          <w:rFonts w:ascii="Times New Roman" w:hAnsi="Times New Roman" w:cs="Times New Roman"/>
          <w:lang w:val="en-US"/>
        </w:rPr>
        <w:t>is rather more doubtful</w:t>
      </w:r>
      <w:r w:rsidR="0012344E" w:rsidRPr="00EF35D9">
        <w:rPr>
          <w:rFonts w:ascii="Times New Roman" w:hAnsi="Times New Roman" w:cs="Times New Roman"/>
          <w:lang w:val="en-US"/>
        </w:rPr>
        <w:t xml:space="preserve"> </w:t>
      </w:r>
      <w:r w:rsidR="005A294B" w:rsidRPr="00EF35D9">
        <w:rPr>
          <w:rFonts w:ascii="Times New Roman" w:hAnsi="Times New Roman" w:cs="Times New Roman"/>
          <w:lang w:val="en-US"/>
        </w:rPr>
        <w:t xml:space="preserve">– some </w:t>
      </w:r>
      <w:r w:rsidR="00BF192A"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1vejd545r9","properties":{"formattedCitation":"(Buller 2006, 881)","plainCitation":"(Buller 2006, 881)","noteIndex":0},"citationItems":[{"id":6229,"uris":["http://zotero.org/users/4673489/items/RRJVGSND"],"uri":["http://zotero.org/users/4673489/items/RRJVGSND"],"itemData":{"id":6229,"type":"book","abstract":"Was human nature designed by natural selection in the Pleistocene epoch? The dominant view in evolutionary psychology holds that it was—that our psychological adaptations were designed tens of thousands of years ago to solve problems faced by our hunter-gatherer ancestors. In this provocative and lively book, David Buller examines in detail the major claims of evolutionary psychology—the paradigm popularized by Steven Pinker in The Blank Slate and by David Buss in The Evolution of Desire—and rejects them all. This does not mean that we cannot apply evolutionary theory to human psychology, says Buller, but that the conventional wisdom in evolutionary psychology is misguided.Evolutionary psychology employs a kind of reverse engineering to explain the evolved design of the mind, figuring out the adaptive problems our ancestors faced and then inferring the psychological adaptations that evolved to solve them. In the carefully argued central chapters of Adapting Minds, Buller scrutinizes several of evolutionary psychology's most highly publicized \"discoveries,\" including \"discriminative parental solicitude\" (the idea that stepparents abuse their stepchildren at a higher rate than genetic parents abuse their biological children). Drawing on a wide range of empirical research, including his own large-scale study of child abuse, he shows that none is actually supported by the evidence.Buller argues that our minds are not adapted to the Pleistocene, but, like the immune system, are continually adapting, over both evolutionary time and individual lifetimes. We must move beyond the reigning orthodoxy of evolutionary psychology to reach an accurate understanding of how human psychology is influenced by evolution. When we do, Buller claims, we will abandon not only the quest for human nature but the very idea of human nature itself.","ISBN":"978-0-262-26182-1","language":"en","note":"Google-Books-ID: dQ5MGDvn8eIC","number-of-pages":"582","publisher":"MIT Press","source":"Google Books","title":"Adapting Minds: Evolutionary Psychology and the Persistent Quest for Human Nature","title-short":"Adapting Minds","author":[{"family":"Buller","given":"David J."}],"issued":{"date-parts":[["2006",2,17]]}},"locator":"881"}],"schema":"https://github.com/citation-style-language/schema/raw/master/csl-citation.json"} </w:instrText>
      </w:r>
      <w:r w:rsidR="00BF192A" w:rsidRPr="00EF35D9">
        <w:rPr>
          <w:rFonts w:ascii="Times New Roman" w:hAnsi="Times New Roman" w:cs="Times New Roman"/>
          <w:lang w:val="en-US"/>
        </w:rPr>
        <w:fldChar w:fldCharType="separate"/>
      </w:r>
      <w:r w:rsidR="00A0645A" w:rsidRPr="00EF35D9">
        <w:rPr>
          <w:rFonts w:ascii="Times New Roman" w:hAnsi="Times New Roman" w:cs="Times New Roman"/>
        </w:rPr>
        <w:t>(Buller 2006, 881)</w:t>
      </w:r>
      <w:r w:rsidR="00BF192A" w:rsidRPr="00EF35D9">
        <w:rPr>
          <w:rFonts w:ascii="Times New Roman" w:hAnsi="Times New Roman" w:cs="Times New Roman"/>
          <w:lang w:val="en-US"/>
        </w:rPr>
        <w:fldChar w:fldCharType="end"/>
      </w:r>
      <w:r w:rsidR="00847095" w:rsidRPr="00EF35D9">
        <w:rPr>
          <w:rFonts w:ascii="Times New Roman" w:hAnsi="Times New Roman" w:cs="Times New Roman"/>
          <w:lang w:val="en-US"/>
        </w:rPr>
        <w:t xml:space="preserve"> </w:t>
      </w:r>
      <w:r w:rsidR="005A294B" w:rsidRPr="00EF35D9">
        <w:rPr>
          <w:rFonts w:ascii="Times New Roman" w:hAnsi="Times New Roman" w:cs="Times New Roman"/>
          <w:lang w:val="en-US"/>
        </w:rPr>
        <w:t>have distinguished between evolutionary psychology</w:t>
      </w:r>
      <w:r w:rsidR="009918D4" w:rsidRPr="00EF35D9">
        <w:rPr>
          <w:rFonts w:ascii="Times New Roman" w:hAnsi="Times New Roman" w:cs="Times New Roman"/>
          <w:lang w:val="en-US"/>
        </w:rPr>
        <w:t xml:space="preserve"> (the </w:t>
      </w:r>
      <w:r w:rsidR="007E7319" w:rsidRPr="00EF35D9">
        <w:rPr>
          <w:rFonts w:ascii="Times New Roman" w:hAnsi="Times New Roman" w:cs="Times New Roman"/>
          <w:lang w:val="en-US"/>
        </w:rPr>
        <w:t xml:space="preserve">serious </w:t>
      </w:r>
      <w:r w:rsidR="00E10E95" w:rsidRPr="00EF35D9">
        <w:rPr>
          <w:rFonts w:ascii="Times New Roman" w:hAnsi="Times New Roman" w:cs="Times New Roman"/>
          <w:lang w:val="en-US"/>
        </w:rPr>
        <w:t xml:space="preserve">&amp; detailed </w:t>
      </w:r>
      <w:r w:rsidR="009918D4" w:rsidRPr="00EF35D9">
        <w:rPr>
          <w:rFonts w:ascii="Times New Roman" w:hAnsi="Times New Roman" w:cs="Times New Roman"/>
          <w:lang w:val="en-US"/>
        </w:rPr>
        <w:t>science) and Evolutionary Psychology (the caricature</w:t>
      </w:r>
      <w:r w:rsidR="003B708F" w:rsidRPr="00EF35D9">
        <w:rPr>
          <w:rFonts w:ascii="Times New Roman" w:hAnsi="Times New Roman" w:cs="Times New Roman"/>
          <w:lang w:val="en-US"/>
        </w:rPr>
        <w:t xml:space="preserve"> </w:t>
      </w:r>
      <w:r w:rsidR="00AE24C4" w:rsidRPr="00EF35D9">
        <w:rPr>
          <w:rFonts w:ascii="Times New Roman" w:hAnsi="Times New Roman" w:cs="Times New Roman"/>
          <w:lang w:val="en-US"/>
        </w:rPr>
        <w:t>re</w:t>
      </w:r>
      <w:r w:rsidR="003B708F" w:rsidRPr="00EF35D9">
        <w:rPr>
          <w:rFonts w:ascii="Times New Roman" w:hAnsi="Times New Roman" w:cs="Times New Roman"/>
          <w:lang w:val="en-US"/>
        </w:rPr>
        <w:t>present</w:t>
      </w:r>
      <w:r w:rsidR="00AE24C4" w:rsidRPr="00EF35D9">
        <w:rPr>
          <w:rFonts w:ascii="Times New Roman" w:hAnsi="Times New Roman" w:cs="Times New Roman"/>
          <w:lang w:val="en-US"/>
        </w:rPr>
        <w:t>ed</w:t>
      </w:r>
      <w:r w:rsidR="003B708F" w:rsidRPr="00EF35D9">
        <w:rPr>
          <w:rFonts w:ascii="Times New Roman" w:hAnsi="Times New Roman" w:cs="Times New Roman"/>
          <w:lang w:val="en-US"/>
        </w:rPr>
        <w:t xml:space="preserve"> in </w:t>
      </w:r>
      <w:r w:rsidR="00102661" w:rsidRPr="00EF35D9">
        <w:rPr>
          <w:rFonts w:ascii="Times New Roman" w:hAnsi="Times New Roman" w:cs="Times New Roman"/>
          <w:lang w:val="en-US"/>
        </w:rPr>
        <w:t xml:space="preserve">wider academic circles and </w:t>
      </w:r>
      <w:r w:rsidR="00D85E97" w:rsidRPr="00EF35D9">
        <w:rPr>
          <w:rFonts w:ascii="Times New Roman" w:hAnsi="Times New Roman" w:cs="Times New Roman"/>
          <w:lang w:val="en-US"/>
        </w:rPr>
        <w:t>popular media</w:t>
      </w:r>
      <w:r w:rsidR="00562424" w:rsidRPr="00EF35D9">
        <w:rPr>
          <w:rFonts w:ascii="Times New Roman" w:hAnsi="Times New Roman" w:cs="Times New Roman"/>
          <w:lang w:val="en-US"/>
        </w:rPr>
        <w:t>)</w:t>
      </w:r>
      <w:r w:rsidR="00FB6495" w:rsidRPr="00EF35D9">
        <w:rPr>
          <w:rFonts w:ascii="Times New Roman" w:hAnsi="Times New Roman" w:cs="Times New Roman"/>
          <w:lang w:val="en-US"/>
        </w:rPr>
        <w:t xml:space="preserve">. Without wishing to be too polemic, </w:t>
      </w:r>
      <w:r w:rsidR="00D14D15" w:rsidRPr="00EF35D9">
        <w:rPr>
          <w:rFonts w:ascii="Times New Roman" w:hAnsi="Times New Roman" w:cs="Times New Roman"/>
          <w:lang w:val="en-US"/>
        </w:rPr>
        <w:t xml:space="preserve">it seems as if commentators </w:t>
      </w:r>
      <w:r w:rsidR="00234717" w:rsidRPr="00EF35D9">
        <w:rPr>
          <w:rFonts w:ascii="Times New Roman" w:hAnsi="Times New Roman" w:cs="Times New Roman"/>
          <w:lang w:val="en-US"/>
        </w:rPr>
        <w:t>in the enhancement debate operate with Evolutionary Psychology</w:t>
      </w:r>
      <w:r w:rsidR="003B0BCD" w:rsidRPr="00EF35D9">
        <w:rPr>
          <w:rFonts w:ascii="Times New Roman" w:hAnsi="Times New Roman" w:cs="Times New Roman"/>
          <w:lang w:val="en-US"/>
        </w:rPr>
        <w:t xml:space="preserve">. </w:t>
      </w:r>
    </w:p>
    <w:p w14:paraId="12D2A882" w14:textId="054D2815" w:rsidR="00A73DAB" w:rsidRPr="00EF35D9" w:rsidRDefault="004751F8" w:rsidP="0014024E">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Evolutionary Psychology implies </w:t>
      </w:r>
      <w:r w:rsidR="000A7C5A" w:rsidRPr="00EF35D9">
        <w:rPr>
          <w:rFonts w:ascii="Times New Roman" w:hAnsi="Times New Roman" w:cs="Times New Roman"/>
          <w:lang w:val="en-US"/>
        </w:rPr>
        <w:t xml:space="preserve">an individual-centered view of human evolution. </w:t>
      </w:r>
      <w:r w:rsidR="00225164" w:rsidRPr="00EF35D9">
        <w:rPr>
          <w:rFonts w:ascii="Times New Roman" w:hAnsi="Times New Roman" w:cs="Times New Roman"/>
          <w:lang w:val="en-US"/>
        </w:rPr>
        <w:t>Individuals are the units of selection, and i</w:t>
      </w:r>
      <w:r w:rsidR="006A36A9" w:rsidRPr="00EF35D9">
        <w:rPr>
          <w:rFonts w:ascii="Times New Roman" w:hAnsi="Times New Roman" w:cs="Times New Roman"/>
          <w:lang w:val="en-US"/>
        </w:rPr>
        <w:t>t is the problems faced by individuals</w:t>
      </w:r>
      <w:r w:rsidR="00123DF0" w:rsidRPr="00EF35D9">
        <w:rPr>
          <w:rFonts w:ascii="Times New Roman" w:hAnsi="Times New Roman" w:cs="Times New Roman"/>
          <w:lang w:val="en-US"/>
        </w:rPr>
        <w:t xml:space="preserve"> in past </w:t>
      </w:r>
      <w:r w:rsidR="00345A13" w:rsidRPr="00EF35D9">
        <w:rPr>
          <w:rFonts w:ascii="Times New Roman" w:hAnsi="Times New Roman" w:cs="Times New Roman"/>
          <w:lang w:val="en-US"/>
        </w:rPr>
        <w:t xml:space="preserve">social and </w:t>
      </w:r>
      <w:r w:rsidR="00345A13" w:rsidRPr="00EF35D9">
        <w:rPr>
          <w:rFonts w:ascii="Times New Roman" w:hAnsi="Times New Roman" w:cs="Times New Roman"/>
          <w:lang w:val="en-US"/>
        </w:rPr>
        <w:lastRenderedPageBreak/>
        <w:t xml:space="preserve">physical </w:t>
      </w:r>
      <w:r w:rsidR="00123DF0" w:rsidRPr="00EF35D9">
        <w:rPr>
          <w:rFonts w:ascii="Times New Roman" w:hAnsi="Times New Roman" w:cs="Times New Roman"/>
          <w:lang w:val="en-US"/>
        </w:rPr>
        <w:t xml:space="preserve">environments that shape </w:t>
      </w:r>
      <w:r w:rsidR="00263B04" w:rsidRPr="00EF35D9">
        <w:rPr>
          <w:rFonts w:ascii="Times New Roman" w:hAnsi="Times New Roman" w:cs="Times New Roman"/>
          <w:lang w:val="en-US"/>
        </w:rPr>
        <w:t xml:space="preserve">our traits </w:t>
      </w:r>
      <w:r w:rsidR="00B333A5" w:rsidRPr="00EF35D9">
        <w:rPr>
          <w:rFonts w:ascii="Times New Roman" w:hAnsi="Times New Roman" w:cs="Times New Roman"/>
          <w:lang w:val="en-US"/>
        </w:rPr>
        <w:t xml:space="preserve">today. </w:t>
      </w:r>
      <w:r w:rsidR="00690D21" w:rsidRPr="00EF35D9">
        <w:rPr>
          <w:rFonts w:ascii="Times New Roman" w:hAnsi="Times New Roman" w:cs="Times New Roman"/>
          <w:lang w:val="en-US"/>
        </w:rPr>
        <w:t xml:space="preserve">This </w:t>
      </w:r>
      <w:r w:rsidR="004E2EB0" w:rsidRPr="00EF35D9">
        <w:rPr>
          <w:rFonts w:ascii="Times New Roman" w:hAnsi="Times New Roman" w:cs="Times New Roman"/>
          <w:lang w:val="en-US"/>
        </w:rPr>
        <w:t>is</w:t>
      </w:r>
      <w:r w:rsidR="002E03C0" w:rsidRPr="00EF35D9">
        <w:rPr>
          <w:rFonts w:ascii="Times New Roman" w:hAnsi="Times New Roman" w:cs="Times New Roman"/>
          <w:lang w:val="en-US"/>
        </w:rPr>
        <w:t xml:space="preserve"> readily</w:t>
      </w:r>
      <w:r w:rsidR="004E2EB0" w:rsidRPr="00EF35D9">
        <w:rPr>
          <w:rFonts w:ascii="Times New Roman" w:hAnsi="Times New Roman" w:cs="Times New Roman"/>
          <w:lang w:val="en-US"/>
        </w:rPr>
        <w:t xml:space="preserve"> compatible </w:t>
      </w:r>
      <w:r w:rsidR="002E03C0" w:rsidRPr="00EF35D9">
        <w:rPr>
          <w:rFonts w:ascii="Times New Roman" w:hAnsi="Times New Roman" w:cs="Times New Roman"/>
          <w:lang w:val="en-US"/>
        </w:rPr>
        <w:t xml:space="preserve">with the LVE, </w:t>
      </w:r>
      <w:r w:rsidR="004D28EC" w:rsidRPr="00EF35D9">
        <w:rPr>
          <w:rFonts w:ascii="Times New Roman" w:hAnsi="Times New Roman" w:cs="Times New Roman"/>
          <w:lang w:val="en-US"/>
        </w:rPr>
        <w:t xml:space="preserve">which only evaluates </w:t>
      </w:r>
      <w:r w:rsidR="00EB3620" w:rsidRPr="00EF35D9">
        <w:rPr>
          <w:rFonts w:ascii="Times New Roman" w:hAnsi="Times New Roman" w:cs="Times New Roman"/>
          <w:lang w:val="en-US"/>
        </w:rPr>
        <w:t xml:space="preserve">the impacts of </w:t>
      </w:r>
      <w:r w:rsidR="007A333F" w:rsidRPr="00EF35D9">
        <w:rPr>
          <w:rFonts w:ascii="Times New Roman" w:hAnsi="Times New Roman" w:cs="Times New Roman"/>
          <w:lang w:val="en-US"/>
        </w:rPr>
        <w:t xml:space="preserve">enhancement technologies on </w:t>
      </w:r>
      <w:r w:rsidR="00E11081" w:rsidRPr="00EF35D9">
        <w:rPr>
          <w:rFonts w:ascii="Times New Roman" w:hAnsi="Times New Roman" w:cs="Times New Roman"/>
          <w:lang w:val="en-US"/>
        </w:rPr>
        <w:t xml:space="preserve">individuals. </w:t>
      </w:r>
    </w:p>
    <w:p w14:paraId="2B275B56" w14:textId="6466DC40" w:rsidR="002A18D0" w:rsidRPr="00EF35D9" w:rsidRDefault="005579E1" w:rsidP="00AA55C2">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Two normative consequences can be drawn from this view of human evolution, both of which support the LVE. The first is the</w:t>
      </w:r>
      <w:r w:rsidR="009124C4" w:rsidRPr="00EF35D9">
        <w:rPr>
          <w:rFonts w:ascii="Times New Roman" w:hAnsi="Times New Roman" w:cs="Times New Roman"/>
          <w:lang w:val="en-US"/>
        </w:rPr>
        <w:t xml:space="preserve"> </w:t>
      </w:r>
      <w:r w:rsidR="009124C4" w:rsidRPr="00EF35D9">
        <w:rPr>
          <w:rFonts w:ascii="Times New Roman" w:hAnsi="Times New Roman" w:cs="Times New Roman"/>
          <w:i/>
          <w:iCs/>
          <w:lang w:val="en-US"/>
        </w:rPr>
        <w:t>duty to enhance</w:t>
      </w:r>
      <w:r w:rsidR="00930845" w:rsidRPr="00EF35D9">
        <w:rPr>
          <w:rFonts w:ascii="Times New Roman" w:hAnsi="Times New Roman" w:cs="Times New Roman"/>
          <w:lang w:val="en-US"/>
        </w:rPr>
        <w:t xml:space="preserve">, given that </w:t>
      </w:r>
      <w:r w:rsidR="00A13B0F" w:rsidRPr="00EF35D9">
        <w:rPr>
          <w:rFonts w:ascii="Times New Roman" w:hAnsi="Times New Roman" w:cs="Times New Roman"/>
          <w:lang w:val="en-US"/>
        </w:rPr>
        <w:t>humans are adaptive in the EEA but maladaptive in contemporary society</w:t>
      </w:r>
      <w:r w:rsidR="00FC7DEA" w:rsidRPr="00EF35D9">
        <w:rPr>
          <w:rFonts w:ascii="Times New Roman" w:hAnsi="Times New Roman" w:cs="Times New Roman"/>
          <w:lang w:val="en-US"/>
        </w:rPr>
        <w:t>.</w:t>
      </w:r>
      <w:r w:rsidR="005D795C" w:rsidRPr="00EF35D9">
        <w:rPr>
          <w:rFonts w:ascii="Times New Roman" w:hAnsi="Times New Roman" w:cs="Times New Roman"/>
          <w:lang w:val="en-US"/>
        </w:rPr>
        <w:t xml:space="preserve"> </w:t>
      </w:r>
      <w:r w:rsidR="00AA55C2" w:rsidRPr="00EF35D9">
        <w:rPr>
          <w:rFonts w:ascii="Times New Roman" w:hAnsi="Times New Roman" w:cs="Times New Roman"/>
          <w:lang w:val="en-US"/>
        </w:rPr>
        <w:t xml:space="preserve">This can lead to considerations of </w:t>
      </w:r>
      <w:r w:rsidR="00AA55C2" w:rsidRPr="00EF35D9">
        <w:rPr>
          <w:rFonts w:ascii="Times New Roman" w:hAnsi="Times New Roman" w:cs="Times New Roman"/>
          <w:i/>
          <w:iCs/>
          <w:lang w:val="en-US"/>
        </w:rPr>
        <w:t xml:space="preserve">justice </w:t>
      </w:r>
      <w:r w:rsidR="00C71835" w:rsidRPr="00EF35D9">
        <w:rPr>
          <w:rFonts w:ascii="Times New Roman" w:hAnsi="Times New Roman" w:cs="Times New Roman"/>
          <w:lang w:val="en-US"/>
        </w:rPr>
        <w:t xml:space="preserve">being incorporated into the LVE </w:t>
      </w:r>
      <w:r w:rsidR="00EA6DD7"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2bau64o7af","properties":{"formattedCitation":"(Buchanan 2000)","plainCitation":"(Buchanan 2000)","noteIndex":0},"citationItems":[{"id":5937,"uris":["http://zotero.org/users/4673489/items/XENB2CTL"],"uri":["http://zotero.org/users/4673489/items/XENB2CTL"],"itemData":{"id":5937,"type":"book","call-number":"QH431 .F8765 2000","event-place":"Cambridge, U.K. ; New York","ISBN":"978-0-521-66001-3","language":"en","number-of-pages":"398","publisher":"Cambridge University Press","publisher-place":"Cambridge, U.K. ; New York","source":"Library of Congress ISBN","title":"From chance to choice: genetics and justice","title-short":"From chance to choice","editor":[{"family":"Buchanan","given":"Allen"}],"issued":{"date-parts":[["2000"]]}}}],"schema":"https://github.com/citation-style-language/schema/raw/master/csl-citation.json"} </w:instrText>
      </w:r>
      <w:r w:rsidR="00EA6DD7" w:rsidRPr="00EF35D9">
        <w:rPr>
          <w:rFonts w:ascii="Times New Roman" w:hAnsi="Times New Roman" w:cs="Times New Roman"/>
          <w:lang w:val="en-US"/>
        </w:rPr>
        <w:fldChar w:fldCharType="separate"/>
      </w:r>
      <w:r w:rsidR="00CE1E68" w:rsidRPr="00EF35D9">
        <w:rPr>
          <w:rFonts w:ascii="Times New Roman" w:hAnsi="Times New Roman" w:cs="Times New Roman"/>
        </w:rPr>
        <w:t>(Buchanan 2000)</w:t>
      </w:r>
      <w:r w:rsidR="00EA6DD7" w:rsidRPr="00EF35D9">
        <w:rPr>
          <w:rFonts w:ascii="Times New Roman" w:hAnsi="Times New Roman" w:cs="Times New Roman"/>
          <w:lang w:val="en-US"/>
        </w:rPr>
        <w:fldChar w:fldCharType="end"/>
      </w:r>
      <w:r w:rsidR="00EA6DD7" w:rsidRPr="00EF35D9">
        <w:rPr>
          <w:rFonts w:ascii="Times New Roman" w:hAnsi="Times New Roman" w:cs="Times New Roman"/>
          <w:lang w:val="en-US"/>
        </w:rPr>
        <w:t xml:space="preserve">, since </w:t>
      </w:r>
      <w:r w:rsidR="00475B43" w:rsidRPr="00EF35D9">
        <w:rPr>
          <w:rFonts w:ascii="Times New Roman" w:hAnsi="Times New Roman" w:cs="Times New Roman"/>
          <w:lang w:val="en-US"/>
        </w:rPr>
        <w:t xml:space="preserve">if an enhancement is </w:t>
      </w:r>
      <w:r w:rsidR="00B903CE" w:rsidRPr="00EF35D9">
        <w:rPr>
          <w:rFonts w:ascii="Times New Roman" w:hAnsi="Times New Roman" w:cs="Times New Roman"/>
          <w:lang w:val="en-US"/>
        </w:rPr>
        <w:t>clearly effective</w:t>
      </w:r>
      <w:r w:rsidR="00494715" w:rsidRPr="00EF35D9">
        <w:rPr>
          <w:rFonts w:ascii="Times New Roman" w:hAnsi="Times New Roman" w:cs="Times New Roman"/>
          <w:lang w:val="en-US"/>
        </w:rPr>
        <w:t xml:space="preserve"> (e.g., </w:t>
      </w:r>
      <w:r w:rsidR="003F4818" w:rsidRPr="00EF35D9">
        <w:rPr>
          <w:rFonts w:ascii="Times New Roman" w:hAnsi="Times New Roman" w:cs="Times New Roman"/>
          <w:lang w:val="en-US"/>
        </w:rPr>
        <w:t xml:space="preserve">a </w:t>
      </w:r>
      <w:r w:rsidR="00494715" w:rsidRPr="00EF35D9">
        <w:rPr>
          <w:rFonts w:ascii="Times New Roman" w:hAnsi="Times New Roman" w:cs="Times New Roman"/>
          <w:lang w:val="en-US"/>
        </w:rPr>
        <w:t>vaccine</w:t>
      </w:r>
      <w:r w:rsidR="000D0DFD" w:rsidRPr="00EF35D9">
        <w:rPr>
          <w:rFonts w:ascii="Times New Roman" w:hAnsi="Times New Roman" w:cs="Times New Roman"/>
          <w:lang w:val="en-US"/>
        </w:rPr>
        <w:t>, or education</w:t>
      </w:r>
      <w:r w:rsidR="00494715" w:rsidRPr="00EF35D9">
        <w:rPr>
          <w:rFonts w:ascii="Times New Roman" w:hAnsi="Times New Roman" w:cs="Times New Roman"/>
          <w:lang w:val="en-US"/>
        </w:rPr>
        <w:t xml:space="preserve">) </w:t>
      </w:r>
      <w:r w:rsidR="00E17210" w:rsidRPr="00EF35D9">
        <w:rPr>
          <w:rFonts w:ascii="Times New Roman" w:hAnsi="Times New Roman" w:cs="Times New Roman"/>
          <w:lang w:val="en-US"/>
        </w:rPr>
        <w:t>it should be made available to everyone</w:t>
      </w:r>
      <w:r w:rsidR="005833F1" w:rsidRPr="00EF35D9">
        <w:rPr>
          <w:rFonts w:ascii="Times New Roman" w:hAnsi="Times New Roman" w:cs="Times New Roman"/>
          <w:lang w:val="en-US"/>
        </w:rPr>
        <w:t>, regardless</w:t>
      </w:r>
      <w:r w:rsidR="009C43A0" w:rsidRPr="00EF35D9">
        <w:rPr>
          <w:rFonts w:ascii="Times New Roman" w:hAnsi="Times New Roman" w:cs="Times New Roman"/>
          <w:lang w:val="en-US"/>
        </w:rPr>
        <w:t xml:space="preserve"> of their income</w:t>
      </w:r>
      <w:r w:rsidR="002708D5" w:rsidRPr="00EF35D9">
        <w:rPr>
          <w:rFonts w:ascii="Times New Roman" w:hAnsi="Times New Roman" w:cs="Times New Roman"/>
          <w:lang w:val="en-US"/>
        </w:rPr>
        <w:t xml:space="preserve"> or even </w:t>
      </w:r>
      <w:r w:rsidR="00EF07AE" w:rsidRPr="00EF35D9">
        <w:rPr>
          <w:rFonts w:ascii="Times New Roman" w:hAnsi="Times New Roman" w:cs="Times New Roman"/>
          <w:lang w:val="en-US"/>
        </w:rPr>
        <w:t>personal opinion.</w:t>
      </w:r>
    </w:p>
    <w:p w14:paraId="565BEAAD" w14:textId="3ADA3E0C" w:rsidR="005A3FAD" w:rsidRPr="00EF35D9" w:rsidRDefault="003A7111" w:rsidP="00094C7A">
      <w:pPr>
        <w:autoSpaceDE w:val="0"/>
        <w:autoSpaceDN w:val="0"/>
        <w:adjustRightInd w:val="0"/>
        <w:spacing w:line="360" w:lineRule="auto"/>
        <w:jc w:val="both"/>
        <w:rPr>
          <w:rFonts w:ascii="Times New Roman" w:hAnsi="Times New Roman" w:cs="Times New Roman"/>
          <w:lang w:val="en-US"/>
        </w:rPr>
      </w:pPr>
      <w:r w:rsidRPr="00EF35D9">
        <w:rPr>
          <w:rFonts w:ascii="Times New Roman" w:hAnsi="Times New Roman" w:cs="Times New Roman"/>
          <w:lang w:val="en-US"/>
        </w:rPr>
        <w:tab/>
      </w:r>
      <w:r w:rsidR="00A062B5" w:rsidRPr="00EF35D9">
        <w:rPr>
          <w:rFonts w:ascii="Times New Roman" w:hAnsi="Times New Roman" w:cs="Times New Roman"/>
          <w:lang w:val="en-US"/>
        </w:rPr>
        <w:t xml:space="preserve">The </w:t>
      </w:r>
      <w:r w:rsidR="00A42AA2" w:rsidRPr="00EF35D9">
        <w:rPr>
          <w:rFonts w:ascii="Times New Roman" w:hAnsi="Times New Roman" w:cs="Times New Roman"/>
          <w:lang w:val="en-US"/>
        </w:rPr>
        <w:t>second normative statement</w:t>
      </w:r>
      <w:r w:rsidR="003A755E" w:rsidRPr="00EF35D9">
        <w:rPr>
          <w:rFonts w:ascii="Times New Roman" w:hAnsi="Times New Roman" w:cs="Times New Roman"/>
          <w:lang w:val="en-US"/>
        </w:rPr>
        <w:t xml:space="preserve"> </w:t>
      </w:r>
      <w:r w:rsidR="00A42AA2" w:rsidRPr="00EF35D9">
        <w:rPr>
          <w:rFonts w:ascii="Times New Roman" w:hAnsi="Times New Roman" w:cs="Times New Roman"/>
          <w:lang w:val="en-US"/>
        </w:rPr>
        <w:t xml:space="preserve">is what could be called a </w:t>
      </w:r>
      <w:r w:rsidR="00A42AA2" w:rsidRPr="00EF35D9">
        <w:rPr>
          <w:rFonts w:ascii="Times New Roman" w:hAnsi="Times New Roman" w:cs="Times New Roman"/>
          <w:i/>
          <w:iCs/>
          <w:lang w:val="en-US"/>
        </w:rPr>
        <w:t>right to enhance</w:t>
      </w:r>
      <w:r w:rsidR="00A42AA2" w:rsidRPr="00EF35D9">
        <w:rPr>
          <w:rFonts w:ascii="Times New Roman" w:hAnsi="Times New Roman" w:cs="Times New Roman"/>
          <w:lang w:val="en-US"/>
        </w:rPr>
        <w:t>: there is</w:t>
      </w:r>
      <w:r w:rsidR="00D25D3F" w:rsidRPr="00EF35D9">
        <w:rPr>
          <w:rFonts w:ascii="Times New Roman" w:hAnsi="Times New Roman" w:cs="Times New Roman"/>
          <w:lang w:val="en-US"/>
        </w:rPr>
        <w:t xml:space="preserve"> nothing </w:t>
      </w:r>
      <w:r w:rsidR="00C7264C" w:rsidRPr="00EF35D9">
        <w:rPr>
          <w:rFonts w:ascii="Times New Roman" w:hAnsi="Times New Roman" w:cs="Times New Roman"/>
          <w:lang w:val="en-US"/>
        </w:rPr>
        <w:t>present in the inherited traits or states of affairs</w:t>
      </w:r>
      <w:r w:rsidR="00E606F9" w:rsidRPr="00EF35D9">
        <w:rPr>
          <w:rFonts w:ascii="Times New Roman" w:hAnsi="Times New Roman" w:cs="Times New Roman"/>
          <w:lang w:val="en-US"/>
        </w:rPr>
        <w:t xml:space="preserve"> that should constrain individual autonomy. Natural selection tracks </w:t>
      </w:r>
      <w:r w:rsidR="00900A37" w:rsidRPr="00EF35D9">
        <w:rPr>
          <w:rFonts w:ascii="Times New Roman" w:hAnsi="Times New Roman" w:cs="Times New Roman"/>
          <w:lang w:val="en-US"/>
        </w:rPr>
        <w:t xml:space="preserve">adaptive states in a fixed environment, </w:t>
      </w:r>
      <w:r w:rsidR="0077522E" w:rsidRPr="00EF35D9">
        <w:rPr>
          <w:rFonts w:ascii="Times New Roman" w:hAnsi="Times New Roman" w:cs="Times New Roman"/>
          <w:lang w:val="en-US"/>
        </w:rPr>
        <w:t xml:space="preserve">but environments have changed significantly </w:t>
      </w:r>
      <w:r w:rsidR="00435838" w:rsidRPr="00EF35D9">
        <w:rPr>
          <w:rFonts w:ascii="Times New Roman" w:hAnsi="Times New Roman" w:cs="Times New Roman"/>
          <w:lang w:val="en-US"/>
        </w:rPr>
        <w:t xml:space="preserve">over the course of human history, and hence natural selection has been effectively directionless. </w:t>
      </w:r>
      <w:r w:rsidR="00B71C61" w:rsidRPr="00EF35D9">
        <w:rPr>
          <w:rFonts w:ascii="Times New Roman" w:hAnsi="Times New Roman" w:cs="Times New Roman"/>
          <w:lang w:val="en-US"/>
        </w:rPr>
        <w:t xml:space="preserve">Hence the dichotomy, in this view, between </w:t>
      </w:r>
      <w:r w:rsidR="005A31B7" w:rsidRPr="00EF35D9">
        <w:rPr>
          <w:rFonts w:ascii="Times New Roman" w:hAnsi="Times New Roman" w:cs="Times New Roman"/>
          <w:lang w:val="en-US"/>
        </w:rPr>
        <w:t>an</w:t>
      </w:r>
      <w:r w:rsidR="00FF07AC" w:rsidRPr="00EF35D9">
        <w:rPr>
          <w:rFonts w:ascii="Times New Roman" w:hAnsi="Times New Roman" w:cs="Times New Roman"/>
          <w:lang w:val="en-US"/>
        </w:rPr>
        <w:t xml:space="preserve"> a-moral</w:t>
      </w:r>
      <w:r w:rsidR="00761A64" w:rsidRPr="00EF35D9">
        <w:rPr>
          <w:rFonts w:ascii="Times New Roman" w:hAnsi="Times New Roman" w:cs="Times New Roman"/>
          <w:lang w:val="en-US"/>
        </w:rPr>
        <w:t xml:space="preserve"> and non-directe</w:t>
      </w:r>
      <w:r w:rsidR="00B71C61" w:rsidRPr="00EF35D9">
        <w:rPr>
          <w:rFonts w:ascii="Times New Roman" w:hAnsi="Times New Roman" w:cs="Times New Roman"/>
          <w:lang w:val="en-US"/>
        </w:rPr>
        <w:t>d</w:t>
      </w:r>
      <w:r w:rsidR="007C4202" w:rsidRPr="00EF35D9">
        <w:rPr>
          <w:rFonts w:ascii="Times New Roman" w:hAnsi="Times New Roman" w:cs="Times New Roman"/>
          <w:lang w:val="en-US"/>
        </w:rPr>
        <w:t xml:space="preserve"> biological evolution </w:t>
      </w:r>
      <w:r w:rsidR="005A31B7" w:rsidRPr="00EF35D9">
        <w:rPr>
          <w:rFonts w:ascii="Times New Roman" w:hAnsi="Times New Roman" w:cs="Times New Roman"/>
          <w:lang w:val="en-US"/>
        </w:rPr>
        <w:t>followed by</w:t>
      </w:r>
      <w:r w:rsidR="002D1AA9" w:rsidRPr="00EF35D9">
        <w:rPr>
          <w:rFonts w:ascii="Times New Roman" w:hAnsi="Times New Roman" w:cs="Times New Roman"/>
          <w:lang w:val="en-US"/>
        </w:rPr>
        <w:t xml:space="preserve"> </w:t>
      </w:r>
      <w:r w:rsidR="00157FAB" w:rsidRPr="00EF35D9">
        <w:rPr>
          <w:rFonts w:ascii="Times New Roman" w:hAnsi="Times New Roman" w:cs="Times New Roman"/>
          <w:lang w:val="en-US"/>
        </w:rPr>
        <w:t xml:space="preserve">a </w:t>
      </w:r>
      <w:proofErr w:type="gramStart"/>
      <w:r w:rsidR="00157FAB" w:rsidRPr="00EF35D9">
        <w:rPr>
          <w:rFonts w:ascii="Times New Roman" w:hAnsi="Times New Roman" w:cs="Times New Roman"/>
          <w:lang w:val="en-US"/>
        </w:rPr>
        <w:t>rationally-directed</w:t>
      </w:r>
      <w:proofErr w:type="gramEnd"/>
      <w:r w:rsidR="00157FAB" w:rsidRPr="00EF35D9">
        <w:rPr>
          <w:rFonts w:ascii="Times New Roman" w:hAnsi="Times New Roman" w:cs="Times New Roman"/>
          <w:lang w:val="en-US"/>
        </w:rPr>
        <w:t xml:space="preserve"> evolution</w:t>
      </w:r>
      <w:r w:rsidR="00551504" w:rsidRPr="00EF35D9">
        <w:rPr>
          <w:rFonts w:ascii="Times New Roman" w:hAnsi="Times New Roman" w:cs="Times New Roman"/>
          <w:lang w:val="en-US"/>
        </w:rPr>
        <w:t xml:space="preserve">. </w:t>
      </w:r>
      <w:r w:rsidR="00DA321C" w:rsidRPr="00EF35D9">
        <w:rPr>
          <w:rFonts w:ascii="Times New Roman" w:hAnsi="Times New Roman" w:cs="Times New Roman"/>
          <w:lang w:val="en-US"/>
        </w:rPr>
        <w:t>T</w:t>
      </w:r>
      <w:r w:rsidR="00075FB2" w:rsidRPr="00EF35D9">
        <w:rPr>
          <w:rFonts w:ascii="Times New Roman" w:hAnsi="Times New Roman" w:cs="Times New Roman"/>
          <w:lang w:val="en-US"/>
        </w:rPr>
        <w:t xml:space="preserve">here is a </w:t>
      </w:r>
      <w:r w:rsidR="009F003E" w:rsidRPr="00EF35D9">
        <w:rPr>
          <w:rFonts w:ascii="Times New Roman" w:hAnsi="Times New Roman" w:cs="Times New Roman"/>
          <w:lang w:val="en-US"/>
        </w:rPr>
        <w:t>fundamental</w:t>
      </w:r>
      <w:r w:rsidR="005E40AB" w:rsidRPr="00EF35D9">
        <w:rPr>
          <w:rFonts w:ascii="Times New Roman" w:hAnsi="Times New Roman" w:cs="Times New Roman"/>
          <w:lang w:val="en-US"/>
        </w:rPr>
        <w:t xml:space="preserve"> discontinuity between </w:t>
      </w:r>
      <w:r w:rsidR="00E6180E" w:rsidRPr="00EF35D9">
        <w:rPr>
          <w:rFonts w:ascii="Times New Roman" w:hAnsi="Times New Roman" w:cs="Times New Roman"/>
          <w:lang w:val="en-US"/>
        </w:rPr>
        <w:t>human life today and human life</w:t>
      </w:r>
      <w:r w:rsidR="00392F6E" w:rsidRPr="00EF35D9">
        <w:rPr>
          <w:rFonts w:ascii="Times New Roman" w:hAnsi="Times New Roman" w:cs="Times New Roman"/>
          <w:lang w:val="en-US"/>
        </w:rPr>
        <w:t xml:space="preserve"> up to about</w:t>
      </w:r>
      <w:r w:rsidR="00E6180E" w:rsidRPr="00EF35D9">
        <w:rPr>
          <w:rFonts w:ascii="Times New Roman" w:hAnsi="Times New Roman" w:cs="Times New Roman"/>
          <w:lang w:val="en-US"/>
        </w:rPr>
        <w:t xml:space="preserve"> </w:t>
      </w:r>
      <w:r w:rsidR="00392F6E" w:rsidRPr="00EF35D9">
        <w:rPr>
          <w:rFonts w:ascii="Times New Roman" w:hAnsi="Times New Roman" w:cs="Times New Roman"/>
          <w:lang w:val="en-US"/>
        </w:rPr>
        <w:t>1</w:t>
      </w:r>
      <w:r w:rsidR="00E6180E" w:rsidRPr="00EF35D9">
        <w:rPr>
          <w:rFonts w:ascii="Times New Roman" w:hAnsi="Times New Roman" w:cs="Times New Roman"/>
          <w:lang w:val="en-US"/>
        </w:rPr>
        <w:t>0.000 years ago</w:t>
      </w:r>
      <w:r w:rsidR="006943E4" w:rsidRPr="00EF35D9">
        <w:rPr>
          <w:rFonts w:ascii="Times New Roman" w:hAnsi="Times New Roman" w:cs="Times New Roman"/>
          <w:lang w:val="en-US"/>
        </w:rPr>
        <w:t xml:space="preserve">, and </w:t>
      </w:r>
      <w:r w:rsidR="007B76F4" w:rsidRPr="00EF35D9">
        <w:rPr>
          <w:rFonts w:ascii="Times New Roman" w:hAnsi="Times New Roman" w:cs="Times New Roman"/>
          <w:lang w:val="en-US"/>
        </w:rPr>
        <w:t>e</w:t>
      </w:r>
      <w:r w:rsidR="00706CEE" w:rsidRPr="00EF35D9">
        <w:rPr>
          <w:rFonts w:ascii="Times New Roman" w:hAnsi="Times New Roman" w:cs="Times New Roman"/>
          <w:lang w:val="en-US"/>
        </w:rPr>
        <w:t xml:space="preserve">volution </w:t>
      </w:r>
      <w:r w:rsidR="007B76F4" w:rsidRPr="00EF35D9">
        <w:rPr>
          <w:rFonts w:ascii="Times New Roman" w:hAnsi="Times New Roman" w:cs="Times New Roman"/>
          <w:lang w:val="en-US"/>
        </w:rPr>
        <w:t xml:space="preserve">has simply given us </w:t>
      </w:r>
      <w:r w:rsidR="00776AA8" w:rsidRPr="00EF35D9">
        <w:rPr>
          <w:rFonts w:ascii="Times New Roman" w:hAnsi="Times New Roman" w:cs="Times New Roman"/>
          <w:lang w:val="en-US"/>
        </w:rPr>
        <w:t xml:space="preserve">the raw materials (bodies, minds) </w:t>
      </w:r>
      <w:r w:rsidR="00B21835" w:rsidRPr="00EF35D9">
        <w:rPr>
          <w:rFonts w:ascii="Times New Roman" w:hAnsi="Times New Roman" w:cs="Times New Roman"/>
          <w:lang w:val="en-US"/>
        </w:rPr>
        <w:t xml:space="preserve">which we now </w:t>
      </w:r>
      <w:r w:rsidR="00B57D7C" w:rsidRPr="00EF35D9">
        <w:rPr>
          <w:rFonts w:ascii="Times New Roman" w:hAnsi="Times New Roman" w:cs="Times New Roman"/>
          <w:lang w:val="en-US"/>
        </w:rPr>
        <w:t xml:space="preserve">can </w:t>
      </w:r>
      <w:r w:rsidR="00732029" w:rsidRPr="00EF35D9">
        <w:rPr>
          <w:rFonts w:ascii="Times New Roman" w:hAnsi="Times New Roman" w:cs="Times New Roman"/>
          <w:lang w:val="en-US"/>
        </w:rPr>
        <w:t>(</w:t>
      </w:r>
      <w:r w:rsidR="00B57D7C" w:rsidRPr="00EF35D9">
        <w:rPr>
          <w:rFonts w:ascii="Times New Roman" w:hAnsi="Times New Roman" w:cs="Times New Roman"/>
          <w:lang w:val="en-US"/>
        </w:rPr>
        <w:t xml:space="preserve">or must) </w:t>
      </w:r>
      <w:r w:rsidR="00B21835" w:rsidRPr="00EF35D9">
        <w:rPr>
          <w:rFonts w:ascii="Times New Roman" w:hAnsi="Times New Roman" w:cs="Times New Roman"/>
          <w:lang w:val="en-US"/>
        </w:rPr>
        <w:t xml:space="preserve">shape </w:t>
      </w:r>
      <w:r w:rsidR="00ED3A18" w:rsidRPr="00EF35D9">
        <w:rPr>
          <w:rFonts w:ascii="Times New Roman" w:hAnsi="Times New Roman" w:cs="Times New Roman"/>
          <w:lang w:val="en-US"/>
        </w:rPr>
        <w:t xml:space="preserve">in light of </w:t>
      </w:r>
      <w:r w:rsidR="00B23A4E" w:rsidRPr="00EF35D9">
        <w:rPr>
          <w:rFonts w:ascii="Times New Roman" w:hAnsi="Times New Roman" w:cs="Times New Roman"/>
          <w:lang w:val="en-US"/>
        </w:rPr>
        <w:t>moral ideals</w:t>
      </w:r>
      <w:r w:rsidR="001B715D" w:rsidRPr="00EF35D9">
        <w:rPr>
          <w:rFonts w:ascii="Times New Roman" w:hAnsi="Times New Roman" w:cs="Times New Roman"/>
          <w:lang w:val="en-US"/>
        </w:rPr>
        <w:t xml:space="preserve"> in general, and</w:t>
      </w:r>
      <w:r w:rsidR="002D2AD8" w:rsidRPr="00EF35D9">
        <w:rPr>
          <w:rFonts w:ascii="Times New Roman" w:hAnsi="Times New Roman" w:cs="Times New Roman"/>
          <w:lang w:val="en-US"/>
        </w:rPr>
        <w:t xml:space="preserve"> </w:t>
      </w:r>
      <w:r w:rsidR="00B23A4E" w:rsidRPr="00EF35D9">
        <w:rPr>
          <w:rFonts w:ascii="Times New Roman" w:hAnsi="Times New Roman" w:cs="Times New Roman"/>
          <w:lang w:val="en-US"/>
        </w:rPr>
        <w:t>autonomy and justice</w:t>
      </w:r>
      <w:r w:rsidR="0029218A" w:rsidRPr="00EF35D9">
        <w:rPr>
          <w:rFonts w:ascii="Times New Roman" w:hAnsi="Times New Roman" w:cs="Times New Roman"/>
          <w:lang w:val="en-US"/>
        </w:rPr>
        <w:t xml:space="preserve"> </w:t>
      </w:r>
      <w:r w:rsidR="001B715D" w:rsidRPr="00EF35D9">
        <w:rPr>
          <w:rFonts w:ascii="Times New Roman" w:hAnsi="Times New Roman" w:cs="Times New Roman"/>
          <w:lang w:val="en-US"/>
        </w:rPr>
        <w:t>in particular.</w:t>
      </w:r>
      <w:r w:rsidR="00252DAA" w:rsidRPr="00EF35D9">
        <w:rPr>
          <w:rFonts w:ascii="Times New Roman" w:hAnsi="Times New Roman" w:cs="Times New Roman"/>
          <w:lang w:val="en-US"/>
        </w:rPr>
        <w:t xml:space="preserve"> </w:t>
      </w:r>
    </w:p>
    <w:p w14:paraId="78B92EA4" w14:textId="77777777" w:rsidR="00FC5C75" w:rsidRPr="00EF35D9" w:rsidRDefault="00FC5C75" w:rsidP="00D31B6D">
      <w:pPr>
        <w:autoSpaceDE w:val="0"/>
        <w:autoSpaceDN w:val="0"/>
        <w:adjustRightInd w:val="0"/>
        <w:spacing w:line="360" w:lineRule="auto"/>
        <w:ind w:firstLine="720"/>
        <w:jc w:val="both"/>
        <w:rPr>
          <w:rFonts w:ascii="Times New Roman" w:hAnsi="Times New Roman" w:cs="Times New Roman"/>
          <w:lang w:val="en-US"/>
        </w:rPr>
      </w:pPr>
    </w:p>
    <w:p w14:paraId="62BF51BB" w14:textId="50C49284" w:rsidR="00C059D0" w:rsidRPr="00EF35D9" w:rsidRDefault="00D9547D" w:rsidP="0005248B">
      <w:pPr>
        <w:pStyle w:val="ListParagraph"/>
        <w:numPr>
          <w:ilvl w:val="0"/>
          <w:numId w:val="2"/>
        </w:numPr>
        <w:autoSpaceDE w:val="0"/>
        <w:autoSpaceDN w:val="0"/>
        <w:adjustRightInd w:val="0"/>
        <w:spacing w:line="360" w:lineRule="auto"/>
        <w:jc w:val="both"/>
        <w:rPr>
          <w:rFonts w:ascii="Times New Roman" w:hAnsi="Times New Roman" w:cs="Times New Roman"/>
          <w:lang w:val="en-US"/>
        </w:rPr>
      </w:pPr>
      <w:r w:rsidRPr="00EF35D9">
        <w:rPr>
          <w:rFonts w:ascii="Times New Roman" w:hAnsi="Times New Roman" w:cs="Times New Roman"/>
          <w:b/>
          <w:bCs/>
          <w:lang w:val="en-US"/>
        </w:rPr>
        <w:t>Group</w:t>
      </w:r>
      <w:r w:rsidR="00C059D0" w:rsidRPr="00EF35D9">
        <w:rPr>
          <w:rFonts w:ascii="Times New Roman" w:hAnsi="Times New Roman" w:cs="Times New Roman"/>
          <w:b/>
          <w:bCs/>
          <w:lang w:val="en-US"/>
        </w:rPr>
        <w:t>-</w:t>
      </w:r>
      <w:r w:rsidR="00CD45A9" w:rsidRPr="00EF35D9">
        <w:rPr>
          <w:rFonts w:ascii="Times New Roman" w:hAnsi="Times New Roman" w:cs="Times New Roman"/>
          <w:b/>
          <w:bCs/>
          <w:lang w:val="en-US"/>
        </w:rPr>
        <w:t>Centered</w:t>
      </w:r>
      <w:r w:rsidR="00C059D0" w:rsidRPr="00EF35D9">
        <w:rPr>
          <w:rFonts w:ascii="Times New Roman" w:hAnsi="Times New Roman" w:cs="Times New Roman"/>
          <w:b/>
          <w:bCs/>
          <w:lang w:val="en-US"/>
        </w:rPr>
        <w:t xml:space="preserve"> View</w:t>
      </w:r>
      <w:r w:rsidR="00002641" w:rsidRPr="00EF35D9">
        <w:rPr>
          <w:rFonts w:ascii="Times New Roman" w:hAnsi="Times New Roman" w:cs="Times New Roman"/>
          <w:b/>
          <w:bCs/>
          <w:lang w:val="en-US"/>
        </w:rPr>
        <w:t>s</w:t>
      </w:r>
    </w:p>
    <w:p w14:paraId="5C6EC14E" w14:textId="34BA4FC5" w:rsidR="001B0401" w:rsidRPr="00EF35D9" w:rsidRDefault="00FC0FF3" w:rsidP="003D2463">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It would be too simplistic to actually attribute </w:t>
      </w:r>
      <w:r w:rsidR="00843219" w:rsidRPr="00EF35D9">
        <w:rPr>
          <w:rFonts w:ascii="Times New Roman" w:hAnsi="Times New Roman" w:cs="Times New Roman"/>
          <w:lang w:val="en-US"/>
        </w:rPr>
        <w:t xml:space="preserve">individual-centered views to </w:t>
      </w:r>
      <w:r w:rsidR="00097C7C" w:rsidRPr="00EF35D9">
        <w:rPr>
          <w:rFonts w:ascii="Times New Roman" w:hAnsi="Times New Roman" w:cs="Times New Roman"/>
          <w:lang w:val="en-US"/>
        </w:rPr>
        <w:t>scientists</w:t>
      </w:r>
      <w:r w:rsidR="002D0DE4" w:rsidRPr="00EF35D9">
        <w:rPr>
          <w:rFonts w:ascii="Times New Roman" w:hAnsi="Times New Roman" w:cs="Times New Roman"/>
          <w:lang w:val="en-US"/>
        </w:rPr>
        <w:t xml:space="preserve">; however, </w:t>
      </w:r>
      <w:r w:rsidR="00E61B4C" w:rsidRPr="00EF35D9">
        <w:rPr>
          <w:rFonts w:ascii="Times New Roman" w:hAnsi="Times New Roman" w:cs="Times New Roman"/>
          <w:lang w:val="en-US"/>
        </w:rPr>
        <w:t xml:space="preserve">such views did seem to </w:t>
      </w:r>
      <w:r w:rsidR="000209DE" w:rsidRPr="00EF35D9">
        <w:rPr>
          <w:rFonts w:ascii="Times New Roman" w:hAnsi="Times New Roman" w:cs="Times New Roman"/>
          <w:lang w:val="en-US"/>
        </w:rPr>
        <w:t xml:space="preserve">inform </w:t>
      </w:r>
      <w:r w:rsidR="00F6778D" w:rsidRPr="00EF35D9">
        <w:rPr>
          <w:rFonts w:ascii="Times New Roman" w:hAnsi="Times New Roman" w:cs="Times New Roman"/>
          <w:lang w:val="en-US"/>
        </w:rPr>
        <w:t>methodological approaches</w:t>
      </w:r>
      <w:r w:rsidR="00F10354" w:rsidRPr="00EF35D9">
        <w:rPr>
          <w:rFonts w:ascii="Times New Roman" w:hAnsi="Times New Roman" w:cs="Times New Roman"/>
          <w:lang w:val="en-US"/>
        </w:rPr>
        <w:t xml:space="preserve"> before, with </w:t>
      </w:r>
      <w:r w:rsidR="003C23F0" w:rsidRPr="00EF35D9">
        <w:rPr>
          <w:rFonts w:ascii="Times New Roman" w:hAnsi="Times New Roman" w:cs="Times New Roman"/>
          <w:lang w:val="en-US"/>
        </w:rPr>
        <w:t xml:space="preserve">an </w:t>
      </w:r>
      <w:r w:rsidR="00BC134B" w:rsidRPr="00EF35D9">
        <w:rPr>
          <w:rFonts w:ascii="Times New Roman" w:hAnsi="Times New Roman" w:cs="Times New Roman"/>
          <w:lang w:val="en-US"/>
        </w:rPr>
        <w:t xml:space="preserve">insistence on the importance of </w:t>
      </w:r>
      <w:r w:rsidR="00312FBE" w:rsidRPr="00EF35D9">
        <w:rPr>
          <w:rFonts w:ascii="Times New Roman" w:hAnsi="Times New Roman" w:cs="Times New Roman"/>
          <w:lang w:val="en-US"/>
        </w:rPr>
        <w:t xml:space="preserve">innate cognitive mechanisms and/or </w:t>
      </w:r>
      <w:r w:rsidR="00BC134B" w:rsidRPr="00EF35D9">
        <w:rPr>
          <w:rFonts w:ascii="Times New Roman" w:hAnsi="Times New Roman" w:cs="Times New Roman"/>
          <w:lang w:val="en-US"/>
        </w:rPr>
        <w:t>individual learning</w:t>
      </w:r>
      <w:r w:rsidR="0025733D" w:rsidRPr="00EF35D9">
        <w:rPr>
          <w:rFonts w:ascii="Times New Roman" w:hAnsi="Times New Roman" w:cs="Times New Roman"/>
          <w:lang w:val="en-US"/>
        </w:rPr>
        <w:t xml:space="preserve"> (</w:t>
      </w:r>
      <w:r w:rsidR="000A5E02" w:rsidRPr="00EF35D9">
        <w:rPr>
          <w:rFonts w:ascii="Times New Roman" w:hAnsi="Times New Roman" w:cs="Times New Roman"/>
          <w:lang w:val="en-US"/>
        </w:rPr>
        <w:t>see</w:t>
      </w:r>
      <w:r w:rsidR="009762F3" w:rsidRPr="00EF35D9">
        <w:rPr>
          <w:rFonts w:ascii="Times New Roman" w:hAnsi="Times New Roman" w:cs="Times New Roman"/>
          <w:lang w:val="en-US"/>
        </w:rPr>
        <w:t xml:space="preserve"> discussion in</w:t>
      </w:r>
      <w:r w:rsidR="000A5E02" w:rsidRPr="00EF35D9">
        <w:rPr>
          <w:rFonts w:ascii="Times New Roman" w:hAnsi="Times New Roman" w:cs="Times New Roman"/>
          <w:lang w:val="en-US"/>
        </w:rPr>
        <w:t xml:space="preserve"> </w:t>
      </w:r>
      <w:r w:rsidR="009762F3"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1vhak207uc","properties":{"formattedCitation":"\\uldash{(Boyd and Richerson 1985)}","plainCitation":"(Boyd and Richerson 1985)","dontUpdate":true,"noteIndex":0},"citationItems":[{"id":4325,"uris":["http://zotero.org/users/4673489/items/VEJ2Z5SR"],"uri":["http://zotero.org/users/4673489/items/VEJ2Z5SR"],"itemData":{"id":4325,"type":"book","event-place":"Chicago","publisher":"The University of Chicago Press","publisher-place":"Chicago","title":"Culture and the Evolutionary Process","author":[{"family":"Boyd","given":"Robert"},{"family":"Richerson","given":"Peter"}],"issued":{"date-parts":[["1985"]]}}}],"schema":"https://github.com/citation-style-language/schema/raw/master/csl-citation.json"} </w:instrText>
      </w:r>
      <w:r w:rsidR="009762F3" w:rsidRPr="00EF35D9">
        <w:rPr>
          <w:rFonts w:ascii="Times New Roman" w:hAnsi="Times New Roman" w:cs="Times New Roman"/>
          <w:lang w:val="en-US"/>
        </w:rPr>
        <w:fldChar w:fldCharType="separate"/>
      </w:r>
      <w:r w:rsidR="009762F3" w:rsidRPr="00EF35D9">
        <w:rPr>
          <w:rFonts w:ascii="Times New Roman" w:hAnsi="Times New Roman" w:cs="Times New Roman"/>
          <w:u w:val="dash"/>
        </w:rPr>
        <w:t xml:space="preserve">Boyd and </w:t>
      </w:r>
      <w:proofErr w:type="spellStart"/>
      <w:r w:rsidR="009762F3" w:rsidRPr="00EF35D9">
        <w:rPr>
          <w:rFonts w:ascii="Times New Roman" w:hAnsi="Times New Roman" w:cs="Times New Roman"/>
          <w:u w:val="dash"/>
        </w:rPr>
        <w:t>Richerson</w:t>
      </w:r>
      <w:proofErr w:type="spellEnd"/>
      <w:r w:rsidR="009762F3" w:rsidRPr="00EF35D9">
        <w:rPr>
          <w:rFonts w:ascii="Times New Roman" w:hAnsi="Times New Roman" w:cs="Times New Roman"/>
          <w:u w:val="dash"/>
        </w:rPr>
        <w:t xml:space="preserve"> 1985)</w:t>
      </w:r>
      <w:r w:rsidR="009762F3" w:rsidRPr="00EF35D9">
        <w:rPr>
          <w:rFonts w:ascii="Times New Roman" w:hAnsi="Times New Roman" w:cs="Times New Roman"/>
          <w:lang w:val="en-US"/>
        </w:rPr>
        <w:fldChar w:fldCharType="end"/>
      </w:r>
      <w:r w:rsidR="00BC134B" w:rsidRPr="00EF35D9">
        <w:rPr>
          <w:rFonts w:ascii="Times New Roman" w:hAnsi="Times New Roman" w:cs="Times New Roman"/>
          <w:lang w:val="en-US"/>
        </w:rPr>
        <w:t xml:space="preserve">. </w:t>
      </w:r>
      <w:r w:rsidR="00DD2A83" w:rsidRPr="00EF35D9">
        <w:rPr>
          <w:rFonts w:ascii="Times New Roman" w:hAnsi="Times New Roman" w:cs="Times New Roman"/>
          <w:lang w:val="en-US"/>
        </w:rPr>
        <w:t xml:space="preserve">However, </w:t>
      </w:r>
      <w:r w:rsidR="00D8746D" w:rsidRPr="00EF35D9">
        <w:rPr>
          <w:rFonts w:ascii="Times New Roman" w:hAnsi="Times New Roman" w:cs="Times New Roman"/>
          <w:lang w:val="en-US"/>
        </w:rPr>
        <w:t xml:space="preserve">consensus now is that </w:t>
      </w:r>
      <w:r w:rsidR="006E6A24" w:rsidRPr="00EF35D9">
        <w:rPr>
          <w:rFonts w:ascii="Times New Roman" w:hAnsi="Times New Roman" w:cs="Times New Roman"/>
          <w:lang w:val="en-US"/>
        </w:rPr>
        <w:t>human</w:t>
      </w:r>
      <w:r w:rsidR="003D2463" w:rsidRPr="00EF35D9">
        <w:rPr>
          <w:rFonts w:ascii="Times New Roman" w:hAnsi="Times New Roman" w:cs="Times New Roman"/>
          <w:lang w:val="en-US"/>
        </w:rPr>
        <w:t xml:space="preserve">s’ behavior and cognitive capacities cannot </w:t>
      </w:r>
      <w:r w:rsidR="009A3884" w:rsidRPr="00EF35D9">
        <w:rPr>
          <w:rFonts w:ascii="Times New Roman" w:hAnsi="Times New Roman" w:cs="Times New Roman"/>
          <w:lang w:val="en-US"/>
        </w:rPr>
        <w:t xml:space="preserve">be understood </w:t>
      </w:r>
      <w:r w:rsidR="003D2463" w:rsidRPr="00EF35D9">
        <w:rPr>
          <w:rFonts w:ascii="Times New Roman" w:hAnsi="Times New Roman" w:cs="Times New Roman"/>
          <w:lang w:val="en-US"/>
        </w:rPr>
        <w:t xml:space="preserve">separately from social learning. </w:t>
      </w:r>
      <w:r w:rsidR="00C056A1" w:rsidRPr="00EF35D9">
        <w:rPr>
          <w:rFonts w:ascii="Times New Roman" w:hAnsi="Times New Roman" w:cs="Times New Roman"/>
          <w:lang w:val="en-US"/>
        </w:rPr>
        <w:t>For instance, t</w:t>
      </w:r>
      <w:r w:rsidR="00E82EB4" w:rsidRPr="00EF35D9">
        <w:rPr>
          <w:rFonts w:ascii="Times New Roman" w:hAnsi="Times New Roman" w:cs="Times New Roman"/>
          <w:lang w:val="en-US"/>
        </w:rPr>
        <w:t xml:space="preserve">ests </w:t>
      </w:r>
      <w:r w:rsidR="005C4892" w:rsidRPr="00EF35D9">
        <w:rPr>
          <w:rFonts w:ascii="Times New Roman" w:hAnsi="Times New Roman" w:cs="Times New Roman"/>
          <w:lang w:val="en-US"/>
        </w:rPr>
        <w:t>comparing</w:t>
      </w:r>
      <w:r w:rsidR="00E82EB4" w:rsidRPr="00EF35D9">
        <w:rPr>
          <w:rFonts w:ascii="Times New Roman" w:hAnsi="Times New Roman" w:cs="Times New Roman"/>
          <w:lang w:val="en-US"/>
        </w:rPr>
        <w:t xml:space="preserve"> the cognition </w:t>
      </w:r>
      <w:r w:rsidR="005C4892" w:rsidRPr="00EF35D9">
        <w:rPr>
          <w:rFonts w:ascii="Times New Roman" w:hAnsi="Times New Roman" w:cs="Times New Roman"/>
          <w:lang w:val="en-US"/>
        </w:rPr>
        <w:t xml:space="preserve">of </w:t>
      </w:r>
      <w:r w:rsidR="004330A7" w:rsidRPr="00EF35D9">
        <w:rPr>
          <w:rFonts w:ascii="Times New Roman" w:hAnsi="Times New Roman" w:cs="Times New Roman"/>
          <w:lang w:val="en-US"/>
        </w:rPr>
        <w:t xml:space="preserve">human </w:t>
      </w:r>
      <w:r w:rsidR="007E5FBD" w:rsidRPr="00EF35D9">
        <w:rPr>
          <w:rFonts w:ascii="Times New Roman" w:hAnsi="Times New Roman" w:cs="Times New Roman"/>
          <w:lang w:val="en-US"/>
        </w:rPr>
        <w:t>2.5</w:t>
      </w:r>
      <w:r w:rsidR="004330A7" w:rsidRPr="00EF35D9">
        <w:rPr>
          <w:rFonts w:ascii="Times New Roman" w:hAnsi="Times New Roman" w:cs="Times New Roman"/>
          <w:lang w:val="en-US"/>
        </w:rPr>
        <w:t xml:space="preserve">-year </w:t>
      </w:r>
      <w:proofErr w:type="spellStart"/>
      <w:r w:rsidR="004330A7" w:rsidRPr="00EF35D9">
        <w:rPr>
          <w:rFonts w:ascii="Times New Roman" w:hAnsi="Times New Roman" w:cs="Times New Roman"/>
          <w:lang w:val="en-US"/>
        </w:rPr>
        <w:t>olds</w:t>
      </w:r>
      <w:proofErr w:type="spellEnd"/>
      <w:r w:rsidR="004330A7" w:rsidRPr="00EF35D9">
        <w:rPr>
          <w:rFonts w:ascii="Times New Roman" w:hAnsi="Times New Roman" w:cs="Times New Roman"/>
          <w:lang w:val="en-US"/>
        </w:rPr>
        <w:t xml:space="preserve"> with </w:t>
      </w:r>
      <w:r w:rsidR="00C32590" w:rsidRPr="00EF35D9">
        <w:rPr>
          <w:rFonts w:ascii="Times New Roman" w:hAnsi="Times New Roman" w:cs="Times New Roman"/>
          <w:lang w:val="en-US"/>
        </w:rPr>
        <w:t xml:space="preserve">similarly aged chimpanzees shows </w:t>
      </w:r>
      <w:r w:rsidR="007E5FBD" w:rsidRPr="00EF35D9">
        <w:rPr>
          <w:rFonts w:ascii="Times New Roman" w:hAnsi="Times New Roman" w:cs="Times New Roman"/>
          <w:lang w:val="en-US"/>
        </w:rPr>
        <w:t xml:space="preserve">no </w:t>
      </w:r>
      <w:r w:rsidR="00D366FE" w:rsidRPr="00EF35D9">
        <w:rPr>
          <w:rFonts w:ascii="Times New Roman" w:hAnsi="Times New Roman" w:cs="Times New Roman"/>
          <w:lang w:val="en-US"/>
        </w:rPr>
        <w:t xml:space="preserve">significant </w:t>
      </w:r>
      <w:r w:rsidR="00483BFB" w:rsidRPr="00EF35D9">
        <w:rPr>
          <w:rFonts w:ascii="Times New Roman" w:hAnsi="Times New Roman" w:cs="Times New Roman"/>
          <w:lang w:val="en-US"/>
        </w:rPr>
        <w:t>differences with regards to individual problem-solving</w:t>
      </w:r>
      <w:r w:rsidR="003856FC" w:rsidRPr="00EF35D9">
        <w:rPr>
          <w:rFonts w:ascii="Times New Roman" w:hAnsi="Times New Roman" w:cs="Times New Roman"/>
          <w:lang w:val="en-US"/>
        </w:rPr>
        <w:t xml:space="preserve"> </w:t>
      </w:r>
      <w:r w:rsidR="00756943"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1nlpm1jl99","properties":{"formattedCitation":"(Herrmann et al. 2007)","plainCitation":"(Herrmann et al. 2007)","noteIndex":0},"citationItems":[{"id":6226,"uris":["http://zotero.org/users/4673489/items/9KGUMH3Q"],"uri":["http://zotero.org/users/4673489/items/9KGUMH3Q"],"itemData":{"id":6226,"type":"article-journal","container-title":"Science","DOI":"10.1126/science.1146282","ISSN":"0036-8075, 1095-9203","issue":"5843","journalAbbreviation":"Science","language":"en","page":"1360-1366","source":"DOI.org (Crossref)","title":"Humans Have Evolved Specialized Skills of Social Cognition: The Cultural Intelligence Hypothesis","title-short":"Humans Have Evolved Specialized Skills of Social Cognition","volume":"317","author":[{"family":"Herrmann","given":"E."},{"family":"Call","given":"J."},{"family":"Hernandez-Lloreda","given":"M. V."},{"family":"Hare","given":"B."},{"family":"Tomasello","given":"M."}],"issued":{"date-parts":[["2007",9,7]]}}}],"schema":"https://github.com/citation-style-language/schema/raw/master/csl-citation.json"} </w:instrText>
      </w:r>
      <w:r w:rsidR="00756943" w:rsidRPr="00EF35D9">
        <w:rPr>
          <w:rFonts w:ascii="Times New Roman" w:hAnsi="Times New Roman" w:cs="Times New Roman"/>
          <w:lang w:val="en-US"/>
        </w:rPr>
        <w:fldChar w:fldCharType="separate"/>
      </w:r>
      <w:r w:rsidR="00A0645A" w:rsidRPr="00EF35D9">
        <w:rPr>
          <w:rFonts w:ascii="Times New Roman" w:hAnsi="Times New Roman" w:cs="Times New Roman"/>
        </w:rPr>
        <w:t>(Herrmann et al. 2007)</w:t>
      </w:r>
      <w:r w:rsidR="00756943" w:rsidRPr="00EF35D9">
        <w:rPr>
          <w:rFonts w:ascii="Times New Roman" w:hAnsi="Times New Roman" w:cs="Times New Roman"/>
          <w:lang w:val="en-US"/>
        </w:rPr>
        <w:fldChar w:fldCharType="end"/>
      </w:r>
      <w:r w:rsidR="001545BA" w:rsidRPr="00EF35D9">
        <w:rPr>
          <w:rFonts w:ascii="Times New Roman" w:hAnsi="Times New Roman" w:cs="Times New Roman"/>
          <w:lang w:val="en-US"/>
        </w:rPr>
        <w:t xml:space="preserve">. </w:t>
      </w:r>
      <w:r w:rsidR="00A637E6" w:rsidRPr="00EF35D9">
        <w:rPr>
          <w:rFonts w:ascii="Times New Roman" w:hAnsi="Times New Roman" w:cs="Times New Roman"/>
          <w:lang w:val="en-US"/>
        </w:rPr>
        <w:t>The large difference concerns imitation</w:t>
      </w:r>
      <w:r w:rsidR="00C62E90" w:rsidRPr="00EF35D9">
        <w:rPr>
          <w:rFonts w:ascii="Times New Roman" w:hAnsi="Times New Roman" w:cs="Times New Roman"/>
          <w:lang w:val="en-US"/>
        </w:rPr>
        <w:t>, the most basic form of social learning</w:t>
      </w:r>
      <w:r w:rsidR="00B53090" w:rsidRPr="00EF35D9">
        <w:rPr>
          <w:rFonts w:ascii="Times New Roman" w:hAnsi="Times New Roman" w:cs="Times New Roman"/>
          <w:lang w:val="en-US"/>
        </w:rPr>
        <w:t xml:space="preserve">: human infants </w:t>
      </w:r>
      <w:r w:rsidR="008C59EF" w:rsidRPr="00EF35D9">
        <w:rPr>
          <w:rFonts w:ascii="Times New Roman" w:hAnsi="Times New Roman" w:cs="Times New Roman"/>
          <w:lang w:val="en-US"/>
        </w:rPr>
        <w:t xml:space="preserve">and toddlers </w:t>
      </w:r>
      <w:r w:rsidR="00636935" w:rsidRPr="00EF35D9">
        <w:rPr>
          <w:rFonts w:ascii="Times New Roman" w:hAnsi="Times New Roman" w:cs="Times New Roman"/>
          <w:lang w:val="en-US"/>
        </w:rPr>
        <w:t xml:space="preserve">are uniquely adept at imitating adults. </w:t>
      </w:r>
      <w:r w:rsidR="00802F6C" w:rsidRPr="00EF35D9">
        <w:rPr>
          <w:rFonts w:ascii="Times New Roman" w:hAnsi="Times New Roman" w:cs="Times New Roman"/>
          <w:lang w:val="en-US"/>
        </w:rPr>
        <w:t xml:space="preserve">Without </w:t>
      </w:r>
      <w:r w:rsidR="001E05A6" w:rsidRPr="00EF35D9">
        <w:rPr>
          <w:rFonts w:ascii="Times New Roman" w:hAnsi="Times New Roman" w:cs="Times New Roman"/>
          <w:lang w:val="en-US"/>
        </w:rPr>
        <w:t xml:space="preserve">social learning </w:t>
      </w:r>
      <w:r w:rsidR="004664BF" w:rsidRPr="00EF35D9">
        <w:rPr>
          <w:rFonts w:ascii="Times New Roman" w:hAnsi="Times New Roman" w:cs="Times New Roman"/>
          <w:lang w:val="en-US"/>
        </w:rPr>
        <w:t xml:space="preserve">and </w:t>
      </w:r>
      <w:r w:rsidR="007E010A" w:rsidRPr="00EF35D9">
        <w:rPr>
          <w:rFonts w:ascii="Times New Roman" w:hAnsi="Times New Roman" w:cs="Times New Roman"/>
          <w:lang w:val="en-US"/>
        </w:rPr>
        <w:t xml:space="preserve">being embedded in a </w:t>
      </w:r>
      <w:r w:rsidR="00302A5F" w:rsidRPr="00EF35D9">
        <w:rPr>
          <w:rFonts w:ascii="Times New Roman" w:hAnsi="Times New Roman" w:cs="Times New Roman"/>
          <w:lang w:val="en-US"/>
        </w:rPr>
        <w:t>social group</w:t>
      </w:r>
      <w:r w:rsidR="007E010A" w:rsidRPr="00EF35D9">
        <w:rPr>
          <w:rFonts w:ascii="Times New Roman" w:hAnsi="Times New Roman" w:cs="Times New Roman"/>
          <w:lang w:val="en-US"/>
        </w:rPr>
        <w:t xml:space="preserve"> </w:t>
      </w:r>
      <w:r w:rsidR="001E05A6" w:rsidRPr="00EF35D9">
        <w:rPr>
          <w:rFonts w:ascii="Times New Roman" w:hAnsi="Times New Roman" w:cs="Times New Roman"/>
          <w:lang w:val="en-US"/>
        </w:rPr>
        <w:t xml:space="preserve">we are literally doomed: </w:t>
      </w:r>
      <w:r w:rsidR="00D23236" w:rsidRPr="00EF35D9">
        <w:rPr>
          <w:rFonts w:ascii="Times New Roman" w:hAnsi="Times New Roman" w:cs="Times New Roman"/>
          <w:lang w:val="en-US"/>
        </w:rPr>
        <w:t>a</w:t>
      </w:r>
      <w:r w:rsidR="00F55147" w:rsidRPr="00EF35D9">
        <w:rPr>
          <w:rFonts w:ascii="Times New Roman" w:hAnsi="Times New Roman" w:cs="Times New Roman"/>
          <w:lang w:val="en-US"/>
        </w:rPr>
        <w:t xml:space="preserve"> common example </w:t>
      </w:r>
      <w:r w:rsidR="001771DD" w:rsidRPr="00EF35D9">
        <w:rPr>
          <w:rFonts w:ascii="Times New Roman" w:hAnsi="Times New Roman" w:cs="Times New Roman"/>
          <w:lang w:val="en-US"/>
        </w:rPr>
        <w:t>is how</w:t>
      </w:r>
      <w:r w:rsidR="005A7CDD" w:rsidRPr="00EF35D9">
        <w:rPr>
          <w:rFonts w:ascii="Times New Roman" w:hAnsi="Times New Roman" w:cs="Times New Roman"/>
          <w:lang w:val="en-US"/>
        </w:rPr>
        <w:t xml:space="preserve"> </w:t>
      </w:r>
      <w:r w:rsidR="006144D0" w:rsidRPr="00EF35D9">
        <w:rPr>
          <w:rFonts w:ascii="Times New Roman" w:hAnsi="Times New Roman" w:cs="Times New Roman"/>
          <w:lang w:val="en-US"/>
        </w:rPr>
        <w:t xml:space="preserve">most European explorers who were stranded </w:t>
      </w:r>
      <w:r w:rsidR="00B452F4" w:rsidRPr="00EF35D9">
        <w:rPr>
          <w:rFonts w:ascii="Times New Roman" w:hAnsi="Times New Roman" w:cs="Times New Roman"/>
          <w:lang w:val="en-US"/>
        </w:rPr>
        <w:t xml:space="preserve">after shipwreck died unless they met an indigenous tribe </w:t>
      </w:r>
      <w:r w:rsidR="009E53A6" w:rsidRPr="00EF35D9">
        <w:rPr>
          <w:rFonts w:ascii="Times New Roman" w:hAnsi="Times New Roman" w:cs="Times New Roman"/>
          <w:lang w:val="en-US"/>
        </w:rPr>
        <w:t>which welcomed and took care of them</w:t>
      </w:r>
      <w:r w:rsidR="00EA72E0" w:rsidRPr="00EF35D9">
        <w:rPr>
          <w:rFonts w:ascii="Times New Roman" w:hAnsi="Times New Roman" w:cs="Times New Roman"/>
          <w:lang w:val="en-US"/>
        </w:rPr>
        <w:t xml:space="preserve"> </w:t>
      </w:r>
      <w:r w:rsidR="00CE12E5"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185pppd19r","properties":{"formattedCitation":"(Henrich 2016)","plainCitation":"(Henrich 2016)","dontUpdate":true,"noteIndex":0},"citationItems":[{"id":5503,"uris":["http://zotero.org/users/4673489/items/YIMJU4H3"],"uri":["http://zotero.org/users/4673489/items/YIMJU4H3"],"itemData":{"id":5503,"type":"book","abstract":"\"Humans are a puzzling species. On the one hand, we struggle to survive on our own in the wild, often failing to overcome even basic challenges, like obtaining food, building shelters, or avoiding predators. On the other hand, human groups have produced ingenious technologies, sophisticated languages, and complex institutions that have permitted us to successfully expand into a vast range of diverse environments. What has enabled us to dominate the globe, more than any other species, while remaining virtually helpless as lone individuals? This book shows that the secret of our success lies not in our innate intelligence, but in our collective brains--on the ability of human groups to socially interconnect and learn from one another over generations. Drawing insights from lost European explorers, clever chimpanzees, mobile hunter-gatherers, neuroscientific findings, ancient bones, and the human genome, Joseph Henrich demonstrates how our collective brains have propelled our species' genetic evolution and shaped our biology. Our early capacities for learning from others produced many cultural innovations, such as fire, cooking, water containers, plant knowledge, and projectile weapons, which in turn drove the expansion of our brains and altered our physiology, anatomy, and psychology in crucial ways. Later on, some collective brains generated and recombined powerful concepts, such as the lever, wheel, screw, and writing, while also creating the institutions that continue to alter our motivations and perceptions. Henrich shows how our genetics and biology are inextricably interwoven with cultural evolution, and how culture-gene interactions launched our species on an extraordinary evolutionary trajectory. Tracking clues from our ancient past to the present, The Secret of Our Success explores how the evolution of both our cultural and social natures produce a collective intelligence that explains both our species' immense success and the origins of human uniqueness.\"--provided by publisher","call-number":"GN281.4 .H46 2015","event-place":"Princeton","ISBN":"978-0-691-16685-8","language":"en","note":"OCLC: ocn908084074","number-of-pages":"445","publisher":"Princeton University Press","publisher-place":"Princeton","source":"Library of Congress ISBN","title":"The secret of our success: how culture is driving human evolution, domesticating our species, and making us smarter","title-short":"The secret of our success","author":[{"family":"Henrich","given":"Joseph"}],"issued":{"date-parts":[["2016"]]}}}],"schema":"https://github.com/citation-style-language/schema/raw/master/csl-citation.json"} </w:instrText>
      </w:r>
      <w:r w:rsidR="00CE12E5" w:rsidRPr="00EF35D9">
        <w:rPr>
          <w:rFonts w:ascii="Times New Roman" w:hAnsi="Times New Roman" w:cs="Times New Roman"/>
          <w:lang w:val="en-US"/>
        </w:rPr>
        <w:fldChar w:fldCharType="separate"/>
      </w:r>
      <w:r w:rsidR="002B204C" w:rsidRPr="00EF35D9">
        <w:rPr>
          <w:rFonts w:ascii="Times New Roman" w:hAnsi="Times New Roman" w:cs="Times New Roman"/>
        </w:rPr>
        <w:t>(Henrich 2016</w:t>
      </w:r>
      <w:r w:rsidR="00617680" w:rsidRPr="00EF35D9">
        <w:rPr>
          <w:rFonts w:ascii="Times New Roman" w:hAnsi="Times New Roman" w:cs="Times New Roman"/>
        </w:rPr>
        <w:t>, chap 3</w:t>
      </w:r>
      <w:r w:rsidR="002B204C" w:rsidRPr="00EF35D9">
        <w:rPr>
          <w:rFonts w:ascii="Times New Roman" w:hAnsi="Times New Roman" w:cs="Times New Roman"/>
        </w:rPr>
        <w:t>)</w:t>
      </w:r>
      <w:r w:rsidR="00CE12E5" w:rsidRPr="00EF35D9">
        <w:rPr>
          <w:rFonts w:ascii="Times New Roman" w:hAnsi="Times New Roman" w:cs="Times New Roman"/>
          <w:lang w:val="en-US"/>
        </w:rPr>
        <w:fldChar w:fldCharType="end"/>
      </w:r>
      <w:r w:rsidR="009E53A6" w:rsidRPr="00EF35D9">
        <w:rPr>
          <w:rFonts w:ascii="Times New Roman" w:hAnsi="Times New Roman" w:cs="Times New Roman"/>
          <w:lang w:val="en-US"/>
        </w:rPr>
        <w:t xml:space="preserve">. </w:t>
      </w:r>
    </w:p>
    <w:p w14:paraId="42B7DE7F" w14:textId="426049FD" w:rsidR="00241C71" w:rsidRPr="00EF35D9" w:rsidRDefault="00241C71" w:rsidP="00C059D0">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lastRenderedPageBreak/>
        <w:t xml:space="preserve">The </w:t>
      </w:r>
      <w:r w:rsidR="006F22E6" w:rsidRPr="00EF35D9">
        <w:rPr>
          <w:rFonts w:ascii="Times New Roman" w:hAnsi="Times New Roman" w:cs="Times New Roman"/>
          <w:lang w:val="en-US"/>
        </w:rPr>
        <w:t xml:space="preserve">environment </w:t>
      </w:r>
      <w:r w:rsidR="00DF15F3" w:rsidRPr="00EF35D9">
        <w:rPr>
          <w:rFonts w:ascii="Times New Roman" w:hAnsi="Times New Roman" w:cs="Times New Roman"/>
          <w:lang w:val="en-US"/>
        </w:rPr>
        <w:t xml:space="preserve">that is of most direct importance </w:t>
      </w:r>
      <w:r w:rsidR="006F22E6" w:rsidRPr="00EF35D9">
        <w:rPr>
          <w:rFonts w:ascii="Times New Roman" w:hAnsi="Times New Roman" w:cs="Times New Roman"/>
          <w:lang w:val="en-US"/>
        </w:rPr>
        <w:t xml:space="preserve">for </w:t>
      </w:r>
      <w:r w:rsidR="00DF15F3" w:rsidRPr="00EF35D9">
        <w:rPr>
          <w:rFonts w:ascii="Times New Roman" w:hAnsi="Times New Roman" w:cs="Times New Roman"/>
          <w:lang w:val="en-US"/>
        </w:rPr>
        <w:t xml:space="preserve">individual humans is not the </w:t>
      </w:r>
      <w:r w:rsidR="00346218" w:rsidRPr="00EF35D9">
        <w:rPr>
          <w:rFonts w:ascii="Times New Roman" w:hAnsi="Times New Roman" w:cs="Times New Roman"/>
          <w:lang w:val="en-US"/>
        </w:rPr>
        <w:t>physical environment, but rather the cultural</w:t>
      </w:r>
      <w:r w:rsidR="00922145" w:rsidRPr="00EF35D9">
        <w:rPr>
          <w:rFonts w:ascii="Times New Roman" w:hAnsi="Times New Roman" w:cs="Times New Roman"/>
          <w:lang w:val="en-US"/>
        </w:rPr>
        <w:t>-social</w:t>
      </w:r>
      <w:r w:rsidR="00346218" w:rsidRPr="00EF35D9">
        <w:rPr>
          <w:rFonts w:ascii="Times New Roman" w:hAnsi="Times New Roman" w:cs="Times New Roman"/>
          <w:lang w:val="en-US"/>
        </w:rPr>
        <w:t xml:space="preserve"> environment</w:t>
      </w:r>
      <w:r w:rsidR="00FE1C23" w:rsidRPr="00EF35D9">
        <w:rPr>
          <w:rFonts w:ascii="Times New Roman" w:hAnsi="Times New Roman" w:cs="Times New Roman"/>
          <w:lang w:val="en-US"/>
        </w:rPr>
        <w:t xml:space="preserve">: the </w:t>
      </w:r>
      <w:r w:rsidR="00CF1DC0" w:rsidRPr="00EF35D9">
        <w:rPr>
          <w:rFonts w:ascii="Times New Roman" w:hAnsi="Times New Roman" w:cs="Times New Roman"/>
          <w:lang w:val="en-US"/>
        </w:rPr>
        <w:t xml:space="preserve">behavioral </w:t>
      </w:r>
      <w:r w:rsidR="00FE1C23" w:rsidRPr="00EF35D9">
        <w:rPr>
          <w:rFonts w:ascii="Times New Roman" w:hAnsi="Times New Roman" w:cs="Times New Roman"/>
          <w:lang w:val="en-US"/>
        </w:rPr>
        <w:t xml:space="preserve">habits, the </w:t>
      </w:r>
      <w:r w:rsidR="00CA36B1" w:rsidRPr="00EF35D9">
        <w:rPr>
          <w:rFonts w:ascii="Times New Roman" w:hAnsi="Times New Roman" w:cs="Times New Roman"/>
          <w:lang w:val="en-US"/>
        </w:rPr>
        <w:t xml:space="preserve">moral </w:t>
      </w:r>
      <w:r w:rsidR="00FE1C23" w:rsidRPr="00EF35D9">
        <w:rPr>
          <w:rFonts w:ascii="Times New Roman" w:hAnsi="Times New Roman" w:cs="Times New Roman"/>
          <w:lang w:val="en-US"/>
        </w:rPr>
        <w:t>norms</w:t>
      </w:r>
      <w:r w:rsidR="00F5017A" w:rsidRPr="00EF35D9">
        <w:rPr>
          <w:rFonts w:ascii="Times New Roman" w:hAnsi="Times New Roman" w:cs="Times New Roman"/>
          <w:lang w:val="en-US"/>
        </w:rPr>
        <w:t xml:space="preserve">, </w:t>
      </w:r>
      <w:r w:rsidR="005E7D09" w:rsidRPr="00EF35D9">
        <w:rPr>
          <w:rFonts w:ascii="Times New Roman" w:hAnsi="Times New Roman" w:cs="Times New Roman"/>
          <w:lang w:val="en-US"/>
        </w:rPr>
        <w:t xml:space="preserve">the technological know-how. </w:t>
      </w:r>
      <w:r w:rsidR="009C56BB" w:rsidRPr="00EF35D9">
        <w:rPr>
          <w:rFonts w:ascii="Times New Roman" w:hAnsi="Times New Roman" w:cs="Times New Roman"/>
          <w:lang w:val="en-US"/>
        </w:rPr>
        <w:t xml:space="preserve">Humans add to this cultural environment </w:t>
      </w:r>
      <w:r w:rsidR="002D038E" w:rsidRPr="00EF35D9">
        <w:rPr>
          <w:rFonts w:ascii="Times New Roman" w:hAnsi="Times New Roman" w:cs="Times New Roman"/>
          <w:lang w:val="en-US"/>
        </w:rPr>
        <w:t xml:space="preserve">in various ways: by discovering </w:t>
      </w:r>
      <w:r w:rsidR="004E13EC" w:rsidRPr="00EF35D9">
        <w:rPr>
          <w:rFonts w:ascii="Times New Roman" w:hAnsi="Times New Roman" w:cs="Times New Roman"/>
          <w:lang w:val="en-US"/>
        </w:rPr>
        <w:t>new techniques (like ways to make more effective stone tools)</w:t>
      </w:r>
      <w:r w:rsidR="00552BB2" w:rsidRPr="00EF35D9">
        <w:rPr>
          <w:rFonts w:ascii="Times New Roman" w:hAnsi="Times New Roman" w:cs="Times New Roman"/>
          <w:lang w:val="en-US"/>
        </w:rPr>
        <w:t xml:space="preserve">, or by enforcing moral norms. </w:t>
      </w:r>
      <w:r w:rsidR="008A39A4" w:rsidRPr="00EF35D9">
        <w:rPr>
          <w:rFonts w:ascii="Times New Roman" w:hAnsi="Times New Roman" w:cs="Times New Roman"/>
          <w:lang w:val="en-US"/>
        </w:rPr>
        <w:t>Techniques and norms are ‘cultural variants’</w:t>
      </w:r>
      <w:r w:rsidR="00F500D5" w:rsidRPr="00EF35D9">
        <w:rPr>
          <w:rFonts w:ascii="Times New Roman" w:hAnsi="Times New Roman" w:cs="Times New Roman"/>
          <w:lang w:val="en-US"/>
        </w:rPr>
        <w:t xml:space="preserve">: </w:t>
      </w:r>
      <w:r w:rsidR="00A3061E" w:rsidRPr="00EF35D9">
        <w:rPr>
          <w:rFonts w:ascii="Times New Roman" w:hAnsi="Times New Roman" w:cs="Times New Roman"/>
          <w:lang w:val="en-US"/>
        </w:rPr>
        <w:t xml:space="preserve">they can </w:t>
      </w:r>
      <w:r w:rsidR="009F04DE" w:rsidRPr="00EF35D9">
        <w:rPr>
          <w:rFonts w:ascii="Times New Roman" w:hAnsi="Times New Roman" w:cs="Times New Roman"/>
          <w:lang w:val="en-US"/>
        </w:rPr>
        <w:t>vary between groups</w:t>
      </w:r>
      <w:r w:rsidR="00D6261B" w:rsidRPr="00EF35D9">
        <w:rPr>
          <w:rFonts w:ascii="Times New Roman" w:hAnsi="Times New Roman" w:cs="Times New Roman"/>
          <w:lang w:val="en-US"/>
        </w:rPr>
        <w:t xml:space="preserve">, and certain variants that </w:t>
      </w:r>
      <w:r w:rsidR="00B24971" w:rsidRPr="00EF35D9">
        <w:rPr>
          <w:rFonts w:ascii="Times New Roman" w:hAnsi="Times New Roman" w:cs="Times New Roman"/>
          <w:lang w:val="en-US"/>
        </w:rPr>
        <w:t>allow individuals or groups to achieve success tend to sprea</w:t>
      </w:r>
      <w:r w:rsidR="009575D4" w:rsidRPr="00EF35D9">
        <w:rPr>
          <w:rFonts w:ascii="Times New Roman" w:hAnsi="Times New Roman" w:cs="Times New Roman"/>
          <w:lang w:val="en-US"/>
        </w:rPr>
        <w:t xml:space="preserve">d. </w:t>
      </w:r>
      <w:r w:rsidR="00D52F19" w:rsidRPr="00EF35D9">
        <w:rPr>
          <w:rFonts w:ascii="Times New Roman" w:hAnsi="Times New Roman" w:cs="Times New Roman"/>
          <w:lang w:val="en-US"/>
        </w:rPr>
        <w:t xml:space="preserve">A </w:t>
      </w:r>
      <w:r w:rsidR="00967015" w:rsidRPr="00EF35D9">
        <w:rPr>
          <w:rFonts w:ascii="Times New Roman" w:hAnsi="Times New Roman" w:cs="Times New Roman"/>
          <w:lang w:val="en-US"/>
        </w:rPr>
        <w:t>group</w:t>
      </w:r>
      <w:r w:rsidR="00D52F19" w:rsidRPr="00EF35D9">
        <w:rPr>
          <w:rFonts w:ascii="Times New Roman" w:hAnsi="Times New Roman" w:cs="Times New Roman"/>
          <w:lang w:val="en-US"/>
        </w:rPr>
        <w:t xml:space="preserve"> </w:t>
      </w:r>
      <w:r w:rsidR="00D61111" w:rsidRPr="00EF35D9">
        <w:rPr>
          <w:rFonts w:ascii="Times New Roman" w:hAnsi="Times New Roman" w:cs="Times New Roman"/>
          <w:lang w:val="en-US"/>
        </w:rPr>
        <w:t xml:space="preserve">that was </w:t>
      </w:r>
      <w:r w:rsidR="00D22138" w:rsidRPr="00EF35D9">
        <w:rPr>
          <w:rFonts w:ascii="Times New Roman" w:hAnsi="Times New Roman" w:cs="Times New Roman"/>
          <w:lang w:val="en-US"/>
        </w:rPr>
        <w:t>at the losing end of</w:t>
      </w:r>
      <w:r w:rsidR="00D61111" w:rsidRPr="00EF35D9">
        <w:rPr>
          <w:rFonts w:ascii="Times New Roman" w:hAnsi="Times New Roman" w:cs="Times New Roman"/>
          <w:lang w:val="en-US"/>
        </w:rPr>
        <w:t xml:space="preserve"> a </w:t>
      </w:r>
      <w:r w:rsidR="00D22138" w:rsidRPr="00EF35D9">
        <w:rPr>
          <w:rFonts w:ascii="Times New Roman" w:hAnsi="Times New Roman" w:cs="Times New Roman"/>
          <w:lang w:val="en-US"/>
        </w:rPr>
        <w:t>conflict</w:t>
      </w:r>
      <w:r w:rsidR="00D61111" w:rsidRPr="00EF35D9">
        <w:rPr>
          <w:rFonts w:ascii="Times New Roman" w:hAnsi="Times New Roman" w:cs="Times New Roman"/>
          <w:lang w:val="en-US"/>
        </w:rPr>
        <w:t xml:space="preserve"> might spontaneously </w:t>
      </w:r>
      <w:r w:rsidR="00967015" w:rsidRPr="00EF35D9">
        <w:rPr>
          <w:rFonts w:ascii="Times New Roman" w:hAnsi="Times New Roman" w:cs="Times New Roman"/>
          <w:lang w:val="en-US"/>
        </w:rPr>
        <w:t>adopt the moral norms of the successful group</w:t>
      </w:r>
      <w:r w:rsidR="00D541ED" w:rsidRPr="00EF35D9">
        <w:rPr>
          <w:rFonts w:ascii="Times New Roman" w:hAnsi="Times New Roman" w:cs="Times New Roman"/>
          <w:lang w:val="en-US"/>
        </w:rPr>
        <w:t xml:space="preserve">, in the assumption that </w:t>
      </w:r>
      <w:r w:rsidR="006F27A4" w:rsidRPr="00EF35D9">
        <w:rPr>
          <w:rFonts w:ascii="Times New Roman" w:hAnsi="Times New Roman" w:cs="Times New Roman"/>
          <w:lang w:val="en-US"/>
        </w:rPr>
        <w:t>those moral norms (engendering better cooperation, for example)</w:t>
      </w:r>
      <w:r w:rsidR="00190993" w:rsidRPr="00EF35D9">
        <w:rPr>
          <w:rFonts w:ascii="Times New Roman" w:hAnsi="Times New Roman" w:cs="Times New Roman"/>
          <w:lang w:val="en-US"/>
        </w:rPr>
        <w:t xml:space="preserve"> were causally responsible for success. </w:t>
      </w:r>
    </w:p>
    <w:p w14:paraId="58860E07" w14:textId="17A8CCDA" w:rsidR="00E10E6A" w:rsidRPr="00EF35D9" w:rsidRDefault="007E421D" w:rsidP="00E10E6A">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This is why, according cultural evolutionary theoris</w:t>
      </w:r>
      <w:r w:rsidR="001D5820" w:rsidRPr="00EF35D9">
        <w:rPr>
          <w:rFonts w:ascii="Times New Roman" w:hAnsi="Times New Roman" w:cs="Times New Roman"/>
          <w:lang w:val="en-US"/>
        </w:rPr>
        <w:t>t</w:t>
      </w:r>
      <w:r w:rsidR="00CD6A3B" w:rsidRPr="00EF35D9">
        <w:rPr>
          <w:rFonts w:ascii="Times New Roman" w:hAnsi="Times New Roman" w:cs="Times New Roman"/>
          <w:lang w:val="en-US"/>
        </w:rPr>
        <w:t>s</w:t>
      </w:r>
      <w:r w:rsidRPr="00EF35D9">
        <w:rPr>
          <w:rFonts w:ascii="Times New Roman" w:hAnsi="Times New Roman" w:cs="Times New Roman"/>
          <w:lang w:val="en-US"/>
        </w:rPr>
        <w:t xml:space="preserve">, are minds </w:t>
      </w:r>
      <w:r w:rsidR="00413861" w:rsidRPr="00EF35D9">
        <w:rPr>
          <w:rFonts w:ascii="Times New Roman" w:hAnsi="Times New Roman" w:cs="Times New Roman"/>
          <w:lang w:val="en-US"/>
        </w:rPr>
        <w:t>contain unconscious</w:t>
      </w:r>
      <w:r w:rsidRPr="00EF35D9">
        <w:rPr>
          <w:rFonts w:ascii="Times New Roman" w:hAnsi="Times New Roman" w:cs="Times New Roman"/>
          <w:lang w:val="en-US"/>
        </w:rPr>
        <w:t xml:space="preserve"> biase</w:t>
      </w:r>
      <w:r w:rsidR="00413861" w:rsidRPr="00EF35D9">
        <w:rPr>
          <w:rFonts w:ascii="Times New Roman" w:hAnsi="Times New Roman" w:cs="Times New Roman"/>
          <w:lang w:val="en-US"/>
        </w:rPr>
        <w:t>s</w:t>
      </w:r>
      <w:r w:rsidRPr="00EF35D9">
        <w:rPr>
          <w:rFonts w:ascii="Times New Roman" w:hAnsi="Times New Roman" w:cs="Times New Roman"/>
          <w:lang w:val="en-US"/>
        </w:rPr>
        <w:t xml:space="preserve"> towards imitating very specific types of people: </w:t>
      </w:r>
      <w:r w:rsidR="0007163A" w:rsidRPr="00EF35D9">
        <w:rPr>
          <w:rFonts w:ascii="Times New Roman" w:hAnsi="Times New Roman" w:cs="Times New Roman"/>
          <w:lang w:val="en-US"/>
        </w:rPr>
        <w:t>people that display a high degree of competence</w:t>
      </w:r>
      <w:r w:rsidR="00915A81" w:rsidRPr="00EF35D9">
        <w:rPr>
          <w:rFonts w:ascii="Times New Roman" w:hAnsi="Times New Roman" w:cs="Times New Roman"/>
          <w:lang w:val="en-US"/>
        </w:rPr>
        <w:t xml:space="preserve"> in an activity (</w:t>
      </w:r>
      <w:r w:rsidR="00502F6F" w:rsidRPr="00EF35D9">
        <w:rPr>
          <w:rFonts w:ascii="Times New Roman" w:hAnsi="Times New Roman" w:cs="Times New Roman"/>
          <w:lang w:val="en-US"/>
        </w:rPr>
        <w:t>e.g. hunting)</w:t>
      </w:r>
      <w:r w:rsidR="0007163A" w:rsidRPr="00EF35D9">
        <w:rPr>
          <w:rFonts w:ascii="Times New Roman" w:hAnsi="Times New Roman" w:cs="Times New Roman"/>
          <w:lang w:val="en-US"/>
        </w:rPr>
        <w:t xml:space="preserve">, or that are successful </w:t>
      </w:r>
      <w:r w:rsidR="006642E4" w:rsidRPr="00EF35D9">
        <w:rPr>
          <w:rFonts w:ascii="Times New Roman" w:hAnsi="Times New Roman" w:cs="Times New Roman"/>
          <w:lang w:val="en-US"/>
        </w:rPr>
        <w:t xml:space="preserve">in some other way. </w:t>
      </w:r>
      <w:r w:rsidR="00A95CFE" w:rsidRPr="00EF35D9">
        <w:rPr>
          <w:rFonts w:ascii="Times New Roman" w:hAnsi="Times New Roman" w:cs="Times New Roman"/>
          <w:lang w:val="en-US"/>
        </w:rPr>
        <w:t>We have a ‘success-bias’</w:t>
      </w:r>
      <w:r w:rsidR="002B0994" w:rsidRPr="00EF35D9">
        <w:rPr>
          <w:rFonts w:ascii="Times New Roman" w:hAnsi="Times New Roman" w:cs="Times New Roman"/>
          <w:lang w:val="en-US"/>
        </w:rPr>
        <w:t xml:space="preserve">. We also a have a ‘conformism bias’: it is often a good </w:t>
      </w:r>
      <w:r w:rsidR="00265800" w:rsidRPr="00EF35D9">
        <w:rPr>
          <w:rFonts w:ascii="Times New Roman" w:hAnsi="Times New Roman" w:cs="Times New Roman"/>
          <w:lang w:val="en-US"/>
        </w:rPr>
        <w:t xml:space="preserve">strategy to </w:t>
      </w:r>
      <w:r w:rsidR="00E5410A" w:rsidRPr="00EF35D9">
        <w:rPr>
          <w:rFonts w:ascii="Times New Roman" w:hAnsi="Times New Roman" w:cs="Times New Roman"/>
          <w:lang w:val="en-US"/>
        </w:rPr>
        <w:t>imitate the behavior of the majority. Finally, we also have a ‘prestige bias’: we have a bias towards imitating prestigious</w:t>
      </w:r>
      <w:r w:rsidR="00D56A24" w:rsidRPr="00EF35D9">
        <w:rPr>
          <w:rFonts w:ascii="Times New Roman" w:hAnsi="Times New Roman" w:cs="Times New Roman"/>
          <w:lang w:val="en-US"/>
        </w:rPr>
        <w:t xml:space="preserve"> individuals</w:t>
      </w:r>
      <w:r w:rsidR="00422405" w:rsidRPr="00EF35D9">
        <w:rPr>
          <w:rFonts w:ascii="Times New Roman" w:hAnsi="Times New Roman" w:cs="Times New Roman"/>
          <w:lang w:val="en-US"/>
        </w:rPr>
        <w:t xml:space="preserve"> </w:t>
      </w:r>
      <w:r w:rsidR="0000105C"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1jg91hjer0","properties":{"formattedCitation":"\\uldash{(Henrich, Boyd, and Richerson 2008)}","plainCitation":"(Henrich, Boyd, and Richerson 2008)","dontUpdate":true,"noteIndex":0},"citationItems":[{"id":1194,"uris":["http://zotero.org/users/4673489/items/2L49AQNS"],"uri":["http://zotero.org/users/4673489/items/2L49AQNS"],"itemData":{"id":1194,"type":"article-journal","abstract":"Recent debates about memetics have revealed some widespread misunderstandings about Darwinian approaches to cultural evolution. Drawing from these debates, this paper disputes five common claims: (1) mental representations are rarely discrete, and therefore models that assume discrete, gene-like particles (i.e., replicators) are useless; (2) replicators are necessary for cumulative, adaptive evolution; (3) content-dependent psychological biases are the only important processes that affect the spread of cultural representations; (4) the “cultural fitness” of a mental representation can be inferred from its successful transmission; and (5) selective forces only matter if the sources of variation are random. We close by sketching the outlines of a unified evolutionary science of culture.","container-title":"Human Nature","DOI":"10.1007/s12110-008-9037-1","ISSN":"1045-6767, 1936-4776","issue":"2","language":"en","page":"119-137","source":"CrossRef","title":"Five Misunderstandings About Cultural Evolution","volume":"19","author":[{"family":"Henrich","given":"Joseph"},{"family":"Boyd","given":"Robert"},{"family":"Richerson","given":"Peter J."}],"issued":{"date-parts":[["2008",6]]}}}],"schema":"https://github.com/citation-style-language/schema/raw/master/csl-citation.json"} </w:instrText>
      </w:r>
      <w:r w:rsidR="0000105C" w:rsidRPr="00EF35D9">
        <w:rPr>
          <w:rFonts w:ascii="Times New Roman" w:hAnsi="Times New Roman" w:cs="Times New Roman"/>
          <w:lang w:val="en-US"/>
        </w:rPr>
        <w:fldChar w:fldCharType="separate"/>
      </w:r>
      <w:r w:rsidR="0000105C" w:rsidRPr="00EF35D9">
        <w:rPr>
          <w:rFonts w:ascii="Times New Roman" w:hAnsi="Times New Roman" w:cs="Times New Roman"/>
          <w:u w:val="dash"/>
        </w:rPr>
        <w:t>(for an overview</w:t>
      </w:r>
      <w:r w:rsidR="00FC3D91" w:rsidRPr="00EF35D9">
        <w:rPr>
          <w:rFonts w:ascii="Times New Roman" w:hAnsi="Times New Roman" w:cs="Times New Roman"/>
          <w:u w:val="dash"/>
        </w:rPr>
        <w:t xml:space="preserve">, see </w:t>
      </w:r>
      <w:r w:rsidR="0000105C" w:rsidRPr="00EF35D9">
        <w:rPr>
          <w:rFonts w:ascii="Times New Roman" w:hAnsi="Times New Roman" w:cs="Times New Roman"/>
          <w:u w:val="dash"/>
        </w:rPr>
        <w:t xml:space="preserve">Henrich, Boyd, and </w:t>
      </w:r>
      <w:proofErr w:type="spellStart"/>
      <w:r w:rsidR="0000105C" w:rsidRPr="00EF35D9">
        <w:rPr>
          <w:rFonts w:ascii="Times New Roman" w:hAnsi="Times New Roman" w:cs="Times New Roman"/>
          <w:u w:val="dash"/>
        </w:rPr>
        <w:t>Richerson</w:t>
      </w:r>
      <w:proofErr w:type="spellEnd"/>
      <w:r w:rsidR="0000105C" w:rsidRPr="00EF35D9">
        <w:rPr>
          <w:rFonts w:ascii="Times New Roman" w:hAnsi="Times New Roman" w:cs="Times New Roman"/>
          <w:u w:val="dash"/>
        </w:rPr>
        <w:t xml:space="preserve"> 2008)</w:t>
      </w:r>
      <w:r w:rsidR="0000105C" w:rsidRPr="00EF35D9">
        <w:rPr>
          <w:rFonts w:ascii="Times New Roman" w:hAnsi="Times New Roman" w:cs="Times New Roman"/>
          <w:lang w:val="en-US"/>
        </w:rPr>
        <w:fldChar w:fldCharType="end"/>
      </w:r>
      <w:r w:rsidR="00D56A24" w:rsidRPr="00EF35D9">
        <w:rPr>
          <w:rFonts w:ascii="Times New Roman" w:hAnsi="Times New Roman" w:cs="Times New Roman"/>
          <w:lang w:val="en-US"/>
        </w:rPr>
        <w:t xml:space="preserve">. </w:t>
      </w:r>
      <w:proofErr w:type="gramStart"/>
      <w:r w:rsidR="00D537B6" w:rsidRPr="00EF35D9">
        <w:rPr>
          <w:rFonts w:ascii="Times New Roman" w:hAnsi="Times New Roman" w:cs="Times New Roman"/>
          <w:lang w:val="en-US"/>
        </w:rPr>
        <w:t>Thus</w:t>
      </w:r>
      <w:proofErr w:type="gramEnd"/>
      <w:r w:rsidR="00D537B6" w:rsidRPr="00EF35D9">
        <w:rPr>
          <w:rFonts w:ascii="Times New Roman" w:hAnsi="Times New Roman" w:cs="Times New Roman"/>
          <w:lang w:val="en-US"/>
        </w:rPr>
        <w:t xml:space="preserve"> while </w:t>
      </w:r>
      <w:r w:rsidR="005709AE" w:rsidRPr="00EF35D9">
        <w:rPr>
          <w:rFonts w:ascii="Times New Roman" w:hAnsi="Times New Roman" w:cs="Times New Roman"/>
          <w:lang w:val="en-US"/>
        </w:rPr>
        <w:t xml:space="preserve">our minds are very plastic, capable of adapting to changing cultural environments, </w:t>
      </w:r>
      <w:r w:rsidR="00632BB8" w:rsidRPr="00EF35D9">
        <w:rPr>
          <w:rFonts w:ascii="Times New Roman" w:hAnsi="Times New Roman" w:cs="Times New Roman"/>
          <w:lang w:val="en-US"/>
        </w:rPr>
        <w:t xml:space="preserve">this does not mean that </w:t>
      </w:r>
      <w:r w:rsidR="00802564" w:rsidRPr="00EF35D9">
        <w:rPr>
          <w:rFonts w:ascii="Times New Roman" w:hAnsi="Times New Roman" w:cs="Times New Roman"/>
          <w:lang w:val="en-US"/>
        </w:rPr>
        <w:t>our minds are blank slates</w:t>
      </w:r>
      <w:r w:rsidR="00CC175B" w:rsidRPr="00EF35D9">
        <w:rPr>
          <w:rFonts w:ascii="Times New Roman" w:hAnsi="Times New Roman" w:cs="Times New Roman"/>
          <w:lang w:val="en-US"/>
        </w:rPr>
        <w:t>:</w:t>
      </w:r>
      <w:r w:rsidR="00E5410A" w:rsidRPr="00EF35D9">
        <w:rPr>
          <w:rFonts w:ascii="Times New Roman" w:hAnsi="Times New Roman" w:cs="Times New Roman"/>
          <w:lang w:val="en-US"/>
        </w:rPr>
        <w:t xml:space="preserve"> </w:t>
      </w:r>
      <w:r w:rsidR="00E10E6A" w:rsidRPr="00EF35D9">
        <w:rPr>
          <w:rFonts w:ascii="Times New Roman" w:hAnsi="Times New Roman" w:cs="Times New Roman"/>
          <w:lang w:val="en-US"/>
        </w:rPr>
        <w:t>there are considerable number of innate cognitive mechanisms which drive this social learning</w:t>
      </w:r>
      <w:r w:rsidR="00A503E8" w:rsidRPr="00EF35D9">
        <w:rPr>
          <w:rFonts w:ascii="Times New Roman" w:hAnsi="Times New Roman" w:cs="Times New Roman"/>
          <w:lang w:val="en-US"/>
        </w:rPr>
        <w:t>.</w:t>
      </w:r>
    </w:p>
    <w:p w14:paraId="5822C85C" w14:textId="4B11FC04" w:rsidR="008C084B" w:rsidRPr="00EF35D9" w:rsidRDefault="008C084B" w:rsidP="00E10E6A">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This entails a ‘community-based’ </w:t>
      </w:r>
      <w:r w:rsidR="00E20AD7" w:rsidRPr="00EF35D9">
        <w:rPr>
          <w:rFonts w:ascii="Times New Roman" w:hAnsi="Times New Roman" w:cs="Times New Roman"/>
          <w:lang w:val="en-US"/>
        </w:rPr>
        <w:t>view of human evolution in the following sense</w:t>
      </w:r>
      <w:r w:rsidR="004936A3" w:rsidRPr="00EF35D9">
        <w:rPr>
          <w:rFonts w:ascii="Times New Roman" w:hAnsi="Times New Roman" w:cs="Times New Roman"/>
          <w:lang w:val="en-US"/>
        </w:rPr>
        <w:t xml:space="preserve">. </w:t>
      </w:r>
      <w:r w:rsidR="00071546" w:rsidRPr="00EF35D9">
        <w:rPr>
          <w:rFonts w:ascii="Times New Roman" w:hAnsi="Times New Roman" w:cs="Times New Roman"/>
          <w:lang w:val="en-US"/>
        </w:rPr>
        <w:t xml:space="preserve">First of all, </w:t>
      </w:r>
      <w:r w:rsidR="00B73A24" w:rsidRPr="00EF35D9">
        <w:rPr>
          <w:rFonts w:ascii="Times New Roman" w:hAnsi="Times New Roman" w:cs="Times New Roman"/>
          <w:lang w:val="en-US"/>
        </w:rPr>
        <w:t>i</w:t>
      </w:r>
      <w:r w:rsidR="004936A3" w:rsidRPr="00EF35D9">
        <w:rPr>
          <w:rFonts w:ascii="Times New Roman" w:hAnsi="Times New Roman" w:cs="Times New Roman"/>
          <w:lang w:val="en-US"/>
        </w:rPr>
        <w:t xml:space="preserve">ndividual humans </w:t>
      </w:r>
      <w:r w:rsidR="000C5802" w:rsidRPr="00EF35D9">
        <w:rPr>
          <w:rFonts w:ascii="Times New Roman" w:hAnsi="Times New Roman" w:cs="Times New Roman"/>
          <w:lang w:val="en-US"/>
        </w:rPr>
        <w:t xml:space="preserve">have </w:t>
      </w:r>
      <w:r w:rsidR="003F7F17" w:rsidRPr="00EF35D9">
        <w:rPr>
          <w:rFonts w:ascii="Times New Roman" w:hAnsi="Times New Roman" w:cs="Times New Roman"/>
          <w:lang w:val="en-US"/>
        </w:rPr>
        <w:t xml:space="preserve">not just a single fixed environment, but rather </w:t>
      </w:r>
      <w:r w:rsidR="00BF7127" w:rsidRPr="00EF35D9">
        <w:rPr>
          <w:rFonts w:ascii="Times New Roman" w:hAnsi="Times New Roman" w:cs="Times New Roman"/>
          <w:lang w:val="en-US"/>
        </w:rPr>
        <w:t xml:space="preserve">a physical environment and a cultural environment </w:t>
      </w:r>
      <w:r w:rsidR="009C31BC" w:rsidRPr="00EF35D9">
        <w:rPr>
          <w:rFonts w:ascii="Times New Roman" w:hAnsi="Times New Roman" w:cs="Times New Roman"/>
          <w:lang w:val="en-US"/>
        </w:rPr>
        <w:t xml:space="preserve">that vary </w:t>
      </w:r>
      <w:r w:rsidR="0091709B" w:rsidRPr="00EF35D9">
        <w:rPr>
          <w:rFonts w:ascii="Times New Roman" w:hAnsi="Times New Roman" w:cs="Times New Roman"/>
          <w:lang w:val="en-US"/>
        </w:rPr>
        <w:t>at different rates.</w:t>
      </w:r>
      <w:r w:rsidR="001B2D58" w:rsidRPr="00EF35D9">
        <w:rPr>
          <w:rFonts w:ascii="Times New Roman" w:hAnsi="Times New Roman" w:cs="Times New Roman"/>
          <w:lang w:val="en-US"/>
        </w:rPr>
        <w:t xml:space="preserve"> </w:t>
      </w:r>
      <w:r w:rsidR="00890E08" w:rsidRPr="00EF35D9">
        <w:rPr>
          <w:rFonts w:ascii="Times New Roman" w:hAnsi="Times New Roman" w:cs="Times New Roman"/>
          <w:lang w:val="en-US"/>
        </w:rPr>
        <w:t xml:space="preserve">Hence </w:t>
      </w:r>
      <w:r w:rsidR="002B153E" w:rsidRPr="00EF35D9">
        <w:rPr>
          <w:rFonts w:ascii="Times New Roman" w:hAnsi="Times New Roman" w:cs="Times New Roman"/>
          <w:lang w:val="en-US"/>
        </w:rPr>
        <w:t xml:space="preserve">evolutionary theory must not just understand how individuals have evolved, but also how cultural </w:t>
      </w:r>
      <w:r w:rsidR="000D7C35" w:rsidRPr="00EF35D9">
        <w:rPr>
          <w:rFonts w:ascii="Times New Roman" w:hAnsi="Times New Roman" w:cs="Times New Roman"/>
          <w:lang w:val="en-US"/>
        </w:rPr>
        <w:t>groups</w:t>
      </w:r>
      <w:r w:rsidR="002B153E" w:rsidRPr="00EF35D9">
        <w:rPr>
          <w:rFonts w:ascii="Times New Roman" w:hAnsi="Times New Roman" w:cs="Times New Roman"/>
          <w:lang w:val="en-US"/>
        </w:rPr>
        <w:t xml:space="preserve"> (i.e., cultural </w:t>
      </w:r>
      <w:r w:rsidR="000D7C35" w:rsidRPr="00EF35D9">
        <w:rPr>
          <w:rFonts w:ascii="Times New Roman" w:hAnsi="Times New Roman" w:cs="Times New Roman"/>
          <w:lang w:val="en-US"/>
        </w:rPr>
        <w:t>environments from the perspective of the individual</w:t>
      </w:r>
      <w:r w:rsidR="002B153E" w:rsidRPr="00EF35D9">
        <w:rPr>
          <w:rFonts w:ascii="Times New Roman" w:hAnsi="Times New Roman" w:cs="Times New Roman"/>
          <w:lang w:val="en-US"/>
        </w:rPr>
        <w:t>)</w:t>
      </w:r>
      <w:r w:rsidR="000D7C35" w:rsidRPr="00EF35D9">
        <w:rPr>
          <w:rFonts w:ascii="Times New Roman" w:hAnsi="Times New Roman" w:cs="Times New Roman"/>
          <w:lang w:val="en-US"/>
        </w:rPr>
        <w:t xml:space="preserve"> </w:t>
      </w:r>
      <w:r w:rsidR="0055106D" w:rsidRPr="00EF35D9">
        <w:rPr>
          <w:rFonts w:ascii="Times New Roman" w:hAnsi="Times New Roman" w:cs="Times New Roman"/>
          <w:lang w:val="en-US"/>
        </w:rPr>
        <w:t xml:space="preserve">have competed with each other and adapted to </w:t>
      </w:r>
      <w:r w:rsidR="00402C94" w:rsidRPr="00EF35D9">
        <w:rPr>
          <w:rFonts w:ascii="Times New Roman" w:hAnsi="Times New Roman" w:cs="Times New Roman"/>
          <w:lang w:val="en-US"/>
        </w:rPr>
        <w:t xml:space="preserve">the physical environment. </w:t>
      </w:r>
    </w:p>
    <w:p w14:paraId="16CDFCEC" w14:textId="1525551B" w:rsidR="003F0446" w:rsidRPr="00EF35D9" w:rsidRDefault="00180787" w:rsidP="003F0446">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For purposes of this paper,</w:t>
      </w:r>
      <w:r w:rsidR="00851C54" w:rsidRPr="00EF35D9">
        <w:rPr>
          <w:rFonts w:ascii="Times New Roman" w:hAnsi="Times New Roman" w:cs="Times New Roman"/>
          <w:lang w:val="en-US"/>
        </w:rPr>
        <w:t xml:space="preserve"> I would like</w:t>
      </w:r>
      <w:r w:rsidR="003F0446" w:rsidRPr="00EF35D9">
        <w:rPr>
          <w:rFonts w:ascii="Times New Roman" w:hAnsi="Times New Roman" w:cs="Times New Roman"/>
          <w:lang w:val="en-US"/>
        </w:rPr>
        <w:t xml:space="preserve"> </w:t>
      </w:r>
      <w:proofErr w:type="gramStart"/>
      <w:r w:rsidR="003F0446" w:rsidRPr="00EF35D9">
        <w:rPr>
          <w:rFonts w:ascii="Times New Roman" w:hAnsi="Times New Roman" w:cs="Times New Roman"/>
          <w:lang w:val="en-US"/>
        </w:rPr>
        <w:t>introduce</w:t>
      </w:r>
      <w:proofErr w:type="gramEnd"/>
      <w:r w:rsidR="003F0446" w:rsidRPr="00EF35D9">
        <w:rPr>
          <w:rFonts w:ascii="Times New Roman" w:hAnsi="Times New Roman" w:cs="Times New Roman"/>
          <w:lang w:val="en-US"/>
        </w:rPr>
        <w:t xml:space="preserve"> the term</w:t>
      </w:r>
      <w:r w:rsidR="00851C54" w:rsidRPr="00EF35D9">
        <w:rPr>
          <w:rFonts w:ascii="Times New Roman" w:hAnsi="Times New Roman" w:cs="Times New Roman"/>
          <w:lang w:val="en-US"/>
        </w:rPr>
        <w:t xml:space="preserve"> </w:t>
      </w:r>
      <w:r w:rsidR="003F0446" w:rsidRPr="00EF35D9">
        <w:rPr>
          <w:rFonts w:ascii="Times New Roman" w:hAnsi="Times New Roman" w:cs="Times New Roman"/>
          <w:lang w:val="en-US"/>
        </w:rPr>
        <w:t>‘ethos’</w:t>
      </w:r>
      <w:r w:rsidR="003F0446" w:rsidRPr="00EF35D9">
        <w:rPr>
          <w:rFonts w:ascii="Times New Roman" w:hAnsi="Times New Roman" w:cs="Times New Roman"/>
          <w:i/>
          <w:iCs/>
          <w:lang w:val="en-US"/>
        </w:rPr>
        <w:t xml:space="preserve"> </w:t>
      </w:r>
      <w:r w:rsidR="003F0446" w:rsidRPr="00EF35D9">
        <w:rPr>
          <w:rFonts w:ascii="Times New Roman" w:hAnsi="Times New Roman" w:cs="Times New Roman"/>
          <w:lang w:val="en-US"/>
        </w:rPr>
        <w:t xml:space="preserve">to refer to the set of common normative expectations </w:t>
      </w:r>
      <w:r w:rsidR="00D550F6" w:rsidRPr="00EF35D9">
        <w:rPr>
          <w:rFonts w:ascii="Times New Roman" w:hAnsi="Times New Roman" w:cs="Times New Roman"/>
          <w:lang w:val="en-US"/>
        </w:rPr>
        <w:t>in</w:t>
      </w:r>
      <w:r w:rsidR="003F0446" w:rsidRPr="00EF35D9">
        <w:rPr>
          <w:rFonts w:ascii="Times New Roman" w:hAnsi="Times New Roman" w:cs="Times New Roman"/>
          <w:lang w:val="en-US"/>
        </w:rPr>
        <w:t xml:space="preserve"> the cultural environment. </w:t>
      </w:r>
      <w:r w:rsidR="00D550F6" w:rsidRPr="00EF35D9">
        <w:rPr>
          <w:rFonts w:ascii="Times New Roman" w:hAnsi="Times New Roman" w:cs="Times New Roman"/>
          <w:lang w:val="en-US"/>
        </w:rPr>
        <w:t xml:space="preserve">An ethos thus </w:t>
      </w:r>
      <w:r w:rsidR="001E24D4" w:rsidRPr="00EF35D9">
        <w:rPr>
          <w:rFonts w:ascii="Times New Roman" w:hAnsi="Times New Roman" w:cs="Times New Roman"/>
          <w:lang w:val="en-US"/>
        </w:rPr>
        <w:t xml:space="preserve">may or </w:t>
      </w:r>
      <w:r w:rsidR="00E72ACC" w:rsidRPr="00EF35D9">
        <w:rPr>
          <w:rFonts w:ascii="Times New Roman" w:hAnsi="Times New Roman" w:cs="Times New Roman"/>
          <w:lang w:val="en-US"/>
        </w:rPr>
        <w:t xml:space="preserve">may not coincide with </w:t>
      </w:r>
      <w:r w:rsidR="005B611D" w:rsidRPr="00EF35D9">
        <w:rPr>
          <w:rFonts w:ascii="Times New Roman" w:hAnsi="Times New Roman" w:cs="Times New Roman"/>
          <w:lang w:val="en-US"/>
        </w:rPr>
        <w:t>an individual’s community.</w:t>
      </w:r>
      <w:r w:rsidR="003F0446" w:rsidRPr="00EF35D9">
        <w:rPr>
          <w:rFonts w:ascii="Times New Roman" w:hAnsi="Times New Roman" w:cs="Times New Roman"/>
          <w:lang w:val="en-US"/>
        </w:rPr>
        <w:t xml:space="preserve"> For prehistoric groups</w:t>
      </w:r>
      <w:r w:rsidR="001E24D4" w:rsidRPr="00EF35D9">
        <w:rPr>
          <w:rFonts w:ascii="Times New Roman" w:hAnsi="Times New Roman" w:cs="Times New Roman"/>
          <w:lang w:val="en-US"/>
        </w:rPr>
        <w:t xml:space="preserve"> they did:</w:t>
      </w:r>
      <w:r w:rsidR="003F0446" w:rsidRPr="00EF35D9">
        <w:rPr>
          <w:rFonts w:ascii="Times New Roman" w:hAnsi="Times New Roman" w:cs="Times New Roman"/>
          <w:lang w:val="en-US"/>
        </w:rPr>
        <w:t xml:space="preserve"> different tribes had different habits, expectations, and moral norms. In contemporary societies it is much less clear what, if anything, the ‘community’ of an individual is. </w:t>
      </w:r>
      <w:r w:rsidR="000129BA" w:rsidRPr="00EF35D9">
        <w:rPr>
          <w:rFonts w:ascii="Times New Roman" w:hAnsi="Times New Roman" w:cs="Times New Roman"/>
          <w:lang w:val="en-US"/>
        </w:rPr>
        <w:t xml:space="preserve">An ethos also is to be distinguished from the </w:t>
      </w:r>
      <w:r w:rsidR="003F0446" w:rsidRPr="00EF35D9">
        <w:rPr>
          <w:rFonts w:ascii="Times New Roman" w:hAnsi="Times New Roman" w:cs="Times New Roman"/>
          <w:lang w:val="en-US"/>
        </w:rPr>
        <w:t>explicit laws regulating rights and duties</w:t>
      </w:r>
      <w:r w:rsidR="00C63EF6" w:rsidRPr="00EF35D9">
        <w:rPr>
          <w:rFonts w:ascii="Times New Roman" w:hAnsi="Times New Roman" w:cs="Times New Roman"/>
          <w:lang w:val="en-US"/>
        </w:rPr>
        <w:t>.</w:t>
      </w:r>
      <w:r w:rsidR="003F0446" w:rsidRPr="00EF35D9">
        <w:rPr>
          <w:rFonts w:ascii="Times New Roman" w:hAnsi="Times New Roman" w:cs="Times New Roman"/>
          <w:lang w:val="en-US"/>
        </w:rPr>
        <w:t xml:space="preserve"> </w:t>
      </w:r>
      <w:r w:rsidR="006A1112" w:rsidRPr="00EF35D9">
        <w:rPr>
          <w:rFonts w:ascii="Times New Roman" w:hAnsi="Times New Roman" w:cs="Times New Roman"/>
          <w:lang w:val="en-US"/>
        </w:rPr>
        <w:t>Instead</w:t>
      </w:r>
      <w:r w:rsidR="00515B1F" w:rsidRPr="00EF35D9">
        <w:rPr>
          <w:rFonts w:ascii="Times New Roman" w:hAnsi="Times New Roman" w:cs="Times New Roman"/>
          <w:lang w:val="en-US"/>
        </w:rPr>
        <w:t xml:space="preserve"> the</w:t>
      </w:r>
      <w:r w:rsidR="003F0446" w:rsidRPr="00EF35D9">
        <w:rPr>
          <w:rFonts w:ascii="Times New Roman" w:hAnsi="Times New Roman" w:cs="Times New Roman"/>
          <w:lang w:val="en-US"/>
        </w:rPr>
        <w:t xml:space="preserve"> ethos refers to the more informal </w:t>
      </w:r>
      <w:r w:rsidR="003F0446" w:rsidRPr="00EF35D9">
        <w:rPr>
          <w:rFonts w:ascii="Times New Roman" w:hAnsi="Times New Roman" w:cs="Times New Roman"/>
          <w:lang w:val="en-US"/>
        </w:rPr>
        <w:lastRenderedPageBreak/>
        <w:t xml:space="preserve">normative expectations humans may have of each other’s behavior. (In fact, changes in law often follow changes in the ethos, see </w:t>
      </w:r>
      <w:r w:rsidR="003F0446"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55vj891h7","properties":{"formattedCitation":"\\uldash{(Husak 2008)}","plainCitation":"(Husak 2008)","dontUpdate":true,"noteIndex":0},"citationItems":[{"id":167,"uris":["http://zotero.org/users/4673489/items/6U2N9HW8"],"uri":["http://zotero.org/users/4673489/items/6U2N9HW8"],"itemData":{"id":167,"type":"book","call-number":"KF9223 .H87 2008","event-place":"New York","ISBN":"978-0-19-532871-4","note":"00000 \nOCLC: ocm85814170","number-of-pages":"231","publisher":"Oxford University Press","publisher-place":"New York","source":"Library of Congress ISBN","title":"Overcriminalization: the limits of the criminal law","title-short":"Overcriminalization","author":[{"family":"Husak","given":"Douglas N."}],"issued":{"date-parts":[["2008"]]}}}],"schema":"https://github.com/citation-style-language/schema/raw/master/csl-citation.json"} </w:instrText>
      </w:r>
      <w:r w:rsidR="003F0446" w:rsidRPr="00EF35D9">
        <w:rPr>
          <w:rFonts w:ascii="Times New Roman" w:hAnsi="Times New Roman" w:cs="Times New Roman"/>
          <w:lang w:val="en-US"/>
        </w:rPr>
        <w:fldChar w:fldCharType="separate"/>
      </w:r>
      <w:proofErr w:type="spellStart"/>
      <w:r w:rsidR="003F0446" w:rsidRPr="00EF35D9">
        <w:rPr>
          <w:rFonts w:ascii="Times New Roman" w:hAnsi="Times New Roman" w:cs="Times New Roman"/>
          <w:u w:val="dash"/>
        </w:rPr>
        <w:t>Husak</w:t>
      </w:r>
      <w:proofErr w:type="spellEnd"/>
      <w:r w:rsidR="003F0446" w:rsidRPr="00EF35D9">
        <w:rPr>
          <w:rFonts w:ascii="Times New Roman" w:hAnsi="Times New Roman" w:cs="Times New Roman"/>
          <w:u w:val="dash"/>
        </w:rPr>
        <w:t xml:space="preserve"> 2008, p. 18.)</w:t>
      </w:r>
      <w:r w:rsidR="003F0446" w:rsidRPr="00EF35D9">
        <w:rPr>
          <w:rFonts w:ascii="Times New Roman" w:hAnsi="Times New Roman" w:cs="Times New Roman"/>
          <w:lang w:val="en-US"/>
        </w:rPr>
        <w:fldChar w:fldCharType="end"/>
      </w:r>
      <w:r w:rsidR="003F0446" w:rsidRPr="00EF35D9">
        <w:rPr>
          <w:rFonts w:ascii="Times New Roman" w:hAnsi="Times New Roman" w:cs="Times New Roman"/>
          <w:lang w:val="en-US"/>
        </w:rPr>
        <w:t xml:space="preserve"> </w:t>
      </w:r>
    </w:p>
    <w:p w14:paraId="5FA07C94" w14:textId="77777777" w:rsidR="00402950" w:rsidRPr="00EF35D9" w:rsidRDefault="00402950" w:rsidP="005D795C">
      <w:pPr>
        <w:autoSpaceDE w:val="0"/>
        <w:autoSpaceDN w:val="0"/>
        <w:adjustRightInd w:val="0"/>
        <w:spacing w:line="360" w:lineRule="auto"/>
        <w:jc w:val="both"/>
        <w:rPr>
          <w:rFonts w:ascii="Times New Roman" w:hAnsi="Times New Roman" w:cs="Times New Roman"/>
          <w:lang w:val="en-US"/>
        </w:rPr>
      </w:pPr>
    </w:p>
    <w:p w14:paraId="2AD81F72" w14:textId="00076AC9" w:rsidR="00BA2B4D" w:rsidRPr="00EF35D9" w:rsidRDefault="006C7346" w:rsidP="00094C7A">
      <w:pPr>
        <w:pStyle w:val="ListParagraph"/>
        <w:numPr>
          <w:ilvl w:val="0"/>
          <w:numId w:val="2"/>
        </w:numPr>
        <w:autoSpaceDE w:val="0"/>
        <w:autoSpaceDN w:val="0"/>
        <w:adjustRightInd w:val="0"/>
        <w:spacing w:line="360" w:lineRule="auto"/>
        <w:jc w:val="both"/>
        <w:rPr>
          <w:rFonts w:ascii="Times New Roman" w:hAnsi="Times New Roman" w:cs="Times New Roman"/>
          <w:b/>
          <w:bCs/>
          <w:lang w:val="en-US"/>
        </w:rPr>
      </w:pPr>
      <w:r w:rsidRPr="00EF35D9">
        <w:rPr>
          <w:rFonts w:ascii="Times New Roman" w:hAnsi="Times New Roman" w:cs="Times New Roman"/>
          <w:b/>
          <w:bCs/>
          <w:lang w:val="en-US"/>
        </w:rPr>
        <w:t xml:space="preserve">  Status</w:t>
      </w:r>
      <w:r w:rsidR="00D073C1" w:rsidRPr="00EF35D9">
        <w:rPr>
          <w:rFonts w:ascii="Times New Roman" w:hAnsi="Times New Roman" w:cs="Times New Roman"/>
          <w:b/>
          <w:bCs/>
          <w:lang w:val="en-US"/>
        </w:rPr>
        <w:t xml:space="preserve">, </w:t>
      </w:r>
      <w:r w:rsidR="00C6409F" w:rsidRPr="00EF35D9">
        <w:rPr>
          <w:rFonts w:ascii="Times New Roman" w:hAnsi="Times New Roman" w:cs="Times New Roman"/>
          <w:b/>
          <w:bCs/>
          <w:lang w:val="en-US"/>
        </w:rPr>
        <w:t>Trust</w:t>
      </w:r>
      <w:r w:rsidR="00D073C1" w:rsidRPr="00EF35D9">
        <w:rPr>
          <w:rFonts w:ascii="Times New Roman" w:hAnsi="Times New Roman" w:cs="Times New Roman"/>
          <w:b/>
          <w:bCs/>
          <w:lang w:val="en-US"/>
        </w:rPr>
        <w:t>, and Service</w:t>
      </w:r>
    </w:p>
    <w:p w14:paraId="403B1E8C" w14:textId="77777777" w:rsidR="00A02419" w:rsidRPr="00EF35D9" w:rsidRDefault="00A02419" w:rsidP="00094C7A">
      <w:pPr>
        <w:autoSpaceDE w:val="0"/>
        <w:autoSpaceDN w:val="0"/>
        <w:adjustRightInd w:val="0"/>
        <w:spacing w:line="360" w:lineRule="auto"/>
        <w:jc w:val="both"/>
        <w:rPr>
          <w:rFonts w:ascii="Times New Roman" w:hAnsi="Times New Roman" w:cs="Times New Roman"/>
          <w:b/>
          <w:bCs/>
          <w:lang w:val="en-US"/>
        </w:rPr>
      </w:pPr>
    </w:p>
    <w:p w14:paraId="370FBB4C" w14:textId="262DBD45" w:rsidR="00EF583F" w:rsidRPr="00EF35D9" w:rsidRDefault="00717938" w:rsidP="003934C5">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One aspect of the ethos that is especially important for enhancement ethics is </w:t>
      </w:r>
      <w:r w:rsidR="00C03234" w:rsidRPr="00EF35D9">
        <w:rPr>
          <w:rFonts w:ascii="Times New Roman" w:hAnsi="Times New Roman" w:cs="Times New Roman"/>
          <w:lang w:val="en-US"/>
        </w:rPr>
        <w:t>how norms regulate</w:t>
      </w:r>
      <w:r w:rsidR="0043022A" w:rsidRPr="00EF35D9">
        <w:rPr>
          <w:rFonts w:ascii="Times New Roman" w:hAnsi="Times New Roman" w:cs="Times New Roman"/>
          <w:lang w:val="en-US"/>
        </w:rPr>
        <w:t xml:space="preserve"> interpersonal dynamics of competition on the one hand, and dynamics of cooperation or trust on the other. There may be norms and expectations that govern competitive and cooperative behaviors, though these norms will not always be explicitly encoded in law or institutional structures. </w:t>
      </w:r>
      <w:r w:rsidR="003934C5" w:rsidRPr="00EF35D9">
        <w:rPr>
          <w:rFonts w:ascii="Times New Roman" w:hAnsi="Times New Roman" w:cs="Times New Roman"/>
          <w:lang w:val="en-US"/>
        </w:rPr>
        <w:t xml:space="preserve">These social dynamics </w:t>
      </w:r>
      <w:r w:rsidR="00E81CE8" w:rsidRPr="00EF35D9">
        <w:rPr>
          <w:rFonts w:ascii="Times New Roman" w:hAnsi="Times New Roman" w:cs="Times New Roman"/>
          <w:lang w:val="en-US"/>
        </w:rPr>
        <w:t xml:space="preserve">both </w:t>
      </w:r>
      <w:r w:rsidR="00850A81" w:rsidRPr="00EF35D9">
        <w:rPr>
          <w:rFonts w:ascii="Times New Roman" w:hAnsi="Times New Roman" w:cs="Times New Roman"/>
          <w:lang w:val="en-US"/>
        </w:rPr>
        <w:t xml:space="preserve">played </w:t>
      </w:r>
      <w:r w:rsidR="00AD60DB" w:rsidRPr="00EF35D9">
        <w:rPr>
          <w:rFonts w:ascii="Times New Roman" w:hAnsi="Times New Roman" w:cs="Times New Roman"/>
          <w:lang w:val="en-US"/>
        </w:rPr>
        <w:t>a very significant causal role in the human evolutionary trajectory</w:t>
      </w:r>
      <w:r w:rsidR="00C916E1" w:rsidRPr="00EF35D9">
        <w:rPr>
          <w:rFonts w:ascii="Times New Roman" w:hAnsi="Times New Roman" w:cs="Times New Roman"/>
          <w:lang w:val="en-US"/>
        </w:rPr>
        <w:t>, and that continue play</w:t>
      </w:r>
      <w:r w:rsidR="00F129C4" w:rsidRPr="00EF35D9">
        <w:rPr>
          <w:rFonts w:ascii="Times New Roman" w:hAnsi="Times New Roman" w:cs="Times New Roman"/>
          <w:lang w:val="en-US"/>
        </w:rPr>
        <w:t xml:space="preserve"> a </w:t>
      </w:r>
      <w:r w:rsidR="00AF1803" w:rsidRPr="00EF35D9">
        <w:rPr>
          <w:rFonts w:ascii="Times New Roman" w:hAnsi="Times New Roman" w:cs="Times New Roman"/>
          <w:lang w:val="en-US"/>
        </w:rPr>
        <w:t xml:space="preserve">very </w:t>
      </w:r>
      <w:r w:rsidR="00F129C4" w:rsidRPr="00EF35D9">
        <w:rPr>
          <w:rFonts w:ascii="Times New Roman" w:hAnsi="Times New Roman" w:cs="Times New Roman"/>
          <w:lang w:val="en-US"/>
        </w:rPr>
        <w:t xml:space="preserve">significant role </w:t>
      </w:r>
      <w:r w:rsidR="00A11E65" w:rsidRPr="00EF35D9">
        <w:rPr>
          <w:rFonts w:ascii="Times New Roman" w:hAnsi="Times New Roman" w:cs="Times New Roman"/>
          <w:lang w:val="en-US"/>
        </w:rPr>
        <w:t xml:space="preserve">in contemporary </w:t>
      </w:r>
      <w:r w:rsidR="00681539" w:rsidRPr="00EF35D9">
        <w:rPr>
          <w:rFonts w:ascii="Times New Roman" w:hAnsi="Times New Roman" w:cs="Times New Roman"/>
          <w:lang w:val="en-US"/>
        </w:rPr>
        <w:t xml:space="preserve">ethics and politics: </w:t>
      </w:r>
      <w:r w:rsidR="0042034C" w:rsidRPr="00EF35D9">
        <w:rPr>
          <w:rFonts w:ascii="Times New Roman" w:hAnsi="Times New Roman" w:cs="Times New Roman"/>
          <w:lang w:val="en-US"/>
        </w:rPr>
        <w:t xml:space="preserve">the competition for </w:t>
      </w:r>
      <w:r w:rsidR="00A02BB9" w:rsidRPr="00EF35D9">
        <w:rPr>
          <w:rFonts w:ascii="Times New Roman" w:hAnsi="Times New Roman" w:cs="Times New Roman"/>
          <w:lang w:val="en-US"/>
        </w:rPr>
        <w:t>status</w:t>
      </w:r>
      <w:r w:rsidR="0042034C" w:rsidRPr="00EF35D9">
        <w:rPr>
          <w:rFonts w:ascii="Times New Roman" w:hAnsi="Times New Roman" w:cs="Times New Roman"/>
          <w:lang w:val="en-US"/>
        </w:rPr>
        <w:t>.</w:t>
      </w:r>
    </w:p>
    <w:p w14:paraId="719135A9" w14:textId="2C9C07F0" w:rsidR="00EC1591" w:rsidRPr="00EF35D9" w:rsidRDefault="00EC1591" w:rsidP="00094C7A">
      <w:pPr>
        <w:autoSpaceDE w:val="0"/>
        <w:autoSpaceDN w:val="0"/>
        <w:adjustRightInd w:val="0"/>
        <w:spacing w:line="360" w:lineRule="auto"/>
        <w:jc w:val="both"/>
        <w:rPr>
          <w:rFonts w:ascii="Times New Roman" w:hAnsi="Times New Roman" w:cs="Times New Roman"/>
          <w:lang w:val="en-US"/>
        </w:rPr>
      </w:pPr>
    </w:p>
    <w:p w14:paraId="78E93DD4" w14:textId="6C694A38" w:rsidR="007069CE" w:rsidRPr="00EF35D9" w:rsidRDefault="007069CE" w:rsidP="00A43C29">
      <w:pPr>
        <w:pStyle w:val="ListParagraph"/>
        <w:numPr>
          <w:ilvl w:val="1"/>
          <w:numId w:val="11"/>
        </w:numPr>
        <w:autoSpaceDE w:val="0"/>
        <w:autoSpaceDN w:val="0"/>
        <w:adjustRightInd w:val="0"/>
        <w:spacing w:line="360" w:lineRule="auto"/>
        <w:jc w:val="both"/>
        <w:rPr>
          <w:rFonts w:ascii="Times New Roman" w:hAnsi="Times New Roman" w:cs="Times New Roman"/>
          <w:b/>
          <w:bCs/>
          <w:lang w:val="en-US"/>
        </w:rPr>
      </w:pPr>
      <w:r w:rsidRPr="00EF35D9">
        <w:rPr>
          <w:rFonts w:ascii="Times New Roman" w:hAnsi="Times New Roman" w:cs="Times New Roman"/>
          <w:b/>
          <w:bCs/>
          <w:lang w:val="en-US"/>
        </w:rPr>
        <w:t>Dominance</w:t>
      </w:r>
      <w:r w:rsidR="00C6409F" w:rsidRPr="00EF35D9">
        <w:rPr>
          <w:rFonts w:ascii="Times New Roman" w:hAnsi="Times New Roman" w:cs="Times New Roman"/>
          <w:b/>
          <w:bCs/>
          <w:lang w:val="en-US"/>
        </w:rPr>
        <w:t xml:space="preserve"> and Prestige</w:t>
      </w:r>
    </w:p>
    <w:p w14:paraId="6E2CA1BB" w14:textId="4A595BBD" w:rsidR="00A0715E" w:rsidRPr="00EF35D9" w:rsidRDefault="00423B77" w:rsidP="007069CE">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The paradigmatic status hierarchy </w:t>
      </w:r>
      <w:r w:rsidR="004021C4" w:rsidRPr="00EF35D9">
        <w:rPr>
          <w:rFonts w:ascii="Times New Roman" w:hAnsi="Times New Roman" w:cs="Times New Roman"/>
          <w:lang w:val="en-US"/>
        </w:rPr>
        <w:t xml:space="preserve">is the ‘pecking order’ among chickens, where </w:t>
      </w:r>
      <w:r w:rsidR="008F2215" w:rsidRPr="00EF35D9">
        <w:rPr>
          <w:rFonts w:ascii="Times New Roman" w:hAnsi="Times New Roman" w:cs="Times New Roman"/>
          <w:lang w:val="en-US"/>
        </w:rPr>
        <w:t xml:space="preserve">a group of chickens quickly work out which individual may peck at food first, which individual second, and so on. </w:t>
      </w:r>
      <w:r w:rsidR="003478B6" w:rsidRPr="00EF35D9">
        <w:rPr>
          <w:rFonts w:ascii="Times New Roman" w:hAnsi="Times New Roman" w:cs="Times New Roman"/>
          <w:lang w:val="en-US"/>
        </w:rPr>
        <w:t xml:space="preserve">The basic mechanism by which </w:t>
      </w:r>
      <w:r w:rsidR="00501489" w:rsidRPr="00EF35D9">
        <w:rPr>
          <w:rFonts w:ascii="Times New Roman" w:hAnsi="Times New Roman" w:cs="Times New Roman"/>
          <w:lang w:val="en-US"/>
        </w:rPr>
        <w:t xml:space="preserve">such </w:t>
      </w:r>
      <w:r w:rsidR="003478B6" w:rsidRPr="00EF35D9">
        <w:rPr>
          <w:rFonts w:ascii="Times New Roman" w:hAnsi="Times New Roman" w:cs="Times New Roman"/>
          <w:lang w:val="en-US"/>
        </w:rPr>
        <w:t xml:space="preserve">status </w:t>
      </w:r>
      <w:r w:rsidR="00CA4CB7" w:rsidRPr="00EF35D9">
        <w:rPr>
          <w:rFonts w:ascii="Times New Roman" w:hAnsi="Times New Roman" w:cs="Times New Roman"/>
          <w:lang w:val="en-US"/>
        </w:rPr>
        <w:t xml:space="preserve">hierarchies </w:t>
      </w:r>
      <w:r w:rsidR="003478B6" w:rsidRPr="00EF35D9">
        <w:rPr>
          <w:rFonts w:ascii="Times New Roman" w:hAnsi="Times New Roman" w:cs="Times New Roman"/>
          <w:lang w:val="en-US"/>
        </w:rPr>
        <w:t xml:space="preserve">evolved was to minimize conflict </w:t>
      </w:r>
      <w:r w:rsidR="003C18E5" w:rsidRPr="00EF35D9">
        <w:rPr>
          <w:rFonts w:ascii="Times New Roman" w:hAnsi="Times New Roman" w:cs="Times New Roman"/>
          <w:lang w:val="en-US"/>
        </w:rPr>
        <w:t xml:space="preserve">between individuals </w:t>
      </w:r>
      <w:r w:rsidR="00620971" w:rsidRPr="00EF35D9">
        <w:rPr>
          <w:rFonts w:ascii="Times New Roman" w:hAnsi="Times New Roman" w:cs="Times New Roman"/>
          <w:lang w:val="en-US"/>
        </w:rPr>
        <w:t>over</w:t>
      </w:r>
      <w:r w:rsidR="003478B6" w:rsidRPr="00EF35D9">
        <w:rPr>
          <w:rFonts w:ascii="Times New Roman" w:hAnsi="Times New Roman" w:cs="Times New Roman"/>
          <w:lang w:val="en-US"/>
        </w:rPr>
        <w:t xml:space="preserve"> finite resources in a population. </w:t>
      </w:r>
      <w:proofErr w:type="gramStart"/>
      <w:r w:rsidR="00D711A1" w:rsidRPr="00EF35D9">
        <w:rPr>
          <w:rFonts w:ascii="Times New Roman" w:hAnsi="Times New Roman" w:cs="Times New Roman"/>
          <w:lang w:val="en-US"/>
        </w:rPr>
        <w:t>Thus</w:t>
      </w:r>
      <w:proofErr w:type="gramEnd"/>
      <w:r w:rsidR="00D711A1" w:rsidRPr="00EF35D9">
        <w:rPr>
          <w:rFonts w:ascii="Times New Roman" w:hAnsi="Times New Roman" w:cs="Times New Roman"/>
          <w:lang w:val="en-US"/>
        </w:rPr>
        <w:t xml:space="preserve"> i</w:t>
      </w:r>
      <w:r w:rsidR="003478B6" w:rsidRPr="00EF35D9">
        <w:rPr>
          <w:rFonts w:ascii="Times New Roman" w:hAnsi="Times New Roman" w:cs="Times New Roman"/>
          <w:lang w:val="en-US"/>
        </w:rPr>
        <w:t xml:space="preserve">f </w:t>
      </w:r>
      <w:r w:rsidR="002C7F35" w:rsidRPr="00EF35D9">
        <w:rPr>
          <w:rFonts w:ascii="Times New Roman" w:hAnsi="Times New Roman" w:cs="Times New Roman"/>
          <w:lang w:val="en-US"/>
        </w:rPr>
        <w:t xml:space="preserve">two </w:t>
      </w:r>
      <w:r w:rsidR="003B3FA3" w:rsidRPr="00EF35D9">
        <w:rPr>
          <w:rFonts w:ascii="Times New Roman" w:hAnsi="Times New Roman" w:cs="Times New Roman"/>
          <w:lang w:val="en-US"/>
        </w:rPr>
        <w:t>individuals</w:t>
      </w:r>
      <w:r w:rsidR="003478B6" w:rsidRPr="00EF35D9">
        <w:rPr>
          <w:rFonts w:ascii="Times New Roman" w:hAnsi="Times New Roman" w:cs="Times New Roman"/>
          <w:lang w:val="en-US"/>
        </w:rPr>
        <w:t xml:space="preserve"> can work out </w:t>
      </w:r>
      <w:r w:rsidR="00B71FC7" w:rsidRPr="00EF35D9">
        <w:rPr>
          <w:rFonts w:ascii="Times New Roman" w:hAnsi="Times New Roman" w:cs="Times New Roman"/>
          <w:lang w:val="en-US"/>
        </w:rPr>
        <w:t>which individual</w:t>
      </w:r>
      <w:r w:rsidR="003478B6" w:rsidRPr="00EF35D9">
        <w:rPr>
          <w:rFonts w:ascii="Times New Roman" w:hAnsi="Times New Roman" w:cs="Times New Roman"/>
          <w:lang w:val="en-US"/>
        </w:rPr>
        <w:t xml:space="preserve"> would win in case of a conflict, then conflict </w:t>
      </w:r>
      <w:r w:rsidR="00C967C6" w:rsidRPr="00EF35D9">
        <w:rPr>
          <w:rFonts w:ascii="Times New Roman" w:hAnsi="Times New Roman" w:cs="Times New Roman"/>
          <w:lang w:val="en-US"/>
        </w:rPr>
        <w:t xml:space="preserve">– which lowers the outcome both for winner and for loser </w:t>
      </w:r>
      <w:r w:rsidR="00612ED1" w:rsidRPr="00EF35D9">
        <w:rPr>
          <w:rFonts w:ascii="Times New Roman" w:hAnsi="Times New Roman" w:cs="Times New Roman"/>
          <w:lang w:val="en-US"/>
        </w:rPr>
        <w:t>–</w:t>
      </w:r>
      <w:r w:rsidR="00C967C6" w:rsidRPr="00EF35D9">
        <w:rPr>
          <w:rFonts w:ascii="Times New Roman" w:hAnsi="Times New Roman" w:cs="Times New Roman"/>
          <w:lang w:val="en-US"/>
        </w:rPr>
        <w:t xml:space="preserve"> </w:t>
      </w:r>
      <w:r w:rsidR="003478B6" w:rsidRPr="00EF35D9">
        <w:rPr>
          <w:rFonts w:ascii="Times New Roman" w:hAnsi="Times New Roman" w:cs="Times New Roman"/>
          <w:lang w:val="en-US"/>
        </w:rPr>
        <w:t xml:space="preserve">can be avoided by the weaker individual deferring to the stronger individual. This minimization of conflict increases the average outcomes in a group </w:t>
      </w:r>
      <w:r w:rsidR="003478B6"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onc4Sx2S","properties":{"formattedCitation":"(van Vugt and Tybur 2015)","plainCitation":"(van Vugt and Tybur 2015)","dontUpdate":true,"noteIndex":0},"citationItems":[{"id":5897,"uris":["http://zotero.org/users/4673489/items/ZT5EIETQ"],"uri":["http://zotero.org/users/4673489/items/ZT5EIETQ"],"itemData":{"id":5897,"type":"chapter","container-title":"The Handbook of Evolutionary Psychology","event-place":"Hoboken, NJ, USA","ISBN":"978-1-119-12556-3","language":"en","note":"DOI: 10.1002/9781119125563.evpsych232","page":"1-22","publisher":"John Wiley &amp; Sons, Inc.","publisher-place":"Hoboken, NJ, USA","source":"DOI.org (Crossref)","title":"The Evolutionary Foundations of Status Hierarchy","URL":"http://doi.wiley.com/10.1002/9781119125563.evpsych232","editor":[{"family":"Buss","given":"David M"}],"author":[{"family":"Vugt","given":"Mark","non-dropping-particle":"van"},{"family":"Tybur","given":"Joshua M."}],"accessed":{"date-parts":[["2020",1,4]]},"issued":{"date-parts":[["2015",11,18]]}}}],"schema":"https://github.com/citation-style-language/schema/raw/master/csl-citation.json"} </w:instrText>
      </w:r>
      <w:r w:rsidR="003478B6" w:rsidRPr="00EF35D9">
        <w:rPr>
          <w:rFonts w:ascii="Times New Roman" w:hAnsi="Times New Roman" w:cs="Times New Roman"/>
          <w:lang w:val="en-US"/>
        </w:rPr>
        <w:fldChar w:fldCharType="separate"/>
      </w:r>
      <w:r w:rsidR="003478B6" w:rsidRPr="00EF35D9">
        <w:rPr>
          <w:rFonts w:ascii="Times New Roman" w:hAnsi="Times New Roman" w:cs="Times New Roman"/>
          <w:noProof/>
          <w:lang w:val="en-US"/>
        </w:rPr>
        <w:t>(</w:t>
      </w:r>
      <w:r w:rsidR="00C0794D" w:rsidRPr="00EF35D9">
        <w:rPr>
          <w:rFonts w:ascii="Times New Roman" w:hAnsi="Times New Roman" w:cs="Times New Roman"/>
          <w:noProof/>
          <w:lang w:val="en-US"/>
        </w:rPr>
        <w:t xml:space="preserve">see </w:t>
      </w:r>
      <w:r w:rsidR="003478B6" w:rsidRPr="00EF35D9">
        <w:rPr>
          <w:rFonts w:ascii="Times New Roman" w:hAnsi="Times New Roman" w:cs="Times New Roman"/>
          <w:noProof/>
          <w:lang w:val="en-US"/>
        </w:rPr>
        <w:t>van Vugt and Tybur 2015)</w:t>
      </w:r>
      <w:r w:rsidR="003478B6" w:rsidRPr="00EF35D9">
        <w:rPr>
          <w:rFonts w:ascii="Times New Roman" w:hAnsi="Times New Roman" w:cs="Times New Roman"/>
          <w:lang w:val="en-US"/>
        </w:rPr>
        <w:fldChar w:fldCharType="end"/>
      </w:r>
      <w:r w:rsidR="003478B6" w:rsidRPr="00EF35D9">
        <w:rPr>
          <w:rFonts w:ascii="Times New Roman" w:hAnsi="Times New Roman" w:cs="Times New Roman"/>
          <w:lang w:val="en-US"/>
        </w:rPr>
        <w:t xml:space="preserve">. Given how basic this ecological interaction is, it is not entirely surprising that </w:t>
      </w:r>
      <w:r w:rsidR="000C746D" w:rsidRPr="00EF35D9">
        <w:rPr>
          <w:rFonts w:ascii="Times New Roman" w:hAnsi="Times New Roman" w:cs="Times New Roman"/>
          <w:lang w:val="en-US"/>
        </w:rPr>
        <w:t>such ‘dominance’</w:t>
      </w:r>
      <w:r w:rsidR="003478B6" w:rsidRPr="00EF35D9">
        <w:rPr>
          <w:rFonts w:ascii="Times New Roman" w:hAnsi="Times New Roman" w:cs="Times New Roman"/>
          <w:lang w:val="en-US"/>
        </w:rPr>
        <w:t xml:space="preserve"> hierarchies</w:t>
      </w:r>
      <w:r w:rsidR="00A0715E" w:rsidRPr="00EF35D9">
        <w:rPr>
          <w:rFonts w:ascii="Times New Roman" w:hAnsi="Times New Roman" w:cs="Times New Roman"/>
          <w:lang w:val="en-US"/>
        </w:rPr>
        <w:t xml:space="preserve"> </w:t>
      </w:r>
      <w:r w:rsidR="00894CDE" w:rsidRPr="00EF35D9">
        <w:rPr>
          <w:rFonts w:ascii="Times New Roman" w:hAnsi="Times New Roman" w:cs="Times New Roman"/>
          <w:lang w:val="en-US"/>
        </w:rPr>
        <w:t xml:space="preserve">are </w:t>
      </w:r>
      <w:r w:rsidR="003478B6" w:rsidRPr="00EF35D9">
        <w:rPr>
          <w:rFonts w:ascii="Times New Roman" w:hAnsi="Times New Roman" w:cs="Times New Roman"/>
          <w:lang w:val="en-US"/>
        </w:rPr>
        <w:t xml:space="preserve">widespread among mammals, birds, fish, as well as invertebrates </w:t>
      </w:r>
      <w:r w:rsidR="003478B6"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3l6zLPkh","properties":{"formattedCitation":"(Ellis 1995)","plainCitation":"(Ellis 1995)","noteIndex":0},"citationItems":[{"id":5942,"uris":["http://zotero.org/users/4673489/items/M9VD28UQ"],"uri":["http://zotero.org/users/4673489/items/M9VD28UQ"],"itemData":{"id":5942,"type":"article-journal","container-title":"Ethology and Sociobiology","DOI":"10.1016/0162-3095(95)00050-U","ISSN":"01623095","issue":"4","journalAbbreviation":"Ethology and Sociobiology","language":"en","page":"257-333","source":"DOI.org (Crossref)","title":"Dominance and reproductive success among nonhuman animals: A cross-species comparison","title-short":"Dominance and reproductive success among nonhuman animals","volume":"16","author":[{"family":"Ellis","given":"Lee"}],"issued":{"date-parts":[["1995",7]]}}}],"schema":"https://github.com/citation-style-language/schema/raw/master/csl-citation.json"} </w:instrText>
      </w:r>
      <w:r w:rsidR="003478B6" w:rsidRPr="00EF35D9">
        <w:rPr>
          <w:rFonts w:ascii="Times New Roman" w:hAnsi="Times New Roman" w:cs="Times New Roman"/>
          <w:lang w:val="en-US"/>
        </w:rPr>
        <w:fldChar w:fldCharType="separate"/>
      </w:r>
      <w:r w:rsidR="003478B6" w:rsidRPr="00EF35D9">
        <w:rPr>
          <w:rFonts w:ascii="Times New Roman" w:hAnsi="Times New Roman" w:cs="Times New Roman"/>
          <w:noProof/>
          <w:lang w:val="en-US"/>
        </w:rPr>
        <w:t>(Ellis 1995)</w:t>
      </w:r>
      <w:r w:rsidR="003478B6" w:rsidRPr="00EF35D9">
        <w:rPr>
          <w:rFonts w:ascii="Times New Roman" w:hAnsi="Times New Roman" w:cs="Times New Roman"/>
          <w:lang w:val="en-US"/>
        </w:rPr>
        <w:fldChar w:fldCharType="end"/>
      </w:r>
      <w:r w:rsidR="003478B6" w:rsidRPr="00EF35D9">
        <w:rPr>
          <w:rFonts w:ascii="Times New Roman" w:hAnsi="Times New Roman" w:cs="Times New Roman"/>
          <w:lang w:val="en-US"/>
        </w:rPr>
        <w:t>.</w:t>
      </w:r>
      <w:r w:rsidR="00575F35" w:rsidRPr="00EF35D9">
        <w:rPr>
          <w:rFonts w:ascii="Times New Roman" w:hAnsi="Times New Roman" w:cs="Times New Roman"/>
          <w:lang w:val="en-US"/>
        </w:rPr>
        <w:t xml:space="preserve"> </w:t>
      </w:r>
    </w:p>
    <w:p w14:paraId="41456F0E" w14:textId="51BF1FD0" w:rsidR="004C62CE" w:rsidRPr="00EF35D9" w:rsidRDefault="00E16735" w:rsidP="00094C7A">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Humans have inherited </w:t>
      </w:r>
      <w:r w:rsidR="000A2657" w:rsidRPr="00EF35D9">
        <w:rPr>
          <w:rFonts w:ascii="Times New Roman" w:hAnsi="Times New Roman" w:cs="Times New Roman"/>
          <w:lang w:val="en-US"/>
        </w:rPr>
        <w:t xml:space="preserve">such </w:t>
      </w:r>
      <w:r w:rsidR="00B9637A" w:rsidRPr="00EF35D9">
        <w:rPr>
          <w:rFonts w:ascii="Times New Roman" w:hAnsi="Times New Roman" w:cs="Times New Roman"/>
          <w:lang w:val="en-US"/>
        </w:rPr>
        <w:t>dominance</w:t>
      </w:r>
      <w:r w:rsidR="000A2657" w:rsidRPr="00EF35D9">
        <w:rPr>
          <w:rFonts w:ascii="Times New Roman" w:hAnsi="Times New Roman" w:cs="Times New Roman"/>
          <w:lang w:val="en-US"/>
        </w:rPr>
        <w:t xml:space="preserve"> </w:t>
      </w:r>
      <w:r w:rsidR="00003615" w:rsidRPr="00EF35D9">
        <w:rPr>
          <w:rFonts w:ascii="Times New Roman" w:hAnsi="Times New Roman" w:cs="Times New Roman"/>
          <w:lang w:val="en-US"/>
        </w:rPr>
        <w:t>hierarchies</w:t>
      </w:r>
      <w:r w:rsidR="00DA1909" w:rsidRPr="00EF35D9">
        <w:rPr>
          <w:rFonts w:ascii="Times New Roman" w:hAnsi="Times New Roman" w:cs="Times New Roman"/>
          <w:lang w:val="en-US"/>
        </w:rPr>
        <w:t>: we have deep-seated cognitive biases that betray this evolutionary heritage</w:t>
      </w:r>
      <w:r w:rsidR="000C4C4B" w:rsidRPr="00EF35D9">
        <w:rPr>
          <w:rFonts w:ascii="Times New Roman" w:hAnsi="Times New Roman" w:cs="Times New Roman"/>
          <w:lang w:val="en-US"/>
        </w:rPr>
        <w:t xml:space="preserve">. </w:t>
      </w:r>
      <w:r w:rsidR="00C54CA1" w:rsidRPr="00EF35D9">
        <w:rPr>
          <w:rFonts w:ascii="Times New Roman" w:hAnsi="Times New Roman" w:cs="Times New Roman"/>
          <w:lang w:val="en-US"/>
        </w:rPr>
        <w:t>Taller males</w:t>
      </w:r>
      <w:r w:rsidR="00BA1BFF" w:rsidRPr="00EF35D9">
        <w:rPr>
          <w:rFonts w:ascii="Times New Roman" w:hAnsi="Times New Roman" w:cs="Times New Roman"/>
          <w:lang w:val="en-US"/>
        </w:rPr>
        <w:t xml:space="preserve"> and females</w:t>
      </w:r>
      <w:r w:rsidR="00C54CA1" w:rsidRPr="00EF35D9">
        <w:rPr>
          <w:rFonts w:ascii="Times New Roman" w:hAnsi="Times New Roman" w:cs="Times New Roman"/>
          <w:lang w:val="en-US"/>
        </w:rPr>
        <w:t xml:space="preserve"> are perceived to be better leaders</w:t>
      </w:r>
      <w:r w:rsidR="000372B4" w:rsidRPr="00EF35D9">
        <w:rPr>
          <w:rFonts w:ascii="Times New Roman" w:hAnsi="Times New Roman" w:cs="Times New Roman"/>
          <w:lang w:val="en-US"/>
        </w:rPr>
        <w:t xml:space="preserve"> and more intelligent; </w:t>
      </w:r>
      <w:r w:rsidR="0089031B" w:rsidRPr="00EF35D9">
        <w:rPr>
          <w:rFonts w:ascii="Times New Roman" w:hAnsi="Times New Roman" w:cs="Times New Roman"/>
          <w:lang w:val="en-US"/>
        </w:rPr>
        <w:t>taller males are additionally viewed as</w:t>
      </w:r>
      <w:r w:rsidR="00C54CA1" w:rsidRPr="00EF35D9">
        <w:rPr>
          <w:rFonts w:ascii="Times New Roman" w:hAnsi="Times New Roman" w:cs="Times New Roman"/>
          <w:lang w:val="en-US"/>
        </w:rPr>
        <w:t xml:space="preserve"> healthier and more dominant</w:t>
      </w:r>
      <w:r w:rsidR="00F80A09" w:rsidRPr="00EF35D9">
        <w:rPr>
          <w:rFonts w:ascii="Times New Roman" w:hAnsi="Times New Roman" w:cs="Times New Roman"/>
          <w:lang w:val="en-US"/>
        </w:rPr>
        <w:t xml:space="preserve"> </w:t>
      </w:r>
      <w:r w:rsidR="00DE75A1"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mgFcEQbn","properties":{"formattedCitation":"(van Vugt and Tybur 2015; Blaker et al. 2013)","plainCitation":"(van Vugt and Tybur 2015; Blaker et al. 2013)","noteIndex":0},"citationItems":[{"id":5897,"uris":["http://zotero.org/users/4673489/items/ZT5EIETQ"],"uri":["http://zotero.org/users/4673489/items/ZT5EIETQ"],"itemData":{"id":5897,"type":"chapter","container-title":"The Handbook of Evolutionary Psychology","event-place":"Hoboken, NJ, USA","ISBN":"978-1-119-12556-3","language":"en","note":"DOI: 10.1002/9781119125563.evpsych232","page":"1-22","publisher":"John Wiley &amp; Sons, Inc.","publisher-place":"Hoboken, NJ, USA","source":"DOI.org (Crossref)","title":"The Evolutionary Foundations of Status Hierarchy","URL":"http://doi.wiley.com/10.1002/9781119125563.evpsych232","editor":[{"family":"Buss","given":"David M"}],"author":[{"family":"Vugt","given":"Mark","non-dropping-particle":"van"},{"family":"Tybur","given":"Joshua M."}],"accessed":{"date-parts":[["2020",1,4]]},"issued":{"date-parts":[["2015",11,18]]}}},{"id":5920,"uris":["http://zotero.org/users/4673489/items/VDC3HGU2"],"uri":["http://zotero.org/users/4673489/items/VDC3HGU2"],"itemData":{"id":5920,"type":"article-journal","container-title":"Group Processes &amp; Intergroup Relations","DOI":"10.1177/1368430212437211","ISSN":"1368-4302, 1461-7188","issue":"1","journalAbbreviation":"Group Processes &amp; Intergroup Relations","language":"en","page":"17-27","source":"DOI.org (Crossref)","title":"The height leadership advantage in men and women: Testing evolutionary psychology predictions about the perceptions of tall leaders","title-short":"The height leadership advantage in men and women","volume":"16","author":[{"family":"Blaker","given":"Nancy M."},{"family":"Rompa","given":"Irene"},{"family":"Dessing","given":"Inge H."},{"family":"Vriend","given":"Anne F."},{"family":"Herschberg","given":"Channah"},{"family":"Vugt","given":"Mark","non-dropping-particle":"van"}],"issued":{"date-parts":[["2013",1]]}}}],"schema":"https://github.com/citation-style-language/schema/raw/master/csl-citation.json"} </w:instrText>
      </w:r>
      <w:r w:rsidR="00DE75A1" w:rsidRPr="00EF35D9">
        <w:rPr>
          <w:rFonts w:ascii="Times New Roman" w:hAnsi="Times New Roman" w:cs="Times New Roman"/>
          <w:lang w:val="en-US"/>
        </w:rPr>
        <w:fldChar w:fldCharType="separate"/>
      </w:r>
      <w:r w:rsidR="0035319B" w:rsidRPr="00EF35D9">
        <w:rPr>
          <w:rFonts w:ascii="Times New Roman" w:hAnsi="Times New Roman" w:cs="Times New Roman"/>
          <w:noProof/>
          <w:lang w:val="en-US"/>
        </w:rPr>
        <w:t>(van Vugt and Tybur 2015; Blaker et al. 2013)</w:t>
      </w:r>
      <w:r w:rsidR="00DE75A1" w:rsidRPr="00EF35D9">
        <w:rPr>
          <w:rFonts w:ascii="Times New Roman" w:hAnsi="Times New Roman" w:cs="Times New Roman"/>
          <w:lang w:val="en-US"/>
        </w:rPr>
        <w:fldChar w:fldCharType="end"/>
      </w:r>
      <w:r w:rsidR="00C54CA1" w:rsidRPr="00EF35D9">
        <w:rPr>
          <w:rFonts w:ascii="Times New Roman" w:hAnsi="Times New Roman" w:cs="Times New Roman"/>
          <w:lang w:val="en-US"/>
        </w:rPr>
        <w:t xml:space="preserve">. </w:t>
      </w:r>
      <w:r w:rsidR="0035319B" w:rsidRPr="00EF35D9">
        <w:rPr>
          <w:rFonts w:ascii="Times New Roman" w:hAnsi="Times New Roman" w:cs="Times New Roman"/>
          <w:lang w:val="en-US"/>
        </w:rPr>
        <w:t xml:space="preserve">A male’s physical strength is positively correlated with </w:t>
      </w:r>
      <w:r w:rsidR="005C57D4" w:rsidRPr="00EF35D9">
        <w:rPr>
          <w:rFonts w:ascii="Times New Roman" w:hAnsi="Times New Roman" w:cs="Times New Roman"/>
          <w:lang w:val="en-US"/>
        </w:rPr>
        <w:t>proneness to</w:t>
      </w:r>
      <w:r w:rsidR="003E516C" w:rsidRPr="00EF35D9">
        <w:rPr>
          <w:rFonts w:ascii="Times New Roman" w:hAnsi="Times New Roman" w:cs="Times New Roman"/>
          <w:lang w:val="en-US"/>
        </w:rPr>
        <w:t xml:space="preserve"> anger </w:t>
      </w:r>
      <w:r w:rsidR="005C57D4" w:rsidRPr="00EF35D9">
        <w:rPr>
          <w:rFonts w:ascii="Times New Roman" w:hAnsi="Times New Roman" w:cs="Times New Roman"/>
          <w:lang w:val="en-US"/>
        </w:rPr>
        <w:t>and</w:t>
      </w:r>
      <w:r w:rsidR="0098711E" w:rsidRPr="00EF35D9">
        <w:rPr>
          <w:rFonts w:ascii="Times New Roman" w:hAnsi="Times New Roman" w:cs="Times New Roman"/>
          <w:lang w:val="en-US"/>
        </w:rPr>
        <w:t xml:space="preserve"> application of aggression to achieve goals</w:t>
      </w:r>
      <w:r w:rsidR="005C57D4" w:rsidRPr="00EF35D9">
        <w:rPr>
          <w:rFonts w:ascii="Times New Roman" w:hAnsi="Times New Roman" w:cs="Times New Roman"/>
          <w:lang w:val="en-US"/>
        </w:rPr>
        <w:t xml:space="preserve"> </w:t>
      </w:r>
      <w:r w:rsidR="005A4FA5"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ZiOnWBrs","properties":{"formattedCitation":"(Sell, Tooby, and Cosmides 2009)","plainCitation":"(Sell, Tooby, and Cosmides 2009)","noteIndex":0},"citationItems":[{"id":5918,"uris":["http://zotero.org/users/4673489/items/XWXUV6L7"],"uri":["http://zotero.org/users/4673489/items/XWXUV6L7"],"itemData":{"id":5918,"type":"article-journal","container-title":"Proceedings of the National Academy of Sciences","DOI":"10.1073/pnas.0904312106","ISSN":"0027-8424, 1091-6490","issue":"35","journalAbbreviation":"Proceedings of the National Academy of Sciences","language":"en","page":"15073-15078","source":"DOI.org (Crossref)","title":"Formidability and the logic of human anger","volume":"106","author":[{"family":"Sell","given":"A."},{"family":"Tooby","given":"J."},{"family":"Cosmides","given":"L."}],"issued":{"date-parts":[["2009",9,1]]}}}],"schema":"https://github.com/citation-style-language/schema/raw/master/csl-citation.json"} </w:instrText>
      </w:r>
      <w:r w:rsidR="005A4FA5" w:rsidRPr="00EF35D9">
        <w:rPr>
          <w:rFonts w:ascii="Times New Roman" w:hAnsi="Times New Roman" w:cs="Times New Roman"/>
          <w:lang w:val="en-US"/>
        </w:rPr>
        <w:fldChar w:fldCharType="separate"/>
      </w:r>
      <w:r w:rsidR="005A4FA5" w:rsidRPr="00EF35D9">
        <w:rPr>
          <w:rFonts w:ascii="Times New Roman" w:hAnsi="Times New Roman" w:cs="Times New Roman"/>
          <w:noProof/>
          <w:lang w:val="en-US"/>
        </w:rPr>
        <w:t>(Sell, Tooby, and Cosmides 2009)</w:t>
      </w:r>
      <w:r w:rsidR="005A4FA5" w:rsidRPr="00EF35D9">
        <w:rPr>
          <w:rFonts w:ascii="Times New Roman" w:hAnsi="Times New Roman" w:cs="Times New Roman"/>
          <w:lang w:val="en-US"/>
        </w:rPr>
        <w:fldChar w:fldCharType="end"/>
      </w:r>
      <w:r w:rsidR="005A4FA5" w:rsidRPr="00EF35D9">
        <w:rPr>
          <w:rFonts w:ascii="Times New Roman" w:hAnsi="Times New Roman" w:cs="Times New Roman"/>
          <w:lang w:val="en-US"/>
        </w:rPr>
        <w:t xml:space="preserve"> </w:t>
      </w:r>
      <w:r w:rsidR="0098711E" w:rsidRPr="00EF35D9">
        <w:rPr>
          <w:rFonts w:ascii="Times New Roman" w:hAnsi="Times New Roman" w:cs="Times New Roman"/>
          <w:lang w:val="en-US"/>
        </w:rPr>
        <w:t xml:space="preserve">and negatively correlated with endorsing </w:t>
      </w:r>
      <w:r w:rsidR="00612CBA" w:rsidRPr="00EF35D9">
        <w:rPr>
          <w:rFonts w:ascii="Times New Roman" w:hAnsi="Times New Roman" w:cs="Times New Roman"/>
          <w:lang w:val="en-US"/>
        </w:rPr>
        <w:t xml:space="preserve">wealth distribution </w:t>
      </w:r>
      <w:r w:rsidR="00D85A2A"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ll3tH2yq","properties":{"formattedCitation":"(Petersen et al. 2013)","plainCitation":"(Petersen et al. 2013)","noteIndex":0},"citationItems":[{"id":5919,"uris":["http://zotero.org/users/4673489/items/J9C27ZFC"],"uri":["http://zotero.org/users/4673489/items/J9C27ZFC"],"itemData":{"id":5919,"type":"article-journal","abstract":"Over human evolutionary history, upper-body strength has been a major component of fighting ability. Evolutionary models of animal conflict predict that actors with greater fighting ability will more actively attempt to acquire or defend resources than less formidable contestants will. Here, we applied these models to political decision making about redistribution of income and wealth among modern humans. In studies conducted in Argentina, Denmark, and the United States, men with greater upper-body strength more strongly endorsed the self-beneficial position: Among men of lower socioeconomic status (SES), strength predicted increased support for redistribution; among men of higher SES, strength predicted increased opposition to redistribution. Because personal upper-body strength is irrelevant to payoffs from economic policies in modern mass democracies, the continuing role of strength suggests that modern political decision making is shaped by an evolved psychology designed for small-scale groups.","container-title":"Psychological Science","DOI":"10.1177/0956797612466415","ISSN":"0956-7976","issue":"7","journalAbbreviation":"Psychol Sci","language":"en","page":"1098-1103","source":"SAGE Journals","title":"The Ancestral Logic of Politics: Upper-Body Strength Regulates Men’s Assertion of Self-Interest Over Economic Redistribution","title-short":"The Ancestral Logic of Politics","volume":"24","author":[{"family":"Petersen","given":"Michael Bang"},{"family":"Sznycer","given":"Daniel"},{"family":"Sell","given":"Aaron"},{"family":"Cosmides","given":"Leda"},{"family":"Tooby","given":"John"}],"issued":{"date-parts":[["2013",7,1]]}}}],"schema":"https://github.com/citation-style-language/schema/raw/master/csl-citation.json"} </w:instrText>
      </w:r>
      <w:r w:rsidR="00D85A2A" w:rsidRPr="00EF35D9">
        <w:rPr>
          <w:rFonts w:ascii="Times New Roman" w:hAnsi="Times New Roman" w:cs="Times New Roman"/>
          <w:lang w:val="en-US"/>
        </w:rPr>
        <w:fldChar w:fldCharType="separate"/>
      </w:r>
      <w:r w:rsidR="00D85A2A" w:rsidRPr="00EF35D9">
        <w:rPr>
          <w:rFonts w:ascii="Times New Roman" w:hAnsi="Times New Roman" w:cs="Times New Roman"/>
          <w:noProof/>
          <w:lang w:val="en-US"/>
        </w:rPr>
        <w:t>(Petersen et al. 2013)</w:t>
      </w:r>
      <w:r w:rsidR="00D85A2A" w:rsidRPr="00EF35D9">
        <w:rPr>
          <w:rFonts w:ascii="Times New Roman" w:hAnsi="Times New Roman" w:cs="Times New Roman"/>
          <w:lang w:val="en-US"/>
        </w:rPr>
        <w:fldChar w:fldCharType="end"/>
      </w:r>
      <w:r w:rsidR="00D11864" w:rsidRPr="00EF35D9">
        <w:rPr>
          <w:rFonts w:ascii="Times New Roman" w:hAnsi="Times New Roman" w:cs="Times New Roman"/>
          <w:lang w:val="en-US"/>
        </w:rPr>
        <w:t>.</w:t>
      </w:r>
    </w:p>
    <w:p w14:paraId="3D963B00" w14:textId="6696DA46" w:rsidR="00F662D7" w:rsidRPr="00EF35D9" w:rsidRDefault="009A1A14" w:rsidP="00A552C6">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lastRenderedPageBreak/>
        <w:t xml:space="preserve">Dominance need not be correlated with physical strength. </w:t>
      </w:r>
      <w:r w:rsidR="00460A66" w:rsidRPr="00EF35D9">
        <w:rPr>
          <w:rFonts w:ascii="Times New Roman" w:hAnsi="Times New Roman" w:cs="Times New Roman"/>
          <w:lang w:val="en-US"/>
        </w:rPr>
        <w:t>I</w:t>
      </w:r>
      <w:r w:rsidR="00B46BC7" w:rsidRPr="00EF35D9">
        <w:rPr>
          <w:rFonts w:ascii="Times New Roman" w:hAnsi="Times New Roman" w:cs="Times New Roman"/>
          <w:lang w:val="en-US"/>
        </w:rPr>
        <w:t xml:space="preserve">n </w:t>
      </w:r>
      <w:r w:rsidR="00460A66" w:rsidRPr="00EF35D9">
        <w:rPr>
          <w:rFonts w:ascii="Times New Roman" w:hAnsi="Times New Roman" w:cs="Times New Roman"/>
          <w:lang w:val="en-US"/>
        </w:rPr>
        <w:t xml:space="preserve">primates (and </w:t>
      </w:r>
      <w:r w:rsidR="00B46BC7" w:rsidRPr="00EF35D9">
        <w:rPr>
          <w:rFonts w:ascii="Times New Roman" w:hAnsi="Times New Roman" w:cs="Times New Roman"/>
          <w:lang w:val="en-US"/>
        </w:rPr>
        <w:t>humans</w:t>
      </w:r>
      <w:r w:rsidR="00460A66" w:rsidRPr="00EF35D9">
        <w:rPr>
          <w:rFonts w:ascii="Times New Roman" w:hAnsi="Times New Roman" w:cs="Times New Roman"/>
          <w:lang w:val="en-US"/>
        </w:rPr>
        <w:t xml:space="preserve">), an important contributor to </w:t>
      </w:r>
      <w:r w:rsidR="00B46BC7" w:rsidRPr="00EF35D9">
        <w:rPr>
          <w:rFonts w:ascii="Times New Roman" w:hAnsi="Times New Roman" w:cs="Times New Roman"/>
          <w:lang w:val="en-US"/>
        </w:rPr>
        <w:t xml:space="preserve">dominance is </w:t>
      </w:r>
      <w:r w:rsidR="00460A66" w:rsidRPr="00EF35D9">
        <w:rPr>
          <w:rFonts w:ascii="Times New Roman" w:hAnsi="Times New Roman" w:cs="Times New Roman"/>
          <w:lang w:val="en-US"/>
        </w:rPr>
        <w:t>the capacity to</w:t>
      </w:r>
      <w:r w:rsidR="00B46BC7" w:rsidRPr="00EF35D9">
        <w:rPr>
          <w:rFonts w:ascii="Times New Roman" w:hAnsi="Times New Roman" w:cs="Times New Roman"/>
          <w:lang w:val="en-US"/>
        </w:rPr>
        <w:t xml:space="preserve"> build alliances or coalitions </w:t>
      </w:r>
      <w:r w:rsidR="00B46BC7"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nzbq2ToB","properties":{"formattedCitation":"(Chapais 1995)","plainCitation":"(Chapais 1995)","noteIndex":0},"citationItems":[{"id":5916,"uris":["http://zotero.org/users/4673489/items/9MXYAM3K"],"uri":["http://zotero.org/users/4673489/items/9MXYAM3K"],"itemData":{"id":5916,"type":"article-journal","abstract":"Nonhuman primates commonly compete for mates, physical resources and dominance status. Competition is manifest in one-to-one contests or in more complex, multipartite aggressive interactions involving the formation of alliances. In this paper, five aspects of competitive alliances are reviewed: 1) the evolutionary and ecological conditions favoring the occurrence of alliances among females, among males, and between males and females, 2) the dynamics of the three main categories of competitive alliances, called bridging, revolutionary, and conservative, 3) the developmental processes that may account for the initial formation of alliances, 4) the cognitive abilities involved in two major aspects of alliances, the recognition of one’s allies and of the allies of other individuals, and 5) the value of functional explanations of alliance behavior, namely kin selection, reciprocal altruism and mutualism. o 1995 Wiley-Liss, Inc.","container-title":"American Journal of Physical Anthropology","DOI":"10.1002/ajpa.1330380607","ISSN":"0002-9483, 1096-8644","issue":"S21","journalAbbreviation":"Am. J. Phys. Anthropol.","language":"en","page":"115-136","source":"DOI.org (Crossref)","title":"Alliances as a means of competition in primates: Evolutionary, developmental, and cognitive aspects","title-short":"Alliances as a means of competition in primates","volume":"38","author":[{"family":"Chapais","given":"Bernard"}],"issued":{"date-parts":[["1995"]]}}}],"schema":"https://github.com/citation-style-language/schema/raw/master/csl-citation.json"} </w:instrText>
      </w:r>
      <w:r w:rsidR="00B46BC7" w:rsidRPr="00EF35D9">
        <w:rPr>
          <w:rFonts w:ascii="Times New Roman" w:hAnsi="Times New Roman" w:cs="Times New Roman"/>
          <w:lang w:val="en-US"/>
        </w:rPr>
        <w:fldChar w:fldCharType="separate"/>
      </w:r>
      <w:r w:rsidR="00B46BC7" w:rsidRPr="00EF35D9">
        <w:rPr>
          <w:rFonts w:ascii="Times New Roman" w:hAnsi="Times New Roman" w:cs="Times New Roman"/>
          <w:noProof/>
          <w:lang w:val="en-US"/>
        </w:rPr>
        <w:t>(Chapais 1995)</w:t>
      </w:r>
      <w:r w:rsidR="00B46BC7" w:rsidRPr="00EF35D9">
        <w:rPr>
          <w:rFonts w:ascii="Times New Roman" w:hAnsi="Times New Roman" w:cs="Times New Roman"/>
          <w:lang w:val="en-US"/>
        </w:rPr>
        <w:fldChar w:fldCharType="end"/>
      </w:r>
      <w:r w:rsidR="00B46BC7" w:rsidRPr="00EF35D9">
        <w:rPr>
          <w:rFonts w:ascii="Times New Roman" w:hAnsi="Times New Roman" w:cs="Times New Roman"/>
          <w:lang w:val="en-US"/>
        </w:rPr>
        <w:t xml:space="preserve">. </w:t>
      </w:r>
      <w:r w:rsidR="00460A66" w:rsidRPr="00EF35D9">
        <w:rPr>
          <w:rFonts w:ascii="Times New Roman" w:hAnsi="Times New Roman" w:cs="Times New Roman"/>
          <w:lang w:val="en-US"/>
        </w:rPr>
        <w:t xml:space="preserve">A small and frail chimpanzee may nonetheless be </w:t>
      </w:r>
      <w:r w:rsidR="00521637" w:rsidRPr="00EF35D9">
        <w:rPr>
          <w:rFonts w:ascii="Times New Roman" w:hAnsi="Times New Roman" w:cs="Times New Roman"/>
          <w:lang w:val="en-US"/>
        </w:rPr>
        <w:t xml:space="preserve">the dominant one if it can appeal to a powerful alliance. </w:t>
      </w:r>
      <w:r w:rsidR="00E8774D" w:rsidRPr="00EF35D9">
        <w:rPr>
          <w:rFonts w:ascii="Times New Roman" w:hAnsi="Times New Roman" w:cs="Times New Roman"/>
          <w:lang w:val="en-US"/>
        </w:rPr>
        <w:t xml:space="preserve">This dynamic is hypothesized to </w:t>
      </w:r>
      <w:r w:rsidR="008A26A7" w:rsidRPr="00EF35D9">
        <w:rPr>
          <w:rFonts w:ascii="Times New Roman" w:hAnsi="Times New Roman" w:cs="Times New Roman"/>
          <w:lang w:val="en-US"/>
        </w:rPr>
        <w:t xml:space="preserve">have been </w:t>
      </w:r>
      <w:r w:rsidR="005C18DC" w:rsidRPr="00EF35D9">
        <w:rPr>
          <w:rFonts w:ascii="Times New Roman" w:hAnsi="Times New Roman" w:cs="Times New Roman"/>
          <w:lang w:val="en-US"/>
        </w:rPr>
        <w:t xml:space="preserve">important in human evolution as well: </w:t>
      </w:r>
      <w:r w:rsidR="00E8774D" w:rsidRPr="00EF35D9">
        <w:rPr>
          <w:rFonts w:ascii="Times New Roman" w:hAnsi="Times New Roman" w:cs="Times New Roman"/>
          <w:lang w:val="en-US"/>
        </w:rPr>
        <w:t xml:space="preserve"> </w:t>
      </w:r>
      <w:r w:rsidR="00B46BC7" w:rsidRPr="00EF35D9">
        <w:rPr>
          <w:rFonts w:ascii="Times New Roman" w:hAnsi="Times New Roman" w:cs="Times New Roman"/>
          <w:lang w:val="en-US"/>
        </w:rPr>
        <w:t xml:space="preserve">some </w:t>
      </w:r>
      <w:r w:rsidR="005C18DC" w:rsidRPr="00EF35D9">
        <w:rPr>
          <w:rFonts w:ascii="Times New Roman" w:hAnsi="Times New Roman" w:cs="Times New Roman"/>
          <w:lang w:val="en-US"/>
        </w:rPr>
        <w:t xml:space="preserve">believe </w:t>
      </w:r>
      <w:r w:rsidR="00B46BC7" w:rsidRPr="00EF35D9">
        <w:rPr>
          <w:rFonts w:ascii="Times New Roman" w:hAnsi="Times New Roman" w:cs="Times New Roman"/>
          <w:lang w:val="en-US"/>
        </w:rPr>
        <w:t xml:space="preserve">that our large brains are a consequence of the selection pressure for cognitive abilities to navigate complex social environments </w:t>
      </w:r>
      <w:r w:rsidR="00B46BC7"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ByUwsN8j","properties":{"formattedCitation":"(Byrne et al. 1988)","plainCitation":"(Byrne et al. 1988)","noteIndex":0},"citationItems":[{"id":5915,"uris":["http://zotero.org/users/4673489/items/ZXJZGHY4"],"uri":["http://zotero.org/users/4673489/items/ZXJZGHY4"],"itemData":{"id":5915,"type":"book","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ISBN":"978-0-19-852175-4","language":"en","note":"Google-Books-ID: YJfuAAAAMAAJ","number-of-pages":"436","publisher":"Clarendon Press","source":"Google Books","title":"Machiavellian Intelligence: Social Expertise and the Evolution of Intellect in Monkeys, Apes, and Humans","title-short":"Machiavellian Intelligence","author":[{"family":"Byrne","given":"Richard"},{"family":"Byrne","given":"Richard W."},{"family":"Whiten","given":"Andrew"},{"family":"Whiten","given":"Both at the Psychological Laboratory Andrew"}],"issued":{"date-parts":[["1988"]]}}}],"schema":"https://github.com/citation-style-language/schema/raw/master/csl-citation.json"} </w:instrText>
      </w:r>
      <w:r w:rsidR="00B46BC7" w:rsidRPr="00EF35D9">
        <w:rPr>
          <w:rFonts w:ascii="Times New Roman" w:hAnsi="Times New Roman" w:cs="Times New Roman"/>
          <w:lang w:val="en-US"/>
        </w:rPr>
        <w:fldChar w:fldCharType="separate"/>
      </w:r>
      <w:r w:rsidR="00B46BC7" w:rsidRPr="00EF35D9">
        <w:rPr>
          <w:rFonts w:ascii="Times New Roman" w:hAnsi="Times New Roman" w:cs="Times New Roman"/>
          <w:noProof/>
          <w:lang w:val="en-US"/>
        </w:rPr>
        <w:t>(Byrne et al. 1988)</w:t>
      </w:r>
      <w:r w:rsidR="00B46BC7" w:rsidRPr="00EF35D9">
        <w:rPr>
          <w:rFonts w:ascii="Times New Roman" w:hAnsi="Times New Roman" w:cs="Times New Roman"/>
          <w:lang w:val="en-US"/>
        </w:rPr>
        <w:fldChar w:fldCharType="end"/>
      </w:r>
      <w:r w:rsidR="00B46BC7" w:rsidRPr="00EF35D9">
        <w:rPr>
          <w:rFonts w:ascii="Times New Roman" w:hAnsi="Times New Roman" w:cs="Times New Roman"/>
          <w:lang w:val="en-US"/>
        </w:rPr>
        <w:t xml:space="preserve">. </w:t>
      </w:r>
    </w:p>
    <w:p w14:paraId="7BA25F86" w14:textId="320CFC25" w:rsidR="00E71CD4" w:rsidRPr="00EF35D9" w:rsidRDefault="00F662D7" w:rsidP="004371FE">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While dominance </w:t>
      </w:r>
      <w:r w:rsidR="00303C79" w:rsidRPr="00EF35D9">
        <w:rPr>
          <w:rFonts w:ascii="Times New Roman" w:hAnsi="Times New Roman" w:cs="Times New Roman"/>
          <w:lang w:val="en-US"/>
        </w:rPr>
        <w:t xml:space="preserve">has undoubtedly been important factor in human evolution, and while it undoubtedly </w:t>
      </w:r>
      <w:r w:rsidR="00372A42" w:rsidRPr="00EF35D9">
        <w:rPr>
          <w:rFonts w:ascii="Times New Roman" w:hAnsi="Times New Roman" w:cs="Times New Roman"/>
          <w:lang w:val="en-US"/>
        </w:rPr>
        <w:t xml:space="preserve">continues to </w:t>
      </w:r>
      <w:r w:rsidR="00DF7263" w:rsidRPr="00EF35D9">
        <w:rPr>
          <w:rFonts w:ascii="Times New Roman" w:hAnsi="Times New Roman" w:cs="Times New Roman"/>
          <w:lang w:val="en-US"/>
        </w:rPr>
        <w:t xml:space="preserve">color our psychological biases, </w:t>
      </w:r>
      <w:r w:rsidR="00FC536A" w:rsidRPr="00EF35D9">
        <w:rPr>
          <w:rFonts w:ascii="Times New Roman" w:hAnsi="Times New Roman" w:cs="Times New Roman"/>
          <w:lang w:val="en-US"/>
        </w:rPr>
        <w:t>h</w:t>
      </w:r>
      <w:r w:rsidR="00BE250F" w:rsidRPr="00EF35D9">
        <w:rPr>
          <w:rFonts w:ascii="Times New Roman" w:hAnsi="Times New Roman" w:cs="Times New Roman"/>
          <w:lang w:val="en-US"/>
        </w:rPr>
        <w:t xml:space="preserve">uman status hierarchies are </w:t>
      </w:r>
      <w:r w:rsidR="00E41EEB" w:rsidRPr="00EF35D9">
        <w:rPr>
          <w:rFonts w:ascii="Times New Roman" w:hAnsi="Times New Roman" w:cs="Times New Roman"/>
          <w:lang w:val="en-US"/>
        </w:rPr>
        <w:t xml:space="preserve">determined by </w:t>
      </w:r>
      <w:r w:rsidR="008621F1" w:rsidRPr="00EF35D9">
        <w:rPr>
          <w:rFonts w:ascii="Times New Roman" w:hAnsi="Times New Roman" w:cs="Times New Roman"/>
          <w:lang w:val="en-US"/>
        </w:rPr>
        <w:t>dominance</w:t>
      </w:r>
      <w:r w:rsidR="00E41EEB" w:rsidRPr="00EF35D9">
        <w:rPr>
          <w:rFonts w:ascii="Times New Roman" w:hAnsi="Times New Roman" w:cs="Times New Roman"/>
          <w:lang w:val="en-US"/>
        </w:rPr>
        <w:t xml:space="preserve"> alone.</w:t>
      </w:r>
      <w:r w:rsidR="00801F71" w:rsidRPr="00EF35D9">
        <w:rPr>
          <w:rFonts w:ascii="Times New Roman" w:hAnsi="Times New Roman" w:cs="Times New Roman"/>
          <w:lang w:val="en-US"/>
        </w:rPr>
        <w:t xml:space="preserve"> </w:t>
      </w:r>
      <w:r w:rsidR="00B01560" w:rsidRPr="00EF35D9">
        <w:rPr>
          <w:rFonts w:ascii="Times New Roman" w:hAnsi="Times New Roman" w:cs="Times New Roman"/>
          <w:lang w:val="en-US"/>
        </w:rPr>
        <w:t>As mentioned in the introduction, many a</w:t>
      </w:r>
      <w:r w:rsidR="003B53F7" w:rsidRPr="00EF35D9">
        <w:rPr>
          <w:rFonts w:ascii="Times New Roman" w:hAnsi="Times New Roman" w:cs="Times New Roman"/>
          <w:lang w:val="en-US"/>
        </w:rPr>
        <w:t xml:space="preserve">nthropologists </w:t>
      </w:r>
      <w:r w:rsidR="003C238C" w:rsidRPr="00EF35D9">
        <w:rPr>
          <w:rFonts w:ascii="Times New Roman" w:hAnsi="Times New Roman" w:cs="Times New Roman"/>
          <w:lang w:val="en-US"/>
        </w:rPr>
        <w:t xml:space="preserve">additionally </w:t>
      </w:r>
      <w:r w:rsidR="004371FE" w:rsidRPr="00EF35D9">
        <w:rPr>
          <w:rFonts w:ascii="Times New Roman" w:hAnsi="Times New Roman" w:cs="Times New Roman"/>
          <w:lang w:val="en-US"/>
        </w:rPr>
        <w:t xml:space="preserve">identify prestige as a separate type of status </w:t>
      </w:r>
      <w:r w:rsidR="00CD3831"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TCsIWLp9","properties":{"formattedCitation":"(Henrich and Gil-White 2001)","plainCitation":"(Henrich and Gil-White 2001)","dontUpdate":true,"noteIndex":0},"citationItems":[{"id":2679,"uris":["http://zotero.org/users/4673489/items/HFFFNHSN"],"uri":["http://zotero.org/users/4673489/items/HFFFNHSN"],"itemData":{"id":2679,"type":"article-journal","abstract":"This paper advances an “information goods” theory that explains prestige processes as an emergent product of psychological adaptations that evolved to improve the quality of information acquired via cultural transmission. Natural selection favored social learners who could evaluate potential models and copy the most successful among them. In order to improve the fidelity and comprehensiveness of such ranked-biased copying, social learners further evolved dispositions to sycophantically ingratiate themselves with their chosen models, so as to gain close proximity to, and prolonged interaction with, these models. Once common, these dispositions created, at the group level, distributions of deference that new entrants may adaptively exploit to decide who to begin copying. This generated a preference for models who seem generally “popular.” Building on social exchange theories, we argue that a wider range of phenomena associated with prestige processes can more plausibly be explained by this simple theory than by others, and we test its predictions with data from throughout the social sciences. In addition, we distinguish carefully between dominance (force or force threat) and prestige (freely conferred deference).","container-title":"Evolution and Human Behavior","DOI":"10.1016/S1090-5138(00)00071-4","ISSN":"1090-5138","issue":"3","journalAbbreviation":"Evolution and Human Behavior","page":"165-196","source":"ScienceDirect","title":"The evolution of prestige: freely conferred deference as a mechanism for enhancing the benefits of cultural transmission","title-short":"The evolution of prestige","volume":"22","author":[{"family":"Henrich","given":"Joseph"},{"family":"Gil-White","given":"Francisco J"}],"issued":{"date-parts":[["2001",5,1]]}}}],"schema":"https://github.com/citation-style-language/schema/raw/master/csl-citation.json"} </w:instrText>
      </w:r>
      <w:r w:rsidR="00CD3831" w:rsidRPr="00EF35D9">
        <w:rPr>
          <w:rFonts w:ascii="Times New Roman" w:hAnsi="Times New Roman" w:cs="Times New Roman"/>
          <w:lang w:val="en-US"/>
        </w:rPr>
        <w:fldChar w:fldCharType="separate"/>
      </w:r>
      <w:r w:rsidR="00CD3831" w:rsidRPr="00EF35D9">
        <w:rPr>
          <w:rFonts w:ascii="Times New Roman" w:hAnsi="Times New Roman" w:cs="Times New Roman"/>
          <w:noProof/>
          <w:lang w:val="en-US"/>
        </w:rPr>
        <w:t>(</w:t>
      </w:r>
      <w:r w:rsidR="00B01560" w:rsidRPr="00EF35D9">
        <w:rPr>
          <w:rFonts w:ascii="Times New Roman" w:hAnsi="Times New Roman" w:cs="Times New Roman"/>
          <w:noProof/>
          <w:lang w:val="en-US"/>
        </w:rPr>
        <w:t xml:space="preserve">following </w:t>
      </w:r>
      <w:r w:rsidR="00CD3831" w:rsidRPr="00EF35D9">
        <w:rPr>
          <w:rFonts w:ascii="Times New Roman" w:hAnsi="Times New Roman" w:cs="Times New Roman"/>
          <w:noProof/>
          <w:lang w:val="en-US"/>
        </w:rPr>
        <w:t>Henrich and Gil-White 2001)</w:t>
      </w:r>
      <w:r w:rsidR="00CD3831" w:rsidRPr="00EF35D9">
        <w:rPr>
          <w:rFonts w:ascii="Times New Roman" w:hAnsi="Times New Roman" w:cs="Times New Roman"/>
          <w:lang w:val="en-US"/>
        </w:rPr>
        <w:fldChar w:fldCharType="end"/>
      </w:r>
      <w:r w:rsidR="0018365D" w:rsidRPr="00EF35D9">
        <w:rPr>
          <w:rFonts w:ascii="Times New Roman" w:hAnsi="Times New Roman" w:cs="Times New Roman"/>
          <w:lang w:val="en-US"/>
        </w:rPr>
        <w:t xml:space="preserve">. </w:t>
      </w:r>
      <w:r w:rsidR="004371FE" w:rsidRPr="00EF35D9">
        <w:rPr>
          <w:rFonts w:ascii="Times New Roman" w:hAnsi="Times New Roman" w:cs="Times New Roman"/>
          <w:lang w:val="en-US"/>
        </w:rPr>
        <w:t>Prestige is freely given to an individual (as opposed to forcibly taken</w:t>
      </w:r>
      <w:proofErr w:type="gramStart"/>
      <w:r w:rsidR="004371FE" w:rsidRPr="00EF35D9">
        <w:rPr>
          <w:rFonts w:ascii="Times New Roman" w:hAnsi="Times New Roman" w:cs="Times New Roman"/>
          <w:lang w:val="en-US"/>
        </w:rPr>
        <w:t>), and</w:t>
      </w:r>
      <w:proofErr w:type="gramEnd"/>
      <w:r w:rsidR="004371FE" w:rsidRPr="00EF35D9">
        <w:rPr>
          <w:rFonts w:ascii="Times New Roman" w:hAnsi="Times New Roman" w:cs="Times New Roman"/>
          <w:lang w:val="en-US"/>
        </w:rPr>
        <w:t xml:space="preserve"> indicates that the</w:t>
      </w:r>
      <w:r w:rsidR="003404B8" w:rsidRPr="00EF35D9">
        <w:rPr>
          <w:rFonts w:ascii="Times New Roman" w:hAnsi="Times New Roman" w:cs="Times New Roman"/>
          <w:lang w:val="en-US"/>
        </w:rPr>
        <w:t xml:space="preserve"> person is </w:t>
      </w:r>
      <w:r w:rsidR="00E70591" w:rsidRPr="00EF35D9">
        <w:rPr>
          <w:rFonts w:ascii="Times New Roman" w:hAnsi="Times New Roman" w:cs="Times New Roman"/>
          <w:lang w:val="en-US"/>
        </w:rPr>
        <w:t xml:space="preserve">a high degree of </w:t>
      </w:r>
      <w:r w:rsidR="00E70591" w:rsidRPr="00EF35D9">
        <w:rPr>
          <w:rFonts w:ascii="Times New Roman" w:hAnsi="Times New Roman" w:cs="Times New Roman"/>
          <w:i/>
          <w:iCs/>
          <w:lang w:val="en-US"/>
        </w:rPr>
        <w:t>competence</w:t>
      </w:r>
      <w:r w:rsidR="003404B8" w:rsidRPr="00EF35D9">
        <w:rPr>
          <w:rFonts w:ascii="Times New Roman" w:hAnsi="Times New Roman" w:cs="Times New Roman"/>
          <w:lang w:val="en-US"/>
        </w:rPr>
        <w:t xml:space="preserve"> in </w:t>
      </w:r>
      <w:r w:rsidR="00E70591" w:rsidRPr="00EF35D9">
        <w:rPr>
          <w:rFonts w:ascii="Times New Roman" w:hAnsi="Times New Roman" w:cs="Times New Roman"/>
          <w:lang w:val="en-US"/>
        </w:rPr>
        <w:t>some activity</w:t>
      </w:r>
      <w:r w:rsidR="003404B8" w:rsidRPr="00EF35D9">
        <w:rPr>
          <w:rFonts w:ascii="Times New Roman" w:hAnsi="Times New Roman" w:cs="Times New Roman"/>
          <w:lang w:val="en-US"/>
        </w:rPr>
        <w:t xml:space="preserve">, </w:t>
      </w:r>
      <w:r w:rsidR="0007335D" w:rsidRPr="00EF35D9">
        <w:rPr>
          <w:rFonts w:ascii="Times New Roman" w:hAnsi="Times New Roman" w:cs="Times New Roman"/>
          <w:lang w:val="en-US"/>
        </w:rPr>
        <w:t>such</w:t>
      </w:r>
      <w:r w:rsidR="003404B8" w:rsidRPr="00EF35D9">
        <w:rPr>
          <w:rFonts w:ascii="Times New Roman" w:hAnsi="Times New Roman" w:cs="Times New Roman"/>
          <w:lang w:val="en-US"/>
        </w:rPr>
        <w:t xml:space="preserve"> that others would </w:t>
      </w:r>
      <w:r w:rsidR="001465E2" w:rsidRPr="00EF35D9">
        <w:rPr>
          <w:rFonts w:ascii="Times New Roman" w:hAnsi="Times New Roman" w:cs="Times New Roman"/>
          <w:lang w:val="en-US"/>
        </w:rPr>
        <w:t>benefit by</w:t>
      </w:r>
      <w:r w:rsidR="003404B8" w:rsidRPr="00EF35D9">
        <w:rPr>
          <w:rFonts w:ascii="Times New Roman" w:hAnsi="Times New Roman" w:cs="Times New Roman"/>
          <w:lang w:val="en-US"/>
        </w:rPr>
        <w:t xml:space="preserve"> learn</w:t>
      </w:r>
      <w:r w:rsidR="001465E2" w:rsidRPr="00EF35D9">
        <w:rPr>
          <w:rFonts w:ascii="Times New Roman" w:hAnsi="Times New Roman" w:cs="Times New Roman"/>
          <w:lang w:val="en-US"/>
        </w:rPr>
        <w:t>ing</w:t>
      </w:r>
      <w:r w:rsidR="003404B8" w:rsidRPr="00EF35D9">
        <w:rPr>
          <w:rFonts w:ascii="Times New Roman" w:hAnsi="Times New Roman" w:cs="Times New Roman"/>
          <w:lang w:val="en-US"/>
        </w:rPr>
        <w:t xml:space="preserve"> from him or her. </w:t>
      </w:r>
      <w:r w:rsidR="001465E2" w:rsidRPr="00EF35D9">
        <w:rPr>
          <w:rFonts w:ascii="Times New Roman" w:hAnsi="Times New Roman" w:cs="Times New Roman"/>
          <w:lang w:val="en-US"/>
        </w:rPr>
        <w:t xml:space="preserve">Hence </w:t>
      </w:r>
      <w:r w:rsidR="00080B6E" w:rsidRPr="00EF35D9">
        <w:rPr>
          <w:rFonts w:ascii="Times New Roman" w:hAnsi="Times New Roman" w:cs="Times New Roman"/>
          <w:lang w:val="en-US"/>
        </w:rPr>
        <w:t>other</w:t>
      </w:r>
      <w:r w:rsidR="00BC123A" w:rsidRPr="00EF35D9">
        <w:rPr>
          <w:rFonts w:ascii="Times New Roman" w:hAnsi="Times New Roman" w:cs="Times New Roman"/>
          <w:lang w:val="en-US"/>
        </w:rPr>
        <w:t>s confer various privileges on the</w:t>
      </w:r>
      <w:r w:rsidR="00080B6E" w:rsidRPr="00EF35D9">
        <w:rPr>
          <w:rFonts w:ascii="Times New Roman" w:hAnsi="Times New Roman" w:cs="Times New Roman"/>
          <w:lang w:val="en-US"/>
        </w:rPr>
        <w:t xml:space="preserve"> </w:t>
      </w:r>
      <w:r w:rsidR="000A6C8F" w:rsidRPr="00EF35D9">
        <w:rPr>
          <w:rFonts w:ascii="Times New Roman" w:hAnsi="Times New Roman" w:cs="Times New Roman"/>
          <w:lang w:val="en-US"/>
        </w:rPr>
        <w:t>prestigious individual</w:t>
      </w:r>
      <w:r w:rsidR="00343354" w:rsidRPr="00EF35D9">
        <w:rPr>
          <w:rFonts w:ascii="Times New Roman" w:hAnsi="Times New Roman" w:cs="Times New Roman"/>
          <w:lang w:val="en-US"/>
        </w:rPr>
        <w:t xml:space="preserve">, </w:t>
      </w:r>
      <w:r w:rsidR="00BC123A" w:rsidRPr="00EF35D9">
        <w:rPr>
          <w:rFonts w:ascii="Times New Roman" w:hAnsi="Times New Roman" w:cs="Times New Roman"/>
          <w:lang w:val="en-US"/>
        </w:rPr>
        <w:t xml:space="preserve">expecting the individual to </w:t>
      </w:r>
      <w:r w:rsidR="004D617A" w:rsidRPr="00EF35D9">
        <w:rPr>
          <w:rFonts w:ascii="Times New Roman" w:hAnsi="Times New Roman" w:cs="Times New Roman"/>
          <w:lang w:val="en-US"/>
        </w:rPr>
        <w:t>contribute to their followers in some way.</w:t>
      </w:r>
      <w:r w:rsidR="003D5D4D" w:rsidRPr="00EF35D9">
        <w:rPr>
          <w:rFonts w:ascii="Times New Roman" w:hAnsi="Times New Roman" w:cs="Times New Roman"/>
          <w:lang w:val="en-US"/>
        </w:rPr>
        <w:t xml:space="preserve"> </w:t>
      </w:r>
    </w:p>
    <w:p w14:paraId="351BB9D8" w14:textId="10FB6C66" w:rsidR="00BF6A25" w:rsidRPr="00EF35D9" w:rsidRDefault="00BA6CB4" w:rsidP="00BF6A25">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Prestige </w:t>
      </w:r>
      <w:r w:rsidR="00D16739" w:rsidRPr="00EF35D9">
        <w:rPr>
          <w:rFonts w:ascii="Times New Roman" w:hAnsi="Times New Roman" w:cs="Times New Roman"/>
          <w:lang w:val="en-US"/>
        </w:rPr>
        <w:t xml:space="preserve">thus </w:t>
      </w:r>
      <w:r w:rsidR="00477782" w:rsidRPr="00EF35D9">
        <w:rPr>
          <w:rFonts w:ascii="Times New Roman" w:hAnsi="Times New Roman" w:cs="Times New Roman"/>
          <w:lang w:val="en-US"/>
        </w:rPr>
        <w:t xml:space="preserve">evolved </w:t>
      </w:r>
      <w:r w:rsidR="00604174" w:rsidRPr="00EF35D9">
        <w:rPr>
          <w:rFonts w:ascii="Times New Roman" w:hAnsi="Times New Roman" w:cs="Times New Roman"/>
          <w:lang w:val="en-US"/>
        </w:rPr>
        <w:t>as a direct consequence of</w:t>
      </w:r>
      <w:r w:rsidR="008F6E56" w:rsidRPr="00EF35D9">
        <w:rPr>
          <w:rFonts w:ascii="Times New Roman" w:hAnsi="Times New Roman" w:cs="Times New Roman"/>
          <w:lang w:val="en-US"/>
        </w:rPr>
        <w:t xml:space="preserve"> humans being a</w:t>
      </w:r>
      <w:r w:rsidR="00477782" w:rsidRPr="00EF35D9">
        <w:rPr>
          <w:rFonts w:ascii="Times New Roman" w:hAnsi="Times New Roman" w:cs="Times New Roman"/>
          <w:lang w:val="en-US"/>
        </w:rPr>
        <w:t xml:space="preserve"> cultural species</w:t>
      </w:r>
      <w:r w:rsidR="00591276" w:rsidRPr="00EF35D9">
        <w:rPr>
          <w:rFonts w:ascii="Times New Roman" w:hAnsi="Times New Roman" w:cs="Times New Roman"/>
          <w:lang w:val="en-US"/>
        </w:rPr>
        <w:t xml:space="preserve"> characterized by a high degree of social learning. </w:t>
      </w:r>
      <w:r w:rsidR="00BF6A25" w:rsidRPr="00EF35D9">
        <w:rPr>
          <w:rFonts w:ascii="Times New Roman" w:hAnsi="Times New Roman" w:cs="Times New Roman"/>
          <w:lang w:val="en-US"/>
        </w:rPr>
        <w:t>Prestige hierarchies attempt to solve the same evolutionary problem as dominance hierarchies – work out how to minimize intragroup conflict when desirable resources (food, shelter, mates) are scarce</w:t>
      </w:r>
      <w:r w:rsidR="006E39ED" w:rsidRPr="00EF35D9">
        <w:rPr>
          <w:rFonts w:ascii="Times New Roman" w:hAnsi="Times New Roman" w:cs="Times New Roman"/>
          <w:lang w:val="en-US"/>
        </w:rPr>
        <w:t xml:space="preserve">. However, they do so by placing the individuals </w:t>
      </w:r>
      <w:r w:rsidR="00493190" w:rsidRPr="00EF35D9">
        <w:rPr>
          <w:rFonts w:ascii="Times New Roman" w:hAnsi="Times New Roman" w:cs="Times New Roman"/>
          <w:lang w:val="en-US"/>
        </w:rPr>
        <w:t xml:space="preserve">with most desirable competences at the top of the hierarchy, thus allowing status hierarchies to work to the benefit of </w:t>
      </w:r>
      <w:r w:rsidR="00BF6A25" w:rsidRPr="00EF35D9">
        <w:rPr>
          <w:rFonts w:ascii="Times New Roman" w:hAnsi="Times New Roman" w:cs="Times New Roman"/>
          <w:lang w:val="en-US"/>
        </w:rPr>
        <w:t>the group as much as possible</w:t>
      </w:r>
      <w:r w:rsidR="00175952" w:rsidRPr="00EF35D9">
        <w:rPr>
          <w:rFonts w:ascii="Times New Roman" w:hAnsi="Times New Roman" w:cs="Times New Roman"/>
          <w:lang w:val="en-US"/>
        </w:rPr>
        <w:t xml:space="preserve"> (and more so than pure dominance hierarchies)</w:t>
      </w:r>
      <w:r w:rsidR="00BF6A25" w:rsidRPr="00EF35D9">
        <w:rPr>
          <w:rFonts w:ascii="Times New Roman" w:hAnsi="Times New Roman" w:cs="Times New Roman"/>
          <w:lang w:val="en-US"/>
        </w:rPr>
        <w:t xml:space="preserve">. </w:t>
      </w:r>
    </w:p>
    <w:p w14:paraId="2C60E5B0" w14:textId="1C584FA8" w:rsidR="00C6409F" w:rsidRPr="00EF35D9" w:rsidRDefault="00C6409F" w:rsidP="00BF6A25">
      <w:pPr>
        <w:autoSpaceDE w:val="0"/>
        <w:autoSpaceDN w:val="0"/>
        <w:adjustRightInd w:val="0"/>
        <w:spacing w:line="360" w:lineRule="auto"/>
        <w:ind w:firstLine="720"/>
        <w:jc w:val="both"/>
        <w:rPr>
          <w:rFonts w:ascii="Times New Roman" w:hAnsi="Times New Roman" w:cs="Times New Roman"/>
          <w:lang w:val="en-US"/>
        </w:rPr>
      </w:pPr>
    </w:p>
    <w:p w14:paraId="02F494C9" w14:textId="7C152E39" w:rsidR="00C6409F" w:rsidRPr="00EF35D9" w:rsidRDefault="00A43C29" w:rsidP="00BF6A25">
      <w:pPr>
        <w:autoSpaceDE w:val="0"/>
        <w:autoSpaceDN w:val="0"/>
        <w:adjustRightInd w:val="0"/>
        <w:spacing w:line="360" w:lineRule="auto"/>
        <w:ind w:firstLine="720"/>
        <w:jc w:val="both"/>
        <w:rPr>
          <w:rFonts w:ascii="Times New Roman" w:hAnsi="Times New Roman" w:cs="Times New Roman"/>
          <w:b/>
          <w:bCs/>
          <w:lang w:val="en-US"/>
        </w:rPr>
      </w:pPr>
      <w:r w:rsidRPr="00EF35D9">
        <w:rPr>
          <w:rFonts w:ascii="Times New Roman" w:hAnsi="Times New Roman" w:cs="Times New Roman"/>
          <w:b/>
          <w:bCs/>
          <w:lang w:val="en-US"/>
        </w:rPr>
        <w:t xml:space="preserve">4.2 </w:t>
      </w:r>
      <w:r w:rsidR="00CC2C75" w:rsidRPr="00EF35D9">
        <w:rPr>
          <w:rFonts w:ascii="Times New Roman" w:hAnsi="Times New Roman" w:cs="Times New Roman"/>
          <w:b/>
          <w:bCs/>
          <w:lang w:val="en-US"/>
        </w:rPr>
        <w:t>Trust and the Ethos of Service</w:t>
      </w:r>
    </w:p>
    <w:p w14:paraId="70709B98" w14:textId="03A99AFF" w:rsidR="00311C49" w:rsidRPr="00EF35D9" w:rsidRDefault="00175952" w:rsidP="006E522F">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An </w:t>
      </w:r>
      <w:r w:rsidR="006814CA" w:rsidRPr="00EF35D9">
        <w:rPr>
          <w:rFonts w:ascii="Times New Roman" w:hAnsi="Times New Roman" w:cs="Times New Roman"/>
          <w:lang w:val="en-US"/>
        </w:rPr>
        <w:t xml:space="preserve">important </w:t>
      </w:r>
      <w:r w:rsidRPr="00EF35D9">
        <w:rPr>
          <w:rFonts w:ascii="Times New Roman" w:hAnsi="Times New Roman" w:cs="Times New Roman"/>
          <w:lang w:val="en-US"/>
        </w:rPr>
        <w:t xml:space="preserve">aspect of human prestige hierarchies is that individuals </w:t>
      </w:r>
      <w:r w:rsidR="007D12C9" w:rsidRPr="00EF35D9">
        <w:rPr>
          <w:rFonts w:ascii="Times New Roman" w:hAnsi="Times New Roman" w:cs="Times New Roman"/>
          <w:lang w:val="en-US"/>
        </w:rPr>
        <w:t xml:space="preserve">partaking in such hierarchies </w:t>
      </w:r>
      <w:r w:rsidR="001F4CA7" w:rsidRPr="00EF35D9">
        <w:rPr>
          <w:rFonts w:ascii="Times New Roman" w:hAnsi="Times New Roman" w:cs="Times New Roman"/>
          <w:lang w:val="en-US"/>
        </w:rPr>
        <w:t>actively</w:t>
      </w:r>
      <w:r w:rsidR="004F279B" w:rsidRPr="00EF35D9">
        <w:rPr>
          <w:rFonts w:ascii="Times New Roman" w:hAnsi="Times New Roman" w:cs="Times New Roman"/>
          <w:lang w:val="en-US"/>
        </w:rPr>
        <w:t xml:space="preserve"> </w:t>
      </w:r>
      <w:r w:rsidR="004F279B" w:rsidRPr="00EF35D9">
        <w:rPr>
          <w:rFonts w:ascii="Times New Roman" w:hAnsi="Times New Roman" w:cs="Times New Roman"/>
          <w:i/>
          <w:iCs/>
          <w:lang w:val="en-US"/>
        </w:rPr>
        <w:t xml:space="preserve">expect </w:t>
      </w:r>
      <w:r w:rsidR="00FC44C7" w:rsidRPr="00EF35D9">
        <w:rPr>
          <w:rFonts w:ascii="Times New Roman" w:hAnsi="Times New Roman" w:cs="Times New Roman"/>
          <w:lang w:val="en-US"/>
        </w:rPr>
        <w:t xml:space="preserve">high </w:t>
      </w:r>
      <w:r w:rsidR="00262EF0" w:rsidRPr="00EF35D9">
        <w:rPr>
          <w:rFonts w:ascii="Times New Roman" w:hAnsi="Times New Roman" w:cs="Times New Roman"/>
          <w:lang w:val="en-US"/>
        </w:rPr>
        <w:t>prestige</w:t>
      </w:r>
      <w:r w:rsidR="00FC44C7" w:rsidRPr="00EF35D9">
        <w:rPr>
          <w:rFonts w:ascii="Times New Roman" w:hAnsi="Times New Roman" w:cs="Times New Roman"/>
          <w:lang w:val="en-US"/>
        </w:rPr>
        <w:t xml:space="preserve"> individuals </w:t>
      </w:r>
      <w:r w:rsidR="00262EF0" w:rsidRPr="00EF35D9">
        <w:rPr>
          <w:rFonts w:ascii="Times New Roman" w:hAnsi="Times New Roman" w:cs="Times New Roman"/>
          <w:lang w:val="en-US"/>
        </w:rPr>
        <w:t xml:space="preserve">to act in the best interest of the group. </w:t>
      </w:r>
      <w:r w:rsidR="00BD3170" w:rsidRPr="00EF35D9">
        <w:rPr>
          <w:rFonts w:ascii="Times New Roman" w:hAnsi="Times New Roman" w:cs="Times New Roman"/>
          <w:lang w:val="en-US"/>
        </w:rPr>
        <w:t>The latter is sometimes called</w:t>
      </w:r>
      <w:r w:rsidR="008A03B0" w:rsidRPr="00EF35D9">
        <w:rPr>
          <w:rFonts w:ascii="Times New Roman" w:hAnsi="Times New Roman" w:cs="Times New Roman"/>
          <w:lang w:val="en-US"/>
        </w:rPr>
        <w:t xml:space="preserve"> </w:t>
      </w:r>
      <w:r w:rsidR="002B38C7" w:rsidRPr="00EF35D9">
        <w:rPr>
          <w:rFonts w:ascii="Times New Roman" w:hAnsi="Times New Roman" w:cs="Times New Roman"/>
          <w:lang w:val="en-US"/>
        </w:rPr>
        <w:t xml:space="preserve"> the </w:t>
      </w:r>
      <w:r w:rsidR="004306EA" w:rsidRPr="00EF35D9">
        <w:rPr>
          <w:rFonts w:ascii="Times New Roman" w:hAnsi="Times New Roman" w:cs="Times New Roman"/>
          <w:lang w:val="en-US"/>
        </w:rPr>
        <w:t xml:space="preserve">‘service-for-prestige’ dynamic, where </w:t>
      </w:r>
      <w:r w:rsidR="00381E20" w:rsidRPr="00EF35D9">
        <w:rPr>
          <w:rFonts w:ascii="Times New Roman" w:hAnsi="Times New Roman" w:cs="Times New Roman"/>
          <w:lang w:val="en-US"/>
        </w:rPr>
        <w:t>high-status individuals are expected to</w:t>
      </w:r>
      <w:r w:rsidR="004306EA" w:rsidRPr="00EF35D9">
        <w:rPr>
          <w:rFonts w:ascii="Times New Roman" w:hAnsi="Times New Roman" w:cs="Times New Roman"/>
          <w:lang w:val="en-US"/>
        </w:rPr>
        <w:t xml:space="preserve"> provide some form of service (expertise, risk, judgment, time) in exchange for prestige </w:t>
      </w:r>
      <w:r w:rsidR="004306EA"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3kkk0HxY","properties":{"formattedCitation":"(Price and Van Vugt 2014)","plainCitation":"(Price and Van Vugt 2014)","noteIndex":0},"citationItems":[{"id":5909,"uris":["http://zotero.org/users/4673489/items/Y7T8TJQF"],"uri":["http://zotero.org/users/4673489/items/Y7T8TJQF"],"itemData":{"id":5909,"type":"article-journal","abstract":"We describe the service-for-prestige theory of leadership, which proposes that voluntary leader-follower relations evolved in humans via a process of reciprocal exchange that generated adaptive benefits for both leaders and followers. We propose that although leader-follower relations first emerged in the human lineage to solve problems related to information sharing and social coordination, they ultimately evolved into exchange relationships whereby followers could compensate leaders for services which would otherwise have been prohibitively costly for leaders to provide. In this exchange, leaders incur costs to provide followers with public goods, and in return, followers incur costs to provide leaders with prestige (and associated fitness benefits). Because whole groups of followers tend to gain from leader-provided public goods, and because prestige is costly for followers to produce, the provisioning of prestige to leaders requires solutions to the “free rider” problem of disrespectful followers (who benefit from leader services without sharing the costs of producing prestige). Thus service-for–prestige makes the unique prediction that disrespectful followers of beneficial leaders will be targeted by other followers for punitive sentiment and/or social exclusion. Leader-follower relations should be more reciprocal and mutually beneficial when leaders and followers have more equal social bargaining power. However as leaders gain more relative power, and their high status becomes less dependent on their willingness to pay the costs of benefitting followers, service-for-prestige predicts that leader-follower relations will become based more on leaders’ ability to dominate and exploit rather than benefit followers. We review evidential support for a set of predictions made by service-for-prestige, and discuss how service-for-prestige relates to social neuroscience research on leadership.","container-title":"Frontiers in Human Neuroscience","DOI":"10.3389/fnhum.2014.00363","ISSN":"1662-5161","journalAbbreviation":"Front. Hum. Neurosci.","language":"English","source":"Frontiers","title":"The evolution of leader–follower reciprocity: the theory of service-for-prestige","title-short":"The evolution of leader–follower reciprocity","URL":"https://www.frontiersin.org/articles/10.3389/fnhum.2014.00363/full","volume":"8","author":[{"family":"Price","given":"Michael E."},{"family":"Van Vugt","given":"Mark"}],"accessed":{"date-parts":[["2020",1,9]]},"issued":{"date-parts":[["2014"]]}}}],"schema":"https://github.com/citation-style-language/schema/raw/master/csl-citation.json"} </w:instrText>
      </w:r>
      <w:r w:rsidR="004306EA" w:rsidRPr="00EF35D9">
        <w:rPr>
          <w:rFonts w:ascii="Times New Roman" w:hAnsi="Times New Roman" w:cs="Times New Roman"/>
          <w:lang w:val="en-US"/>
        </w:rPr>
        <w:fldChar w:fldCharType="separate"/>
      </w:r>
      <w:r w:rsidR="004306EA" w:rsidRPr="00EF35D9">
        <w:rPr>
          <w:rFonts w:ascii="Times New Roman" w:hAnsi="Times New Roman" w:cs="Times New Roman"/>
          <w:noProof/>
          <w:lang w:val="en-US"/>
        </w:rPr>
        <w:t>(Price and Van Vugt 2014)</w:t>
      </w:r>
      <w:r w:rsidR="004306EA" w:rsidRPr="00EF35D9">
        <w:rPr>
          <w:rFonts w:ascii="Times New Roman" w:hAnsi="Times New Roman" w:cs="Times New Roman"/>
          <w:lang w:val="en-US"/>
        </w:rPr>
        <w:fldChar w:fldCharType="end"/>
      </w:r>
      <w:r w:rsidR="004306EA" w:rsidRPr="00EF35D9">
        <w:rPr>
          <w:rFonts w:ascii="Times New Roman" w:hAnsi="Times New Roman" w:cs="Times New Roman"/>
          <w:lang w:val="en-US"/>
        </w:rPr>
        <w:t>. These expectations form norms that constrain  high-status individual</w:t>
      </w:r>
      <w:r w:rsidR="0026086E" w:rsidRPr="00EF35D9">
        <w:rPr>
          <w:rFonts w:ascii="Times New Roman" w:hAnsi="Times New Roman" w:cs="Times New Roman"/>
          <w:lang w:val="en-US"/>
        </w:rPr>
        <w:t>s</w:t>
      </w:r>
      <w:r w:rsidR="004306EA" w:rsidRPr="00EF35D9">
        <w:rPr>
          <w:rFonts w:ascii="Times New Roman" w:hAnsi="Times New Roman" w:cs="Times New Roman"/>
          <w:lang w:val="en-US"/>
        </w:rPr>
        <w:t xml:space="preserve">, and when the latter flouts the norms, they </w:t>
      </w:r>
      <w:r w:rsidR="0026086E" w:rsidRPr="00EF35D9">
        <w:rPr>
          <w:rFonts w:ascii="Times New Roman" w:hAnsi="Times New Roman" w:cs="Times New Roman"/>
          <w:lang w:val="en-US"/>
        </w:rPr>
        <w:t xml:space="preserve">are punished </w:t>
      </w:r>
      <w:r w:rsidR="006E522F" w:rsidRPr="00EF35D9">
        <w:rPr>
          <w:rFonts w:ascii="Times New Roman" w:hAnsi="Times New Roman" w:cs="Times New Roman"/>
          <w:lang w:val="en-US"/>
        </w:rPr>
        <w:t>–</w:t>
      </w:r>
      <w:r w:rsidR="0026086E" w:rsidRPr="00EF35D9">
        <w:rPr>
          <w:rFonts w:ascii="Times New Roman" w:hAnsi="Times New Roman" w:cs="Times New Roman"/>
          <w:lang w:val="en-US"/>
        </w:rPr>
        <w:t xml:space="preserve"> </w:t>
      </w:r>
      <w:r w:rsidR="006E522F" w:rsidRPr="00EF35D9">
        <w:rPr>
          <w:rFonts w:ascii="Times New Roman" w:hAnsi="Times New Roman" w:cs="Times New Roman"/>
          <w:lang w:val="en-US"/>
        </w:rPr>
        <w:t xml:space="preserve">in the very least by losing followers, and hence </w:t>
      </w:r>
      <w:r w:rsidR="004306EA" w:rsidRPr="00EF35D9">
        <w:rPr>
          <w:rFonts w:ascii="Times New Roman" w:hAnsi="Times New Roman" w:cs="Times New Roman"/>
          <w:lang w:val="en-US"/>
        </w:rPr>
        <w:t xml:space="preserve">status </w:t>
      </w:r>
      <w:r w:rsidR="004306EA"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RyCO2nny","properties":{"formattedCitation":"(Price and Van Vugt 2014)","plainCitation":"(Price and Van Vugt 2014)","noteIndex":0},"citationItems":[{"id":5909,"uris":["http://zotero.org/users/4673489/items/Y7T8TJQF"],"uri":["http://zotero.org/users/4673489/items/Y7T8TJQF"],"itemData":{"id":5909,"type":"article-journal","abstract":"We describe the service-for-prestige theory of leadership, which proposes that voluntary leader-follower relations evolved in humans via a process of reciprocal exchange that generated adaptive benefits for both leaders and followers. We propose that although leader-follower relations first emerged in the human lineage to solve problems related to information sharing and social coordination, they ultimately evolved into exchange relationships whereby followers could compensate leaders for services which would otherwise have been prohibitively costly for leaders to provide. In this exchange, leaders incur costs to provide followers with public goods, and in return, followers incur costs to provide leaders with prestige (and associated fitness benefits). Because whole groups of followers tend to gain from leader-provided public goods, and because prestige is costly for followers to produce, the provisioning of prestige to leaders requires solutions to the “free rider” problem of disrespectful followers (who benefit from leader services without sharing the costs of producing prestige). Thus service-for–prestige makes the unique prediction that disrespectful followers of beneficial leaders will be targeted by other followers for punitive sentiment and/or social exclusion. Leader-follower relations should be more reciprocal and mutually beneficial when leaders and followers have more equal social bargaining power. However as leaders gain more relative power, and their high status becomes less dependent on their willingness to pay the costs of benefitting followers, service-for-prestige predicts that leader-follower relations will become based more on leaders’ ability to dominate and exploit rather than benefit followers. We review evidential support for a set of predictions made by service-for-prestige, and discuss how service-for-prestige relates to social neuroscience research on leadership.","container-title":"Frontiers in Human Neuroscience","DOI":"10.3389/fnhum.2014.00363","ISSN":"1662-5161","journalAbbreviation":"Front. Hum. Neurosci.","language":"English","source":"Frontiers","title":"The evolution of leader–follower reciprocity: the theory of service-for-prestige","title-short":"The evolution of leader–follower reciprocity","URL":"https://www.frontiersin.org/articles/10.3389/fnhum.2014.00363/full","volume":"8","author":[{"family":"Price","given":"Michael E."},{"family":"Van Vugt","given":"Mark"}],"accessed":{"date-parts":[["2020",1,9]]},"issued":{"date-parts":[["2014"]]}}}],"schema":"https://github.com/citation-style-language/schema/raw/master/csl-citation.json"} </w:instrText>
      </w:r>
      <w:r w:rsidR="004306EA" w:rsidRPr="00EF35D9">
        <w:rPr>
          <w:rFonts w:ascii="Times New Roman" w:hAnsi="Times New Roman" w:cs="Times New Roman"/>
          <w:lang w:val="en-US"/>
        </w:rPr>
        <w:fldChar w:fldCharType="separate"/>
      </w:r>
      <w:r w:rsidR="004306EA" w:rsidRPr="00EF35D9">
        <w:rPr>
          <w:rFonts w:ascii="Times New Roman" w:hAnsi="Times New Roman" w:cs="Times New Roman"/>
          <w:noProof/>
          <w:lang w:val="en-US"/>
        </w:rPr>
        <w:t>(Price and Van Vugt 2014)</w:t>
      </w:r>
      <w:r w:rsidR="004306EA" w:rsidRPr="00EF35D9">
        <w:rPr>
          <w:rFonts w:ascii="Times New Roman" w:hAnsi="Times New Roman" w:cs="Times New Roman"/>
          <w:lang w:val="en-US"/>
        </w:rPr>
        <w:fldChar w:fldCharType="end"/>
      </w:r>
      <w:r w:rsidR="004306EA" w:rsidRPr="00EF35D9">
        <w:rPr>
          <w:rFonts w:ascii="Times New Roman" w:hAnsi="Times New Roman" w:cs="Times New Roman"/>
          <w:lang w:val="en-US"/>
        </w:rPr>
        <w:t xml:space="preserve">. </w:t>
      </w:r>
      <w:r w:rsidR="002D1B7E" w:rsidRPr="00EF35D9">
        <w:rPr>
          <w:rFonts w:ascii="Times New Roman" w:hAnsi="Times New Roman" w:cs="Times New Roman"/>
          <w:lang w:val="en-US"/>
        </w:rPr>
        <w:t xml:space="preserve">Such expectations seem to be very much present in contemporary society. </w:t>
      </w:r>
      <w:r w:rsidR="004306EA" w:rsidRPr="00EF35D9">
        <w:rPr>
          <w:rFonts w:ascii="Times New Roman" w:hAnsi="Times New Roman" w:cs="Times New Roman"/>
          <w:lang w:val="en-US"/>
        </w:rPr>
        <w:t xml:space="preserve">Punishments of transgression of social norms by a high-status individual, </w:t>
      </w:r>
      <w:r w:rsidR="004306EA" w:rsidRPr="00EF35D9">
        <w:rPr>
          <w:rFonts w:ascii="Times New Roman" w:hAnsi="Times New Roman" w:cs="Times New Roman"/>
          <w:lang w:val="en-US"/>
        </w:rPr>
        <w:lastRenderedPageBreak/>
        <w:t xml:space="preserve">documented by a recent studies on transgressions by high-status actors </w:t>
      </w:r>
      <w:r w:rsidR="004306EA"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umoAm1Yg","properties":{"formattedCitation":"(Kakkar, Sivanathan, and Gobel 2019)","plainCitation":"(Kakkar, Sivanathan, and Gobel 2019)","noteIndex":0},"citationItems":[{"id":6115,"uris":["http://zotero.org/users/4673489/items/CPXG92SN"],"uri":["http://zotero.org/users/4673489/items/CPXG92SN"],"itemData":{"id":6115,"type":"article-journal","container-title":"Academy of Management Journal","DOI":"10.5465/amj.2017.0729","ISSN":"0001-4273, 1948-0989","journalAbbreviation":"AMJ","language":"en","page":"amj.2017.0729","source":"DOI.org (Crossref)","title":"Fall from grace: The role of dominance and prestige in the punishment of high-status actors","title-short":"Fall from grace","author":[{"family":"Kakkar","given":"Hemant"},{"family":"Sivanathan","given":"Niro"},{"family":"Gobel","given":"Matthias"}],"issued":{"date-parts":[["2019",3,21]]}}}],"schema":"https://github.com/citation-style-language/schema/raw/master/csl-citation.json"} </w:instrText>
      </w:r>
      <w:r w:rsidR="004306EA" w:rsidRPr="00EF35D9">
        <w:rPr>
          <w:rFonts w:ascii="Times New Roman" w:hAnsi="Times New Roman" w:cs="Times New Roman"/>
          <w:lang w:val="en-US"/>
        </w:rPr>
        <w:fldChar w:fldCharType="separate"/>
      </w:r>
      <w:r w:rsidR="004306EA" w:rsidRPr="00EF35D9">
        <w:rPr>
          <w:rFonts w:ascii="Times New Roman" w:hAnsi="Times New Roman" w:cs="Times New Roman"/>
          <w:noProof/>
          <w:lang w:val="en-US"/>
        </w:rPr>
        <w:t>(Kakkar, Sivanathan, and Gobel 2019)</w:t>
      </w:r>
      <w:r w:rsidR="004306EA" w:rsidRPr="00EF35D9">
        <w:rPr>
          <w:rFonts w:ascii="Times New Roman" w:hAnsi="Times New Roman" w:cs="Times New Roman"/>
          <w:lang w:val="en-US"/>
        </w:rPr>
        <w:fldChar w:fldCharType="end"/>
      </w:r>
      <w:r w:rsidR="004306EA" w:rsidRPr="00EF35D9">
        <w:rPr>
          <w:rFonts w:ascii="Times New Roman" w:hAnsi="Times New Roman" w:cs="Times New Roman"/>
          <w:lang w:val="en-US"/>
        </w:rPr>
        <w:t>, suggests that dominant individuals are punished much harsher than prestigious individuals, as the latter but not the former are attributed moral credentials.</w:t>
      </w:r>
    </w:p>
    <w:p w14:paraId="06AA29C5" w14:textId="0F9BF339" w:rsidR="004329DE" w:rsidRPr="00EF35D9" w:rsidRDefault="00F6477D" w:rsidP="0045200A">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Such norms act to counteract the possibility that </w:t>
      </w:r>
      <w:r w:rsidR="00614FFE" w:rsidRPr="00EF35D9">
        <w:rPr>
          <w:rFonts w:ascii="Times New Roman" w:hAnsi="Times New Roman" w:cs="Times New Roman"/>
          <w:lang w:val="en-US"/>
        </w:rPr>
        <w:t>an individual will convert his or her position of prestige</w:t>
      </w:r>
      <w:r w:rsidR="00D4573C" w:rsidRPr="00EF35D9">
        <w:rPr>
          <w:rFonts w:ascii="Times New Roman" w:hAnsi="Times New Roman" w:cs="Times New Roman"/>
          <w:lang w:val="en-US"/>
        </w:rPr>
        <w:t xml:space="preserve"> </w:t>
      </w:r>
      <w:r w:rsidR="00614FFE" w:rsidRPr="00EF35D9">
        <w:rPr>
          <w:rFonts w:ascii="Times New Roman" w:hAnsi="Times New Roman" w:cs="Times New Roman"/>
          <w:lang w:val="en-US"/>
        </w:rPr>
        <w:t xml:space="preserve">into </w:t>
      </w:r>
      <w:r w:rsidR="00046802" w:rsidRPr="00EF35D9">
        <w:rPr>
          <w:rFonts w:ascii="Times New Roman" w:hAnsi="Times New Roman" w:cs="Times New Roman"/>
          <w:lang w:val="en-US"/>
        </w:rPr>
        <w:t xml:space="preserve">one of </w:t>
      </w:r>
      <w:r w:rsidR="00614FFE" w:rsidRPr="00EF35D9">
        <w:rPr>
          <w:rFonts w:ascii="Times New Roman" w:hAnsi="Times New Roman" w:cs="Times New Roman"/>
          <w:lang w:val="en-US"/>
        </w:rPr>
        <w:t>dominance</w:t>
      </w:r>
      <w:r w:rsidR="00D4573C" w:rsidRPr="00EF35D9">
        <w:rPr>
          <w:rFonts w:ascii="Times New Roman" w:hAnsi="Times New Roman" w:cs="Times New Roman"/>
          <w:lang w:val="en-US"/>
        </w:rPr>
        <w:t xml:space="preserve"> </w:t>
      </w:r>
      <w:r w:rsidR="006515C0" w:rsidRPr="00EF35D9">
        <w:rPr>
          <w:rFonts w:ascii="Times New Roman" w:hAnsi="Times New Roman" w:cs="Times New Roman"/>
          <w:lang w:val="en-US"/>
        </w:rPr>
        <w:t xml:space="preserve">that </w:t>
      </w:r>
      <w:r w:rsidR="00457D24" w:rsidRPr="00EF35D9">
        <w:rPr>
          <w:rFonts w:ascii="Times New Roman" w:hAnsi="Times New Roman" w:cs="Times New Roman"/>
          <w:lang w:val="en-US"/>
        </w:rPr>
        <w:t xml:space="preserve">largely </w:t>
      </w:r>
      <w:r w:rsidR="006515C0" w:rsidRPr="00EF35D9">
        <w:rPr>
          <w:rFonts w:ascii="Times New Roman" w:hAnsi="Times New Roman" w:cs="Times New Roman"/>
          <w:lang w:val="en-US"/>
        </w:rPr>
        <w:t xml:space="preserve">benefits </w:t>
      </w:r>
      <w:r w:rsidR="00457D24" w:rsidRPr="00EF35D9">
        <w:rPr>
          <w:rFonts w:ascii="Times New Roman" w:hAnsi="Times New Roman" w:cs="Times New Roman"/>
          <w:lang w:val="en-US"/>
        </w:rPr>
        <w:t>the individual.</w:t>
      </w:r>
      <w:r w:rsidR="00DB786A" w:rsidRPr="00EF35D9">
        <w:rPr>
          <w:rFonts w:ascii="Times New Roman" w:hAnsi="Times New Roman" w:cs="Times New Roman"/>
          <w:lang w:val="en-US"/>
        </w:rPr>
        <w:t xml:space="preserve"> </w:t>
      </w:r>
      <w:r w:rsidR="00A25215" w:rsidRPr="00EF35D9">
        <w:rPr>
          <w:rFonts w:ascii="Times New Roman" w:hAnsi="Times New Roman" w:cs="Times New Roman"/>
          <w:lang w:val="en-US"/>
        </w:rPr>
        <w:t>For instance, p</w:t>
      </w:r>
      <w:r w:rsidR="00DB786A" w:rsidRPr="00EF35D9">
        <w:rPr>
          <w:rFonts w:ascii="Times New Roman" w:hAnsi="Times New Roman" w:cs="Times New Roman"/>
          <w:lang w:val="en-US"/>
        </w:rPr>
        <w:t xml:space="preserve">restigious individuals can easily convert their </w:t>
      </w:r>
      <w:r w:rsidR="00A25215" w:rsidRPr="00EF35D9">
        <w:rPr>
          <w:rFonts w:ascii="Times New Roman" w:hAnsi="Times New Roman" w:cs="Times New Roman"/>
          <w:lang w:val="en-US"/>
        </w:rPr>
        <w:t xml:space="preserve">social </w:t>
      </w:r>
      <w:r w:rsidR="00DB786A" w:rsidRPr="00EF35D9">
        <w:rPr>
          <w:rFonts w:ascii="Times New Roman" w:hAnsi="Times New Roman" w:cs="Times New Roman"/>
          <w:lang w:val="en-US"/>
        </w:rPr>
        <w:t xml:space="preserve">networks into coalitions </w:t>
      </w:r>
      <w:r w:rsidR="00C3235B" w:rsidRPr="00EF35D9">
        <w:rPr>
          <w:rFonts w:ascii="Times New Roman" w:hAnsi="Times New Roman" w:cs="Times New Roman"/>
          <w:lang w:val="en-US"/>
        </w:rPr>
        <w:t>that can</w:t>
      </w:r>
      <w:r w:rsidR="00DB786A" w:rsidRPr="00EF35D9">
        <w:rPr>
          <w:rFonts w:ascii="Times New Roman" w:hAnsi="Times New Roman" w:cs="Times New Roman"/>
          <w:lang w:val="en-US"/>
        </w:rPr>
        <w:t xml:space="preserve"> suppress a rival</w:t>
      </w:r>
      <w:r w:rsidR="008136B2" w:rsidRPr="00EF35D9">
        <w:rPr>
          <w:rFonts w:ascii="Times New Roman" w:hAnsi="Times New Roman" w:cs="Times New Roman"/>
          <w:lang w:val="en-US"/>
        </w:rPr>
        <w:t xml:space="preserve"> </w:t>
      </w:r>
      <w:r w:rsidR="00DB786A"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zhP3LdyX","properties":{"formattedCitation":"(van Vugt and Tybur 2015)","plainCitation":"(van Vugt and Tybur 2015)","dontUpdate":true,"noteIndex":0},"citationItems":[{"id":5897,"uris":["http://zotero.org/users/4673489/items/ZT5EIETQ"],"uri":["http://zotero.org/users/4673489/items/ZT5EIETQ"],"itemData":{"id":5897,"type":"chapter","container-title":"The Handbook of Evolutionary Psychology","event-place":"Hoboken, NJ, USA","ISBN":"978-1-119-12556-3","language":"en","note":"DOI: 10.1002/9781119125563.evpsych232","page":"1-22","publisher":"John Wiley &amp; Sons, Inc.","publisher-place":"Hoboken, NJ, USA","source":"DOI.org (Crossref)","title":"The Evolutionary Foundations of Status Hierarchy","URL":"http://doi.wiley.com/10.1002/9781119125563.evpsych232","editor":[{"family":"Buss","given":"David M"}],"author":[{"family":"Vugt","given":"Mark","non-dropping-particle":"van"},{"family":"Tybur","given":"Joshua M."}],"accessed":{"date-parts":[["2020",1,4]]},"issued":{"date-parts":[["2015",11,18]]}}}],"schema":"https://github.com/citation-style-language/schema/raw/master/csl-citation.json"} </w:instrText>
      </w:r>
      <w:r w:rsidR="00DB786A" w:rsidRPr="00EF35D9">
        <w:rPr>
          <w:rFonts w:ascii="Times New Roman" w:hAnsi="Times New Roman" w:cs="Times New Roman"/>
          <w:lang w:val="en-US"/>
        </w:rPr>
        <w:fldChar w:fldCharType="separate"/>
      </w:r>
      <w:r w:rsidR="00DB786A" w:rsidRPr="00EF35D9">
        <w:rPr>
          <w:rFonts w:ascii="Times New Roman" w:hAnsi="Times New Roman" w:cs="Times New Roman"/>
          <w:noProof/>
          <w:lang w:val="en-US"/>
        </w:rPr>
        <w:t>(see van Vugt and Tybur 2015)</w:t>
      </w:r>
      <w:r w:rsidR="00DB786A" w:rsidRPr="00EF35D9">
        <w:rPr>
          <w:rFonts w:ascii="Times New Roman" w:hAnsi="Times New Roman" w:cs="Times New Roman"/>
          <w:lang w:val="en-US"/>
        </w:rPr>
        <w:fldChar w:fldCharType="end"/>
      </w:r>
      <w:r w:rsidR="00DB786A" w:rsidRPr="00EF35D9">
        <w:rPr>
          <w:rFonts w:ascii="Times New Roman" w:hAnsi="Times New Roman" w:cs="Times New Roman"/>
          <w:lang w:val="en-US"/>
        </w:rPr>
        <w:t xml:space="preserve">. </w:t>
      </w:r>
      <w:r w:rsidR="00D7783C" w:rsidRPr="00EF35D9">
        <w:rPr>
          <w:rFonts w:ascii="Times New Roman" w:hAnsi="Times New Roman" w:cs="Times New Roman"/>
          <w:lang w:val="en-US"/>
        </w:rPr>
        <w:t xml:space="preserve">Such norms are </w:t>
      </w:r>
      <w:r w:rsidR="00D42BE0" w:rsidRPr="00EF35D9">
        <w:rPr>
          <w:rFonts w:ascii="Times New Roman" w:hAnsi="Times New Roman" w:cs="Times New Roman"/>
          <w:lang w:val="en-US"/>
        </w:rPr>
        <w:t xml:space="preserve">especially important in contemporary society, </w:t>
      </w:r>
      <w:r w:rsidR="002D090B" w:rsidRPr="00EF35D9">
        <w:rPr>
          <w:rFonts w:ascii="Times New Roman" w:hAnsi="Times New Roman" w:cs="Times New Roman"/>
          <w:lang w:val="en-US"/>
        </w:rPr>
        <w:t>given</w:t>
      </w:r>
      <w:r w:rsidR="00DB786A" w:rsidRPr="00EF35D9">
        <w:rPr>
          <w:rFonts w:ascii="Times New Roman" w:hAnsi="Times New Roman" w:cs="Times New Roman"/>
          <w:lang w:val="en-US"/>
        </w:rPr>
        <w:t xml:space="preserve"> how status today is much more institutionalized than it was the evolutionary past</w:t>
      </w:r>
      <w:r w:rsidR="008F1DD3" w:rsidRPr="00EF35D9">
        <w:rPr>
          <w:rFonts w:ascii="Times New Roman" w:hAnsi="Times New Roman" w:cs="Times New Roman"/>
          <w:lang w:val="en-US"/>
        </w:rPr>
        <w:t xml:space="preserve">. Job titles can signify competence (and hence prestige); however they also signify the power to hire and fire, </w:t>
      </w:r>
      <w:r w:rsidR="00D06A42" w:rsidRPr="00EF35D9">
        <w:rPr>
          <w:rFonts w:ascii="Times New Roman" w:hAnsi="Times New Roman" w:cs="Times New Roman"/>
          <w:lang w:val="en-US"/>
        </w:rPr>
        <w:t>promote and demote, and hence are also positions of dominance</w:t>
      </w:r>
      <w:r w:rsidR="00DB786A" w:rsidRPr="00EF35D9">
        <w:rPr>
          <w:rFonts w:ascii="Times New Roman" w:hAnsi="Times New Roman" w:cs="Times New Roman"/>
          <w:lang w:val="en-US"/>
        </w:rPr>
        <w:t xml:space="preserve"> </w:t>
      </w:r>
      <w:r w:rsidR="00DB786A"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WpHXPHe6","properties":{"formattedCitation":"(Henrich and Gil-White 2001)","plainCitation":"(Henrich and Gil-White 2001)","noteIndex":0},"citationItems":[{"id":2679,"uris":["http://zotero.org/users/4673489/items/HFFFNHSN"],"uri":["http://zotero.org/users/4673489/items/HFFFNHSN"],"itemData":{"id":2679,"type":"article-journal","abstract":"This paper advances an “information goods” theory that explains prestige processes as an emergent product of psychological adaptations that evolved to improve the quality of information acquired via cultural transmission. Natural selection favored social learners who could evaluate potential models and copy the most successful among them. In order to improve the fidelity and comprehensiveness of such ranked-biased copying, social learners further evolved dispositions to sycophantically ingratiate themselves with their chosen models, so as to gain close proximity to, and prolonged interaction with, these models. Once common, these dispositions created, at the group level, distributions of deference that new entrants may adaptively exploit to decide who to begin copying. This generated a preference for models who seem generally “popular.” Building on social exchange theories, we argue that a wider range of phenomena associated with prestige processes can more plausibly be explained by this simple theory than by others, and we test its predictions with data from throughout the social sciences. In addition, we distinguish carefully between dominance (force or force threat) and prestige (freely conferred deference).","container-title":"Evolution and Human Behavior","DOI":"10.1016/S1090-5138(00)00071-4","ISSN":"1090-5138","issue":"3","journalAbbreviation":"Evolution and Human Behavior","page":"165-196","source":"ScienceDirect","title":"The evolution of prestige: freely conferred deference as a mechanism for enhancing the benefits of cultural transmission","title-short":"The evolution of prestige","volume":"22","author":[{"family":"Henrich","given":"Joseph"},{"family":"Gil-White","given":"Francisco J"}],"issued":{"date-parts":[["2001",5,1]]}}}],"schema":"https://github.com/citation-style-language/schema/raw/master/csl-citation.json"} </w:instrText>
      </w:r>
      <w:r w:rsidR="00DB786A" w:rsidRPr="00EF35D9">
        <w:rPr>
          <w:rFonts w:ascii="Times New Roman" w:hAnsi="Times New Roman" w:cs="Times New Roman"/>
          <w:lang w:val="en-US"/>
        </w:rPr>
        <w:fldChar w:fldCharType="separate"/>
      </w:r>
      <w:r w:rsidR="00DB786A" w:rsidRPr="00EF35D9">
        <w:rPr>
          <w:rFonts w:ascii="Times New Roman" w:hAnsi="Times New Roman" w:cs="Times New Roman"/>
          <w:noProof/>
          <w:lang w:val="en-US"/>
        </w:rPr>
        <w:t>(Henrich and Gil-White 2001)</w:t>
      </w:r>
      <w:r w:rsidR="00DB786A" w:rsidRPr="00EF35D9">
        <w:rPr>
          <w:rFonts w:ascii="Times New Roman" w:hAnsi="Times New Roman" w:cs="Times New Roman"/>
          <w:lang w:val="en-US"/>
        </w:rPr>
        <w:fldChar w:fldCharType="end"/>
      </w:r>
      <w:r w:rsidR="00DB786A" w:rsidRPr="00EF35D9">
        <w:rPr>
          <w:rFonts w:ascii="Times New Roman" w:hAnsi="Times New Roman" w:cs="Times New Roman"/>
          <w:lang w:val="en-US"/>
        </w:rPr>
        <w:t xml:space="preserve">. This institutionalization explains, according to some, </w:t>
      </w:r>
      <w:r w:rsidR="00D06A42" w:rsidRPr="00EF35D9">
        <w:rPr>
          <w:rFonts w:ascii="Times New Roman" w:hAnsi="Times New Roman" w:cs="Times New Roman"/>
          <w:lang w:val="en-US"/>
        </w:rPr>
        <w:t>why</w:t>
      </w:r>
      <w:r w:rsidR="00DB786A" w:rsidRPr="00EF35D9">
        <w:rPr>
          <w:rFonts w:ascii="Times New Roman" w:hAnsi="Times New Roman" w:cs="Times New Roman"/>
          <w:lang w:val="en-US"/>
        </w:rPr>
        <w:t xml:space="preserve"> the ‘dark triad’ of personality traits </w:t>
      </w:r>
      <w:r w:rsidR="00D06A42" w:rsidRPr="00EF35D9">
        <w:rPr>
          <w:rFonts w:ascii="Times New Roman" w:hAnsi="Times New Roman" w:cs="Times New Roman"/>
          <w:lang w:val="en-US"/>
        </w:rPr>
        <w:t xml:space="preserve">are </w:t>
      </w:r>
      <w:r w:rsidR="00723F72" w:rsidRPr="00EF35D9">
        <w:rPr>
          <w:rFonts w:ascii="Times New Roman" w:hAnsi="Times New Roman" w:cs="Times New Roman"/>
          <w:lang w:val="en-US"/>
        </w:rPr>
        <w:t xml:space="preserve">significantly </w:t>
      </w:r>
      <w:r w:rsidR="00D06A42" w:rsidRPr="00EF35D9">
        <w:rPr>
          <w:rFonts w:ascii="Times New Roman" w:hAnsi="Times New Roman" w:cs="Times New Roman"/>
          <w:lang w:val="en-US"/>
        </w:rPr>
        <w:t xml:space="preserve">more prevalent </w:t>
      </w:r>
      <w:r w:rsidR="00DB786A" w:rsidRPr="00EF35D9">
        <w:rPr>
          <w:rFonts w:ascii="Times New Roman" w:hAnsi="Times New Roman" w:cs="Times New Roman"/>
          <w:lang w:val="en-US"/>
        </w:rPr>
        <w:t xml:space="preserve">among corporate and political leaders </w:t>
      </w:r>
      <w:r w:rsidR="00723F72" w:rsidRPr="00EF35D9">
        <w:rPr>
          <w:rFonts w:ascii="Times New Roman" w:hAnsi="Times New Roman" w:cs="Times New Roman"/>
          <w:lang w:val="en-US"/>
        </w:rPr>
        <w:t>than among the general population</w:t>
      </w:r>
      <w:r w:rsidR="00B07832" w:rsidRPr="00EF35D9">
        <w:rPr>
          <w:rFonts w:ascii="Times New Roman" w:hAnsi="Times New Roman" w:cs="Times New Roman"/>
          <w:lang w:val="en-US"/>
        </w:rPr>
        <w:t xml:space="preserve"> </w:t>
      </w:r>
      <w:r w:rsidR="00DB786A" w:rsidRPr="00EF35D9">
        <w:rPr>
          <w:rFonts w:ascii="Times New Roman" w:hAnsi="Times New Roman" w:cs="Times New Roman"/>
          <w:lang w:val="en-US"/>
        </w:rPr>
        <w:t xml:space="preserve">(Machiavellianism, narcissism, psychopathy; see </w:t>
      </w:r>
      <w:r w:rsidR="00DB786A"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f19CMfxP","properties":{"formattedCitation":"(van Vugt and Tybur 2015)","plainCitation":"(van Vugt and Tybur 2015)","dontUpdate":true,"noteIndex":0},"citationItems":[{"id":5897,"uris":["http://zotero.org/users/4673489/items/ZT5EIETQ"],"uri":["http://zotero.org/users/4673489/items/ZT5EIETQ"],"itemData":{"id":5897,"type":"chapter","container-title":"The Handbook of Evolutionary Psychology","event-place":"Hoboken, NJ, USA","ISBN":"978-1-119-12556-3","language":"en","note":"DOI: 10.1002/9781119125563.evpsych232","page":"1-22","publisher":"John Wiley &amp; Sons, Inc.","publisher-place":"Hoboken, NJ, USA","source":"DOI.org (Crossref)","title":"The Evolutionary Foundations of Status Hierarchy","URL":"http://doi.wiley.com/10.1002/9781119125563.evpsych232","editor":[{"family":"Buss","given":"David M"}],"author":[{"family":"Vugt","given":"Mark","non-dropping-particle":"van"},{"family":"Tybur","given":"Joshua M."}],"accessed":{"date-parts":[["2020",1,4]]},"issued":{"date-parts":[["2015",11,18]]}}}],"schema":"https://github.com/citation-style-language/schema/raw/master/csl-citation.json"} </w:instrText>
      </w:r>
      <w:r w:rsidR="00DB786A" w:rsidRPr="00EF35D9">
        <w:rPr>
          <w:rFonts w:ascii="Times New Roman" w:hAnsi="Times New Roman" w:cs="Times New Roman"/>
          <w:lang w:val="en-US"/>
        </w:rPr>
        <w:fldChar w:fldCharType="separate"/>
      </w:r>
      <w:r w:rsidR="00DB786A" w:rsidRPr="00EF35D9">
        <w:rPr>
          <w:rFonts w:ascii="Times New Roman" w:hAnsi="Times New Roman" w:cs="Times New Roman"/>
          <w:noProof/>
          <w:lang w:val="en-US"/>
        </w:rPr>
        <w:t>van Vugt and Tybur 2015)</w:t>
      </w:r>
      <w:r w:rsidR="00DB786A" w:rsidRPr="00EF35D9">
        <w:rPr>
          <w:rFonts w:ascii="Times New Roman" w:hAnsi="Times New Roman" w:cs="Times New Roman"/>
          <w:lang w:val="en-US"/>
        </w:rPr>
        <w:fldChar w:fldCharType="end"/>
      </w:r>
      <w:r w:rsidR="00DB786A" w:rsidRPr="00EF35D9">
        <w:rPr>
          <w:rFonts w:ascii="Times New Roman" w:hAnsi="Times New Roman" w:cs="Times New Roman"/>
          <w:lang w:val="en-US"/>
        </w:rPr>
        <w:t xml:space="preserve">. </w:t>
      </w:r>
    </w:p>
    <w:p w14:paraId="1C14A311" w14:textId="40836B12" w:rsidR="005C292E" w:rsidRPr="00EF35D9" w:rsidRDefault="0096106C" w:rsidP="00497032">
      <w:pPr>
        <w:autoSpaceDE w:val="0"/>
        <w:autoSpaceDN w:val="0"/>
        <w:adjustRightInd w:val="0"/>
        <w:spacing w:line="360" w:lineRule="auto"/>
        <w:ind w:firstLine="720"/>
        <w:jc w:val="both"/>
        <w:rPr>
          <w:rFonts w:ascii="Times New Roman" w:hAnsi="Times New Roman" w:cs="Times New Roman"/>
          <w:b/>
          <w:bCs/>
          <w:lang w:val="en-US"/>
        </w:rPr>
      </w:pPr>
      <w:r w:rsidRPr="00EF35D9">
        <w:rPr>
          <w:rFonts w:ascii="Times New Roman" w:hAnsi="Times New Roman" w:cs="Times New Roman"/>
          <w:lang w:val="en-US"/>
        </w:rPr>
        <w:t>The</w:t>
      </w:r>
      <w:r w:rsidR="005C292E" w:rsidRPr="00EF35D9">
        <w:rPr>
          <w:rFonts w:ascii="Times New Roman" w:hAnsi="Times New Roman" w:cs="Times New Roman"/>
          <w:lang w:val="en-US"/>
        </w:rPr>
        <w:t xml:space="preserve"> service-for-prestige dynamic is intensified by public displays of generosity and altruism – behaviors that characterize high-status individuals both in contemporary societies (billionaire philanthropy, royalty, etc.) as well as tribal societies </w:t>
      </w:r>
      <w:r w:rsidR="005C292E"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SWSX2ADY","properties":{"formattedCitation":"(Henrich, Chudek, and Boyd 2015)","plainCitation":"(Henrich, Chudek, and Boyd 2015)","noteIndex":0},"citationItems":[{"id":5940,"uris":["http://zotero.org/users/4673489/items/DDHZHW63"],"uri":["http://zotero.org/users/4673489/items/DDHZHW63"],"itemData":{"id":5940,"type":"article-journal","abstract":"Anthropological evidence from diverse societies suggests that prestige-based leadership may provide a foundation for cooperation in many contexts. Here, inspired by such ethnographic observations and building on a foundation of existing research on the evolution of prestige, we develop a set of formal models to explore when an evolved prestige psychology might drive the cultural evolution of n-person cooperation, and how such a cultural evolutionary process might create novel selection pressures for genes that make prestigious individuals more prosocial. Our results reveal (i) how prestige can foster the cultural emergence of cooperation by generating correlated behavioural phenotypes, both between leaders and followers, and among followers; (ii) why, in the wake of cultural evolution, natural selection favours genes that make prestigious leaders more prosocial, but only when groups are relatively small; and (iii), why the effectiveness of status differences in generating cooperation in large groups depends on cultural transmission (and not primarily on deference or coercion). Our theoretical framework, and the specific predictions made by these models, sketch out an interdisciplinary research programme that cross-cuts anthropology, biology, psychology and economics. Some of our predictions find support from laboratory work in behavioural economics and are consistent with several real-world patterns.","container-title":"Philosophical Transactions of the Royal Society B: Biological Sciences","DOI":"10.1098/rstb.2015.0013","issue":"1683","journalAbbreviation":"Philosophical Transactions of the Royal Society B: Biological Sciences","page":"20150013","source":"royalsocietypublishing.org (Atypon)","title":"The Big Man Mechanism: how prestige fosters cooperation and creates prosocial leaders","title-short":"The Big Man Mechanism","volume":"370","author":[{"family":"Henrich","given":"Joseph"},{"family":"Chudek","given":"Maciej"},{"family":"Boyd","given":"Robert"}],"issued":{"date-parts":[["2015",12,5]]}}}],"schema":"https://github.com/citation-style-language/schema/raw/master/csl-citation.json"} </w:instrText>
      </w:r>
      <w:r w:rsidR="005C292E" w:rsidRPr="00EF35D9">
        <w:rPr>
          <w:rFonts w:ascii="Times New Roman" w:hAnsi="Times New Roman" w:cs="Times New Roman"/>
          <w:lang w:val="en-US"/>
        </w:rPr>
        <w:fldChar w:fldCharType="separate"/>
      </w:r>
      <w:r w:rsidR="005C292E" w:rsidRPr="00EF35D9">
        <w:rPr>
          <w:rFonts w:ascii="Times New Roman" w:hAnsi="Times New Roman" w:cs="Times New Roman"/>
          <w:noProof/>
          <w:lang w:val="en-US"/>
        </w:rPr>
        <w:t>(Henrich, Chudek, and Boyd 2015)</w:t>
      </w:r>
      <w:r w:rsidR="005C292E" w:rsidRPr="00EF35D9">
        <w:rPr>
          <w:rFonts w:ascii="Times New Roman" w:hAnsi="Times New Roman" w:cs="Times New Roman"/>
          <w:lang w:val="en-US"/>
        </w:rPr>
        <w:fldChar w:fldCharType="end"/>
      </w:r>
      <w:r w:rsidR="005C292E" w:rsidRPr="00EF35D9">
        <w:rPr>
          <w:rFonts w:ascii="Times New Roman" w:hAnsi="Times New Roman" w:cs="Times New Roman"/>
          <w:lang w:val="en-US"/>
        </w:rPr>
        <w:t xml:space="preserve">. Such displays can be partially explained as costly signals to reassure low-status individuals that the high-status individual will not seek to convert his or prestige into dominance </w:t>
      </w:r>
      <w:r w:rsidR="005C292E"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h81SKHyw","properties":{"formattedCitation":"(Smith and Bird 2000)","plainCitation":"(Smith and Bird 2000)","noteIndex":0},"citationItems":[{"id":5938,"uris":["http://zotero.org/users/4673489/items/VS3XFCUP"],"uri":["http://zotero.org/users/4673489/items/VS3XFCUP"],"itemData":{"id":5938,"type":"article-journal","abstract":"Costly signaling theory (CST) offers an explanation of generosity and collective action that contrasts sharply with explanations based on conditional reciprocity. This makes it particularly relevant to situations involving widespread unconditional provisioning of collective goods. We provide a preliminary application of CST to ethnographic data on turtle hunting and public feasting among the Meriam of Torres Strait, Australia. Turtle hunting appears to meet the key conditions specified in CST: it is (1) an honest signal of underlying abilities such as strength, risk-taking, skill, and leadership; (2) costly in ways not subject to reciprocation; (3) an effective means of broadcasting signals, since the collective good (a feast) attracts a large audience; and (4) seems to provide benefits to signalers (turtle hunters) as well as recipients (audience). We conclude with some suggestions as to the broader implications of this research, and the costly signaling paradigm in general, for understanding collective action and generosity in human social groups.","container-title":"Evolution and Human Behavior","DOI":"10.1016/S1090-5138(00)00031-3","ISSN":"1090-5138","issue":"4","journalAbbreviation":"Evolution and Human Behavior","language":"en","page":"245-261","source":"ScienceDirect","title":"Turtle hunting and tombstone opening: public generosity as costly signaling","title-short":"Turtle hunting and tombstone opening","volume":"21","author":[{"family":"Smith","given":"Eric Alden"},{"family":"Bird","given":"Rebecca L. Bliege"}],"issued":{"date-parts":[["2000",7,1]]}}}],"schema":"https://github.com/citation-style-language/schema/raw/master/csl-citation.json"} </w:instrText>
      </w:r>
      <w:r w:rsidR="005C292E" w:rsidRPr="00EF35D9">
        <w:rPr>
          <w:rFonts w:ascii="Times New Roman" w:hAnsi="Times New Roman" w:cs="Times New Roman"/>
          <w:lang w:val="en-US"/>
        </w:rPr>
        <w:fldChar w:fldCharType="separate"/>
      </w:r>
      <w:r w:rsidR="005C292E" w:rsidRPr="00EF35D9">
        <w:rPr>
          <w:rFonts w:ascii="Times New Roman" w:hAnsi="Times New Roman" w:cs="Times New Roman"/>
          <w:noProof/>
          <w:lang w:val="en-US"/>
        </w:rPr>
        <w:t>(Smith and Bird 2000)</w:t>
      </w:r>
      <w:r w:rsidR="005C292E" w:rsidRPr="00EF35D9">
        <w:rPr>
          <w:rFonts w:ascii="Times New Roman" w:hAnsi="Times New Roman" w:cs="Times New Roman"/>
          <w:lang w:val="en-US"/>
        </w:rPr>
        <w:fldChar w:fldCharType="end"/>
      </w:r>
      <w:r w:rsidR="005C292E" w:rsidRPr="00EF35D9">
        <w:rPr>
          <w:rFonts w:ascii="Times New Roman" w:hAnsi="Times New Roman" w:cs="Times New Roman"/>
          <w:lang w:val="en-US"/>
        </w:rPr>
        <w:t xml:space="preserve">. It has also been suggested that the displays are efforts to increase the long-term </w:t>
      </w:r>
      <w:proofErr w:type="spellStart"/>
      <w:r w:rsidR="005C292E" w:rsidRPr="00EF35D9">
        <w:rPr>
          <w:rFonts w:ascii="Times New Roman" w:hAnsi="Times New Roman" w:cs="Times New Roman"/>
          <w:lang w:val="en-US"/>
        </w:rPr>
        <w:t>prosociality</w:t>
      </w:r>
      <w:proofErr w:type="spellEnd"/>
      <w:r w:rsidR="005C292E" w:rsidRPr="00EF35D9">
        <w:rPr>
          <w:rFonts w:ascii="Times New Roman" w:hAnsi="Times New Roman" w:cs="Times New Roman"/>
          <w:lang w:val="en-US"/>
        </w:rPr>
        <w:t xml:space="preserve"> of the community, since the high-status individual acts as a role-model and will have his or her behavior imitated </w:t>
      </w:r>
      <w:r w:rsidR="005C292E"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z3QNLb5G","properties":{"formattedCitation":"(Henrich, Chudek, and Boyd 2015)","plainCitation":"(Henrich, Chudek, and Boyd 2015)","noteIndex":0},"citationItems":[{"id":5940,"uris":["http://zotero.org/users/4673489/items/DDHZHW63"],"uri":["http://zotero.org/users/4673489/items/DDHZHW63"],"itemData":{"id":5940,"type":"article-journal","abstract":"Anthropological evidence from diverse societies suggests that prestige-based leadership may provide a foundation for cooperation in many contexts. Here, inspired by such ethnographic observations and building on a foundation of existing research on the evolution of prestige, we develop a set of formal models to explore when an evolved prestige psychology might drive the cultural evolution of n-person cooperation, and how such a cultural evolutionary process might create novel selection pressures for genes that make prestigious individuals more prosocial. Our results reveal (i) how prestige can foster the cultural emergence of cooperation by generating correlated behavioural phenotypes, both between leaders and followers, and among followers; (ii) why, in the wake of cultural evolution, natural selection favours genes that make prestigious leaders more prosocial, but only when groups are relatively small; and (iii), why the effectiveness of status differences in generating cooperation in large groups depends on cultural transmission (and not primarily on deference or coercion). Our theoretical framework, and the specific predictions made by these models, sketch out an interdisciplinary research programme that cross-cuts anthropology, biology, psychology and economics. Some of our predictions find support from laboratory work in behavioural economics and are consistent with several real-world patterns.","container-title":"Philosophical Transactions of the Royal Society B: Biological Sciences","DOI":"10.1098/rstb.2015.0013","issue":"1683","journalAbbreviation":"Philosophical Transactions of the Royal Society B: Biological Sciences","page":"20150013","source":"royalsocietypublishing.org (Atypon)","title":"The Big Man Mechanism: how prestige fosters cooperation and creates prosocial leaders","title-short":"The Big Man Mechanism","volume":"370","author":[{"family":"Henrich","given":"Joseph"},{"family":"Chudek","given":"Maciej"},{"family":"Boyd","given":"Robert"}],"issued":{"date-parts":[["2015",12,5]]}}}],"schema":"https://github.com/citation-style-language/schema/raw/master/csl-citation.json"} </w:instrText>
      </w:r>
      <w:r w:rsidR="005C292E" w:rsidRPr="00EF35D9">
        <w:rPr>
          <w:rFonts w:ascii="Times New Roman" w:hAnsi="Times New Roman" w:cs="Times New Roman"/>
          <w:lang w:val="en-US"/>
        </w:rPr>
        <w:fldChar w:fldCharType="separate"/>
      </w:r>
      <w:r w:rsidR="005C292E" w:rsidRPr="00EF35D9">
        <w:rPr>
          <w:rFonts w:ascii="Times New Roman" w:hAnsi="Times New Roman" w:cs="Times New Roman"/>
          <w:noProof/>
          <w:lang w:val="en-US"/>
        </w:rPr>
        <w:t>(Henrich, Chudek, and Boyd 2015)</w:t>
      </w:r>
      <w:r w:rsidR="005C292E" w:rsidRPr="00EF35D9">
        <w:rPr>
          <w:rFonts w:ascii="Times New Roman" w:hAnsi="Times New Roman" w:cs="Times New Roman"/>
          <w:lang w:val="en-US"/>
        </w:rPr>
        <w:fldChar w:fldCharType="end"/>
      </w:r>
      <w:r w:rsidR="005C292E" w:rsidRPr="00EF35D9">
        <w:rPr>
          <w:rFonts w:ascii="Times New Roman" w:hAnsi="Times New Roman" w:cs="Times New Roman"/>
          <w:lang w:val="en-US"/>
        </w:rPr>
        <w:t xml:space="preserve">. </w:t>
      </w:r>
    </w:p>
    <w:p w14:paraId="04A655F0" w14:textId="6259E543" w:rsidR="001638F9" w:rsidRPr="00EF35D9" w:rsidRDefault="003A3C06" w:rsidP="00311C49">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A </w:t>
      </w:r>
      <w:r w:rsidR="00712E13" w:rsidRPr="00EF35D9">
        <w:rPr>
          <w:rFonts w:ascii="Times New Roman" w:hAnsi="Times New Roman" w:cs="Times New Roman"/>
          <w:lang w:val="en-US"/>
        </w:rPr>
        <w:t>first conclusion</w:t>
      </w:r>
      <w:r w:rsidRPr="00EF35D9">
        <w:rPr>
          <w:rFonts w:ascii="Times New Roman" w:hAnsi="Times New Roman" w:cs="Times New Roman"/>
          <w:lang w:val="en-US"/>
        </w:rPr>
        <w:t xml:space="preserve"> I would like to draw from this research is that </w:t>
      </w:r>
      <w:r w:rsidR="00AE7E16" w:rsidRPr="00EF35D9">
        <w:rPr>
          <w:rFonts w:ascii="Times New Roman" w:hAnsi="Times New Roman" w:cs="Times New Roman"/>
          <w:lang w:val="en-US"/>
        </w:rPr>
        <w:t>t</w:t>
      </w:r>
      <w:r w:rsidR="00D643D9" w:rsidRPr="00EF35D9">
        <w:rPr>
          <w:rFonts w:ascii="Times New Roman" w:hAnsi="Times New Roman" w:cs="Times New Roman"/>
          <w:lang w:val="en-US"/>
        </w:rPr>
        <w:t xml:space="preserve">he </w:t>
      </w:r>
      <w:r w:rsidR="00D643D9" w:rsidRPr="00EF35D9">
        <w:rPr>
          <w:rFonts w:ascii="Times New Roman" w:hAnsi="Times New Roman" w:cs="Times New Roman"/>
          <w:i/>
          <w:iCs/>
          <w:lang w:val="en-US"/>
        </w:rPr>
        <w:t xml:space="preserve">Homo sapiens </w:t>
      </w:r>
      <w:r w:rsidR="00D643D9" w:rsidRPr="00EF35D9">
        <w:rPr>
          <w:rFonts w:ascii="Times New Roman" w:hAnsi="Times New Roman" w:cs="Times New Roman"/>
          <w:lang w:val="en-US"/>
        </w:rPr>
        <w:t xml:space="preserve">operates with an </w:t>
      </w:r>
      <w:r w:rsidR="00D643D9" w:rsidRPr="00EF35D9">
        <w:rPr>
          <w:rFonts w:ascii="Times New Roman" w:hAnsi="Times New Roman" w:cs="Times New Roman"/>
          <w:i/>
          <w:iCs/>
          <w:lang w:val="en-US"/>
        </w:rPr>
        <w:t>ethos of service</w:t>
      </w:r>
      <w:r w:rsidR="00A01353" w:rsidRPr="00EF35D9">
        <w:rPr>
          <w:rFonts w:ascii="Times New Roman" w:hAnsi="Times New Roman" w:cs="Times New Roman"/>
          <w:lang w:val="en-US"/>
        </w:rPr>
        <w:t xml:space="preserve">: </w:t>
      </w:r>
      <w:r w:rsidR="002912AE" w:rsidRPr="00EF35D9">
        <w:rPr>
          <w:rFonts w:ascii="Times New Roman" w:hAnsi="Times New Roman" w:cs="Times New Roman"/>
          <w:lang w:val="en-US"/>
        </w:rPr>
        <w:t xml:space="preserve"> </w:t>
      </w:r>
      <w:r w:rsidR="00EB119C" w:rsidRPr="00EF35D9">
        <w:rPr>
          <w:rFonts w:ascii="Times New Roman" w:hAnsi="Times New Roman" w:cs="Times New Roman"/>
          <w:lang w:val="en-US"/>
        </w:rPr>
        <w:t>there are</w:t>
      </w:r>
      <w:r w:rsidR="002912AE" w:rsidRPr="00EF35D9">
        <w:rPr>
          <w:rFonts w:ascii="Times New Roman" w:hAnsi="Times New Roman" w:cs="Times New Roman"/>
          <w:lang w:val="en-US"/>
        </w:rPr>
        <w:t xml:space="preserve"> </w:t>
      </w:r>
      <w:r w:rsidR="00D643D9" w:rsidRPr="00EF35D9">
        <w:rPr>
          <w:rFonts w:ascii="Times New Roman" w:hAnsi="Times New Roman" w:cs="Times New Roman"/>
          <w:lang w:val="en-US"/>
        </w:rPr>
        <w:t xml:space="preserve">implicit norms and </w:t>
      </w:r>
      <w:r w:rsidR="00EB119C" w:rsidRPr="00EF35D9">
        <w:rPr>
          <w:rFonts w:ascii="Times New Roman" w:hAnsi="Times New Roman" w:cs="Times New Roman"/>
          <w:lang w:val="en-US"/>
        </w:rPr>
        <w:t xml:space="preserve">default </w:t>
      </w:r>
      <w:r w:rsidR="00D643D9" w:rsidRPr="00EF35D9">
        <w:rPr>
          <w:rFonts w:ascii="Times New Roman" w:hAnsi="Times New Roman" w:cs="Times New Roman"/>
          <w:lang w:val="en-US"/>
        </w:rPr>
        <w:t>expectations that high-</w:t>
      </w:r>
      <w:r w:rsidR="0053645E" w:rsidRPr="00EF35D9">
        <w:rPr>
          <w:rFonts w:ascii="Times New Roman" w:hAnsi="Times New Roman" w:cs="Times New Roman"/>
          <w:lang w:val="en-US"/>
        </w:rPr>
        <w:t>prestige</w:t>
      </w:r>
      <w:r w:rsidR="00D643D9" w:rsidRPr="00EF35D9">
        <w:rPr>
          <w:rFonts w:ascii="Times New Roman" w:hAnsi="Times New Roman" w:cs="Times New Roman"/>
          <w:lang w:val="en-US"/>
        </w:rPr>
        <w:t xml:space="preserve"> individuals will contribute in some way to the good of the community</w:t>
      </w:r>
      <w:r w:rsidR="0045200A" w:rsidRPr="00EF35D9">
        <w:rPr>
          <w:rFonts w:ascii="Times New Roman" w:hAnsi="Times New Roman" w:cs="Times New Roman"/>
          <w:lang w:val="en-US"/>
        </w:rPr>
        <w:t xml:space="preserve"> – by </w:t>
      </w:r>
      <w:r w:rsidR="00AA1792" w:rsidRPr="00EF35D9">
        <w:rPr>
          <w:rFonts w:ascii="Times New Roman" w:hAnsi="Times New Roman" w:cs="Times New Roman"/>
          <w:lang w:val="en-US"/>
        </w:rPr>
        <w:t>putting their competence to good use,</w:t>
      </w:r>
      <w:r w:rsidR="00D643D9" w:rsidRPr="00EF35D9">
        <w:rPr>
          <w:rFonts w:ascii="Times New Roman" w:hAnsi="Times New Roman" w:cs="Times New Roman"/>
          <w:lang w:val="en-US"/>
        </w:rPr>
        <w:t xml:space="preserve"> teaching others how to reach similar levels of competence, or by carrying out public displays of altruism. </w:t>
      </w:r>
      <w:r w:rsidR="00850F6E" w:rsidRPr="00EF35D9">
        <w:rPr>
          <w:rFonts w:ascii="Times New Roman" w:hAnsi="Times New Roman" w:cs="Times New Roman"/>
          <w:lang w:val="en-US"/>
        </w:rPr>
        <w:t>This ethos</w:t>
      </w:r>
      <w:r w:rsidR="003629C9" w:rsidRPr="00EF35D9">
        <w:rPr>
          <w:rFonts w:ascii="Times New Roman" w:hAnsi="Times New Roman" w:cs="Times New Roman"/>
          <w:lang w:val="en-US"/>
        </w:rPr>
        <w:t xml:space="preserve"> </w:t>
      </w:r>
      <w:r w:rsidR="00841B6B" w:rsidRPr="00EF35D9">
        <w:rPr>
          <w:rFonts w:ascii="Times New Roman" w:hAnsi="Times New Roman" w:cs="Times New Roman"/>
          <w:lang w:val="en-US"/>
        </w:rPr>
        <w:t>is not all-powerful</w:t>
      </w:r>
      <w:r w:rsidR="00286F90" w:rsidRPr="00EF35D9">
        <w:rPr>
          <w:rFonts w:ascii="Times New Roman" w:hAnsi="Times New Roman" w:cs="Times New Roman"/>
          <w:lang w:val="en-US"/>
        </w:rPr>
        <w:t xml:space="preserve">: </w:t>
      </w:r>
      <w:r w:rsidR="005E0C44" w:rsidRPr="00EF35D9">
        <w:rPr>
          <w:rFonts w:ascii="Times New Roman" w:hAnsi="Times New Roman" w:cs="Times New Roman"/>
          <w:lang w:val="en-US"/>
        </w:rPr>
        <w:t xml:space="preserve">self-directed behaviors that damage the community are not precluded by the presence of an ethos of service. </w:t>
      </w:r>
      <w:r w:rsidR="004E6888" w:rsidRPr="00EF35D9">
        <w:rPr>
          <w:rFonts w:ascii="Times New Roman" w:hAnsi="Times New Roman" w:cs="Times New Roman"/>
          <w:lang w:val="en-US"/>
        </w:rPr>
        <w:t xml:space="preserve">At </w:t>
      </w:r>
      <w:proofErr w:type="gramStart"/>
      <w:r w:rsidR="004E6888" w:rsidRPr="00EF35D9">
        <w:rPr>
          <w:rFonts w:ascii="Times New Roman" w:hAnsi="Times New Roman" w:cs="Times New Roman"/>
          <w:lang w:val="en-US"/>
        </w:rPr>
        <w:t>some times</w:t>
      </w:r>
      <w:proofErr w:type="gramEnd"/>
      <w:r w:rsidR="004E6888" w:rsidRPr="00EF35D9">
        <w:rPr>
          <w:rFonts w:ascii="Times New Roman" w:hAnsi="Times New Roman" w:cs="Times New Roman"/>
          <w:lang w:val="en-US"/>
        </w:rPr>
        <w:t xml:space="preserve"> it can be weaker; at others stronger. </w:t>
      </w:r>
      <w:r w:rsidR="00887A63" w:rsidRPr="00EF35D9">
        <w:rPr>
          <w:rFonts w:ascii="Times New Roman" w:hAnsi="Times New Roman" w:cs="Times New Roman"/>
          <w:lang w:val="en-US"/>
        </w:rPr>
        <w:t>Nonetheless, such behaviors will be experienced as a flouting of the ethos by individuals, and hence an ethos can constrain even while not determining individual behavior</w:t>
      </w:r>
      <w:r w:rsidR="004E6888" w:rsidRPr="00EF35D9">
        <w:rPr>
          <w:rFonts w:ascii="Times New Roman" w:hAnsi="Times New Roman" w:cs="Times New Roman"/>
          <w:lang w:val="en-US"/>
        </w:rPr>
        <w:t>.</w:t>
      </w:r>
    </w:p>
    <w:p w14:paraId="3262FE02" w14:textId="6EA4DB7E" w:rsidR="00DC48F6" w:rsidRPr="00EF35D9" w:rsidRDefault="00505672" w:rsidP="005F22EB">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lastRenderedPageBreak/>
        <w:t xml:space="preserve">A second conclusion </w:t>
      </w:r>
      <w:r w:rsidR="002A062E" w:rsidRPr="00EF35D9">
        <w:rPr>
          <w:rFonts w:ascii="Times New Roman" w:hAnsi="Times New Roman" w:cs="Times New Roman"/>
          <w:lang w:val="en-US"/>
        </w:rPr>
        <w:t xml:space="preserve">is that </w:t>
      </w:r>
      <w:r w:rsidR="00EB38F9" w:rsidRPr="00EF35D9">
        <w:rPr>
          <w:rFonts w:ascii="Times New Roman" w:hAnsi="Times New Roman" w:cs="Times New Roman"/>
          <w:lang w:val="en-US"/>
        </w:rPr>
        <w:t>humans</w:t>
      </w:r>
      <w:r w:rsidR="006A10B2" w:rsidRPr="00EF35D9">
        <w:rPr>
          <w:rFonts w:ascii="Times New Roman" w:hAnsi="Times New Roman" w:cs="Times New Roman"/>
          <w:lang w:val="en-US"/>
        </w:rPr>
        <w:t>, because they expect service,</w:t>
      </w:r>
      <w:r w:rsidR="00EB38F9" w:rsidRPr="00EF35D9">
        <w:rPr>
          <w:rFonts w:ascii="Times New Roman" w:hAnsi="Times New Roman" w:cs="Times New Roman"/>
          <w:lang w:val="en-US"/>
        </w:rPr>
        <w:t xml:space="preserve"> place </w:t>
      </w:r>
      <w:r w:rsidR="00EB38F9" w:rsidRPr="00EF35D9">
        <w:rPr>
          <w:rFonts w:ascii="Times New Roman" w:hAnsi="Times New Roman" w:cs="Times New Roman"/>
          <w:i/>
          <w:iCs/>
          <w:lang w:val="en-US"/>
        </w:rPr>
        <w:t xml:space="preserve">trust </w:t>
      </w:r>
      <w:r w:rsidR="00EB38F9" w:rsidRPr="00EF35D9">
        <w:rPr>
          <w:rFonts w:ascii="Times New Roman" w:hAnsi="Times New Roman" w:cs="Times New Roman"/>
          <w:lang w:val="en-US"/>
        </w:rPr>
        <w:t xml:space="preserve">in </w:t>
      </w:r>
      <w:r w:rsidR="0031167F" w:rsidRPr="00EF35D9">
        <w:rPr>
          <w:rFonts w:ascii="Times New Roman" w:hAnsi="Times New Roman" w:cs="Times New Roman"/>
          <w:lang w:val="en-US"/>
        </w:rPr>
        <w:t xml:space="preserve">high </w:t>
      </w:r>
      <w:r w:rsidR="00E140AB" w:rsidRPr="00EF35D9">
        <w:rPr>
          <w:rFonts w:ascii="Times New Roman" w:hAnsi="Times New Roman" w:cs="Times New Roman"/>
          <w:lang w:val="en-US"/>
        </w:rPr>
        <w:t>prestige</w:t>
      </w:r>
      <w:r w:rsidR="0031167F" w:rsidRPr="00EF35D9">
        <w:rPr>
          <w:rFonts w:ascii="Times New Roman" w:hAnsi="Times New Roman" w:cs="Times New Roman"/>
          <w:lang w:val="en-US"/>
        </w:rPr>
        <w:t xml:space="preserve"> individuals</w:t>
      </w:r>
      <w:r w:rsidR="00A77282" w:rsidRPr="00EF35D9">
        <w:rPr>
          <w:rFonts w:ascii="Times New Roman" w:hAnsi="Times New Roman" w:cs="Times New Roman"/>
          <w:lang w:val="en-US"/>
        </w:rPr>
        <w:t>.</w:t>
      </w:r>
      <w:r w:rsidR="0031167F" w:rsidRPr="00EF35D9">
        <w:rPr>
          <w:rFonts w:ascii="Times New Roman" w:hAnsi="Times New Roman" w:cs="Times New Roman"/>
          <w:lang w:val="en-US"/>
        </w:rPr>
        <w:t xml:space="preserve"> </w:t>
      </w:r>
      <w:r w:rsidR="00311C49" w:rsidRPr="00EF35D9">
        <w:rPr>
          <w:rFonts w:ascii="Times New Roman" w:hAnsi="Times New Roman" w:cs="Times New Roman"/>
          <w:lang w:val="en-US"/>
        </w:rPr>
        <w:t>In</w:t>
      </w:r>
      <w:r w:rsidR="00DC1946" w:rsidRPr="00EF35D9">
        <w:rPr>
          <w:rFonts w:ascii="Times New Roman" w:hAnsi="Times New Roman" w:cs="Times New Roman"/>
          <w:lang w:val="en-US"/>
        </w:rPr>
        <w:t xml:space="preserve"> the philosophical literature on trust, </w:t>
      </w:r>
      <w:r w:rsidR="00CD471B" w:rsidRPr="00EF35D9">
        <w:rPr>
          <w:rFonts w:ascii="Times New Roman" w:hAnsi="Times New Roman" w:cs="Times New Roman"/>
          <w:lang w:val="en-US"/>
        </w:rPr>
        <w:t xml:space="preserve">the two basic ingredients in interpersonal trust </w:t>
      </w:r>
      <w:r w:rsidR="00203D9F" w:rsidRPr="00EF35D9">
        <w:rPr>
          <w:rFonts w:ascii="Times New Roman" w:hAnsi="Times New Roman" w:cs="Times New Roman"/>
          <w:lang w:val="en-US"/>
        </w:rPr>
        <w:t xml:space="preserve">are </w:t>
      </w:r>
      <w:r w:rsidR="009E6D38" w:rsidRPr="00EF35D9">
        <w:rPr>
          <w:rFonts w:ascii="Times New Roman" w:hAnsi="Times New Roman" w:cs="Times New Roman"/>
          <w:lang w:val="en-US"/>
        </w:rPr>
        <w:t>typically</w:t>
      </w:r>
      <w:r w:rsidR="00DC1946" w:rsidRPr="00EF35D9">
        <w:rPr>
          <w:rFonts w:ascii="Times New Roman" w:hAnsi="Times New Roman" w:cs="Times New Roman"/>
          <w:lang w:val="en-US"/>
        </w:rPr>
        <w:t xml:space="preserve"> recognized to be </w:t>
      </w:r>
      <w:r w:rsidR="00CD471B" w:rsidRPr="00EF35D9">
        <w:rPr>
          <w:rFonts w:ascii="Times New Roman" w:hAnsi="Times New Roman" w:cs="Times New Roman"/>
          <w:lang w:val="en-US"/>
        </w:rPr>
        <w:t xml:space="preserve">the intention and competence of the trusted agent </w:t>
      </w:r>
      <w:r w:rsidR="00DC1946"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e8LZITBa","properties":{"formattedCitation":"(Hawley 2012)","plainCitation":"(Hawley 2012)","dontUpdate":true,"noteIndex":0},"citationItems":[{"id":5341,"uris":["http://zotero.org/users/4673489/items/7JW8KGLQ"],"uri":["http://zotero.org/users/4673489/items/7JW8KGLQ"],"itemData":{"id":5341,"type":"book","call-number":"BF575.T7 H395 2012","collection-number":"325","collection-title":"Very short introductions","edition":"First edition","event-place":"Oxford","ISBN":"978-0-19-969734-2","number-of-pages":"121","publisher":"Oxford University Press","publisher-place":"Oxford","source":"Library of Congress ISBN","title":"Trust: A Very Short Introduction","title-short":"TRUST","URL":"https://books.google.be/books/about/Trust_A_Very_Short_Introduction.html?id=lZIuLVq8-JEC&amp;redir_esc=y","author":[{"family":"Hawley","given":"Katherine"}],"issued":{"date-parts":[["2012"]]}}}],"schema":"https://github.com/citation-style-language/schema/raw/master/csl-citation.json"} </w:instrText>
      </w:r>
      <w:r w:rsidR="00DC1946" w:rsidRPr="00EF35D9">
        <w:rPr>
          <w:rFonts w:ascii="Times New Roman" w:hAnsi="Times New Roman" w:cs="Times New Roman"/>
          <w:lang w:val="en-US"/>
        </w:rPr>
        <w:fldChar w:fldCharType="separate"/>
      </w:r>
      <w:r w:rsidR="00DC1946" w:rsidRPr="00EF35D9">
        <w:rPr>
          <w:rFonts w:ascii="Times New Roman" w:hAnsi="Times New Roman" w:cs="Times New Roman"/>
          <w:noProof/>
          <w:lang w:val="en-US"/>
        </w:rPr>
        <w:t>(for summary, see Hawley 2012)</w:t>
      </w:r>
      <w:r w:rsidR="00DC1946" w:rsidRPr="00EF35D9">
        <w:rPr>
          <w:rFonts w:ascii="Times New Roman" w:hAnsi="Times New Roman" w:cs="Times New Roman"/>
          <w:lang w:val="en-US"/>
        </w:rPr>
        <w:fldChar w:fldCharType="end"/>
      </w:r>
      <w:r w:rsidR="007F40DF" w:rsidRPr="00EF35D9">
        <w:rPr>
          <w:rFonts w:ascii="Times New Roman" w:hAnsi="Times New Roman" w:cs="Times New Roman"/>
          <w:lang w:val="en-US"/>
        </w:rPr>
        <w:t>:</w:t>
      </w:r>
      <w:r w:rsidR="00F15A16" w:rsidRPr="00EF35D9">
        <w:rPr>
          <w:rFonts w:ascii="Times New Roman" w:hAnsi="Times New Roman" w:cs="Times New Roman"/>
          <w:lang w:val="en-US"/>
        </w:rPr>
        <w:t xml:space="preserve"> thus,</w:t>
      </w:r>
      <w:r w:rsidR="00207EB9" w:rsidRPr="00EF35D9">
        <w:rPr>
          <w:rFonts w:ascii="Times New Roman" w:hAnsi="Times New Roman" w:cs="Times New Roman"/>
          <w:lang w:val="en-US"/>
        </w:rPr>
        <w:t xml:space="preserve"> if </w:t>
      </w:r>
      <w:r w:rsidR="001372DD" w:rsidRPr="00EF35D9">
        <w:rPr>
          <w:rFonts w:ascii="Times New Roman" w:hAnsi="Times New Roman" w:cs="Times New Roman"/>
          <w:lang w:val="en-US"/>
        </w:rPr>
        <w:t xml:space="preserve">person </w:t>
      </w:r>
      <w:r w:rsidR="00207EB9" w:rsidRPr="00EF35D9">
        <w:rPr>
          <w:rFonts w:ascii="Times New Roman" w:hAnsi="Times New Roman" w:cs="Times New Roman"/>
          <w:lang w:val="en-US"/>
        </w:rPr>
        <w:t xml:space="preserve">A trusts </w:t>
      </w:r>
      <w:r w:rsidR="001372DD" w:rsidRPr="00EF35D9">
        <w:rPr>
          <w:rFonts w:ascii="Times New Roman" w:hAnsi="Times New Roman" w:cs="Times New Roman"/>
          <w:lang w:val="en-US"/>
        </w:rPr>
        <w:t xml:space="preserve">person </w:t>
      </w:r>
      <w:r w:rsidR="00207EB9" w:rsidRPr="00EF35D9">
        <w:rPr>
          <w:rFonts w:ascii="Times New Roman" w:hAnsi="Times New Roman" w:cs="Times New Roman"/>
          <w:lang w:val="en-US"/>
        </w:rPr>
        <w:t xml:space="preserve">B to do X, this means that, at the very least, </w:t>
      </w:r>
      <w:r w:rsidR="00652B91" w:rsidRPr="00EF35D9">
        <w:rPr>
          <w:rFonts w:ascii="Times New Roman" w:hAnsi="Times New Roman" w:cs="Times New Roman"/>
          <w:lang w:val="en-US"/>
        </w:rPr>
        <w:t>A believes that B intends to do X</w:t>
      </w:r>
      <w:r w:rsidR="00F84B14" w:rsidRPr="00EF35D9">
        <w:rPr>
          <w:rFonts w:ascii="Times New Roman" w:hAnsi="Times New Roman" w:cs="Times New Roman"/>
          <w:lang w:val="en-US"/>
        </w:rPr>
        <w:t>, and that B has the competence to do X</w:t>
      </w:r>
      <w:r w:rsidR="00652B91" w:rsidRPr="00EF35D9">
        <w:rPr>
          <w:rFonts w:ascii="Times New Roman" w:hAnsi="Times New Roman" w:cs="Times New Roman"/>
          <w:lang w:val="en-US"/>
        </w:rPr>
        <w:t>.</w:t>
      </w:r>
      <w:r w:rsidR="00707C78" w:rsidRPr="00EF35D9">
        <w:rPr>
          <w:rFonts w:ascii="Times New Roman" w:hAnsi="Times New Roman" w:cs="Times New Roman"/>
          <w:lang w:val="en-US"/>
        </w:rPr>
        <w:t xml:space="preserve"> </w:t>
      </w:r>
      <w:r w:rsidR="008E1057" w:rsidRPr="00EF35D9">
        <w:rPr>
          <w:rFonts w:ascii="Times New Roman" w:hAnsi="Times New Roman" w:cs="Times New Roman"/>
          <w:lang w:val="en-US"/>
        </w:rPr>
        <w:t>The trust involved in c</w:t>
      </w:r>
      <w:r w:rsidR="00707C78" w:rsidRPr="00EF35D9">
        <w:rPr>
          <w:rFonts w:ascii="Times New Roman" w:hAnsi="Times New Roman" w:cs="Times New Roman"/>
          <w:lang w:val="en-US"/>
        </w:rPr>
        <w:t xml:space="preserve">onferring prestige </w:t>
      </w:r>
      <w:r w:rsidR="00E71BEC" w:rsidRPr="00EF35D9">
        <w:rPr>
          <w:rFonts w:ascii="Times New Roman" w:hAnsi="Times New Roman" w:cs="Times New Roman"/>
          <w:lang w:val="en-US"/>
        </w:rPr>
        <w:t xml:space="preserve">is more vague that trusting a person to do a specific activity: </w:t>
      </w:r>
      <w:r w:rsidR="00FD536A" w:rsidRPr="00EF35D9">
        <w:rPr>
          <w:rFonts w:ascii="Times New Roman" w:hAnsi="Times New Roman" w:cs="Times New Roman"/>
          <w:lang w:val="en-US"/>
        </w:rPr>
        <w:t>conferring prestige on</w:t>
      </w:r>
      <w:r w:rsidR="00295B2B" w:rsidRPr="00EF35D9">
        <w:rPr>
          <w:rFonts w:ascii="Times New Roman" w:hAnsi="Times New Roman" w:cs="Times New Roman"/>
          <w:lang w:val="en-US"/>
        </w:rPr>
        <w:t xml:space="preserve"> </w:t>
      </w:r>
      <w:r w:rsidR="0043615D" w:rsidRPr="00EF35D9">
        <w:rPr>
          <w:rFonts w:ascii="Times New Roman" w:hAnsi="Times New Roman" w:cs="Times New Roman"/>
          <w:lang w:val="en-US"/>
        </w:rPr>
        <w:t>a</w:t>
      </w:r>
      <w:r w:rsidR="00C47C0F" w:rsidRPr="00EF35D9">
        <w:rPr>
          <w:rFonts w:ascii="Times New Roman" w:hAnsi="Times New Roman" w:cs="Times New Roman"/>
          <w:lang w:val="en-US"/>
        </w:rPr>
        <w:t xml:space="preserve"> good hunter </w:t>
      </w:r>
      <w:r w:rsidR="00FD536A" w:rsidRPr="00EF35D9">
        <w:rPr>
          <w:rFonts w:ascii="Times New Roman" w:hAnsi="Times New Roman" w:cs="Times New Roman"/>
          <w:lang w:val="en-US"/>
        </w:rPr>
        <w:t xml:space="preserve">does not only involve trusting their ability and intention to </w:t>
      </w:r>
      <w:r w:rsidR="00E15C4E" w:rsidRPr="00EF35D9">
        <w:rPr>
          <w:rFonts w:ascii="Times New Roman" w:hAnsi="Times New Roman" w:cs="Times New Roman"/>
          <w:lang w:val="en-US"/>
        </w:rPr>
        <w:t>hunt well</w:t>
      </w:r>
      <w:r w:rsidR="00FD536A" w:rsidRPr="00EF35D9">
        <w:rPr>
          <w:rFonts w:ascii="Times New Roman" w:hAnsi="Times New Roman" w:cs="Times New Roman"/>
          <w:lang w:val="en-US"/>
        </w:rPr>
        <w:t>, but also that the</w:t>
      </w:r>
      <w:r w:rsidR="003664A0" w:rsidRPr="00EF35D9">
        <w:rPr>
          <w:rFonts w:ascii="Times New Roman" w:hAnsi="Times New Roman" w:cs="Times New Roman"/>
          <w:lang w:val="en-US"/>
        </w:rPr>
        <w:t xml:space="preserve"> hunter will </w:t>
      </w:r>
      <w:r w:rsidR="00FC26BD" w:rsidRPr="00EF35D9">
        <w:rPr>
          <w:rFonts w:ascii="Times New Roman" w:hAnsi="Times New Roman" w:cs="Times New Roman"/>
          <w:lang w:val="en-US"/>
        </w:rPr>
        <w:t xml:space="preserve">use </w:t>
      </w:r>
      <w:r w:rsidR="00330152" w:rsidRPr="00EF35D9">
        <w:rPr>
          <w:rFonts w:ascii="Times New Roman" w:hAnsi="Times New Roman" w:cs="Times New Roman"/>
          <w:lang w:val="en-US"/>
        </w:rPr>
        <w:t xml:space="preserve">the </w:t>
      </w:r>
      <w:r w:rsidR="00784974" w:rsidRPr="00EF35D9">
        <w:rPr>
          <w:rFonts w:ascii="Times New Roman" w:hAnsi="Times New Roman" w:cs="Times New Roman"/>
          <w:lang w:val="en-US"/>
        </w:rPr>
        <w:t>position of prestige</w:t>
      </w:r>
      <w:r w:rsidR="00330152" w:rsidRPr="00EF35D9">
        <w:rPr>
          <w:rFonts w:ascii="Times New Roman" w:hAnsi="Times New Roman" w:cs="Times New Roman"/>
          <w:lang w:val="en-US"/>
        </w:rPr>
        <w:t xml:space="preserve"> for</w:t>
      </w:r>
      <w:r w:rsidR="00FC26BD" w:rsidRPr="00EF35D9">
        <w:rPr>
          <w:rFonts w:ascii="Times New Roman" w:hAnsi="Times New Roman" w:cs="Times New Roman"/>
          <w:lang w:val="en-US"/>
        </w:rPr>
        <w:t xml:space="preserve"> the </w:t>
      </w:r>
      <w:r w:rsidR="00570231" w:rsidRPr="00EF35D9">
        <w:rPr>
          <w:rFonts w:ascii="Times New Roman" w:hAnsi="Times New Roman" w:cs="Times New Roman"/>
          <w:lang w:val="en-US"/>
        </w:rPr>
        <w:t>‘</w:t>
      </w:r>
      <w:r w:rsidR="00FC26BD" w:rsidRPr="00EF35D9">
        <w:rPr>
          <w:rFonts w:ascii="Times New Roman" w:hAnsi="Times New Roman" w:cs="Times New Roman"/>
          <w:lang w:val="en-US"/>
        </w:rPr>
        <w:t>good</w:t>
      </w:r>
      <w:r w:rsidR="00570231" w:rsidRPr="00EF35D9">
        <w:rPr>
          <w:rFonts w:ascii="Times New Roman" w:hAnsi="Times New Roman" w:cs="Times New Roman"/>
          <w:lang w:val="en-US"/>
        </w:rPr>
        <w:t>’</w:t>
      </w:r>
      <w:r w:rsidR="00FC26BD" w:rsidRPr="00EF35D9">
        <w:rPr>
          <w:rFonts w:ascii="Times New Roman" w:hAnsi="Times New Roman" w:cs="Times New Roman"/>
          <w:lang w:val="en-US"/>
        </w:rPr>
        <w:t xml:space="preserve"> of the group</w:t>
      </w:r>
      <w:r w:rsidR="00570231" w:rsidRPr="00EF35D9">
        <w:rPr>
          <w:rFonts w:ascii="Times New Roman" w:hAnsi="Times New Roman" w:cs="Times New Roman"/>
          <w:lang w:val="en-US"/>
        </w:rPr>
        <w:t xml:space="preserve"> (whatever that ‘good’ may be)</w:t>
      </w:r>
      <w:r w:rsidR="00FC26BD" w:rsidRPr="00EF35D9">
        <w:rPr>
          <w:rFonts w:ascii="Times New Roman" w:hAnsi="Times New Roman" w:cs="Times New Roman"/>
          <w:lang w:val="en-US"/>
        </w:rPr>
        <w:t>.</w:t>
      </w:r>
      <w:r w:rsidR="00632176" w:rsidRPr="00EF35D9">
        <w:rPr>
          <w:rFonts w:ascii="Times New Roman" w:hAnsi="Times New Roman" w:cs="Times New Roman"/>
          <w:lang w:val="en-US"/>
        </w:rPr>
        <w:t xml:space="preserve"> </w:t>
      </w:r>
    </w:p>
    <w:p w14:paraId="113211FF" w14:textId="62B145FD" w:rsidR="00DC1946" w:rsidRPr="00EF35D9" w:rsidRDefault="00D95115" w:rsidP="005F22EB">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In contemporary context, </w:t>
      </w:r>
      <w:r w:rsidR="00FE4C27" w:rsidRPr="00EF35D9">
        <w:rPr>
          <w:rFonts w:ascii="Times New Roman" w:hAnsi="Times New Roman" w:cs="Times New Roman"/>
          <w:lang w:val="en-US"/>
        </w:rPr>
        <w:t xml:space="preserve">trust in </w:t>
      </w:r>
      <w:r w:rsidR="00A53EA3" w:rsidRPr="00EF35D9">
        <w:rPr>
          <w:rFonts w:ascii="Times New Roman" w:hAnsi="Times New Roman" w:cs="Times New Roman"/>
          <w:lang w:val="en-US"/>
        </w:rPr>
        <w:t xml:space="preserve">prestigious and highly competent </w:t>
      </w:r>
      <w:r w:rsidR="00FE4C27" w:rsidRPr="00EF35D9">
        <w:rPr>
          <w:rFonts w:ascii="Times New Roman" w:hAnsi="Times New Roman" w:cs="Times New Roman"/>
          <w:lang w:val="en-US"/>
        </w:rPr>
        <w:t xml:space="preserve">individuals can be observed in the </w:t>
      </w:r>
      <w:r w:rsidR="0024278D" w:rsidRPr="00EF35D9">
        <w:rPr>
          <w:rFonts w:ascii="Times New Roman" w:hAnsi="Times New Roman" w:cs="Times New Roman"/>
          <w:lang w:val="en-US"/>
        </w:rPr>
        <w:t>trust</w:t>
      </w:r>
      <w:r w:rsidR="00790B9E" w:rsidRPr="00EF35D9">
        <w:rPr>
          <w:rFonts w:ascii="Times New Roman" w:hAnsi="Times New Roman" w:cs="Times New Roman"/>
          <w:lang w:val="en-US"/>
        </w:rPr>
        <w:t xml:space="preserve"> that is</w:t>
      </w:r>
      <w:r w:rsidR="0024278D" w:rsidRPr="00EF35D9">
        <w:rPr>
          <w:rFonts w:ascii="Times New Roman" w:hAnsi="Times New Roman" w:cs="Times New Roman"/>
          <w:lang w:val="en-US"/>
        </w:rPr>
        <w:t xml:space="preserve"> placed </w:t>
      </w:r>
      <w:r w:rsidR="00CB5449" w:rsidRPr="00EF35D9">
        <w:rPr>
          <w:rFonts w:ascii="Times New Roman" w:hAnsi="Times New Roman" w:cs="Times New Roman"/>
          <w:lang w:val="en-US"/>
        </w:rPr>
        <w:t xml:space="preserve">in </w:t>
      </w:r>
      <w:r w:rsidR="00DC1946" w:rsidRPr="00EF35D9">
        <w:rPr>
          <w:rFonts w:ascii="Times New Roman" w:hAnsi="Times New Roman" w:cs="Times New Roman"/>
          <w:lang w:val="en-US"/>
        </w:rPr>
        <w:t>the ‘professions’</w:t>
      </w:r>
      <w:r w:rsidR="0077380F" w:rsidRPr="00EF35D9">
        <w:rPr>
          <w:rFonts w:ascii="Times New Roman" w:hAnsi="Times New Roman" w:cs="Times New Roman"/>
          <w:lang w:val="en-US"/>
        </w:rPr>
        <w:t xml:space="preserve"> – medicine or law</w:t>
      </w:r>
      <w:r w:rsidR="008B3B6D" w:rsidRPr="00EF35D9">
        <w:rPr>
          <w:rFonts w:ascii="Times New Roman" w:hAnsi="Times New Roman" w:cs="Times New Roman"/>
          <w:lang w:val="en-US"/>
        </w:rPr>
        <w:t>, but science to a significant extent as well</w:t>
      </w:r>
      <w:r w:rsidR="00C6528B" w:rsidRPr="00EF35D9">
        <w:rPr>
          <w:rFonts w:ascii="Times New Roman" w:hAnsi="Times New Roman" w:cs="Times New Roman"/>
          <w:lang w:val="en-US"/>
        </w:rPr>
        <w:t xml:space="preserve"> </w:t>
      </w:r>
      <w:r w:rsidR="00FF032F"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1vj6hbddg8","properties":{"formattedCitation":"(Desmond 2019)","plainCitation":"(Desmond 2019)","noteIndex":0},"citationItems":[{"id":5205,"uris":["http://zotero.org/users/4673489/items/C7G6ETGM"],"uri":["http://zotero.org/users/4673489/items/C7G6ETGM"],"itemData":{"id":5205,"type":"article-journal","abstract":"Some of the most significant policy responses to cases of fraudulent and questionable conduct by scientists have been to strengthen professionalism among scientists, whether by codes of conduct, integrity boards, or mandatory research integrity training programs. Yet there has been little systematic discussion about what professionalism in scientific research should mean. In this paper I draw on the sociology of the professions and on data comparing codes of conduct in science to those in the professions, in order to examine what precisely the model of professionalism implies for scientific research. I argue that professionalism, more than any other single organizational logic, is appropriate for scientific research, and that codes of conduct for scientists should strengthen statements concerning scientific autonomy and competence, as well as the scientific service ideal.","container-title":"Science and Engineering Ethics","DOI":"10.1007/s11948-019-00143-x","ISSN":"1471-5546","journalAbbreviation":"Sci Eng Ethics","language":"en","source":"Springer Link","title":"Professionalism in Science: Competence, Autonomy, and Service","title-short":"Professionalism in Science","URL":"https://doi.org/10.1007/s11948-019-00143-x","author":[{"family":"Desmond","given":"Hugh"}],"accessed":{"date-parts":[["2019",10,28]]},"issued":{"date-parts":[["2019",10,5]]}}}],"schema":"https://github.com/citation-style-language/schema/raw/master/csl-citation.json"} </w:instrText>
      </w:r>
      <w:r w:rsidR="00FF032F" w:rsidRPr="00EF35D9">
        <w:rPr>
          <w:rFonts w:ascii="Times New Roman" w:hAnsi="Times New Roman" w:cs="Times New Roman"/>
          <w:lang w:val="en-US"/>
        </w:rPr>
        <w:fldChar w:fldCharType="separate"/>
      </w:r>
      <w:r w:rsidR="000609CE" w:rsidRPr="00EF35D9">
        <w:rPr>
          <w:rFonts w:ascii="Times New Roman" w:hAnsi="Times New Roman" w:cs="Times New Roman"/>
        </w:rPr>
        <w:t>(Desmond 2019)</w:t>
      </w:r>
      <w:r w:rsidR="00FF032F" w:rsidRPr="00EF35D9">
        <w:rPr>
          <w:rFonts w:ascii="Times New Roman" w:hAnsi="Times New Roman" w:cs="Times New Roman"/>
          <w:lang w:val="en-US"/>
        </w:rPr>
        <w:fldChar w:fldCharType="end"/>
      </w:r>
      <w:r w:rsidR="00FF032F" w:rsidRPr="00EF35D9">
        <w:rPr>
          <w:rFonts w:ascii="Times New Roman" w:hAnsi="Times New Roman" w:cs="Times New Roman"/>
          <w:lang w:val="en-US"/>
        </w:rPr>
        <w:t xml:space="preserve">. </w:t>
      </w:r>
      <w:r w:rsidR="000E5FF5" w:rsidRPr="00EF35D9">
        <w:rPr>
          <w:rFonts w:ascii="Times New Roman" w:hAnsi="Times New Roman" w:cs="Times New Roman"/>
          <w:lang w:val="en-US"/>
        </w:rPr>
        <w:t xml:space="preserve">Sociologists of the professions speak of such professions being oriented to a </w:t>
      </w:r>
      <w:r w:rsidR="00296AE3" w:rsidRPr="00EF35D9">
        <w:rPr>
          <w:rFonts w:ascii="Times New Roman" w:hAnsi="Times New Roman" w:cs="Times New Roman"/>
          <w:lang w:val="en-US"/>
        </w:rPr>
        <w:t>“service ideal”</w:t>
      </w:r>
      <w:r w:rsidR="000E5FF5" w:rsidRPr="00EF35D9">
        <w:rPr>
          <w:rFonts w:ascii="Times New Roman" w:hAnsi="Times New Roman" w:cs="Times New Roman"/>
          <w:lang w:val="en-US"/>
        </w:rPr>
        <w:t xml:space="preserve"> </w:t>
      </w:r>
      <w:r w:rsidR="00520C04"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18uatgdlng","properties":{"formattedCitation":"(Freidson 2001)","plainCitation":"(Freidson 2001)","noteIndex":0},"citationItems":[{"id":868,"uris":["http://zotero.org/users/4673489/items/YGANZXEL"],"uri":["http://zotero.org/users/4673489/items/YGANZXEL"],"itemData":{"id":868,"type":"book","abstract":"This new work explores the meaning and implications of professionalism as a form of social organization. Eliot Freidson formalizes professionalism by treating it as an ideal type grounded in the political economy; he presents the concept as a third logic, or a more viable alternative to consumerism and bureaucracy. He asks us to imagine a world where workers with specialized knowledge and the ability to provide society with especially important services can organize and control their own work, without directives from management or the influence of free markets.  Freidson then appraises the present status of professionalism, exploring how traditional and national variations in state policy and organization are influencing the power and practice of such professions as medicine and law. Widespread attacks by neoclassical economists and populists, he contends, are obscuring the social value of credentialism and monopolies. The institutions that sustain professionalism in our world are simply too useful to both capital and state to dismiss.","ISBN":"978-0-226-26203-1","language":"en","note":"Google-Books-ID: ObcuDwtOpOQC","number-of-pages":"260","publisher":"University of Chicago Press","source":"Google Books","title":"Professionalism, the Third Logic: On the Practice of Knowledge","title-short":"Professionalism, the Third Logic","author":[{"family":"Freidson","given":"Eliot"}],"issued":{"date-parts":[["2001",6]]}}}],"schema":"https://github.com/citation-style-language/schema/raw/master/csl-citation.json"} </w:instrText>
      </w:r>
      <w:r w:rsidR="00520C04" w:rsidRPr="00EF35D9">
        <w:rPr>
          <w:rFonts w:ascii="Times New Roman" w:hAnsi="Times New Roman" w:cs="Times New Roman"/>
          <w:lang w:val="en-US"/>
        </w:rPr>
        <w:fldChar w:fldCharType="separate"/>
      </w:r>
      <w:r w:rsidR="000609CE" w:rsidRPr="00EF35D9">
        <w:rPr>
          <w:rFonts w:ascii="Times New Roman" w:hAnsi="Times New Roman" w:cs="Times New Roman"/>
        </w:rPr>
        <w:t>(</w:t>
      </w:r>
      <w:proofErr w:type="spellStart"/>
      <w:r w:rsidR="000609CE" w:rsidRPr="00EF35D9">
        <w:rPr>
          <w:rFonts w:ascii="Times New Roman" w:hAnsi="Times New Roman" w:cs="Times New Roman"/>
        </w:rPr>
        <w:t>Freidson</w:t>
      </w:r>
      <w:proofErr w:type="spellEnd"/>
      <w:r w:rsidR="000609CE" w:rsidRPr="00EF35D9">
        <w:rPr>
          <w:rFonts w:ascii="Times New Roman" w:hAnsi="Times New Roman" w:cs="Times New Roman"/>
        </w:rPr>
        <w:t xml:space="preserve"> 2001)</w:t>
      </w:r>
      <w:r w:rsidR="00520C04" w:rsidRPr="00EF35D9">
        <w:rPr>
          <w:rFonts w:ascii="Times New Roman" w:hAnsi="Times New Roman" w:cs="Times New Roman"/>
          <w:lang w:val="en-US"/>
        </w:rPr>
        <w:fldChar w:fldCharType="end"/>
      </w:r>
      <w:r w:rsidR="00F272F6" w:rsidRPr="00EF35D9">
        <w:rPr>
          <w:rStyle w:val="FootnoteReference"/>
          <w:rFonts w:ascii="Times New Roman" w:hAnsi="Times New Roman" w:cs="Times New Roman"/>
          <w:lang w:val="en-US"/>
        </w:rPr>
        <w:footnoteReference w:id="3"/>
      </w:r>
      <w:r w:rsidR="00520C04" w:rsidRPr="00EF35D9">
        <w:rPr>
          <w:rFonts w:ascii="Times New Roman" w:hAnsi="Times New Roman" w:cs="Times New Roman"/>
          <w:lang w:val="en-US"/>
        </w:rPr>
        <w:t xml:space="preserve">. </w:t>
      </w:r>
      <w:r w:rsidR="00FE4C27" w:rsidRPr="00EF35D9">
        <w:rPr>
          <w:rFonts w:ascii="Times New Roman" w:hAnsi="Times New Roman" w:cs="Times New Roman"/>
          <w:lang w:val="en-US"/>
        </w:rPr>
        <w:t xml:space="preserve">Conversely, </w:t>
      </w:r>
      <w:r w:rsidR="000F0470" w:rsidRPr="00EF35D9">
        <w:rPr>
          <w:rFonts w:ascii="Times New Roman" w:hAnsi="Times New Roman" w:cs="Times New Roman"/>
          <w:lang w:val="en-US"/>
        </w:rPr>
        <w:t>in this framework one</w:t>
      </w:r>
      <w:r w:rsidR="0028755D" w:rsidRPr="00EF35D9">
        <w:rPr>
          <w:rFonts w:ascii="Times New Roman" w:hAnsi="Times New Roman" w:cs="Times New Roman"/>
          <w:lang w:val="en-US"/>
        </w:rPr>
        <w:t xml:space="preserve"> would expect </w:t>
      </w:r>
      <w:r w:rsidR="00FE4C27" w:rsidRPr="00EF35D9">
        <w:rPr>
          <w:rFonts w:ascii="Times New Roman" w:hAnsi="Times New Roman" w:cs="Times New Roman"/>
          <w:lang w:val="en-US"/>
        </w:rPr>
        <w:t>h</w:t>
      </w:r>
      <w:r w:rsidR="00722987" w:rsidRPr="00EF35D9">
        <w:rPr>
          <w:rFonts w:ascii="Times New Roman" w:hAnsi="Times New Roman" w:cs="Times New Roman"/>
          <w:lang w:val="en-US"/>
        </w:rPr>
        <w:t>igh dominance individuals</w:t>
      </w:r>
      <w:r w:rsidR="007D47FE" w:rsidRPr="00EF35D9">
        <w:rPr>
          <w:rFonts w:ascii="Times New Roman" w:hAnsi="Times New Roman" w:cs="Times New Roman"/>
          <w:lang w:val="en-US"/>
        </w:rPr>
        <w:t xml:space="preserve">, such as </w:t>
      </w:r>
      <w:r w:rsidR="00F84EF2" w:rsidRPr="00EF35D9">
        <w:rPr>
          <w:rFonts w:ascii="Times New Roman" w:hAnsi="Times New Roman" w:cs="Times New Roman"/>
          <w:lang w:val="en-US"/>
        </w:rPr>
        <w:t xml:space="preserve">powerful politicians or </w:t>
      </w:r>
      <w:r w:rsidR="00A370E2" w:rsidRPr="00EF35D9">
        <w:rPr>
          <w:rFonts w:ascii="Times New Roman" w:hAnsi="Times New Roman" w:cs="Times New Roman"/>
          <w:lang w:val="en-US"/>
        </w:rPr>
        <w:t>businessmen</w:t>
      </w:r>
      <w:r w:rsidR="007D47FE" w:rsidRPr="00EF35D9">
        <w:rPr>
          <w:rFonts w:ascii="Times New Roman" w:hAnsi="Times New Roman" w:cs="Times New Roman"/>
          <w:lang w:val="en-US"/>
        </w:rPr>
        <w:t xml:space="preserve">, </w:t>
      </w:r>
      <w:r w:rsidR="00FF5EE0" w:rsidRPr="00EF35D9">
        <w:rPr>
          <w:rFonts w:ascii="Times New Roman" w:hAnsi="Times New Roman" w:cs="Times New Roman"/>
          <w:lang w:val="en-US"/>
        </w:rPr>
        <w:t xml:space="preserve">not to be trusted to high degrees, and this seems to be </w:t>
      </w:r>
      <w:r w:rsidR="00FB3D13" w:rsidRPr="00EF35D9">
        <w:rPr>
          <w:rFonts w:ascii="Times New Roman" w:hAnsi="Times New Roman" w:cs="Times New Roman"/>
          <w:lang w:val="en-US"/>
        </w:rPr>
        <w:t>suggested by surveys</w:t>
      </w:r>
      <w:r w:rsidR="00DC1946" w:rsidRPr="00EF35D9">
        <w:rPr>
          <w:rStyle w:val="FootnoteReference"/>
          <w:rFonts w:ascii="Times New Roman" w:hAnsi="Times New Roman" w:cs="Times New Roman"/>
          <w:lang w:val="en-US"/>
        </w:rPr>
        <w:footnoteReference w:id="4"/>
      </w:r>
      <w:r w:rsidR="00DC1946" w:rsidRPr="00EF35D9">
        <w:rPr>
          <w:rFonts w:ascii="Times New Roman" w:hAnsi="Times New Roman" w:cs="Times New Roman"/>
          <w:lang w:val="en-US"/>
        </w:rPr>
        <w:t xml:space="preserve">. </w:t>
      </w:r>
    </w:p>
    <w:p w14:paraId="3A856BCC" w14:textId="77777777" w:rsidR="004306EA" w:rsidRPr="00EF35D9" w:rsidRDefault="004306EA" w:rsidP="00270944">
      <w:pPr>
        <w:autoSpaceDE w:val="0"/>
        <w:autoSpaceDN w:val="0"/>
        <w:adjustRightInd w:val="0"/>
        <w:spacing w:line="360" w:lineRule="auto"/>
        <w:jc w:val="both"/>
        <w:rPr>
          <w:rFonts w:ascii="Times New Roman" w:hAnsi="Times New Roman" w:cs="Times New Roman"/>
          <w:lang w:val="en-US"/>
        </w:rPr>
      </w:pPr>
    </w:p>
    <w:p w14:paraId="6C44A375" w14:textId="12CA0879" w:rsidR="0005248B" w:rsidRPr="00EF35D9" w:rsidRDefault="0005248B" w:rsidP="003F79E8">
      <w:pPr>
        <w:pStyle w:val="ListParagraph"/>
        <w:numPr>
          <w:ilvl w:val="0"/>
          <w:numId w:val="2"/>
        </w:numPr>
        <w:autoSpaceDE w:val="0"/>
        <w:autoSpaceDN w:val="0"/>
        <w:adjustRightInd w:val="0"/>
        <w:spacing w:line="360" w:lineRule="auto"/>
        <w:jc w:val="both"/>
        <w:rPr>
          <w:rFonts w:ascii="Times New Roman" w:hAnsi="Times New Roman" w:cs="Times New Roman"/>
          <w:lang w:val="en-US"/>
        </w:rPr>
      </w:pPr>
      <w:r w:rsidRPr="00EF35D9">
        <w:rPr>
          <w:rFonts w:ascii="Times New Roman" w:hAnsi="Times New Roman" w:cs="Times New Roman"/>
          <w:b/>
          <w:bCs/>
          <w:lang w:val="en-US"/>
        </w:rPr>
        <w:t xml:space="preserve">The </w:t>
      </w:r>
      <w:r w:rsidR="00B447CC" w:rsidRPr="00EF35D9">
        <w:rPr>
          <w:rFonts w:ascii="Times New Roman" w:hAnsi="Times New Roman" w:cs="Times New Roman"/>
          <w:b/>
          <w:bCs/>
          <w:lang w:val="en-US"/>
        </w:rPr>
        <w:t>Service</w:t>
      </w:r>
      <w:r w:rsidRPr="00EF35D9">
        <w:rPr>
          <w:rFonts w:ascii="Times New Roman" w:hAnsi="Times New Roman" w:cs="Times New Roman"/>
          <w:b/>
          <w:bCs/>
          <w:lang w:val="en-US"/>
        </w:rPr>
        <w:t xml:space="preserve"> View of Enhancement </w:t>
      </w:r>
    </w:p>
    <w:p w14:paraId="01926E68" w14:textId="7EB888F1" w:rsidR="00065A26" w:rsidRPr="00EF35D9" w:rsidRDefault="00065A26" w:rsidP="00065A26">
      <w:pPr>
        <w:autoSpaceDE w:val="0"/>
        <w:autoSpaceDN w:val="0"/>
        <w:adjustRightInd w:val="0"/>
        <w:spacing w:line="360" w:lineRule="auto"/>
        <w:jc w:val="both"/>
        <w:rPr>
          <w:rFonts w:ascii="Times New Roman" w:hAnsi="Times New Roman" w:cs="Times New Roman"/>
          <w:lang w:val="en-US"/>
        </w:rPr>
      </w:pPr>
    </w:p>
    <w:p w14:paraId="3E9A8299" w14:textId="47BBE6E6" w:rsidR="002F521D" w:rsidRPr="00EF35D9" w:rsidRDefault="00877E12" w:rsidP="00460B36">
      <w:pPr>
        <w:autoSpaceDE w:val="0"/>
        <w:autoSpaceDN w:val="0"/>
        <w:adjustRightInd w:val="0"/>
        <w:spacing w:line="360" w:lineRule="auto"/>
        <w:ind w:firstLine="360"/>
        <w:jc w:val="both"/>
        <w:rPr>
          <w:rFonts w:ascii="Times New Roman" w:hAnsi="Times New Roman" w:cs="Times New Roman"/>
          <w:lang w:val="en-US"/>
        </w:rPr>
      </w:pPr>
      <w:r w:rsidRPr="00EF35D9">
        <w:rPr>
          <w:rFonts w:ascii="Times New Roman" w:hAnsi="Times New Roman" w:cs="Times New Roman"/>
          <w:lang w:val="en-US"/>
        </w:rPr>
        <w:t xml:space="preserve">In the preceding section I argued that </w:t>
      </w:r>
      <w:r w:rsidR="0049723E" w:rsidRPr="00EF35D9">
        <w:rPr>
          <w:rFonts w:ascii="Times New Roman" w:hAnsi="Times New Roman" w:cs="Times New Roman"/>
          <w:lang w:val="en-US"/>
        </w:rPr>
        <w:t>contemporary (</w:t>
      </w:r>
      <w:r w:rsidRPr="00EF35D9">
        <w:rPr>
          <w:rFonts w:ascii="Times New Roman" w:hAnsi="Times New Roman" w:cs="Times New Roman"/>
          <w:lang w:val="en-US"/>
        </w:rPr>
        <w:t>group-centered</w:t>
      </w:r>
      <w:r w:rsidR="0049723E" w:rsidRPr="00EF35D9">
        <w:rPr>
          <w:rFonts w:ascii="Times New Roman" w:hAnsi="Times New Roman" w:cs="Times New Roman"/>
          <w:lang w:val="en-US"/>
        </w:rPr>
        <w:t>)</w:t>
      </w:r>
      <w:r w:rsidRPr="00EF35D9">
        <w:rPr>
          <w:rFonts w:ascii="Times New Roman" w:hAnsi="Times New Roman" w:cs="Times New Roman"/>
          <w:lang w:val="en-US"/>
        </w:rPr>
        <w:t xml:space="preserve"> evolutionary perspectives</w:t>
      </w:r>
      <w:r w:rsidR="002B2518" w:rsidRPr="00EF35D9">
        <w:rPr>
          <w:rFonts w:ascii="Times New Roman" w:hAnsi="Times New Roman" w:cs="Times New Roman"/>
          <w:lang w:val="en-US"/>
        </w:rPr>
        <w:t xml:space="preserve"> </w:t>
      </w:r>
      <w:r w:rsidR="00635F8C" w:rsidRPr="00EF35D9">
        <w:rPr>
          <w:rFonts w:ascii="Times New Roman" w:hAnsi="Times New Roman" w:cs="Times New Roman"/>
          <w:lang w:val="en-US"/>
        </w:rPr>
        <w:t>imply</w:t>
      </w:r>
      <w:r w:rsidR="002B2518" w:rsidRPr="00EF35D9">
        <w:rPr>
          <w:rFonts w:ascii="Times New Roman" w:hAnsi="Times New Roman" w:cs="Times New Roman"/>
          <w:lang w:val="en-US"/>
        </w:rPr>
        <w:t xml:space="preserve"> that humans, by default</w:t>
      </w:r>
      <w:r w:rsidR="00FA163A" w:rsidRPr="00EF35D9">
        <w:rPr>
          <w:rFonts w:ascii="Times New Roman" w:hAnsi="Times New Roman" w:cs="Times New Roman"/>
          <w:lang w:val="en-US"/>
        </w:rPr>
        <w:t xml:space="preserve"> but not </w:t>
      </w:r>
      <w:proofErr w:type="spellStart"/>
      <w:r w:rsidR="00FA163A" w:rsidRPr="00EF35D9">
        <w:rPr>
          <w:rFonts w:ascii="Times New Roman" w:hAnsi="Times New Roman" w:cs="Times New Roman"/>
          <w:lang w:val="en-US"/>
        </w:rPr>
        <w:t>exceptionlessly</w:t>
      </w:r>
      <w:proofErr w:type="spellEnd"/>
      <w:r w:rsidR="002B2518" w:rsidRPr="00EF35D9">
        <w:rPr>
          <w:rFonts w:ascii="Times New Roman" w:hAnsi="Times New Roman" w:cs="Times New Roman"/>
          <w:lang w:val="en-US"/>
        </w:rPr>
        <w:t xml:space="preserve">, </w:t>
      </w:r>
      <w:r w:rsidR="005960E9" w:rsidRPr="00EF35D9">
        <w:rPr>
          <w:rFonts w:ascii="Times New Roman" w:hAnsi="Times New Roman" w:cs="Times New Roman"/>
          <w:lang w:val="en-US"/>
        </w:rPr>
        <w:t>operate with an ethos of service and place trust in high prestige individuals.</w:t>
      </w:r>
      <w:r w:rsidR="00FA68AD" w:rsidRPr="00EF35D9">
        <w:rPr>
          <w:rFonts w:ascii="Times New Roman" w:hAnsi="Times New Roman" w:cs="Times New Roman"/>
          <w:lang w:val="en-US"/>
        </w:rPr>
        <w:t xml:space="preserve"> </w:t>
      </w:r>
      <w:r w:rsidR="00460B36" w:rsidRPr="00EF35D9">
        <w:rPr>
          <w:rFonts w:ascii="Times New Roman" w:hAnsi="Times New Roman" w:cs="Times New Roman"/>
          <w:lang w:val="en-US"/>
        </w:rPr>
        <w:t>In this section I</w:t>
      </w:r>
      <w:r w:rsidR="00141644" w:rsidRPr="00EF35D9">
        <w:rPr>
          <w:rFonts w:ascii="Times New Roman" w:hAnsi="Times New Roman" w:cs="Times New Roman"/>
          <w:lang w:val="en-US"/>
        </w:rPr>
        <w:t xml:space="preserve"> </w:t>
      </w:r>
      <w:r w:rsidR="002F521D" w:rsidRPr="00EF35D9">
        <w:rPr>
          <w:rFonts w:ascii="Times New Roman" w:hAnsi="Times New Roman" w:cs="Times New Roman"/>
          <w:lang w:val="en-US"/>
        </w:rPr>
        <w:t xml:space="preserve">argue that enhancement technologies, because they aim at enhancing capacities, of necessity will erode trust if not </w:t>
      </w:r>
      <w:r w:rsidR="004A25AC" w:rsidRPr="00EF35D9">
        <w:rPr>
          <w:rFonts w:ascii="Times New Roman" w:hAnsi="Times New Roman" w:cs="Times New Roman"/>
          <w:lang w:val="en-US"/>
        </w:rPr>
        <w:t xml:space="preserve">implemented with ethical sensitivity to the </w:t>
      </w:r>
      <w:r w:rsidR="000C311F" w:rsidRPr="00EF35D9">
        <w:rPr>
          <w:rFonts w:ascii="Times New Roman" w:hAnsi="Times New Roman" w:cs="Times New Roman"/>
          <w:lang w:val="en-US"/>
        </w:rPr>
        <w:t>potential impacts on</w:t>
      </w:r>
      <w:r w:rsidR="00456DDD" w:rsidRPr="00EF35D9">
        <w:rPr>
          <w:rFonts w:ascii="Times New Roman" w:hAnsi="Times New Roman" w:cs="Times New Roman"/>
          <w:lang w:val="en-US"/>
        </w:rPr>
        <w:t xml:space="preserve"> trust and</w:t>
      </w:r>
      <w:r w:rsidR="000C311F" w:rsidRPr="00EF35D9">
        <w:rPr>
          <w:rFonts w:ascii="Times New Roman" w:hAnsi="Times New Roman" w:cs="Times New Roman"/>
          <w:lang w:val="en-US"/>
        </w:rPr>
        <w:t xml:space="preserve"> </w:t>
      </w:r>
      <w:r w:rsidR="00D73E6B" w:rsidRPr="00EF35D9">
        <w:rPr>
          <w:rFonts w:ascii="Times New Roman" w:hAnsi="Times New Roman" w:cs="Times New Roman"/>
          <w:lang w:val="en-US"/>
        </w:rPr>
        <w:t xml:space="preserve">the </w:t>
      </w:r>
      <w:r w:rsidR="007D1039" w:rsidRPr="00EF35D9">
        <w:rPr>
          <w:rFonts w:ascii="Times New Roman" w:hAnsi="Times New Roman" w:cs="Times New Roman"/>
          <w:lang w:val="en-US"/>
        </w:rPr>
        <w:t>ethos of service</w:t>
      </w:r>
      <w:r w:rsidR="00D73E6B" w:rsidRPr="00EF35D9">
        <w:rPr>
          <w:rFonts w:ascii="Times New Roman" w:hAnsi="Times New Roman" w:cs="Times New Roman"/>
          <w:lang w:val="en-US"/>
        </w:rPr>
        <w:t>.</w:t>
      </w:r>
      <w:r w:rsidR="005C775C" w:rsidRPr="00EF35D9">
        <w:rPr>
          <w:rFonts w:ascii="Times New Roman" w:hAnsi="Times New Roman" w:cs="Times New Roman"/>
          <w:lang w:val="en-US"/>
        </w:rPr>
        <w:t xml:space="preserve"> First </w:t>
      </w:r>
      <w:r w:rsidR="006375D0" w:rsidRPr="00EF35D9">
        <w:rPr>
          <w:rFonts w:ascii="Times New Roman" w:hAnsi="Times New Roman" w:cs="Times New Roman"/>
          <w:lang w:val="en-US"/>
        </w:rPr>
        <w:t xml:space="preserve">(in 5.1) </w:t>
      </w:r>
      <w:r w:rsidR="005C775C" w:rsidRPr="00EF35D9">
        <w:rPr>
          <w:rFonts w:ascii="Times New Roman" w:hAnsi="Times New Roman" w:cs="Times New Roman"/>
          <w:lang w:val="en-US"/>
        </w:rPr>
        <w:t>I will illustrate how</w:t>
      </w:r>
      <w:r w:rsidR="00C76895" w:rsidRPr="00EF35D9">
        <w:rPr>
          <w:rFonts w:ascii="Times New Roman" w:hAnsi="Times New Roman" w:cs="Times New Roman"/>
          <w:lang w:val="en-US"/>
        </w:rPr>
        <w:t xml:space="preserve"> </w:t>
      </w:r>
      <w:r w:rsidR="003E1A69" w:rsidRPr="00EF35D9">
        <w:rPr>
          <w:rFonts w:ascii="Times New Roman" w:hAnsi="Times New Roman" w:cs="Times New Roman"/>
          <w:lang w:val="en-US"/>
        </w:rPr>
        <w:t xml:space="preserve">most </w:t>
      </w:r>
      <w:r w:rsidR="005D665E" w:rsidRPr="00EF35D9">
        <w:rPr>
          <w:rFonts w:ascii="Times New Roman" w:hAnsi="Times New Roman" w:cs="Times New Roman"/>
          <w:lang w:val="en-US"/>
        </w:rPr>
        <w:t xml:space="preserve">of the </w:t>
      </w:r>
      <w:r w:rsidR="00552B5D" w:rsidRPr="00EF35D9">
        <w:rPr>
          <w:rFonts w:ascii="Times New Roman" w:hAnsi="Times New Roman" w:cs="Times New Roman"/>
          <w:lang w:val="en-US"/>
        </w:rPr>
        <w:t>significant enhancements</w:t>
      </w:r>
      <w:r w:rsidR="003D704D" w:rsidRPr="00EF35D9">
        <w:rPr>
          <w:rFonts w:ascii="Times New Roman" w:hAnsi="Times New Roman" w:cs="Times New Roman"/>
          <w:lang w:val="en-US"/>
        </w:rPr>
        <w:t xml:space="preserve"> are </w:t>
      </w:r>
      <w:r w:rsidR="00B76570" w:rsidRPr="00EF35D9">
        <w:rPr>
          <w:rFonts w:ascii="Times New Roman" w:hAnsi="Times New Roman" w:cs="Times New Roman"/>
          <w:lang w:val="en-US"/>
        </w:rPr>
        <w:t xml:space="preserve">driven by </w:t>
      </w:r>
      <w:r w:rsidR="006375D0" w:rsidRPr="00EF35D9">
        <w:rPr>
          <w:rFonts w:ascii="Times New Roman" w:hAnsi="Times New Roman" w:cs="Times New Roman"/>
          <w:lang w:val="en-US"/>
        </w:rPr>
        <w:t xml:space="preserve">a desire for status, </w:t>
      </w:r>
      <w:r w:rsidR="00C16A2B" w:rsidRPr="00EF35D9">
        <w:rPr>
          <w:rFonts w:ascii="Times New Roman" w:hAnsi="Times New Roman" w:cs="Times New Roman"/>
          <w:lang w:val="en-US"/>
        </w:rPr>
        <w:t xml:space="preserve">I will then (5.2) </w:t>
      </w:r>
      <w:r w:rsidR="006A2059" w:rsidRPr="00EF35D9">
        <w:rPr>
          <w:rFonts w:ascii="Times New Roman" w:hAnsi="Times New Roman" w:cs="Times New Roman"/>
          <w:lang w:val="en-US"/>
        </w:rPr>
        <w:t>show how enhancement by its nature can threaten to erode trust (the a</w:t>
      </w:r>
      <w:r w:rsidR="001A2407" w:rsidRPr="00EF35D9">
        <w:rPr>
          <w:rFonts w:ascii="Times New Roman" w:hAnsi="Times New Roman" w:cs="Times New Roman"/>
          <w:lang w:val="en-US"/>
        </w:rPr>
        <w:t>rgument from trust</w:t>
      </w:r>
      <w:r w:rsidR="00A15D2D" w:rsidRPr="00EF35D9">
        <w:rPr>
          <w:rFonts w:ascii="Times New Roman" w:hAnsi="Times New Roman" w:cs="Times New Roman"/>
          <w:lang w:val="en-US"/>
        </w:rPr>
        <w:t>)</w:t>
      </w:r>
      <w:r w:rsidR="0095451C" w:rsidRPr="00EF35D9">
        <w:rPr>
          <w:rFonts w:ascii="Times New Roman" w:hAnsi="Times New Roman" w:cs="Times New Roman"/>
          <w:lang w:val="en-US"/>
        </w:rPr>
        <w:t xml:space="preserve">, </w:t>
      </w:r>
      <w:r w:rsidR="00D94286" w:rsidRPr="00EF35D9">
        <w:rPr>
          <w:rFonts w:ascii="Times New Roman" w:hAnsi="Times New Roman" w:cs="Times New Roman"/>
          <w:lang w:val="en-US"/>
        </w:rPr>
        <w:t>and</w:t>
      </w:r>
      <w:r w:rsidR="001A2407" w:rsidRPr="00EF35D9">
        <w:rPr>
          <w:rFonts w:ascii="Times New Roman" w:hAnsi="Times New Roman" w:cs="Times New Roman"/>
          <w:lang w:val="en-US"/>
        </w:rPr>
        <w:t xml:space="preserve"> </w:t>
      </w:r>
      <w:r w:rsidR="00B922BE" w:rsidRPr="00EF35D9">
        <w:rPr>
          <w:rFonts w:ascii="Times New Roman" w:hAnsi="Times New Roman" w:cs="Times New Roman"/>
          <w:lang w:val="en-US"/>
        </w:rPr>
        <w:t>finally</w:t>
      </w:r>
      <w:r w:rsidR="00082E69" w:rsidRPr="00EF35D9">
        <w:rPr>
          <w:rFonts w:ascii="Times New Roman" w:hAnsi="Times New Roman" w:cs="Times New Roman"/>
          <w:lang w:val="en-US"/>
        </w:rPr>
        <w:t xml:space="preserve"> </w:t>
      </w:r>
      <w:r w:rsidR="00F24CF0" w:rsidRPr="00EF35D9">
        <w:rPr>
          <w:rFonts w:ascii="Times New Roman" w:hAnsi="Times New Roman" w:cs="Times New Roman"/>
          <w:lang w:val="en-US"/>
        </w:rPr>
        <w:t xml:space="preserve">in section 5.3 </w:t>
      </w:r>
      <w:r w:rsidR="006B3B72" w:rsidRPr="00EF35D9">
        <w:rPr>
          <w:rFonts w:ascii="Times New Roman" w:hAnsi="Times New Roman" w:cs="Times New Roman"/>
          <w:lang w:val="en-US"/>
        </w:rPr>
        <w:t xml:space="preserve">I will outline </w:t>
      </w:r>
      <w:r w:rsidR="00D7545B" w:rsidRPr="00EF35D9">
        <w:rPr>
          <w:rFonts w:ascii="Times New Roman" w:hAnsi="Times New Roman" w:cs="Times New Roman"/>
          <w:lang w:val="en-US"/>
        </w:rPr>
        <w:t xml:space="preserve">how </w:t>
      </w:r>
      <w:r w:rsidR="003108B2" w:rsidRPr="00EF35D9">
        <w:rPr>
          <w:rFonts w:ascii="Times New Roman" w:hAnsi="Times New Roman" w:cs="Times New Roman"/>
          <w:lang w:val="en-US"/>
        </w:rPr>
        <w:t>the interrelations between enhancement, prestige, and trust</w:t>
      </w:r>
      <w:r w:rsidR="00D7545B" w:rsidRPr="00EF35D9">
        <w:rPr>
          <w:rFonts w:ascii="Times New Roman" w:hAnsi="Times New Roman" w:cs="Times New Roman"/>
          <w:lang w:val="en-US"/>
        </w:rPr>
        <w:t xml:space="preserve"> </w:t>
      </w:r>
      <w:r w:rsidR="00590BBF" w:rsidRPr="00EF35D9">
        <w:rPr>
          <w:rFonts w:ascii="Times New Roman" w:hAnsi="Times New Roman" w:cs="Times New Roman"/>
          <w:lang w:val="en-US"/>
        </w:rPr>
        <w:t>can inform a</w:t>
      </w:r>
      <w:r w:rsidR="00082E69" w:rsidRPr="00EF35D9">
        <w:rPr>
          <w:rFonts w:ascii="Times New Roman" w:hAnsi="Times New Roman" w:cs="Times New Roman"/>
          <w:lang w:val="en-US"/>
        </w:rPr>
        <w:t>n</w:t>
      </w:r>
      <w:r w:rsidR="00590BBF" w:rsidRPr="00EF35D9">
        <w:rPr>
          <w:rFonts w:ascii="Times New Roman" w:hAnsi="Times New Roman" w:cs="Times New Roman"/>
          <w:lang w:val="en-US"/>
        </w:rPr>
        <w:t xml:space="preserve"> </w:t>
      </w:r>
      <w:r w:rsidR="00133FF5" w:rsidRPr="00EF35D9">
        <w:rPr>
          <w:rFonts w:ascii="Times New Roman" w:hAnsi="Times New Roman" w:cs="Times New Roman"/>
          <w:lang w:val="en-US"/>
        </w:rPr>
        <w:t>ethics of enhancement.</w:t>
      </w:r>
      <w:r w:rsidR="001045FA" w:rsidRPr="00EF35D9">
        <w:rPr>
          <w:rFonts w:ascii="Times New Roman" w:hAnsi="Times New Roman" w:cs="Times New Roman"/>
          <w:lang w:val="en-US"/>
        </w:rPr>
        <w:t xml:space="preserve"> </w:t>
      </w:r>
    </w:p>
    <w:p w14:paraId="48910039" w14:textId="77777777" w:rsidR="002F521D" w:rsidRPr="00EF35D9" w:rsidRDefault="002F521D" w:rsidP="00094C7A">
      <w:pPr>
        <w:autoSpaceDE w:val="0"/>
        <w:autoSpaceDN w:val="0"/>
        <w:adjustRightInd w:val="0"/>
        <w:spacing w:line="360" w:lineRule="auto"/>
        <w:jc w:val="both"/>
        <w:rPr>
          <w:rFonts w:ascii="Times New Roman" w:hAnsi="Times New Roman" w:cs="Times New Roman"/>
          <w:b/>
          <w:bCs/>
          <w:lang w:val="en-US"/>
        </w:rPr>
      </w:pPr>
    </w:p>
    <w:p w14:paraId="7DC25FF9" w14:textId="4B976A26" w:rsidR="00920683" w:rsidRPr="00EF35D9" w:rsidRDefault="00B447CC" w:rsidP="00094C7A">
      <w:pPr>
        <w:autoSpaceDE w:val="0"/>
        <w:autoSpaceDN w:val="0"/>
        <w:adjustRightInd w:val="0"/>
        <w:spacing w:line="360" w:lineRule="auto"/>
        <w:ind w:firstLine="360"/>
        <w:jc w:val="both"/>
        <w:rPr>
          <w:rFonts w:ascii="Times New Roman" w:hAnsi="Times New Roman" w:cs="Times New Roman"/>
          <w:b/>
          <w:bCs/>
          <w:lang w:val="en-US"/>
        </w:rPr>
      </w:pPr>
      <w:r w:rsidRPr="00EF35D9">
        <w:rPr>
          <w:rFonts w:ascii="Times New Roman" w:hAnsi="Times New Roman" w:cs="Times New Roman"/>
          <w:b/>
          <w:bCs/>
          <w:lang w:val="en-US"/>
        </w:rPr>
        <w:t>5</w:t>
      </w:r>
      <w:r w:rsidR="00920683" w:rsidRPr="00EF35D9">
        <w:rPr>
          <w:rFonts w:ascii="Times New Roman" w:hAnsi="Times New Roman" w:cs="Times New Roman"/>
          <w:b/>
          <w:bCs/>
          <w:lang w:val="en-US"/>
        </w:rPr>
        <w:t xml:space="preserve">.1 </w:t>
      </w:r>
      <w:r w:rsidR="00186F8E" w:rsidRPr="00EF35D9">
        <w:rPr>
          <w:rFonts w:ascii="Times New Roman" w:hAnsi="Times New Roman" w:cs="Times New Roman"/>
          <w:b/>
          <w:bCs/>
          <w:lang w:val="en-US"/>
        </w:rPr>
        <w:t>Status</w:t>
      </w:r>
      <w:r w:rsidR="00D22598" w:rsidRPr="00EF35D9">
        <w:rPr>
          <w:rFonts w:ascii="Times New Roman" w:hAnsi="Times New Roman" w:cs="Times New Roman"/>
          <w:b/>
          <w:bCs/>
          <w:lang w:val="en-US"/>
        </w:rPr>
        <w:t xml:space="preserve"> Increase</w:t>
      </w:r>
      <w:r w:rsidR="00186F8E" w:rsidRPr="00EF35D9">
        <w:rPr>
          <w:rFonts w:ascii="Times New Roman" w:hAnsi="Times New Roman" w:cs="Times New Roman"/>
          <w:b/>
          <w:bCs/>
          <w:lang w:val="en-US"/>
        </w:rPr>
        <w:t>: The Social Function of Enhancements</w:t>
      </w:r>
    </w:p>
    <w:p w14:paraId="0B8765DE" w14:textId="41BE573E" w:rsidR="00B447CC" w:rsidRPr="00EF35D9" w:rsidRDefault="00B447CC" w:rsidP="00055198">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Status matter</w:t>
      </w:r>
      <w:r w:rsidR="0034206F" w:rsidRPr="00EF35D9">
        <w:rPr>
          <w:rFonts w:ascii="Times New Roman" w:hAnsi="Times New Roman" w:cs="Times New Roman"/>
          <w:lang w:val="en-US"/>
        </w:rPr>
        <w:t>s</w:t>
      </w:r>
      <w:r w:rsidRPr="00EF35D9">
        <w:rPr>
          <w:rFonts w:ascii="Times New Roman" w:hAnsi="Times New Roman" w:cs="Times New Roman"/>
          <w:lang w:val="en-US"/>
        </w:rPr>
        <w:t xml:space="preserve"> greatly. </w:t>
      </w:r>
      <w:r w:rsidR="00224DFD" w:rsidRPr="00EF35D9">
        <w:rPr>
          <w:rFonts w:ascii="Times New Roman" w:hAnsi="Times New Roman" w:cs="Times New Roman"/>
          <w:lang w:val="en-US"/>
        </w:rPr>
        <w:t>Status</w:t>
      </w:r>
      <w:r w:rsidRPr="00EF35D9">
        <w:rPr>
          <w:rFonts w:ascii="Times New Roman" w:hAnsi="Times New Roman" w:cs="Times New Roman"/>
          <w:lang w:val="en-US"/>
        </w:rPr>
        <w:t xml:space="preserve"> </w:t>
      </w:r>
      <w:r w:rsidR="00224DFD" w:rsidRPr="00EF35D9">
        <w:rPr>
          <w:rFonts w:ascii="Times New Roman" w:hAnsi="Times New Roman" w:cs="Times New Roman"/>
          <w:lang w:val="en-US"/>
        </w:rPr>
        <w:t>has colored our psychology:</w:t>
      </w:r>
      <w:r w:rsidRPr="00EF35D9">
        <w:rPr>
          <w:rFonts w:ascii="Times New Roman" w:hAnsi="Times New Roman" w:cs="Times New Roman"/>
          <w:lang w:val="en-US"/>
        </w:rPr>
        <w:t xml:space="preserve"> </w:t>
      </w:r>
      <w:r w:rsidR="0037383E" w:rsidRPr="00EF35D9">
        <w:rPr>
          <w:rFonts w:ascii="Times New Roman" w:hAnsi="Times New Roman" w:cs="Times New Roman"/>
          <w:lang w:val="en-US"/>
        </w:rPr>
        <w:t>we</w:t>
      </w:r>
      <w:r w:rsidRPr="00EF35D9">
        <w:rPr>
          <w:rFonts w:ascii="Times New Roman" w:hAnsi="Times New Roman" w:cs="Times New Roman"/>
          <w:lang w:val="en-US"/>
        </w:rPr>
        <w:t xml:space="preserve"> are biased towards giving attention to high-status individuals, and </w:t>
      </w:r>
      <w:r w:rsidR="0037383E" w:rsidRPr="00EF35D9">
        <w:rPr>
          <w:rFonts w:ascii="Times New Roman" w:hAnsi="Times New Roman" w:cs="Times New Roman"/>
          <w:lang w:val="en-US"/>
        </w:rPr>
        <w:t xml:space="preserve">are inclined to imitate them, whether their beliefs, </w:t>
      </w:r>
      <w:r w:rsidR="005A2482" w:rsidRPr="00EF35D9">
        <w:rPr>
          <w:rFonts w:ascii="Times New Roman" w:hAnsi="Times New Roman" w:cs="Times New Roman"/>
          <w:lang w:val="en-US"/>
        </w:rPr>
        <w:t xml:space="preserve">moral </w:t>
      </w:r>
      <w:r w:rsidR="0037383E" w:rsidRPr="00EF35D9">
        <w:rPr>
          <w:rFonts w:ascii="Times New Roman" w:hAnsi="Times New Roman" w:cs="Times New Roman"/>
          <w:lang w:val="en-US"/>
        </w:rPr>
        <w:t xml:space="preserve">norms, or </w:t>
      </w:r>
      <w:r w:rsidR="00B53755" w:rsidRPr="00EF35D9">
        <w:rPr>
          <w:rFonts w:ascii="Times New Roman" w:hAnsi="Times New Roman" w:cs="Times New Roman"/>
          <w:lang w:val="en-US"/>
        </w:rPr>
        <w:t xml:space="preserve">routine </w:t>
      </w:r>
      <w:r w:rsidR="0037383E" w:rsidRPr="00EF35D9">
        <w:rPr>
          <w:rFonts w:ascii="Times New Roman" w:hAnsi="Times New Roman" w:cs="Times New Roman"/>
          <w:lang w:val="en-US"/>
        </w:rPr>
        <w:t xml:space="preserve">behaviors </w:t>
      </w:r>
      <w:r w:rsidR="0037383E"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JhVgsn6m","properties":{"formattedCitation":"(Atkisson, O\\uc0\\u8217{}Brien, and Mesoudi 2012)","plainCitation":"(Atkisson, O’Brien, and Mesoudi 2012)","noteIndex":0},"citationItems":[{"id":5911,"uris":["http://zotero.org/users/4673489/items/HR86X33B"],"uri":["http://zotero.org/users/4673489/items/HR86X33B"],"itemData":{"id":5911,"type":"article-journal","abstract":"Social learning (learning from others) is evolutionarily adaptive under a wide range of conditions and is a long-standing area of interest across the social and biological sciences. One social-learning mechanism derived from cultural evolutionary theory is prestige bias, which allows a learner in a novel environment to quickly and inexpensively gather information as to the potentially best teachers, thus maximizing his or her chances of acquiring adaptive behavior. Learners provide deference to high-status individuals in order to ingratiate themselves with, and gain extended exposure to, that individual. We examined prestige-biased social transmission in a laboratory experiment in which participants designed arrowheads and attempted to maximize hunting success, measured in caloric return. Our main findings are that (1) participants preferentially learned from prestigious models (defined as those models at whom others spent longer times looking), and (2) prestige information and success-related information were used to the same degree, even though the former was less useful in this experiment than the latter. We also found that (3) participants were most likely to use social learning over individual (asocial) learning when they were performing poorly, in line with previous experiments, and (4) prestige information was not used more often following environmental shifts, contrary to predictions. These results support previous discussions of the key role that prestige-biased transmission plays in social learning.","container-title":"Evolutionary Psychology","DOI":"10.1177/147470491201000309","ISSN":"1474-7049","issue":"3","journalAbbreviation":"Evol Psychol","language":"en","page":"147470491201000309","source":"SAGE Journals","title":"Adult Learners in a Novel Environment Use Prestige-Biased Social Learning","volume":"10","author":[{"family":"Atkisson","given":"Curtis"},{"family":"O'Brien","given":"Michael J."},{"family":"Mesoudi","given":"Alex"}],"issued":{"date-parts":[["2012",7,1]]}}}],"schema":"https://github.com/citation-style-language/schema/raw/master/csl-citation.json"} </w:instrText>
      </w:r>
      <w:r w:rsidR="0037383E" w:rsidRPr="00EF35D9">
        <w:rPr>
          <w:rFonts w:ascii="Times New Roman" w:hAnsi="Times New Roman" w:cs="Times New Roman"/>
          <w:lang w:val="en-US"/>
        </w:rPr>
        <w:fldChar w:fldCharType="separate"/>
      </w:r>
      <w:r w:rsidR="0037383E" w:rsidRPr="00EF35D9">
        <w:rPr>
          <w:rFonts w:ascii="Times New Roman" w:hAnsi="Times New Roman" w:cs="Times New Roman"/>
          <w:lang w:val="en-US"/>
        </w:rPr>
        <w:t>(</w:t>
      </w:r>
      <w:proofErr w:type="spellStart"/>
      <w:r w:rsidR="0037383E" w:rsidRPr="00EF35D9">
        <w:rPr>
          <w:rFonts w:ascii="Times New Roman" w:hAnsi="Times New Roman" w:cs="Times New Roman"/>
          <w:lang w:val="en-US"/>
        </w:rPr>
        <w:t>Atkisson</w:t>
      </w:r>
      <w:proofErr w:type="spellEnd"/>
      <w:r w:rsidR="0037383E" w:rsidRPr="00EF35D9">
        <w:rPr>
          <w:rFonts w:ascii="Times New Roman" w:hAnsi="Times New Roman" w:cs="Times New Roman"/>
          <w:lang w:val="en-US"/>
        </w:rPr>
        <w:t xml:space="preserve">, O’Brien, and </w:t>
      </w:r>
      <w:proofErr w:type="spellStart"/>
      <w:r w:rsidR="0037383E" w:rsidRPr="00EF35D9">
        <w:rPr>
          <w:rFonts w:ascii="Times New Roman" w:hAnsi="Times New Roman" w:cs="Times New Roman"/>
          <w:lang w:val="en-US"/>
        </w:rPr>
        <w:t>Mesoudi</w:t>
      </w:r>
      <w:proofErr w:type="spellEnd"/>
      <w:r w:rsidR="0037383E" w:rsidRPr="00EF35D9">
        <w:rPr>
          <w:rFonts w:ascii="Times New Roman" w:hAnsi="Times New Roman" w:cs="Times New Roman"/>
          <w:lang w:val="en-US"/>
        </w:rPr>
        <w:t xml:space="preserve"> 2012)</w:t>
      </w:r>
      <w:r w:rsidR="0037383E" w:rsidRPr="00EF35D9">
        <w:rPr>
          <w:rFonts w:ascii="Times New Roman" w:hAnsi="Times New Roman" w:cs="Times New Roman"/>
          <w:lang w:val="en-US"/>
        </w:rPr>
        <w:fldChar w:fldCharType="end"/>
      </w:r>
      <w:r w:rsidRPr="00EF35D9">
        <w:rPr>
          <w:rFonts w:ascii="Times New Roman" w:hAnsi="Times New Roman" w:cs="Times New Roman"/>
          <w:lang w:val="en-US"/>
        </w:rPr>
        <w:t xml:space="preserve">. </w:t>
      </w:r>
      <w:r w:rsidR="000812BF" w:rsidRPr="00EF35D9">
        <w:rPr>
          <w:rFonts w:ascii="Times New Roman" w:hAnsi="Times New Roman" w:cs="Times New Roman"/>
          <w:lang w:val="en-US"/>
        </w:rPr>
        <w:t>E</w:t>
      </w:r>
      <w:r w:rsidRPr="00EF35D9">
        <w:rPr>
          <w:rFonts w:ascii="Times New Roman" w:hAnsi="Times New Roman" w:cs="Times New Roman"/>
          <w:lang w:val="en-US"/>
        </w:rPr>
        <w:t>ven 3- and 4-year old children</w:t>
      </w:r>
      <w:r w:rsidR="000812BF" w:rsidRPr="00EF35D9">
        <w:rPr>
          <w:rFonts w:ascii="Times New Roman" w:hAnsi="Times New Roman" w:cs="Times New Roman"/>
          <w:lang w:val="en-US"/>
        </w:rPr>
        <w:t xml:space="preserve"> identify high-status individuals and behave accordingly</w:t>
      </w:r>
      <w:r w:rsidRPr="00EF35D9">
        <w:rPr>
          <w:rFonts w:ascii="Times New Roman" w:hAnsi="Times New Roman" w:cs="Times New Roman"/>
          <w:lang w:val="en-US"/>
        </w:rPr>
        <w:t xml:space="preserve"> </w:t>
      </w:r>
      <w:r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MhCC2rI6","properties":{"formattedCitation":"(Chudek et al. 2012)","plainCitation":"(Chudek et al. 2012)","noteIndex":0},"citationItems":[{"id":5912,"uris":["http://zotero.org/users/4673489/items/9VJYDQXQ"],"uri":["http://zotero.org/users/4673489/items/9VJYDQXQ"],"itemData":{"id":5912,"type":"article-journal","abstract":"Reasoning about the evolution of our species' capacity for cumulative cultural learning has led culture–gene coevolutionary (CGC) theorists to predict that humans should possess several learning biases which robustly enhance the fitness of cultural learners. Meanwhile, developmental psychologists have begun using experimental procedures to probe the learning biases that young children actually possess — a methodology ripe for testing CGC. Here we report the first direct tests in children of CGC's prediction of prestige bias, a tendency to learn from individuals to whom others have preferentially attended, learned or deferred. Our first study showed that the odds of 3- and 4-year-old children learning from an adult model to whom bystanders had previously preferentially attended for 10 seconds (the prestigious model) were over twice those of their learning from a model whom bystanders ignored. Moreover, this effect appears domain-sensitive: in Study 2 when bystanders preferentially observed a prestigious model using artifacts, she was learned from more often on subsequent artifact-use tasks (odds almost five times greater) but not on food-preference tasks, while the reverse was true of a model who received preferential bystander attention while expressing food preferences.","container-title":"Evolution and Human Behavior","DOI":"10.1016/j.evolhumbehav.2011.05.005","ISSN":"1090-5138","issue":"1","journalAbbreviation":"Evolution and Human Behavior","language":"en","page":"46-56","source":"ScienceDirect","title":"Prestige-biased cultural learning: bystander's differential attention to potential models influences children's learning","title-short":"Prestige-biased cultural learning","volume":"33","author":[{"family":"Chudek","given":"Maciej"},{"family":"Heller","given":"Sarah"},{"family":"Birch","given":"Susan"},{"family":"Henrich","given":"Joseph"}],"issued":{"date-parts":[["2012",1,1]]}}}],"schema":"https://github.com/citation-style-language/schema/raw/master/csl-citation.json"} </w:instrText>
      </w:r>
      <w:r w:rsidRPr="00EF35D9">
        <w:rPr>
          <w:rFonts w:ascii="Times New Roman" w:hAnsi="Times New Roman" w:cs="Times New Roman"/>
          <w:lang w:val="en-US"/>
        </w:rPr>
        <w:fldChar w:fldCharType="separate"/>
      </w:r>
      <w:r w:rsidRPr="00EF35D9">
        <w:rPr>
          <w:rFonts w:ascii="Times New Roman" w:hAnsi="Times New Roman" w:cs="Times New Roman"/>
          <w:noProof/>
          <w:lang w:val="en-US"/>
        </w:rPr>
        <w:t>(Chudek et al. 2012)</w:t>
      </w:r>
      <w:r w:rsidRPr="00EF35D9">
        <w:rPr>
          <w:rFonts w:ascii="Times New Roman" w:hAnsi="Times New Roman" w:cs="Times New Roman"/>
          <w:lang w:val="en-US"/>
        </w:rPr>
        <w:fldChar w:fldCharType="end"/>
      </w:r>
      <w:r w:rsidRPr="00EF35D9">
        <w:rPr>
          <w:rFonts w:ascii="Times New Roman" w:hAnsi="Times New Roman" w:cs="Times New Roman"/>
          <w:lang w:val="en-US"/>
        </w:rPr>
        <w:t xml:space="preserve">.  </w:t>
      </w:r>
      <w:r w:rsidR="006D650A" w:rsidRPr="00EF35D9">
        <w:rPr>
          <w:rFonts w:ascii="Times New Roman" w:hAnsi="Times New Roman" w:cs="Times New Roman"/>
          <w:lang w:val="en-US"/>
        </w:rPr>
        <w:t>S</w:t>
      </w:r>
      <w:r w:rsidR="00CD4397" w:rsidRPr="00EF35D9">
        <w:rPr>
          <w:rFonts w:ascii="Times New Roman" w:hAnsi="Times New Roman" w:cs="Times New Roman"/>
          <w:lang w:val="en-US"/>
        </w:rPr>
        <w:t>tatus</w:t>
      </w:r>
      <w:r w:rsidR="00DC70E7" w:rsidRPr="00EF35D9">
        <w:rPr>
          <w:rFonts w:ascii="Times New Roman" w:hAnsi="Times New Roman" w:cs="Times New Roman"/>
          <w:lang w:val="en-US"/>
        </w:rPr>
        <w:t xml:space="preserve"> </w:t>
      </w:r>
      <w:r w:rsidRPr="00EF35D9">
        <w:rPr>
          <w:rFonts w:ascii="Times New Roman" w:hAnsi="Times New Roman" w:cs="Times New Roman"/>
          <w:lang w:val="en-US"/>
        </w:rPr>
        <w:t xml:space="preserve">also matters </w:t>
      </w:r>
      <w:r w:rsidR="00397E97" w:rsidRPr="00EF35D9">
        <w:rPr>
          <w:rFonts w:ascii="Times New Roman" w:hAnsi="Times New Roman" w:cs="Times New Roman"/>
          <w:lang w:val="en-US"/>
        </w:rPr>
        <w:t xml:space="preserve">dramatically </w:t>
      </w:r>
      <w:r w:rsidRPr="00EF35D9">
        <w:rPr>
          <w:rFonts w:ascii="Times New Roman" w:hAnsi="Times New Roman" w:cs="Times New Roman"/>
          <w:lang w:val="en-US"/>
        </w:rPr>
        <w:t xml:space="preserve">for life outcomes. People from lower socio-economic classes have higher chance of disease, and mortality from all causes </w:t>
      </w:r>
      <w:r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qhz5qIeX","properties":{"formattedCitation":"(Wilkinson 2001; Marmot 2005)","plainCitation":"(Wilkinson 2001; Marmot 2005)","noteIndex":0},"citationItems":[{"id":5944,"uris":["http://zotero.org/users/4673489/items/GPE6CR5T"],"uri":["http://zotero.org/users/4673489/items/GPE6CR5T"],"itemData":{"id":5944,"type":"book","abstract":"Inequality kills. Both rich and poor die younger in countries with the greatest inequalities in income. Countries such as the United States with big gaps between rich and poor have higher death rates than those with smaller gaps such as Sweden and Japan. Why? In this provocative book, Richard Wilkinson provides a novel Darwinian approach to the question.Wilkinson points out that inequality is new to our species: in our two-million-year history, human societies became hierarchical only about ten thousand years ago. Because our minds and bodies are adapted to a more egalitarian life, today's hierarchical structures may be considered unnatural. To people at the bottom of the heap, the world seems hostile and the stress is harmful. If you are not in control, you're at risk.This is a penetrating analysis of patterns of health and disease that has implications for social policy. Wilkinson concludes that rather than relying on more police, prisons, social workers, or doctors, we must tackle the corrosive social effects of income differences in our society.","ISBN":"978-0-300-08953-0","language":"en","note":"Google-Books-ID: vZ8l30O_zDcC","number-of-pages":"92","publisher":"Yale University Press","source":"Google Books","title":"Mind the Gap: Hierarchies, Health and Human Evolution","title-short":"Mind the Gap","author":[{"family":"Wilkinson","given":"Richard G."}],"issued":{"date-parts":[["2001"]]}}},{"id":5890,"uris":["http://zotero.org/users/4673489/items/R9V9JBHK"],"uri":["http://zotero.org/users/4673489/items/R9V9JBHK"],"itemData":{"id":5890,"type":"book","abstract":"Why do Oscar winners live for an average of four years longer than other Hollywood actors?Who experiences the most stress - the decision-makers or those who carry out their orders?Why do the Japanese have better health than other rich populations, and Keralans in India have better health than other poor populations - and what do they have in common?  In this eye-opening book, internationally renowned epidemiologist Michael Marmot sets out to answer these and many other fascinating questions in order to understand the relationship between where we stand in the social hierarchy and our health and longevity. It is based on more than thirty years of front-line research between health and social circumstances. Marmot&amp;#39;s work has taken him round the world showing the similar patterns that could be affecting the length of your life - and how you can change it.","ISBN":"978-0-7475-7408-8","language":"en","note":"Google-Books-ID: i5LxhVKOZOgC","number-of-pages":"322","publisher":"A&amp;C Black","source":"Google Books","title":"Status Syndrome: How Your Social Standing Directly Affects Your Health","title-short":"Status Syndrome","author":[{"family":"Marmot","given":"Michael"}],"issued":{"date-parts":[["2005",8,15]]}}}],"schema":"https://github.com/citation-style-language/schema/raw/master/csl-citation.json"} </w:instrText>
      </w:r>
      <w:r w:rsidRPr="00EF35D9">
        <w:rPr>
          <w:rFonts w:ascii="Times New Roman" w:hAnsi="Times New Roman" w:cs="Times New Roman"/>
          <w:lang w:val="en-US"/>
        </w:rPr>
        <w:fldChar w:fldCharType="separate"/>
      </w:r>
      <w:r w:rsidRPr="00EF35D9">
        <w:rPr>
          <w:rFonts w:ascii="Times New Roman" w:hAnsi="Times New Roman" w:cs="Times New Roman"/>
          <w:noProof/>
          <w:lang w:val="en-US"/>
        </w:rPr>
        <w:t>(Wilkinson 2001; Marmot 2005)</w:t>
      </w:r>
      <w:r w:rsidRPr="00EF35D9">
        <w:rPr>
          <w:rFonts w:ascii="Times New Roman" w:hAnsi="Times New Roman" w:cs="Times New Roman"/>
          <w:lang w:val="en-US"/>
        </w:rPr>
        <w:fldChar w:fldCharType="end"/>
      </w:r>
      <w:r w:rsidRPr="00EF35D9">
        <w:rPr>
          <w:rFonts w:ascii="Times New Roman" w:hAnsi="Times New Roman" w:cs="Times New Roman"/>
          <w:lang w:val="en-US"/>
        </w:rPr>
        <w:t xml:space="preserve">. High-status people, whether by education or wealth, live longer and healthier lives. </w:t>
      </w:r>
      <w:r w:rsidR="009F5363" w:rsidRPr="00EF35D9">
        <w:rPr>
          <w:rFonts w:ascii="Times New Roman" w:hAnsi="Times New Roman" w:cs="Times New Roman"/>
          <w:lang w:val="en-US"/>
        </w:rPr>
        <w:t>It is not surprising that</w:t>
      </w:r>
      <w:r w:rsidR="00D01D2F" w:rsidRPr="00EF35D9">
        <w:rPr>
          <w:rFonts w:ascii="Times New Roman" w:hAnsi="Times New Roman" w:cs="Times New Roman"/>
          <w:lang w:val="en-US"/>
        </w:rPr>
        <w:t xml:space="preserve"> status i</w:t>
      </w:r>
      <w:r w:rsidR="00AE464B" w:rsidRPr="00EF35D9">
        <w:rPr>
          <w:rFonts w:ascii="Times New Roman" w:hAnsi="Times New Roman" w:cs="Times New Roman"/>
          <w:lang w:val="en-US"/>
        </w:rPr>
        <w:t>tself i</w:t>
      </w:r>
      <w:r w:rsidR="00D01D2F" w:rsidRPr="00EF35D9">
        <w:rPr>
          <w:rFonts w:ascii="Times New Roman" w:hAnsi="Times New Roman" w:cs="Times New Roman"/>
          <w:lang w:val="en-US"/>
        </w:rPr>
        <w:t xml:space="preserve">s treated as a </w:t>
      </w:r>
      <w:r w:rsidR="00AE464B" w:rsidRPr="00EF35D9">
        <w:rPr>
          <w:rFonts w:ascii="Times New Roman" w:hAnsi="Times New Roman" w:cs="Times New Roman"/>
          <w:lang w:val="en-US"/>
        </w:rPr>
        <w:t>desirable and scarce</w:t>
      </w:r>
      <w:r w:rsidR="00346365" w:rsidRPr="00EF35D9">
        <w:rPr>
          <w:rFonts w:ascii="Times New Roman" w:hAnsi="Times New Roman" w:cs="Times New Roman"/>
          <w:lang w:val="en-US"/>
        </w:rPr>
        <w:t xml:space="preserve"> </w:t>
      </w:r>
      <w:r w:rsidR="00D01D2F" w:rsidRPr="00EF35D9">
        <w:rPr>
          <w:rFonts w:ascii="Times New Roman" w:hAnsi="Times New Roman" w:cs="Times New Roman"/>
          <w:lang w:val="en-US"/>
        </w:rPr>
        <w:t>resource</w:t>
      </w:r>
      <w:r w:rsidR="003C7016" w:rsidRPr="00EF35D9">
        <w:rPr>
          <w:rFonts w:ascii="Times New Roman" w:hAnsi="Times New Roman" w:cs="Times New Roman"/>
          <w:lang w:val="en-US"/>
        </w:rPr>
        <w:t>.</w:t>
      </w:r>
      <w:r w:rsidR="00624A3B" w:rsidRPr="00EF35D9">
        <w:rPr>
          <w:rFonts w:ascii="Times New Roman" w:hAnsi="Times New Roman" w:cs="Times New Roman"/>
          <w:lang w:val="en-US"/>
        </w:rPr>
        <w:t xml:space="preserve"> </w:t>
      </w:r>
      <w:r w:rsidR="003C7016" w:rsidRPr="00EF35D9">
        <w:rPr>
          <w:rFonts w:ascii="Times New Roman" w:hAnsi="Times New Roman" w:cs="Times New Roman"/>
          <w:lang w:val="en-US"/>
        </w:rPr>
        <w:t>T</w:t>
      </w:r>
      <w:r w:rsidR="00624A3B" w:rsidRPr="00EF35D9">
        <w:rPr>
          <w:rFonts w:ascii="Times New Roman" w:hAnsi="Times New Roman" w:cs="Times New Roman"/>
          <w:lang w:val="en-US"/>
        </w:rPr>
        <w:t xml:space="preserve">his is very clearly the case among chimpanzees </w:t>
      </w:r>
      <w:r w:rsidR="008508FC"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1vfgmkjn0t","properties":{"formattedCitation":"(Chapais 1995; Foerster et al. 2016)","plainCitation":"(Chapais 1995; Foerster et al. 2016)","noteIndex":0},"citationItems":[{"id":5916,"uris":["http://zotero.org/users/4673489/items/9MXYAM3K"],"uri":["http://zotero.org/users/4673489/items/9MXYAM3K"],"itemData":{"id":5916,"type":"article-journal","abstract":"Nonhuman primates commonly compete for mates, physical resources and dominance status. Competition is manifest in one-to-one contests or in more complex, multipartite aggressive interactions involving the formation of alliances. In this paper, five aspects of competitive alliances are reviewed: 1) the evolutionary and ecological conditions favoring the occurrence of alliances among females, among males, and between males and females, 2) the dynamics of the three main categories of competitive alliances, called bridging, revolutionary, and conservative, 3) the developmental processes that may account for the initial formation of alliances, 4) the cognitive abilities involved in two major aspects of alliances, the recognition of one’s allies and of the allies of other individuals, and 5) the value of functional explanations of alliance behavior, namely kin selection, reciprocal altruism and mutualism. o 1995 Wiley-Liss, Inc.","container-title":"American Journal of Physical Anthropology","DOI":"10.1002/ajpa.1330380607","ISSN":"0002-9483, 1096-8644","issue":"S21","journalAbbreviation":"Am. J. Phys. Anthropol.","language":"en","page":"115-136","source":"DOI.org (Crossref)","title":"Alliances as a means of competition in primates: Evolutionary, developmental, and cognitive aspects","title-short":"Alliances as a means of competition in primates","volume":"38","author":[{"family":"Chapais","given":"Bernard"}],"issued":{"date-parts":[["1995"]]}}},{"id":5946,"uris":["http://zotero.org/users/4673489/items/VNUC552E"],"uri":["http://zotero.org/users/4673489/items/VNUC552E"],"itemData":{"id":5946,"type":"article-journal","abstract":"Dominance hierarchies are widespread in animal social groups and often have measureable effects on individual health and reproductive success. Dominance ranks are not static individual attributes, however, but instead are influenced by two independent processes: 1) changes in hierarchy membership and 2) successful challenges of higher-ranking individuals. Understanding which of these processes dominates the dynamics of rank trajectories can provide insights into fitness benefits of within-sex competition. This question has yet to be examined systematically in a wide range of taxa due to the scarcity of long-term data and a lack of appropriate methodologies for distinguishing between alternative causes of rank changes over time. Here, we expand on recent work and develop a new likelihood-based Elo rating method that facilitates the systematic assessment of rank dynamics in animal social groups, even when interaction data are sparse. We apply this method to characterize long-term rank trajectories in wild eastern chimpanzees (Pan troglodytes schweinfurthii) and find remarkable sex differences in rank dynamics, indicating that females queue for social status while males actively challenge each other to rise in rank. Further, our results suggest that natal females obtain a head start in the rank queue if they avoid dispersal, with potential fitness benefits.","container-title":"Scientific Reports","DOI":"10.1038/srep35404","ISSN":"2045-2322","issue":"1","journalAbbreviation":"Sci Rep","language":"en","page":"1-11","source":"www.nature.com","title":"Chimpanzee females queue but males compete for social status","volume":"6","author":[{"family":"Foerster","given":"Steffen"},{"family":"Franz","given":"Mathias"},{"family":"Murray","given":"Carson M."},{"family":"Gilby","given":"Ian C."},{"family":"Feldblum","given":"Joseph T."},{"family":"Walker","given":"Kara K."},{"family":"Pusey","given":"Anne E."}],"issued":{"date-parts":[["2016",10,14]]}}}],"schema":"https://github.com/citation-style-language/schema/raw/master/csl-citation.json"} </w:instrText>
      </w:r>
      <w:r w:rsidR="008508FC" w:rsidRPr="00EF35D9">
        <w:rPr>
          <w:rFonts w:ascii="Times New Roman" w:hAnsi="Times New Roman" w:cs="Times New Roman"/>
          <w:lang w:val="en-US"/>
        </w:rPr>
        <w:fldChar w:fldCharType="separate"/>
      </w:r>
      <w:r w:rsidR="000609CE" w:rsidRPr="00EF35D9">
        <w:rPr>
          <w:rFonts w:ascii="Times New Roman" w:hAnsi="Times New Roman" w:cs="Times New Roman"/>
        </w:rPr>
        <w:t>(Chapais 1995; Foerster et al. 2016)</w:t>
      </w:r>
      <w:r w:rsidR="008508FC" w:rsidRPr="00EF35D9">
        <w:rPr>
          <w:rFonts w:ascii="Times New Roman" w:hAnsi="Times New Roman" w:cs="Times New Roman"/>
          <w:lang w:val="en-US"/>
        </w:rPr>
        <w:fldChar w:fldCharType="end"/>
      </w:r>
      <w:r w:rsidR="003C7016" w:rsidRPr="00EF35D9">
        <w:rPr>
          <w:rFonts w:ascii="Times New Roman" w:hAnsi="Times New Roman" w:cs="Times New Roman"/>
          <w:lang w:val="en-US"/>
        </w:rPr>
        <w:t xml:space="preserve">. As for humans, one </w:t>
      </w:r>
      <w:r w:rsidR="00EE5135" w:rsidRPr="00EF35D9">
        <w:rPr>
          <w:rFonts w:ascii="Times New Roman" w:hAnsi="Times New Roman" w:cs="Times New Roman"/>
          <w:lang w:val="en-US"/>
        </w:rPr>
        <w:t xml:space="preserve">should be cautious not to </w:t>
      </w:r>
      <w:r w:rsidR="003C7016" w:rsidRPr="00EF35D9">
        <w:rPr>
          <w:rFonts w:ascii="Times New Roman" w:hAnsi="Times New Roman" w:cs="Times New Roman"/>
          <w:lang w:val="en-US"/>
        </w:rPr>
        <w:t xml:space="preserve">extrapolate and </w:t>
      </w:r>
      <w:r w:rsidR="00EE5135" w:rsidRPr="00EF35D9">
        <w:rPr>
          <w:rFonts w:ascii="Times New Roman" w:hAnsi="Times New Roman" w:cs="Times New Roman"/>
          <w:lang w:val="en-US"/>
        </w:rPr>
        <w:t xml:space="preserve">univocally analyze all human behavior as </w:t>
      </w:r>
      <w:r w:rsidR="005D3FDD" w:rsidRPr="00EF35D9">
        <w:rPr>
          <w:rFonts w:ascii="Times New Roman" w:hAnsi="Times New Roman" w:cs="Times New Roman"/>
          <w:lang w:val="en-US"/>
        </w:rPr>
        <w:t>ways</w:t>
      </w:r>
      <w:r w:rsidR="00EE5135" w:rsidRPr="00EF35D9">
        <w:rPr>
          <w:rFonts w:ascii="Times New Roman" w:hAnsi="Times New Roman" w:cs="Times New Roman"/>
          <w:lang w:val="en-US"/>
        </w:rPr>
        <w:t xml:space="preserve"> to </w:t>
      </w:r>
      <w:r w:rsidR="005D3FDD" w:rsidRPr="00EF35D9">
        <w:rPr>
          <w:rFonts w:ascii="Times New Roman" w:hAnsi="Times New Roman" w:cs="Times New Roman"/>
          <w:lang w:val="en-US"/>
        </w:rPr>
        <w:t>compete for</w:t>
      </w:r>
      <w:r w:rsidR="00EE5135" w:rsidRPr="00EF35D9">
        <w:rPr>
          <w:rFonts w:ascii="Times New Roman" w:hAnsi="Times New Roman" w:cs="Times New Roman"/>
          <w:lang w:val="en-US"/>
        </w:rPr>
        <w:t xml:space="preserve"> status</w:t>
      </w:r>
      <w:r w:rsidR="000E14CC" w:rsidRPr="00EF35D9">
        <w:rPr>
          <w:rFonts w:ascii="Times New Roman" w:hAnsi="Times New Roman" w:cs="Times New Roman"/>
          <w:lang w:val="en-US"/>
        </w:rPr>
        <w:t>; nonetheless,</w:t>
      </w:r>
      <w:r w:rsidR="00EE5135" w:rsidRPr="00EF35D9">
        <w:rPr>
          <w:rFonts w:ascii="Times New Roman" w:hAnsi="Times New Roman" w:cs="Times New Roman"/>
          <w:lang w:val="en-US"/>
        </w:rPr>
        <w:t xml:space="preserve"> </w:t>
      </w:r>
      <w:r w:rsidR="00C453E5" w:rsidRPr="00EF35D9">
        <w:rPr>
          <w:rFonts w:ascii="Times New Roman" w:hAnsi="Times New Roman" w:cs="Times New Roman"/>
          <w:lang w:val="en-US"/>
        </w:rPr>
        <w:t xml:space="preserve">it is fair to say that status competition </w:t>
      </w:r>
      <w:r w:rsidR="000E14CC" w:rsidRPr="00EF35D9">
        <w:rPr>
          <w:rFonts w:ascii="Times New Roman" w:hAnsi="Times New Roman" w:cs="Times New Roman"/>
          <w:lang w:val="en-US"/>
        </w:rPr>
        <w:t>seems to play</w:t>
      </w:r>
      <w:r w:rsidR="00C453E5" w:rsidRPr="00EF35D9">
        <w:rPr>
          <w:rFonts w:ascii="Times New Roman" w:hAnsi="Times New Roman" w:cs="Times New Roman"/>
          <w:lang w:val="en-US"/>
        </w:rPr>
        <w:t xml:space="preserve"> a large part in </w:t>
      </w:r>
      <w:r w:rsidR="00062C61" w:rsidRPr="00EF35D9">
        <w:rPr>
          <w:rFonts w:ascii="Times New Roman" w:hAnsi="Times New Roman" w:cs="Times New Roman"/>
          <w:lang w:val="en-US"/>
        </w:rPr>
        <w:t>driving</w:t>
      </w:r>
      <w:r w:rsidR="00C453E5" w:rsidRPr="00EF35D9">
        <w:rPr>
          <w:rFonts w:ascii="Times New Roman" w:hAnsi="Times New Roman" w:cs="Times New Roman"/>
          <w:lang w:val="en-US"/>
        </w:rPr>
        <w:t xml:space="preserve"> human behavior</w:t>
      </w:r>
      <w:r w:rsidR="00F1786E" w:rsidRPr="00EF35D9">
        <w:rPr>
          <w:rFonts w:ascii="Times New Roman" w:hAnsi="Times New Roman" w:cs="Times New Roman"/>
          <w:lang w:val="en-US"/>
        </w:rPr>
        <w:t xml:space="preserve">, </w:t>
      </w:r>
      <w:r w:rsidR="00AF7D7B" w:rsidRPr="00EF35D9">
        <w:rPr>
          <w:rFonts w:ascii="Times New Roman" w:hAnsi="Times New Roman" w:cs="Times New Roman"/>
          <w:lang w:val="en-US"/>
        </w:rPr>
        <w:t xml:space="preserve">not just among adults </w:t>
      </w:r>
      <w:r w:rsidR="00F81DD1"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2fuieu8cv6","properties":{"formattedCitation":"(von Rueden, Gurven, and Kaplan 2011)","plainCitation":"(von Rueden, Gurven, and Kaplan 2011)","noteIndex":0},"citationItems":[{"id":5893,"uris":["http://zotero.org/users/4673489/items/Y96L5GEI"],"uri":["http://zotero.org/users/4673489/items/Y96L5GEI"],"itemData":{"id":5893,"type":"article-journal","abstract":"In many human societies, high male social status associates with higher fertility, but the means by which status increases lifetime fitness have not been systematically investigated. We analyse the pathways by which male status begets reproductive success in a small-scale, Amerindian society. Men who are more likely to win a dyadic physical confrontation, i.e. dominant men, have higher intra-marital fertility for their age, and men with more community-wide influence, i.e. prestigious men, exhibit both higher intra-marital fertility and lower offspring mortality. Both forms of status elicit support from allies and deference from competitors, but high status men are not provisioned more than their peers. Prestigious but not dominant men marry wives who first give birth at earlier ages, which multivariate analysis suggests is the strongest pathway between status and fitness in this population. Furthermore, men are motivated to pursue status because of fitness gains both within and outside of marital unions: dominant and prestigious men have more in-pair surviving offspring as well as more extra-marital affairs.","container-title":"Proceedings of the Royal Society B: Biological Sciences","DOI":"10.1098/rspb.2010.2145","issue":"1715","journalAbbreviation":"Proceedings of the Royal Society B: Biological Sciences","page":"2223-2232","source":"royalsocietypublishing.org (Atypon)","title":"Why do men seek status? Fitness payoffs to dominance and prestige","title-short":"Why do men seek status?","volume":"278","author":[{"family":"Rueden","given":"Christopher","non-dropping-particle":"von"},{"family":"Gurven","given":"Michael"},{"family":"Kaplan","given":"Hillard"}],"issued":{"date-parts":[["2011",7,22]]}}}],"schema":"https://github.com/citation-style-language/schema/raw/master/csl-citation.json"} </w:instrText>
      </w:r>
      <w:r w:rsidR="00F81DD1" w:rsidRPr="00EF35D9">
        <w:rPr>
          <w:rFonts w:ascii="Times New Roman" w:hAnsi="Times New Roman" w:cs="Times New Roman"/>
          <w:lang w:val="en-US"/>
        </w:rPr>
        <w:fldChar w:fldCharType="separate"/>
      </w:r>
      <w:r w:rsidR="000609CE" w:rsidRPr="00EF35D9">
        <w:rPr>
          <w:rFonts w:ascii="Times New Roman" w:hAnsi="Times New Roman" w:cs="Times New Roman"/>
        </w:rPr>
        <w:t xml:space="preserve">(von </w:t>
      </w:r>
      <w:proofErr w:type="spellStart"/>
      <w:r w:rsidR="000609CE" w:rsidRPr="00EF35D9">
        <w:rPr>
          <w:rFonts w:ascii="Times New Roman" w:hAnsi="Times New Roman" w:cs="Times New Roman"/>
        </w:rPr>
        <w:t>Rueden</w:t>
      </w:r>
      <w:proofErr w:type="spellEnd"/>
      <w:r w:rsidR="000609CE" w:rsidRPr="00EF35D9">
        <w:rPr>
          <w:rFonts w:ascii="Times New Roman" w:hAnsi="Times New Roman" w:cs="Times New Roman"/>
        </w:rPr>
        <w:t xml:space="preserve">, </w:t>
      </w:r>
      <w:proofErr w:type="spellStart"/>
      <w:r w:rsidR="000609CE" w:rsidRPr="00EF35D9">
        <w:rPr>
          <w:rFonts w:ascii="Times New Roman" w:hAnsi="Times New Roman" w:cs="Times New Roman"/>
        </w:rPr>
        <w:t>Gurven</w:t>
      </w:r>
      <w:proofErr w:type="spellEnd"/>
      <w:r w:rsidR="000609CE" w:rsidRPr="00EF35D9">
        <w:rPr>
          <w:rFonts w:ascii="Times New Roman" w:hAnsi="Times New Roman" w:cs="Times New Roman"/>
        </w:rPr>
        <w:t>, and Kaplan 2011)</w:t>
      </w:r>
      <w:r w:rsidR="00F81DD1" w:rsidRPr="00EF35D9">
        <w:rPr>
          <w:rFonts w:ascii="Times New Roman" w:hAnsi="Times New Roman" w:cs="Times New Roman"/>
          <w:lang w:val="en-US"/>
        </w:rPr>
        <w:fldChar w:fldCharType="end"/>
      </w:r>
      <w:r w:rsidR="00F81DD1" w:rsidRPr="00EF35D9">
        <w:rPr>
          <w:rFonts w:ascii="Times New Roman" w:hAnsi="Times New Roman" w:cs="Times New Roman"/>
          <w:lang w:val="en-US"/>
        </w:rPr>
        <w:t xml:space="preserve"> but even among children</w:t>
      </w:r>
      <w:r w:rsidR="006F380E" w:rsidRPr="00EF35D9">
        <w:rPr>
          <w:rFonts w:ascii="Times New Roman" w:hAnsi="Times New Roman" w:cs="Times New Roman"/>
          <w:lang w:val="en-US"/>
        </w:rPr>
        <w:t>,</w:t>
      </w:r>
      <w:r w:rsidR="00F81DD1" w:rsidRPr="00EF35D9">
        <w:rPr>
          <w:rFonts w:ascii="Times New Roman" w:hAnsi="Times New Roman" w:cs="Times New Roman"/>
          <w:lang w:val="en-US"/>
        </w:rPr>
        <w:t xml:space="preserve"> where status competition takes the form of popularity contests and bullying</w:t>
      </w:r>
      <w:r w:rsidR="00F1786E" w:rsidRPr="00EF35D9">
        <w:rPr>
          <w:rFonts w:ascii="Times New Roman" w:hAnsi="Times New Roman" w:cs="Times New Roman"/>
          <w:lang w:val="en-US"/>
        </w:rPr>
        <w:t xml:space="preserve"> </w:t>
      </w:r>
      <w:r w:rsidR="00AF7D7B"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sdegrs42d","properties":{"formattedCitation":"(Redhead, Cheng, and O\\uc0\\u8217{}Gorman 2018)","plainCitation":"(Redhead, Cheng, and O’Gorman 2018)","noteIndex":0},"citationItems":[{"id":5880,"uris":["http://zotero.org/users/4673489/items/CT7L6UU6"],"uri":["http://zotero.org/users/4673489/items/CT7L6UU6"],"itemData":{"id":5880,"type":"chapter","container-title":"Encyclopedia of Evolutionary Psychological Science","event-place":"Cham","ISBN":"978-3-319-16999-6","language":"en","note":"DOI: 10.1007/978-3-319-16999-6_3639-1","page":"1-9","publisher":"Springer International Publishing","publisher-place":"Cham","source":"DOI.org (Crossref)","title":"Status Competition and Peer Relationships in Childhood","URL":"http://link.springer.com/10.1007/978-3-319-16999-6_3639-1","editor":[{"family":"Shackelford","given":"Todd K."},{"family":"Weekes-Shackelford","given":"Viviana A."}],"author":[{"family":"Redhead","given":"Daniel"},{"family":"Cheng","given":"Joey"},{"family":"O’Gorman","given":"Rick"}],"accessed":{"date-parts":[["2020",1,4]]},"issued":{"date-parts":[["2018"]]}}}],"schema":"https://github.com/citation-style-language/schema/raw/master/csl-citation.json"} </w:instrText>
      </w:r>
      <w:r w:rsidR="00AF7D7B" w:rsidRPr="00EF35D9">
        <w:rPr>
          <w:rFonts w:ascii="Times New Roman" w:hAnsi="Times New Roman" w:cs="Times New Roman"/>
          <w:lang w:val="en-US"/>
        </w:rPr>
        <w:fldChar w:fldCharType="separate"/>
      </w:r>
      <w:r w:rsidR="000609CE" w:rsidRPr="00EF35D9">
        <w:rPr>
          <w:rFonts w:ascii="Times New Roman" w:hAnsi="Times New Roman" w:cs="Times New Roman"/>
        </w:rPr>
        <w:t>(Redhead, Cheng, and O’Gorman 2018)</w:t>
      </w:r>
      <w:r w:rsidR="00AF7D7B" w:rsidRPr="00EF35D9">
        <w:rPr>
          <w:rFonts w:ascii="Times New Roman" w:hAnsi="Times New Roman" w:cs="Times New Roman"/>
          <w:lang w:val="en-US"/>
        </w:rPr>
        <w:fldChar w:fldCharType="end"/>
      </w:r>
      <w:r w:rsidR="00E94E53" w:rsidRPr="00EF35D9">
        <w:rPr>
          <w:rFonts w:ascii="Times New Roman" w:hAnsi="Times New Roman" w:cs="Times New Roman"/>
          <w:lang w:val="en-US"/>
        </w:rPr>
        <w:t xml:space="preserve">. </w:t>
      </w:r>
    </w:p>
    <w:p w14:paraId="24E8C86C" w14:textId="1F44C159" w:rsidR="00CD2645" w:rsidRPr="00EF35D9" w:rsidRDefault="00181C02" w:rsidP="00094C7A">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Turning towards the ethics of enhancement, </w:t>
      </w:r>
      <w:r w:rsidR="00831AB3" w:rsidRPr="00EF35D9">
        <w:rPr>
          <w:rFonts w:ascii="Times New Roman" w:hAnsi="Times New Roman" w:cs="Times New Roman"/>
          <w:lang w:val="en-US"/>
        </w:rPr>
        <w:t xml:space="preserve">in this subsection </w:t>
      </w:r>
      <w:r w:rsidR="002F6EED" w:rsidRPr="00EF35D9">
        <w:rPr>
          <w:rFonts w:ascii="Times New Roman" w:hAnsi="Times New Roman" w:cs="Times New Roman"/>
          <w:lang w:val="en-US"/>
        </w:rPr>
        <w:t xml:space="preserve">I would like </w:t>
      </w:r>
      <w:r w:rsidR="001B123A" w:rsidRPr="00EF35D9">
        <w:rPr>
          <w:rFonts w:ascii="Times New Roman" w:hAnsi="Times New Roman" w:cs="Times New Roman"/>
          <w:lang w:val="en-US"/>
        </w:rPr>
        <w:t xml:space="preserve">to </w:t>
      </w:r>
      <w:r w:rsidR="00F34BD1" w:rsidRPr="00EF35D9">
        <w:rPr>
          <w:rFonts w:ascii="Times New Roman" w:hAnsi="Times New Roman" w:cs="Times New Roman"/>
          <w:lang w:val="en-US"/>
        </w:rPr>
        <w:t>flesh out</w:t>
      </w:r>
      <w:r w:rsidR="002F6EED" w:rsidRPr="00EF35D9">
        <w:rPr>
          <w:rFonts w:ascii="Times New Roman" w:hAnsi="Times New Roman" w:cs="Times New Roman"/>
          <w:lang w:val="en-US"/>
        </w:rPr>
        <w:t xml:space="preserve"> </w:t>
      </w:r>
      <w:r w:rsidRPr="00EF35D9">
        <w:rPr>
          <w:rFonts w:ascii="Times New Roman" w:hAnsi="Times New Roman" w:cs="Times New Roman"/>
          <w:lang w:val="en-US"/>
        </w:rPr>
        <w:t>a</w:t>
      </w:r>
      <w:r w:rsidR="00D44C8A" w:rsidRPr="00EF35D9">
        <w:rPr>
          <w:rFonts w:ascii="Times New Roman" w:hAnsi="Times New Roman" w:cs="Times New Roman"/>
          <w:lang w:val="en-US"/>
        </w:rPr>
        <w:t xml:space="preserve"> relatively overlooked observation</w:t>
      </w:r>
      <w:r w:rsidR="002F6EED" w:rsidRPr="00EF35D9">
        <w:rPr>
          <w:rFonts w:ascii="Times New Roman" w:hAnsi="Times New Roman" w:cs="Times New Roman"/>
          <w:lang w:val="en-US"/>
        </w:rPr>
        <w:t>:</w:t>
      </w:r>
      <w:r w:rsidR="00D44C8A" w:rsidRPr="00EF35D9">
        <w:rPr>
          <w:rFonts w:ascii="Times New Roman" w:hAnsi="Times New Roman" w:cs="Times New Roman"/>
          <w:lang w:val="en-US"/>
        </w:rPr>
        <w:t xml:space="preserve"> ethically controversial </w:t>
      </w:r>
      <w:r w:rsidR="00055198" w:rsidRPr="00EF35D9">
        <w:rPr>
          <w:rFonts w:ascii="Times New Roman" w:hAnsi="Times New Roman" w:cs="Times New Roman"/>
          <w:lang w:val="en-US"/>
        </w:rPr>
        <w:t>enhancements</w:t>
      </w:r>
      <w:r w:rsidR="00D77316" w:rsidRPr="00EF35D9">
        <w:rPr>
          <w:rFonts w:ascii="Times New Roman" w:hAnsi="Times New Roman" w:cs="Times New Roman"/>
          <w:lang w:val="en-US"/>
        </w:rPr>
        <w:t xml:space="preserve"> </w:t>
      </w:r>
      <w:r w:rsidR="00E33E09" w:rsidRPr="00EF35D9">
        <w:rPr>
          <w:rFonts w:ascii="Times New Roman" w:hAnsi="Times New Roman" w:cs="Times New Roman"/>
          <w:lang w:val="en-US"/>
        </w:rPr>
        <w:t>are</w:t>
      </w:r>
      <w:r w:rsidR="00E0089E" w:rsidRPr="00EF35D9">
        <w:rPr>
          <w:rFonts w:ascii="Times New Roman" w:hAnsi="Times New Roman" w:cs="Times New Roman"/>
          <w:lang w:val="en-US"/>
        </w:rPr>
        <w:t xml:space="preserve"> very often</w:t>
      </w:r>
      <w:r w:rsidR="00E33E09" w:rsidRPr="00EF35D9">
        <w:rPr>
          <w:rFonts w:ascii="Times New Roman" w:hAnsi="Times New Roman" w:cs="Times New Roman"/>
          <w:lang w:val="en-US"/>
        </w:rPr>
        <w:t xml:space="preserve"> </w:t>
      </w:r>
      <w:r w:rsidR="00D76509" w:rsidRPr="00EF35D9">
        <w:rPr>
          <w:rFonts w:ascii="Times New Roman" w:hAnsi="Times New Roman" w:cs="Times New Roman"/>
          <w:i/>
          <w:iCs/>
          <w:lang w:val="en-US"/>
        </w:rPr>
        <w:t xml:space="preserve">de facto </w:t>
      </w:r>
      <w:r w:rsidR="00D76509" w:rsidRPr="00EF35D9">
        <w:rPr>
          <w:rFonts w:ascii="Times New Roman" w:hAnsi="Times New Roman" w:cs="Times New Roman"/>
          <w:lang w:val="en-US"/>
        </w:rPr>
        <w:t>e</w:t>
      </w:r>
      <w:r w:rsidR="00191274" w:rsidRPr="00EF35D9">
        <w:rPr>
          <w:rFonts w:ascii="Times New Roman" w:hAnsi="Times New Roman" w:cs="Times New Roman"/>
          <w:lang w:val="en-US"/>
        </w:rPr>
        <w:t xml:space="preserve">nhancements that </w:t>
      </w:r>
      <w:r w:rsidR="00D44C8A" w:rsidRPr="00EF35D9">
        <w:rPr>
          <w:rFonts w:ascii="Times New Roman" w:hAnsi="Times New Roman" w:cs="Times New Roman"/>
          <w:lang w:val="en-US"/>
        </w:rPr>
        <w:t xml:space="preserve">potentially </w:t>
      </w:r>
      <w:r w:rsidR="00191274" w:rsidRPr="00EF35D9">
        <w:rPr>
          <w:rFonts w:ascii="Times New Roman" w:hAnsi="Times New Roman" w:cs="Times New Roman"/>
          <w:lang w:val="en-US"/>
        </w:rPr>
        <w:t xml:space="preserve">increase status. </w:t>
      </w:r>
      <w:r w:rsidR="000D5E67" w:rsidRPr="00EF35D9">
        <w:rPr>
          <w:rFonts w:ascii="Times New Roman" w:hAnsi="Times New Roman" w:cs="Times New Roman"/>
          <w:lang w:val="en-US"/>
        </w:rPr>
        <w:t>In principle,</w:t>
      </w:r>
      <w:r w:rsidR="00FC3E44" w:rsidRPr="00EF35D9">
        <w:rPr>
          <w:rFonts w:ascii="Times New Roman" w:hAnsi="Times New Roman" w:cs="Times New Roman"/>
          <w:lang w:val="en-US"/>
        </w:rPr>
        <w:t xml:space="preserve"> adopting a broad definition,</w:t>
      </w:r>
      <w:r w:rsidR="000D5E67" w:rsidRPr="00EF35D9">
        <w:rPr>
          <w:rFonts w:ascii="Times New Roman" w:hAnsi="Times New Roman" w:cs="Times New Roman"/>
          <w:lang w:val="en-US"/>
        </w:rPr>
        <w:t xml:space="preserve"> an enhancement is simply</w:t>
      </w:r>
      <w:r w:rsidR="00B77DBB" w:rsidRPr="00EF35D9">
        <w:rPr>
          <w:rFonts w:ascii="Times New Roman" w:hAnsi="Times New Roman" w:cs="Times New Roman"/>
          <w:lang w:val="en-US"/>
        </w:rPr>
        <w:t xml:space="preserve"> any intentional alteration of an individual capacity</w:t>
      </w:r>
      <w:r w:rsidR="00FC3E44" w:rsidRPr="00EF35D9">
        <w:rPr>
          <w:rFonts w:ascii="Times New Roman" w:hAnsi="Times New Roman" w:cs="Times New Roman"/>
          <w:lang w:val="en-US"/>
        </w:rPr>
        <w:t>.</w:t>
      </w:r>
      <w:r w:rsidR="00B77DBB" w:rsidRPr="00EF35D9">
        <w:rPr>
          <w:rFonts w:ascii="Times New Roman" w:hAnsi="Times New Roman" w:cs="Times New Roman"/>
          <w:lang w:val="en-US"/>
        </w:rPr>
        <w:t xml:space="preserve"> </w:t>
      </w:r>
      <w:proofErr w:type="gramStart"/>
      <w:r w:rsidR="0029460B" w:rsidRPr="00EF35D9">
        <w:rPr>
          <w:rFonts w:ascii="Times New Roman" w:hAnsi="Times New Roman" w:cs="Times New Roman"/>
          <w:lang w:val="en-US"/>
        </w:rPr>
        <w:t>So</w:t>
      </w:r>
      <w:proofErr w:type="gramEnd"/>
      <w:r w:rsidR="0029460B" w:rsidRPr="00EF35D9">
        <w:rPr>
          <w:rFonts w:ascii="Times New Roman" w:hAnsi="Times New Roman" w:cs="Times New Roman"/>
          <w:lang w:val="en-US"/>
        </w:rPr>
        <w:t xml:space="preserve"> t</w:t>
      </w:r>
      <w:r w:rsidR="004524D8" w:rsidRPr="00EF35D9">
        <w:rPr>
          <w:rFonts w:ascii="Times New Roman" w:hAnsi="Times New Roman" w:cs="Times New Roman"/>
          <w:lang w:val="en-US"/>
        </w:rPr>
        <w:t xml:space="preserve">o take an exaggerated example: </w:t>
      </w:r>
      <w:r w:rsidR="00F5597D" w:rsidRPr="00EF35D9">
        <w:rPr>
          <w:rFonts w:ascii="Times New Roman" w:hAnsi="Times New Roman" w:cs="Times New Roman"/>
          <w:lang w:val="en-US"/>
        </w:rPr>
        <w:t xml:space="preserve">taking a pharmaceutical drug in order to be able to blink abnormally fast is an enhancement. </w:t>
      </w:r>
      <w:r w:rsidR="00B77DBB" w:rsidRPr="00EF35D9">
        <w:rPr>
          <w:rFonts w:ascii="Times New Roman" w:hAnsi="Times New Roman" w:cs="Times New Roman"/>
          <w:lang w:val="en-US"/>
        </w:rPr>
        <w:t>Y</w:t>
      </w:r>
      <w:r w:rsidR="0057559E" w:rsidRPr="00EF35D9">
        <w:rPr>
          <w:rFonts w:ascii="Times New Roman" w:hAnsi="Times New Roman" w:cs="Times New Roman"/>
          <w:lang w:val="en-US"/>
        </w:rPr>
        <w:t xml:space="preserve">et there </w:t>
      </w:r>
      <w:r w:rsidR="00906DF1" w:rsidRPr="00EF35D9">
        <w:rPr>
          <w:rFonts w:ascii="Times New Roman" w:hAnsi="Times New Roman" w:cs="Times New Roman"/>
          <w:lang w:val="en-US"/>
        </w:rPr>
        <w:t>seems to be</w:t>
      </w:r>
      <w:r w:rsidR="0057559E" w:rsidRPr="00EF35D9">
        <w:rPr>
          <w:rFonts w:ascii="Times New Roman" w:hAnsi="Times New Roman" w:cs="Times New Roman"/>
          <w:lang w:val="en-US"/>
        </w:rPr>
        <w:t xml:space="preserve"> no heated </w:t>
      </w:r>
      <w:r w:rsidR="00F5597D" w:rsidRPr="00EF35D9">
        <w:rPr>
          <w:rFonts w:ascii="Times New Roman" w:hAnsi="Times New Roman" w:cs="Times New Roman"/>
          <w:lang w:val="en-US"/>
        </w:rPr>
        <w:t>debate</w:t>
      </w:r>
      <w:r w:rsidR="0057559E" w:rsidRPr="00EF35D9">
        <w:rPr>
          <w:rFonts w:ascii="Times New Roman" w:hAnsi="Times New Roman" w:cs="Times New Roman"/>
          <w:lang w:val="en-US"/>
        </w:rPr>
        <w:t xml:space="preserve"> about the ethics of blinking enhancements</w:t>
      </w:r>
      <w:r w:rsidR="00DC7F00" w:rsidRPr="00EF35D9">
        <w:rPr>
          <w:rFonts w:ascii="Times New Roman" w:hAnsi="Times New Roman" w:cs="Times New Roman"/>
          <w:lang w:val="en-US"/>
        </w:rPr>
        <w:t>: why?</w:t>
      </w:r>
      <w:r w:rsidR="00B77DBB" w:rsidRPr="00EF35D9">
        <w:rPr>
          <w:rFonts w:ascii="Times New Roman" w:hAnsi="Times New Roman" w:cs="Times New Roman"/>
          <w:lang w:val="en-US"/>
        </w:rPr>
        <w:t xml:space="preserve"> </w:t>
      </w:r>
      <w:r w:rsidR="00DC7F00" w:rsidRPr="00EF35D9">
        <w:rPr>
          <w:rFonts w:ascii="Times New Roman" w:hAnsi="Times New Roman" w:cs="Times New Roman"/>
          <w:lang w:val="en-US"/>
        </w:rPr>
        <w:t>M</w:t>
      </w:r>
      <w:r w:rsidR="00B77DBB" w:rsidRPr="00EF35D9">
        <w:rPr>
          <w:rFonts w:ascii="Times New Roman" w:hAnsi="Times New Roman" w:cs="Times New Roman"/>
          <w:lang w:val="en-US"/>
        </w:rPr>
        <w:t xml:space="preserve">y suggestion here is that </w:t>
      </w:r>
      <w:r w:rsidR="00522A10" w:rsidRPr="00EF35D9">
        <w:rPr>
          <w:rFonts w:ascii="Times New Roman" w:hAnsi="Times New Roman" w:cs="Times New Roman"/>
          <w:lang w:val="en-US"/>
        </w:rPr>
        <w:t xml:space="preserve">blinking rapidly is </w:t>
      </w:r>
      <w:r w:rsidR="00A807FC" w:rsidRPr="00EF35D9">
        <w:rPr>
          <w:rFonts w:ascii="Times New Roman" w:hAnsi="Times New Roman" w:cs="Times New Roman"/>
          <w:lang w:val="en-US"/>
        </w:rPr>
        <w:t>irrelevant</w:t>
      </w:r>
      <w:r w:rsidR="00522A10" w:rsidRPr="00EF35D9">
        <w:rPr>
          <w:rFonts w:ascii="Times New Roman" w:hAnsi="Times New Roman" w:cs="Times New Roman"/>
          <w:lang w:val="en-US"/>
        </w:rPr>
        <w:t xml:space="preserve"> in the competition for status.</w:t>
      </w:r>
      <w:r w:rsidR="00866DB3" w:rsidRPr="00EF35D9">
        <w:rPr>
          <w:rFonts w:ascii="Times New Roman" w:hAnsi="Times New Roman" w:cs="Times New Roman"/>
          <w:lang w:val="en-US"/>
        </w:rPr>
        <w:t xml:space="preserve"> </w:t>
      </w:r>
      <w:r w:rsidR="00DB6D8A" w:rsidRPr="00EF35D9">
        <w:rPr>
          <w:rFonts w:ascii="Times New Roman" w:hAnsi="Times New Roman" w:cs="Times New Roman"/>
          <w:lang w:val="en-US"/>
        </w:rPr>
        <w:t>The enhancements</w:t>
      </w:r>
      <w:r w:rsidR="0083709B" w:rsidRPr="00EF35D9">
        <w:rPr>
          <w:rFonts w:ascii="Times New Roman" w:hAnsi="Times New Roman" w:cs="Times New Roman"/>
          <w:lang w:val="en-US"/>
        </w:rPr>
        <w:t xml:space="preserve"> that are viewed as ethically controversial are</w:t>
      </w:r>
      <w:r w:rsidR="00DB6D8A" w:rsidRPr="00EF35D9">
        <w:rPr>
          <w:rFonts w:ascii="Times New Roman" w:hAnsi="Times New Roman" w:cs="Times New Roman"/>
          <w:lang w:val="en-US"/>
        </w:rPr>
        <w:t xml:space="preserve"> </w:t>
      </w:r>
      <w:r w:rsidR="00DB6D8A" w:rsidRPr="00EF35D9">
        <w:rPr>
          <w:rFonts w:ascii="Times New Roman" w:hAnsi="Times New Roman" w:cs="Times New Roman"/>
          <w:i/>
          <w:iCs/>
          <w:lang w:val="en-US"/>
        </w:rPr>
        <w:t xml:space="preserve">often </w:t>
      </w:r>
      <w:r w:rsidR="00DB6D8A" w:rsidRPr="00EF35D9">
        <w:rPr>
          <w:rFonts w:ascii="Times New Roman" w:hAnsi="Times New Roman" w:cs="Times New Roman"/>
          <w:lang w:val="en-US"/>
        </w:rPr>
        <w:t>(perhaps not always)</w:t>
      </w:r>
      <w:r w:rsidR="00E0089E" w:rsidRPr="00EF35D9">
        <w:rPr>
          <w:rFonts w:ascii="Times New Roman" w:hAnsi="Times New Roman" w:cs="Times New Roman"/>
          <w:lang w:val="en-US"/>
        </w:rPr>
        <w:t xml:space="preserve"> </w:t>
      </w:r>
      <w:r w:rsidR="0083709B" w:rsidRPr="00EF35D9">
        <w:rPr>
          <w:rFonts w:ascii="Times New Roman" w:hAnsi="Times New Roman" w:cs="Times New Roman"/>
          <w:lang w:val="en-US"/>
        </w:rPr>
        <w:t>those that can be used for status competitions.</w:t>
      </w:r>
    </w:p>
    <w:p w14:paraId="392BEC7D" w14:textId="0D71F90C" w:rsidR="008A76C2" w:rsidRPr="00EF35D9" w:rsidRDefault="00CC23E5" w:rsidP="00094C7A">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A</w:t>
      </w:r>
      <w:r w:rsidR="006A6832" w:rsidRPr="00EF35D9">
        <w:rPr>
          <w:rFonts w:ascii="Times New Roman" w:hAnsi="Times New Roman" w:cs="Times New Roman"/>
          <w:lang w:val="en-US"/>
        </w:rPr>
        <w:t>s an illustration, consider</w:t>
      </w:r>
      <w:r w:rsidR="00162A5C" w:rsidRPr="00EF35D9">
        <w:rPr>
          <w:rFonts w:ascii="Times New Roman" w:hAnsi="Times New Roman" w:cs="Times New Roman"/>
          <w:lang w:val="en-US"/>
        </w:rPr>
        <w:t xml:space="preserve"> height enhancement. </w:t>
      </w:r>
      <w:r w:rsidR="00EA69C2" w:rsidRPr="00EF35D9">
        <w:rPr>
          <w:rFonts w:ascii="Times New Roman" w:hAnsi="Times New Roman" w:cs="Times New Roman"/>
          <w:lang w:val="en-US"/>
        </w:rPr>
        <w:t>What</w:t>
      </w:r>
      <w:r w:rsidR="00F530DC" w:rsidRPr="00EF35D9">
        <w:rPr>
          <w:rFonts w:ascii="Times New Roman" w:hAnsi="Times New Roman" w:cs="Times New Roman"/>
          <w:lang w:val="en-US"/>
        </w:rPr>
        <w:t xml:space="preserve"> has counted as ‘short’ has fluctuated considerably over history </w:t>
      </w:r>
      <w:r w:rsidR="00F530DC"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2PhMcas2","properties":{"formattedCitation":"(Steckel 1995)","plainCitation":"(Steckel 1995)","noteIndex":0},"citationItems":[{"id":6111,"uris":["http://zotero.org/users/4673489/items/4JFS2WQ2"],"uri":["http://zotero.org/users/4673489/items/4JFS2WQ2"],"itemData":{"id":6111,"type":"article-journal","archive":"JSTOR","container-title":"Journal of Economic Literature","ISSN":"0022-0515","issue":"4","page":"1903-1940","source":"JSTOR","title":"Stature and the Standard of Living","volume":"33","author":[{"family":"Steckel","given":"Richard H."}],"issued":{"date-parts":[["1995"]]}}}],"schema":"https://github.com/citation-style-language/schema/raw/master/csl-citation.json"} </w:instrText>
      </w:r>
      <w:r w:rsidR="00F530DC" w:rsidRPr="00EF35D9">
        <w:rPr>
          <w:rFonts w:ascii="Times New Roman" w:hAnsi="Times New Roman" w:cs="Times New Roman"/>
          <w:lang w:val="en-US"/>
        </w:rPr>
        <w:fldChar w:fldCharType="separate"/>
      </w:r>
      <w:r w:rsidR="00F530DC" w:rsidRPr="00EF35D9">
        <w:rPr>
          <w:rFonts w:ascii="Times New Roman" w:hAnsi="Times New Roman" w:cs="Times New Roman"/>
          <w:noProof/>
          <w:lang w:val="en-US"/>
        </w:rPr>
        <w:t>(Steckel 1995)</w:t>
      </w:r>
      <w:r w:rsidR="00F530DC" w:rsidRPr="00EF35D9">
        <w:rPr>
          <w:rFonts w:ascii="Times New Roman" w:hAnsi="Times New Roman" w:cs="Times New Roman"/>
          <w:lang w:val="en-US"/>
        </w:rPr>
        <w:fldChar w:fldCharType="end"/>
      </w:r>
      <w:r w:rsidR="00F530DC" w:rsidRPr="00EF35D9">
        <w:rPr>
          <w:rFonts w:ascii="Times New Roman" w:hAnsi="Times New Roman" w:cs="Times New Roman"/>
          <w:lang w:val="en-US"/>
        </w:rPr>
        <w:t>; t</w:t>
      </w:r>
      <w:r w:rsidR="009136F1" w:rsidRPr="00EF35D9">
        <w:rPr>
          <w:rFonts w:ascii="Times New Roman" w:hAnsi="Times New Roman" w:cs="Times New Roman"/>
          <w:lang w:val="en-US"/>
        </w:rPr>
        <w:t>he administering of human growth hormone to short children comes with all sorts of health risks</w:t>
      </w:r>
      <w:r w:rsidR="00EA69C2" w:rsidRPr="00EF35D9">
        <w:rPr>
          <w:rFonts w:ascii="Times New Roman" w:hAnsi="Times New Roman" w:cs="Times New Roman"/>
          <w:lang w:val="en-US"/>
        </w:rPr>
        <w:t>;</w:t>
      </w:r>
      <w:r w:rsidR="009136F1" w:rsidRPr="00EF35D9">
        <w:rPr>
          <w:rFonts w:ascii="Times New Roman" w:hAnsi="Times New Roman" w:cs="Times New Roman"/>
          <w:lang w:val="en-US"/>
        </w:rPr>
        <w:t xml:space="preserve"> and yet many parents are willing to consider it</w:t>
      </w:r>
      <w:r w:rsidR="00BF0FB4" w:rsidRPr="00EF35D9">
        <w:rPr>
          <w:rFonts w:ascii="Times New Roman" w:hAnsi="Times New Roman" w:cs="Times New Roman"/>
          <w:lang w:val="en-US"/>
        </w:rPr>
        <w:t xml:space="preserve">. </w:t>
      </w:r>
      <w:r w:rsidR="000379E7" w:rsidRPr="00EF35D9">
        <w:rPr>
          <w:rFonts w:ascii="Times New Roman" w:hAnsi="Times New Roman" w:cs="Times New Roman"/>
          <w:lang w:val="en-US"/>
        </w:rPr>
        <w:t xml:space="preserve">The field of ‘cosmetic endocrinology’ </w:t>
      </w:r>
      <w:r w:rsidR="000379E7"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JJROSGhZ","properties":{"formattedCitation":"(Allen 2017)","plainCitation":"(Allen 2017)","noteIndex":0},"citationItems":[{"id":5907,"uris":["http://zotero.org/users/4673489/items/3SPF3289"],"uri":["http://zotero.org/users/4673489/items/3SPF3289"],"itemData":{"id":5907,"type":"article-journal","abstract":"The advancement of “human growth hormone (hGH)-for-height” – increasing height attainment in children short for reasons other than GH deficiency – arose from intuitive, deep-seated assumptions about the disability of short stature, its improvement with hGH-mediated height gain, and the safety of escalating dosages of hGH in healthy children. Evidence challenging these assumptions now strengthens criticism of hGH-for-height as cosmetic endocrinology. To counter this characterization, collective acceptance of guidelines is needed that advise nontreatment of the vast majority of short children, support strategies that minimize treatment duration and dosage, and restrain enhancement of normal adult stature. Through a clinical case analysis, ethical issues underlying these recommendations are explored. These include duties to provide informed assent and re-assent, protect children from unnecessary treatment, consider fairness to nontreated children, and allocate healthcare resources responsibly. Informed assent for hGH-for-height should ensure awareness of modest, variable height gain expectations, limited evidence for psychosocial benefit, ongoing studies for potential posttreatment adverse effects, and options for less expensive/invasive approaches, including nontreatment and counseling. Approaching growth pro­motion in this way fosters therapeutic restraint, resists the al lure of enhancement therapy, and minimizes contributions to society’s perception that to be taller is to be better.","container-title":"Hormone Research in Paediatrics","DOI":"10.1159/000458526","ISSN":"1663-2818, 1663-2826","issue":"3","journalAbbreviation":"HRP","language":"english","note":"PMID: 28253515","page":"145-152","source":"www.karger.com","title":"Growth Promotion Ethics and the Challenge to Resist Cosmetic Endocrinology","volume":"87","author":[{"family":"Allen","given":"David B."}],"issued":{"date-parts":[["2017"]]}}}],"schema":"https://github.com/citation-style-language/schema/raw/master/csl-citation.json"} </w:instrText>
      </w:r>
      <w:r w:rsidR="000379E7" w:rsidRPr="00EF35D9">
        <w:rPr>
          <w:rFonts w:ascii="Times New Roman" w:hAnsi="Times New Roman" w:cs="Times New Roman"/>
          <w:lang w:val="en-US"/>
        </w:rPr>
        <w:fldChar w:fldCharType="separate"/>
      </w:r>
      <w:r w:rsidR="000379E7" w:rsidRPr="00EF35D9">
        <w:rPr>
          <w:rFonts w:ascii="Times New Roman" w:hAnsi="Times New Roman" w:cs="Times New Roman"/>
          <w:noProof/>
          <w:lang w:val="en-US"/>
        </w:rPr>
        <w:t>(Allen 2017)</w:t>
      </w:r>
      <w:r w:rsidR="000379E7" w:rsidRPr="00EF35D9">
        <w:rPr>
          <w:rFonts w:ascii="Times New Roman" w:hAnsi="Times New Roman" w:cs="Times New Roman"/>
          <w:lang w:val="en-US"/>
        </w:rPr>
        <w:fldChar w:fldCharType="end"/>
      </w:r>
      <w:r w:rsidR="000379E7" w:rsidRPr="00EF35D9">
        <w:rPr>
          <w:rFonts w:ascii="Times New Roman" w:hAnsi="Times New Roman" w:cs="Times New Roman"/>
          <w:lang w:val="en-US"/>
        </w:rPr>
        <w:t xml:space="preserve"> has been flourishing</w:t>
      </w:r>
      <w:r w:rsidR="00A55D17" w:rsidRPr="00EF35D9">
        <w:rPr>
          <w:rFonts w:ascii="Times New Roman" w:hAnsi="Times New Roman" w:cs="Times New Roman"/>
          <w:lang w:val="en-US"/>
        </w:rPr>
        <w:t xml:space="preserve"> because of deep-seated assumptions that short stature – even in healthy individuals without any growth hormone deficiency </w:t>
      </w:r>
      <w:r w:rsidR="00EB7ECC" w:rsidRPr="00EF35D9">
        <w:rPr>
          <w:rFonts w:ascii="Times New Roman" w:hAnsi="Times New Roman" w:cs="Times New Roman"/>
          <w:lang w:val="en-US"/>
        </w:rPr>
        <w:t>–</w:t>
      </w:r>
      <w:r w:rsidR="00A55D17" w:rsidRPr="00EF35D9">
        <w:rPr>
          <w:rFonts w:ascii="Times New Roman" w:hAnsi="Times New Roman" w:cs="Times New Roman"/>
          <w:lang w:val="en-US"/>
        </w:rPr>
        <w:t xml:space="preserve"> </w:t>
      </w:r>
      <w:r w:rsidR="00EB7ECC" w:rsidRPr="00EF35D9">
        <w:rPr>
          <w:rFonts w:ascii="Times New Roman" w:hAnsi="Times New Roman" w:cs="Times New Roman"/>
          <w:lang w:val="en-US"/>
        </w:rPr>
        <w:t>is a</w:t>
      </w:r>
      <w:r w:rsidR="003B6E69" w:rsidRPr="00EF35D9">
        <w:rPr>
          <w:rFonts w:ascii="Times New Roman" w:hAnsi="Times New Roman" w:cs="Times New Roman"/>
          <w:lang w:val="en-US"/>
        </w:rPr>
        <w:t xml:space="preserve"> kind of</w:t>
      </w:r>
      <w:r w:rsidR="00EB7ECC" w:rsidRPr="00EF35D9">
        <w:rPr>
          <w:rFonts w:ascii="Times New Roman" w:hAnsi="Times New Roman" w:cs="Times New Roman"/>
          <w:lang w:val="en-US"/>
        </w:rPr>
        <w:t xml:space="preserve"> disability. </w:t>
      </w:r>
      <w:r w:rsidR="004545A5" w:rsidRPr="00EF35D9">
        <w:rPr>
          <w:rFonts w:ascii="Times New Roman" w:hAnsi="Times New Roman" w:cs="Times New Roman"/>
          <w:lang w:val="en-US"/>
        </w:rPr>
        <w:t xml:space="preserve">Parents report wanting to enhance their child’s height for the </w:t>
      </w:r>
      <w:r w:rsidR="004545A5" w:rsidRPr="00EF35D9">
        <w:rPr>
          <w:rFonts w:ascii="Times New Roman" w:hAnsi="Times New Roman" w:cs="Times New Roman"/>
          <w:lang w:val="en-US"/>
        </w:rPr>
        <w:lastRenderedPageBreak/>
        <w:t xml:space="preserve">sake of their well-being, and to prevent any disadvantages they might have in their social life and career </w:t>
      </w:r>
      <w:r w:rsidR="00C40A68"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c8bwnhrw","properties":{"formattedCitation":"(Allen 2017)","plainCitation":"(Allen 2017)","dontUpdate":true,"noteIndex":0},"citationItems":[{"id":5907,"uris":["http://zotero.org/users/4673489/items/3SPF3289"],"uri":["http://zotero.org/users/4673489/items/3SPF3289"],"itemData":{"id":5907,"type":"article-journal","abstract":"The advancement of “human growth hormone (hGH)-for-height” – increasing height attainment in children short for reasons other than GH deficiency – arose from intuitive, deep-seated assumptions about the disability of short stature, its improvement with hGH-mediated height gain, and the safety of escalating dosages of hGH in healthy children. Evidence challenging these assumptions now strengthens criticism of hGH-for-height as cosmetic endocrinology. To counter this characterization, collective acceptance of guidelines is needed that advise nontreatment of the vast majority of short children, support strategies that minimize treatment duration and dosage, and restrain enhancement of normal adult stature. Through a clinical case analysis, ethical issues underlying these recommendations are explored. These include duties to provide informed assent and re-assent, protect children from unnecessary treatment, consider fairness to nontreated children, and allocate healthcare resources responsibly. Informed assent for hGH-for-height should ensure awareness of modest, variable height gain expectations, limited evidence for psychosocial benefit, ongoing studies for potential posttreatment adverse effects, and options for less expensive/invasive approaches, including nontreatment and counseling. Approaching growth pro­motion in this way fosters therapeutic restraint, resists the al lure of enhancement therapy, and minimizes contributions to society’s perception that to be taller is to be better.","container-title":"Hormone Research in Paediatrics","DOI":"10.1159/000458526","ISSN":"1663-2818, 1663-2826","issue":"3","journalAbbreviation":"HRP","language":"english","note":"PMID: 28253515","page":"145-152","source":"www.karger.com","title":"Growth Promotion Ethics and the Challenge to Resist Cosmetic Endocrinology","volume":"87","author":[{"family":"Allen","given":"David B."}],"issued":{"date-parts":[["2017"]]}}}],"schema":"https://github.com/citation-style-language/schema/raw/master/csl-citation.json"} </w:instrText>
      </w:r>
      <w:r w:rsidR="00C40A68" w:rsidRPr="00EF35D9">
        <w:rPr>
          <w:rFonts w:ascii="Times New Roman" w:hAnsi="Times New Roman" w:cs="Times New Roman"/>
          <w:lang w:val="en-US"/>
        </w:rPr>
        <w:fldChar w:fldCharType="separate"/>
      </w:r>
      <w:r w:rsidR="00C40A68" w:rsidRPr="00EF35D9">
        <w:rPr>
          <w:rFonts w:ascii="Times New Roman" w:hAnsi="Times New Roman" w:cs="Times New Roman"/>
          <w:noProof/>
          <w:lang w:val="en-US"/>
        </w:rPr>
        <w:t>(Allen 2017, p. 146)</w:t>
      </w:r>
      <w:r w:rsidR="00C40A68" w:rsidRPr="00EF35D9">
        <w:rPr>
          <w:rFonts w:ascii="Times New Roman" w:hAnsi="Times New Roman" w:cs="Times New Roman"/>
          <w:lang w:val="en-US"/>
        </w:rPr>
        <w:fldChar w:fldCharType="end"/>
      </w:r>
      <w:r w:rsidR="00C40A68" w:rsidRPr="00EF35D9">
        <w:rPr>
          <w:rFonts w:ascii="Times New Roman" w:hAnsi="Times New Roman" w:cs="Times New Roman"/>
          <w:lang w:val="en-US"/>
        </w:rPr>
        <w:t xml:space="preserve">. The reason for this, in light of the previous </w:t>
      </w:r>
      <w:r w:rsidR="00A633CF" w:rsidRPr="00EF35D9">
        <w:rPr>
          <w:rFonts w:ascii="Times New Roman" w:hAnsi="Times New Roman" w:cs="Times New Roman"/>
          <w:lang w:val="en-US"/>
        </w:rPr>
        <w:t>section</w:t>
      </w:r>
      <w:r w:rsidR="00C40A68" w:rsidRPr="00EF35D9">
        <w:rPr>
          <w:rFonts w:ascii="Times New Roman" w:hAnsi="Times New Roman" w:cs="Times New Roman"/>
          <w:lang w:val="en-US"/>
        </w:rPr>
        <w:t xml:space="preserve">, is </w:t>
      </w:r>
      <w:r w:rsidR="00A255AC" w:rsidRPr="00EF35D9">
        <w:rPr>
          <w:rFonts w:ascii="Times New Roman" w:hAnsi="Times New Roman" w:cs="Times New Roman"/>
          <w:lang w:val="en-US"/>
        </w:rPr>
        <w:t>painfully</w:t>
      </w:r>
      <w:r w:rsidR="00C40A68" w:rsidRPr="00EF35D9">
        <w:rPr>
          <w:rFonts w:ascii="Times New Roman" w:hAnsi="Times New Roman" w:cs="Times New Roman"/>
          <w:lang w:val="en-US"/>
        </w:rPr>
        <w:t xml:space="preserve"> obvious: </w:t>
      </w:r>
      <w:r w:rsidR="00194CE8" w:rsidRPr="00EF35D9">
        <w:rPr>
          <w:rFonts w:ascii="Times New Roman" w:hAnsi="Times New Roman" w:cs="Times New Roman"/>
          <w:lang w:val="en-US"/>
        </w:rPr>
        <w:t>being tall</w:t>
      </w:r>
      <w:r w:rsidR="00624D2C" w:rsidRPr="00EF35D9">
        <w:rPr>
          <w:rFonts w:ascii="Times New Roman" w:hAnsi="Times New Roman" w:cs="Times New Roman"/>
          <w:lang w:val="en-US"/>
        </w:rPr>
        <w:t xml:space="preserve">, </w:t>
      </w:r>
      <w:r w:rsidR="00D36B44" w:rsidRPr="00EF35D9">
        <w:rPr>
          <w:rFonts w:ascii="Times New Roman" w:hAnsi="Times New Roman" w:cs="Times New Roman"/>
          <w:lang w:val="en-US"/>
        </w:rPr>
        <w:t>as a dimension of</w:t>
      </w:r>
      <w:r w:rsidR="00624D2C" w:rsidRPr="00EF35D9">
        <w:rPr>
          <w:rFonts w:ascii="Times New Roman" w:hAnsi="Times New Roman" w:cs="Times New Roman"/>
          <w:lang w:val="en-US"/>
        </w:rPr>
        <w:t xml:space="preserve"> physical formidability, </w:t>
      </w:r>
      <w:r w:rsidR="0066331F" w:rsidRPr="00EF35D9">
        <w:rPr>
          <w:rFonts w:ascii="Times New Roman" w:hAnsi="Times New Roman" w:cs="Times New Roman"/>
          <w:lang w:val="en-US"/>
        </w:rPr>
        <w:t xml:space="preserve">is </w:t>
      </w:r>
      <w:r w:rsidR="003B359B" w:rsidRPr="00EF35D9">
        <w:rPr>
          <w:rFonts w:ascii="Times New Roman" w:hAnsi="Times New Roman" w:cs="Times New Roman"/>
          <w:lang w:val="en-US"/>
        </w:rPr>
        <w:t xml:space="preserve">unconsciously </w:t>
      </w:r>
      <w:r w:rsidR="001D11F0" w:rsidRPr="00EF35D9">
        <w:rPr>
          <w:rFonts w:ascii="Times New Roman" w:hAnsi="Times New Roman" w:cs="Times New Roman"/>
          <w:lang w:val="en-US"/>
        </w:rPr>
        <w:t>associated with</w:t>
      </w:r>
      <w:r w:rsidR="00194CE8" w:rsidRPr="00EF35D9">
        <w:rPr>
          <w:rFonts w:ascii="Times New Roman" w:hAnsi="Times New Roman" w:cs="Times New Roman"/>
          <w:lang w:val="en-US"/>
        </w:rPr>
        <w:t xml:space="preserve"> having high</w:t>
      </w:r>
      <w:r w:rsidR="001D11F0" w:rsidRPr="00EF35D9">
        <w:rPr>
          <w:rFonts w:ascii="Times New Roman" w:hAnsi="Times New Roman" w:cs="Times New Roman"/>
          <w:lang w:val="en-US"/>
        </w:rPr>
        <w:t xml:space="preserve"> status</w:t>
      </w:r>
      <w:r w:rsidR="008B714D" w:rsidRPr="00EF35D9">
        <w:rPr>
          <w:rFonts w:ascii="Times New Roman" w:hAnsi="Times New Roman" w:cs="Times New Roman"/>
          <w:lang w:val="en-US"/>
        </w:rPr>
        <w:t xml:space="preserve"> </w:t>
      </w:r>
      <w:r w:rsidR="00973542" w:rsidRPr="00EF35D9">
        <w:rPr>
          <w:rFonts w:ascii="Times New Roman" w:hAnsi="Times New Roman" w:cs="Times New Roman"/>
          <w:lang w:val="en-US"/>
        </w:rPr>
        <w:t xml:space="preserve">and hence those who are short will </w:t>
      </w:r>
      <w:r w:rsidR="00827B7E" w:rsidRPr="00EF35D9">
        <w:rPr>
          <w:rFonts w:ascii="Times New Roman" w:hAnsi="Times New Roman" w:cs="Times New Roman"/>
          <w:lang w:val="en-US"/>
        </w:rPr>
        <w:t>have to bear the full brunt of unconscious prejudices</w:t>
      </w:r>
      <w:r w:rsidR="00E32ABE" w:rsidRPr="00EF35D9">
        <w:rPr>
          <w:rFonts w:ascii="Times New Roman" w:hAnsi="Times New Roman" w:cs="Times New Roman"/>
          <w:lang w:val="en-US"/>
        </w:rPr>
        <w:t xml:space="preserve"> of others</w:t>
      </w:r>
      <w:r w:rsidR="00690274" w:rsidRPr="00EF35D9">
        <w:rPr>
          <w:rFonts w:ascii="Times New Roman" w:hAnsi="Times New Roman" w:cs="Times New Roman"/>
          <w:lang w:val="en-US"/>
        </w:rPr>
        <w:t xml:space="preserve">. </w:t>
      </w:r>
      <w:r w:rsidR="00571A3A" w:rsidRPr="00EF35D9">
        <w:rPr>
          <w:rFonts w:ascii="Times New Roman" w:hAnsi="Times New Roman" w:cs="Times New Roman"/>
          <w:lang w:val="en-US"/>
        </w:rPr>
        <w:t xml:space="preserve">This is a deep-seated psychological bias we share with many other non-human animals. </w:t>
      </w:r>
      <w:r w:rsidR="00FF7CC9" w:rsidRPr="00EF35D9">
        <w:rPr>
          <w:rFonts w:ascii="Times New Roman" w:hAnsi="Times New Roman" w:cs="Times New Roman"/>
          <w:lang w:val="en-US"/>
        </w:rPr>
        <w:t xml:space="preserve">Hence </w:t>
      </w:r>
      <w:r w:rsidR="002F194D" w:rsidRPr="00EF35D9">
        <w:rPr>
          <w:rFonts w:ascii="Times New Roman" w:hAnsi="Times New Roman" w:cs="Times New Roman"/>
          <w:lang w:val="en-US"/>
        </w:rPr>
        <w:t>some</w:t>
      </w:r>
      <w:r w:rsidR="00FF7CC9" w:rsidRPr="00EF35D9">
        <w:rPr>
          <w:rFonts w:ascii="Times New Roman" w:hAnsi="Times New Roman" w:cs="Times New Roman"/>
          <w:lang w:val="en-US"/>
        </w:rPr>
        <w:t xml:space="preserve"> judge</w:t>
      </w:r>
      <w:r w:rsidR="00571A3A" w:rsidRPr="00EF35D9">
        <w:rPr>
          <w:rFonts w:ascii="Times New Roman" w:hAnsi="Times New Roman" w:cs="Times New Roman"/>
          <w:lang w:val="en-US"/>
        </w:rPr>
        <w:t xml:space="preserve"> </w:t>
      </w:r>
      <w:r w:rsidR="00FF7CC9" w:rsidRPr="00EF35D9">
        <w:rPr>
          <w:rFonts w:ascii="Times New Roman" w:hAnsi="Times New Roman" w:cs="Times New Roman"/>
          <w:lang w:val="en-US"/>
        </w:rPr>
        <w:t>s</w:t>
      </w:r>
      <w:r w:rsidR="00F72C6C" w:rsidRPr="00EF35D9">
        <w:rPr>
          <w:rFonts w:ascii="Times New Roman" w:hAnsi="Times New Roman" w:cs="Times New Roman"/>
          <w:lang w:val="en-US"/>
        </w:rPr>
        <w:t xml:space="preserve">hort stature </w:t>
      </w:r>
      <w:r w:rsidR="002F194D" w:rsidRPr="00EF35D9">
        <w:rPr>
          <w:rFonts w:ascii="Times New Roman" w:hAnsi="Times New Roman" w:cs="Times New Roman"/>
          <w:lang w:val="en-US"/>
        </w:rPr>
        <w:t>to be</w:t>
      </w:r>
      <w:r w:rsidR="001454AC" w:rsidRPr="00EF35D9">
        <w:rPr>
          <w:rFonts w:ascii="Times New Roman" w:hAnsi="Times New Roman" w:cs="Times New Roman"/>
          <w:lang w:val="en-US"/>
        </w:rPr>
        <w:t xml:space="preserve"> </w:t>
      </w:r>
      <w:r w:rsidR="00F72C6C" w:rsidRPr="00EF35D9">
        <w:rPr>
          <w:rFonts w:ascii="Times New Roman" w:hAnsi="Times New Roman" w:cs="Times New Roman"/>
          <w:lang w:val="en-US"/>
        </w:rPr>
        <w:t xml:space="preserve">a </w:t>
      </w:r>
      <w:r w:rsidR="002F194D" w:rsidRPr="00EF35D9">
        <w:rPr>
          <w:rFonts w:ascii="Times New Roman" w:hAnsi="Times New Roman" w:cs="Times New Roman"/>
          <w:lang w:val="en-US"/>
        </w:rPr>
        <w:t>“</w:t>
      </w:r>
      <w:r w:rsidR="00F72C6C" w:rsidRPr="00EF35D9">
        <w:rPr>
          <w:rFonts w:ascii="Times New Roman" w:hAnsi="Times New Roman" w:cs="Times New Roman"/>
          <w:lang w:val="en-US"/>
        </w:rPr>
        <w:t>disability</w:t>
      </w:r>
      <w:r w:rsidR="002F194D" w:rsidRPr="00EF35D9">
        <w:rPr>
          <w:rFonts w:ascii="Times New Roman" w:hAnsi="Times New Roman" w:cs="Times New Roman"/>
          <w:lang w:val="en-US"/>
        </w:rPr>
        <w:t>”</w:t>
      </w:r>
      <w:r w:rsidR="00F72C6C" w:rsidRPr="00EF35D9">
        <w:rPr>
          <w:rFonts w:ascii="Times New Roman" w:hAnsi="Times New Roman" w:cs="Times New Roman"/>
          <w:lang w:val="en-US"/>
        </w:rPr>
        <w:t xml:space="preserve"> mainly because of </w:t>
      </w:r>
      <w:r w:rsidR="001D7F63" w:rsidRPr="00EF35D9">
        <w:rPr>
          <w:rFonts w:ascii="Times New Roman" w:hAnsi="Times New Roman" w:cs="Times New Roman"/>
          <w:lang w:val="en-US"/>
        </w:rPr>
        <w:t>evolved prejudices</w:t>
      </w:r>
      <w:r w:rsidR="00CE5808" w:rsidRPr="00EF35D9">
        <w:rPr>
          <w:rFonts w:ascii="Times New Roman" w:hAnsi="Times New Roman" w:cs="Times New Roman"/>
          <w:lang w:val="en-US"/>
        </w:rPr>
        <w:t xml:space="preserve"> against </w:t>
      </w:r>
      <w:r w:rsidR="00464A76" w:rsidRPr="00EF35D9">
        <w:rPr>
          <w:rFonts w:ascii="Times New Roman" w:hAnsi="Times New Roman" w:cs="Times New Roman"/>
          <w:lang w:val="en-US"/>
        </w:rPr>
        <w:t>short people</w:t>
      </w:r>
      <w:r w:rsidR="008A76C2" w:rsidRPr="00EF35D9">
        <w:rPr>
          <w:rFonts w:ascii="Times New Roman" w:hAnsi="Times New Roman" w:cs="Times New Roman"/>
          <w:lang w:val="en-US"/>
        </w:rPr>
        <w:t>.</w:t>
      </w:r>
      <w:r w:rsidR="00227C39" w:rsidRPr="00EF35D9">
        <w:rPr>
          <w:rFonts w:ascii="Times New Roman" w:hAnsi="Times New Roman" w:cs="Times New Roman"/>
          <w:lang w:val="en-US"/>
        </w:rPr>
        <w:t xml:space="preserve"> </w:t>
      </w:r>
    </w:p>
    <w:p w14:paraId="4FBE55D6" w14:textId="74FBB874" w:rsidR="009F3C7C" w:rsidRPr="00EF35D9" w:rsidRDefault="006165E9" w:rsidP="00094C7A">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Many of the other most contentious </w:t>
      </w:r>
      <w:r w:rsidR="00076695" w:rsidRPr="00EF35D9">
        <w:rPr>
          <w:rFonts w:ascii="Times New Roman" w:hAnsi="Times New Roman" w:cs="Times New Roman"/>
          <w:lang w:val="en-US"/>
        </w:rPr>
        <w:t xml:space="preserve">enhancement technologies </w:t>
      </w:r>
      <w:r w:rsidR="00C45330" w:rsidRPr="00EF35D9">
        <w:rPr>
          <w:rFonts w:ascii="Times New Roman" w:hAnsi="Times New Roman" w:cs="Times New Roman"/>
          <w:lang w:val="en-US"/>
        </w:rPr>
        <w:t>–</w:t>
      </w:r>
      <w:r w:rsidR="00076695" w:rsidRPr="00EF35D9">
        <w:rPr>
          <w:rFonts w:ascii="Times New Roman" w:hAnsi="Times New Roman" w:cs="Times New Roman"/>
          <w:lang w:val="en-US"/>
        </w:rPr>
        <w:t xml:space="preserve"> </w:t>
      </w:r>
      <w:r w:rsidR="00470D48" w:rsidRPr="00EF35D9">
        <w:rPr>
          <w:rFonts w:ascii="Times New Roman" w:hAnsi="Times New Roman" w:cs="Times New Roman"/>
          <w:lang w:val="en-US"/>
        </w:rPr>
        <w:t xml:space="preserve">performance enhancing drugs, </w:t>
      </w:r>
      <w:r w:rsidR="0071723B" w:rsidRPr="00EF35D9">
        <w:rPr>
          <w:rFonts w:ascii="Times New Roman" w:hAnsi="Times New Roman" w:cs="Times New Roman"/>
          <w:lang w:val="en-US"/>
        </w:rPr>
        <w:t>e</w:t>
      </w:r>
      <w:r w:rsidR="004E7E57" w:rsidRPr="00EF35D9">
        <w:rPr>
          <w:rFonts w:ascii="Times New Roman" w:hAnsi="Times New Roman" w:cs="Times New Roman"/>
          <w:lang w:val="en-US"/>
        </w:rPr>
        <w:t>nhancements of muscle mass</w:t>
      </w:r>
      <w:r w:rsidR="00AC03B2" w:rsidRPr="00EF35D9">
        <w:rPr>
          <w:rFonts w:ascii="Times New Roman" w:hAnsi="Times New Roman" w:cs="Times New Roman"/>
          <w:lang w:val="en-US"/>
        </w:rPr>
        <w:t xml:space="preserve"> – are </w:t>
      </w:r>
      <w:r w:rsidR="00E43B44" w:rsidRPr="00EF35D9">
        <w:rPr>
          <w:rFonts w:ascii="Times New Roman" w:hAnsi="Times New Roman" w:cs="Times New Roman"/>
          <w:lang w:val="en-US"/>
        </w:rPr>
        <w:t xml:space="preserve">related to an enhancement of status. </w:t>
      </w:r>
      <w:r w:rsidR="00880DDF" w:rsidRPr="00EF35D9">
        <w:rPr>
          <w:rFonts w:ascii="Times New Roman" w:hAnsi="Times New Roman" w:cs="Times New Roman"/>
          <w:lang w:val="en-US"/>
        </w:rPr>
        <w:t>Enhancements of muscle mass</w:t>
      </w:r>
      <w:r w:rsidR="00F1078A" w:rsidRPr="00EF35D9">
        <w:rPr>
          <w:rFonts w:ascii="Times New Roman" w:hAnsi="Times New Roman" w:cs="Times New Roman"/>
          <w:lang w:val="en-US"/>
        </w:rPr>
        <w:t xml:space="preserve"> are another example of </w:t>
      </w:r>
      <w:r w:rsidR="00DC209D" w:rsidRPr="00EF35D9">
        <w:rPr>
          <w:rFonts w:ascii="Times New Roman" w:hAnsi="Times New Roman" w:cs="Times New Roman"/>
          <w:lang w:val="en-US"/>
        </w:rPr>
        <w:t>increasing one’s physical formidability</w:t>
      </w:r>
      <w:r w:rsidR="00022C4E" w:rsidRPr="00EF35D9">
        <w:rPr>
          <w:rFonts w:ascii="Times New Roman" w:hAnsi="Times New Roman" w:cs="Times New Roman"/>
          <w:lang w:val="en-US"/>
        </w:rPr>
        <w:t>, and in turn one’s perceived dominance status.</w:t>
      </w:r>
      <w:r w:rsidR="002719FA" w:rsidRPr="00EF35D9">
        <w:rPr>
          <w:rFonts w:ascii="Times New Roman" w:hAnsi="Times New Roman" w:cs="Times New Roman"/>
          <w:lang w:val="en-US"/>
        </w:rPr>
        <w:t xml:space="preserve"> It is doubtful that </w:t>
      </w:r>
      <w:r w:rsidR="00BC317D" w:rsidRPr="00EF35D9">
        <w:rPr>
          <w:rFonts w:ascii="Times New Roman" w:hAnsi="Times New Roman" w:cs="Times New Roman"/>
          <w:lang w:val="en-US"/>
        </w:rPr>
        <w:t>athlete</w:t>
      </w:r>
      <w:r w:rsidR="002719FA" w:rsidRPr="00EF35D9">
        <w:rPr>
          <w:rFonts w:ascii="Times New Roman" w:hAnsi="Times New Roman" w:cs="Times New Roman"/>
          <w:lang w:val="en-US"/>
        </w:rPr>
        <w:t>s</w:t>
      </w:r>
      <w:r w:rsidR="00A42CC7" w:rsidRPr="00EF35D9">
        <w:rPr>
          <w:rFonts w:ascii="Times New Roman" w:hAnsi="Times New Roman" w:cs="Times New Roman"/>
          <w:lang w:val="en-US"/>
        </w:rPr>
        <w:t xml:space="preserve"> would be interested in </w:t>
      </w:r>
      <w:r w:rsidR="00BC317D" w:rsidRPr="00EF35D9">
        <w:rPr>
          <w:rFonts w:ascii="Times New Roman" w:hAnsi="Times New Roman" w:cs="Times New Roman"/>
          <w:lang w:val="en-US"/>
        </w:rPr>
        <w:t xml:space="preserve">taking dangerous substances to </w:t>
      </w:r>
      <w:r w:rsidR="00ED6C64" w:rsidRPr="00EF35D9">
        <w:rPr>
          <w:rFonts w:ascii="Times New Roman" w:hAnsi="Times New Roman" w:cs="Times New Roman"/>
          <w:lang w:val="en-US"/>
        </w:rPr>
        <w:t>run or cycl</w:t>
      </w:r>
      <w:r w:rsidR="00BC317D" w:rsidRPr="00EF35D9">
        <w:rPr>
          <w:rFonts w:ascii="Times New Roman" w:hAnsi="Times New Roman" w:cs="Times New Roman"/>
          <w:lang w:val="en-US"/>
        </w:rPr>
        <w:t>e</w:t>
      </w:r>
      <w:r w:rsidR="00ED6C64" w:rsidRPr="00EF35D9">
        <w:rPr>
          <w:rFonts w:ascii="Times New Roman" w:hAnsi="Times New Roman" w:cs="Times New Roman"/>
          <w:lang w:val="en-US"/>
        </w:rPr>
        <w:t xml:space="preserve"> faster</w:t>
      </w:r>
      <w:r w:rsidR="00F43F91" w:rsidRPr="00EF35D9">
        <w:rPr>
          <w:rFonts w:ascii="Times New Roman" w:hAnsi="Times New Roman" w:cs="Times New Roman"/>
          <w:lang w:val="en-US"/>
        </w:rPr>
        <w:t xml:space="preserve"> if there </w:t>
      </w:r>
      <w:r w:rsidR="005D6C07" w:rsidRPr="00EF35D9">
        <w:rPr>
          <w:rFonts w:ascii="Times New Roman" w:hAnsi="Times New Roman" w:cs="Times New Roman"/>
          <w:lang w:val="en-US"/>
        </w:rPr>
        <w:t>were</w:t>
      </w:r>
      <w:r w:rsidR="00F43F91" w:rsidRPr="00EF35D9">
        <w:rPr>
          <w:rFonts w:ascii="Times New Roman" w:hAnsi="Times New Roman" w:cs="Times New Roman"/>
          <w:lang w:val="en-US"/>
        </w:rPr>
        <w:t xml:space="preserve"> not significant prestige </w:t>
      </w:r>
      <w:r w:rsidR="00DA46AE" w:rsidRPr="00EF35D9">
        <w:rPr>
          <w:rFonts w:ascii="Times New Roman" w:hAnsi="Times New Roman" w:cs="Times New Roman"/>
          <w:lang w:val="en-US"/>
        </w:rPr>
        <w:t xml:space="preserve">(and power, in the form of money) </w:t>
      </w:r>
      <w:r w:rsidR="00F43F91" w:rsidRPr="00EF35D9">
        <w:rPr>
          <w:rFonts w:ascii="Times New Roman" w:hAnsi="Times New Roman" w:cs="Times New Roman"/>
          <w:lang w:val="en-US"/>
        </w:rPr>
        <w:t xml:space="preserve">to be earned with winning athletic competitions. </w:t>
      </w:r>
    </w:p>
    <w:p w14:paraId="53EFD160" w14:textId="6799E625" w:rsidR="00A457F5" w:rsidRPr="00EF35D9" w:rsidRDefault="005200E3" w:rsidP="00094C7A">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Note that not all bodily enhancements </w:t>
      </w:r>
      <w:r w:rsidR="00DF40E7" w:rsidRPr="00EF35D9">
        <w:rPr>
          <w:rFonts w:ascii="Times New Roman" w:hAnsi="Times New Roman" w:cs="Times New Roman"/>
          <w:lang w:val="en-US"/>
        </w:rPr>
        <w:t xml:space="preserve">directly enhance status. </w:t>
      </w:r>
      <w:r w:rsidR="00325474" w:rsidRPr="00EF35D9">
        <w:rPr>
          <w:rFonts w:ascii="Times New Roman" w:hAnsi="Times New Roman" w:cs="Times New Roman"/>
          <w:lang w:val="en-US"/>
        </w:rPr>
        <w:t>For s</w:t>
      </w:r>
      <w:r w:rsidR="009A5DF4" w:rsidRPr="00EF35D9">
        <w:rPr>
          <w:rFonts w:ascii="Times New Roman" w:hAnsi="Times New Roman" w:cs="Times New Roman"/>
          <w:lang w:val="en-US"/>
        </w:rPr>
        <w:t xml:space="preserve">ome </w:t>
      </w:r>
      <w:r w:rsidR="00135786" w:rsidRPr="00EF35D9">
        <w:rPr>
          <w:rFonts w:ascii="Times New Roman" w:hAnsi="Times New Roman" w:cs="Times New Roman"/>
          <w:lang w:val="en-US"/>
        </w:rPr>
        <w:t>enhancement</w:t>
      </w:r>
      <w:r w:rsidR="005A256E" w:rsidRPr="00EF35D9">
        <w:rPr>
          <w:rFonts w:ascii="Times New Roman" w:hAnsi="Times New Roman" w:cs="Times New Roman"/>
          <w:lang w:val="en-US"/>
        </w:rPr>
        <w:t xml:space="preserve"> interventions</w:t>
      </w:r>
      <w:r w:rsidR="00135786" w:rsidRPr="00EF35D9">
        <w:rPr>
          <w:rFonts w:ascii="Times New Roman" w:hAnsi="Times New Roman" w:cs="Times New Roman"/>
          <w:lang w:val="en-US"/>
        </w:rPr>
        <w:t xml:space="preserve"> (</w:t>
      </w:r>
      <w:r w:rsidR="009A7C34" w:rsidRPr="00EF35D9">
        <w:rPr>
          <w:rFonts w:ascii="Times New Roman" w:hAnsi="Times New Roman" w:cs="Times New Roman"/>
          <w:lang w:val="en-US"/>
        </w:rPr>
        <w:t xml:space="preserve">again, </w:t>
      </w:r>
      <w:r w:rsidR="00135786" w:rsidRPr="00EF35D9">
        <w:rPr>
          <w:rFonts w:ascii="Times New Roman" w:hAnsi="Times New Roman" w:cs="Times New Roman"/>
          <w:lang w:val="en-US"/>
        </w:rPr>
        <w:t>defined broadly)</w:t>
      </w:r>
      <w:r w:rsidR="004C7B47" w:rsidRPr="00EF35D9">
        <w:rPr>
          <w:rFonts w:ascii="Times New Roman" w:hAnsi="Times New Roman" w:cs="Times New Roman"/>
          <w:lang w:val="en-US"/>
        </w:rPr>
        <w:t>, the</w:t>
      </w:r>
      <w:r w:rsidR="00135786" w:rsidRPr="00EF35D9">
        <w:rPr>
          <w:rFonts w:ascii="Times New Roman" w:hAnsi="Times New Roman" w:cs="Times New Roman"/>
          <w:lang w:val="en-US"/>
        </w:rPr>
        <w:t xml:space="preserve"> </w:t>
      </w:r>
      <w:r w:rsidR="0088339D" w:rsidRPr="00EF35D9">
        <w:rPr>
          <w:rFonts w:ascii="Times New Roman" w:hAnsi="Times New Roman" w:cs="Times New Roman"/>
          <w:lang w:val="en-US"/>
        </w:rPr>
        <w:t xml:space="preserve">aim </w:t>
      </w:r>
      <w:r w:rsidR="004C7B47" w:rsidRPr="00EF35D9">
        <w:rPr>
          <w:rFonts w:ascii="Times New Roman" w:hAnsi="Times New Roman" w:cs="Times New Roman"/>
          <w:lang w:val="en-US"/>
        </w:rPr>
        <w:t xml:space="preserve">seems to lie squarely </w:t>
      </w:r>
      <w:r w:rsidR="00871CA0" w:rsidRPr="00EF35D9">
        <w:rPr>
          <w:rFonts w:ascii="Times New Roman" w:hAnsi="Times New Roman" w:cs="Times New Roman"/>
          <w:lang w:val="en-US"/>
        </w:rPr>
        <w:t>in</w:t>
      </w:r>
      <w:r w:rsidR="0088339D" w:rsidRPr="00EF35D9">
        <w:rPr>
          <w:rFonts w:ascii="Times New Roman" w:hAnsi="Times New Roman" w:cs="Times New Roman"/>
          <w:lang w:val="en-US"/>
        </w:rPr>
        <w:t xml:space="preserve"> health </w:t>
      </w:r>
      <w:r w:rsidR="004C7B47" w:rsidRPr="00EF35D9">
        <w:rPr>
          <w:rFonts w:ascii="Times New Roman" w:hAnsi="Times New Roman" w:cs="Times New Roman"/>
          <w:lang w:val="en-US"/>
        </w:rPr>
        <w:t>and not status:</w:t>
      </w:r>
      <w:r w:rsidR="00417C3D" w:rsidRPr="00EF35D9">
        <w:rPr>
          <w:rFonts w:ascii="Times New Roman" w:hAnsi="Times New Roman" w:cs="Times New Roman"/>
          <w:lang w:val="en-US"/>
        </w:rPr>
        <w:t xml:space="preserve"> vaccinations to stimulate adaptive immunity, or</w:t>
      </w:r>
      <w:r w:rsidR="00D26DFD" w:rsidRPr="00EF35D9">
        <w:rPr>
          <w:rFonts w:ascii="Times New Roman" w:hAnsi="Times New Roman" w:cs="Times New Roman"/>
          <w:lang w:val="en-US"/>
        </w:rPr>
        <w:t xml:space="preserve"> </w:t>
      </w:r>
      <w:r w:rsidR="009C1722" w:rsidRPr="00EF35D9">
        <w:rPr>
          <w:rFonts w:ascii="Times New Roman" w:hAnsi="Times New Roman" w:cs="Times New Roman"/>
          <w:lang w:val="en-US"/>
        </w:rPr>
        <w:t>glasses to correct for myopia</w:t>
      </w:r>
      <w:r w:rsidR="000B097B" w:rsidRPr="00EF35D9">
        <w:rPr>
          <w:rFonts w:ascii="Times New Roman" w:hAnsi="Times New Roman" w:cs="Times New Roman"/>
          <w:lang w:val="en-US"/>
        </w:rPr>
        <w:t>.</w:t>
      </w:r>
      <w:r w:rsidR="00D42D34" w:rsidRPr="00EF35D9">
        <w:rPr>
          <w:rStyle w:val="FootnoteReference"/>
          <w:rFonts w:ascii="Times New Roman" w:hAnsi="Times New Roman" w:cs="Times New Roman"/>
          <w:lang w:val="en-US"/>
        </w:rPr>
        <w:footnoteReference w:id="5"/>
      </w:r>
      <w:r w:rsidR="00A5601D" w:rsidRPr="00EF35D9">
        <w:rPr>
          <w:rFonts w:ascii="Times New Roman" w:hAnsi="Times New Roman" w:cs="Times New Roman"/>
          <w:lang w:val="en-US"/>
        </w:rPr>
        <w:t xml:space="preserve"> </w:t>
      </w:r>
      <w:r w:rsidR="00B07A89" w:rsidRPr="00EF35D9">
        <w:rPr>
          <w:rFonts w:ascii="Times New Roman" w:hAnsi="Times New Roman" w:cs="Times New Roman"/>
          <w:lang w:val="en-US"/>
        </w:rPr>
        <w:t>Another</w:t>
      </w:r>
      <w:r w:rsidRPr="00EF35D9">
        <w:rPr>
          <w:rFonts w:ascii="Times New Roman" w:hAnsi="Times New Roman" w:cs="Times New Roman"/>
          <w:lang w:val="en-US"/>
        </w:rPr>
        <w:t xml:space="preserve"> separate category of enhancements, including various kinds of cosmetic enhancement, aim to enhance sexual attractiveness and hence concern the competition for mates</w:t>
      </w:r>
      <w:r w:rsidR="0013292E" w:rsidRPr="00EF35D9">
        <w:rPr>
          <w:rFonts w:ascii="Times New Roman" w:hAnsi="Times New Roman" w:cs="Times New Roman"/>
          <w:lang w:val="en-US"/>
        </w:rPr>
        <w:t>, which is related but distinct from the competition for status</w:t>
      </w:r>
      <w:r w:rsidRPr="00EF35D9">
        <w:rPr>
          <w:rFonts w:ascii="Times New Roman" w:hAnsi="Times New Roman" w:cs="Times New Roman"/>
          <w:lang w:val="en-US"/>
        </w:rPr>
        <w:t>.</w:t>
      </w:r>
      <w:r w:rsidR="005C743A" w:rsidRPr="00EF35D9">
        <w:rPr>
          <w:rFonts w:ascii="Times New Roman" w:hAnsi="Times New Roman" w:cs="Times New Roman"/>
          <w:lang w:val="en-US"/>
        </w:rPr>
        <w:t xml:space="preserve"> Yet </w:t>
      </w:r>
      <w:r w:rsidR="00461F24" w:rsidRPr="00EF35D9">
        <w:rPr>
          <w:rFonts w:ascii="Times New Roman" w:hAnsi="Times New Roman" w:cs="Times New Roman"/>
          <w:lang w:val="en-US"/>
        </w:rPr>
        <w:t>neither cosmetic</w:t>
      </w:r>
      <w:r w:rsidR="005C743A" w:rsidRPr="00EF35D9">
        <w:rPr>
          <w:rFonts w:ascii="Times New Roman" w:hAnsi="Times New Roman" w:cs="Times New Roman"/>
          <w:lang w:val="en-US"/>
        </w:rPr>
        <w:t xml:space="preserve"> enhancements</w:t>
      </w:r>
      <w:r w:rsidR="00461F24" w:rsidRPr="00EF35D9">
        <w:rPr>
          <w:rFonts w:ascii="Times New Roman" w:hAnsi="Times New Roman" w:cs="Times New Roman"/>
          <w:lang w:val="en-US"/>
        </w:rPr>
        <w:t xml:space="preserve"> nor therapeutic interventions </w:t>
      </w:r>
      <w:r w:rsidR="001C0699" w:rsidRPr="00EF35D9">
        <w:rPr>
          <w:rFonts w:ascii="Times New Roman" w:hAnsi="Times New Roman" w:cs="Times New Roman"/>
          <w:lang w:val="en-US"/>
        </w:rPr>
        <w:t>seem to be</w:t>
      </w:r>
      <w:r w:rsidR="00FA565F" w:rsidRPr="00EF35D9">
        <w:rPr>
          <w:rFonts w:ascii="Times New Roman" w:hAnsi="Times New Roman" w:cs="Times New Roman"/>
          <w:lang w:val="en-US"/>
        </w:rPr>
        <w:t xml:space="preserve"> </w:t>
      </w:r>
      <w:r w:rsidR="00EC62FC" w:rsidRPr="00EF35D9">
        <w:rPr>
          <w:rFonts w:ascii="Times New Roman" w:hAnsi="Times New Roman" w:cs="Times New Roman"/>
          <w:lang w:val="en-US"/>
        </w:rPr>
        <w:t xml:space="preserve">the focal point of </w:t>
      </w:r>
      <w:r w:rsidR="001C0699" w:rsidRPr="00EF35D9">
        <w:rPr>
          <w:rFonts w:ascii="Times New Roman" w:hAnsi="Times New Roman" w:cs="Times New Roman"/>
          <w:lang w:val="en-US"/>
        </w:rPr>
        <w:t>ethical debate</w:t>
      </w:r>
      <w:r w:rsidR="00566EC0" w:rsidRPr="00EF35D9">
        <w:rPr>
          <w:rFonts w:ascii="Times New Roman" w:hAnsi="Times New Roman" w:cs="Times New Roman"/>
          <w:lang w:val="en-US"/>
        </w:rPr>
        <w:t>.</w:t>
      </w:r>
    </w:p>
    <w:p w14:paraId="32403986" w14:textId="32DACE0E" w:rsidR="004109DB" w:rsidRPr="00EF35D9" w:rsidRDefault="00C60B42" w:rsidP="00071F6A">
      <w:pPr>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T</w:t>
      </w:r>
      <w:r w:rsidR="00C24520" w:rsidRPr="00EF35D9">
        <w:rPr>
          <w:rFonts w:ascii="Times New Roman" w:hAnsi="Times New Roman" w:cs="Times New Roman"/>
          <w:lang w:val="en-US"/>
        </w:rPr>
        <w:t>he</w:t>
      </w:r>
      <w:r w:rsidR="00082E69" w:rsidRPr="00EF35D9">
        <w:rPr>
          <w:rFonts w:ascii="Times New Roman" w:hAnsi="Times New Roman" w:cs="Times New Roman"/>
          <w:lang w:val="en-US"/>
        </w:rPr>
        <w:t xml:space="preserve"> category of</w:t>
      </w:r>
      <w:r w:rsidR="00C24520" w:rsidRPr="00EF35D9">
        <w:rPr>
          <w:rFonts w:ascii="Times New Roman" w:hAnsi="Times New Roman" w:cs="Times New Roman"/>
          <w:lang w:val="en-US"/>
        </w:rPr>
        <w:t xml:space="preserve"> enhancement</w:t>
      </w:r>
      <w:r w:rsidR="00082E69" w:rsidRPr="00EF35D9">
        <w:rPr>
          <w:rFonts w:ascii="Times New Roman" w:hAnsi="Times New Roman" w:cs="Times New Roman"/>
          <w:lang w:val="en-US"/>
        </w:rPr>
        <w:t xml:space="preserve"> technology </w:t>
      </w:r>
      <w:r w:rsidR="003E66A8" w:rsidRPr="00EF35D9">
        <w:rPr>
          <w:rFonts w:ascii="Times New Roman" w:hAnsi="Times New Roman" w:cs="Times New Roman"/>
          <w:lang w:val="en-US"/>
        </w:rPr>
        <w:t>that is</w:t>
      </w:r>
      <w:r w:rsidR="00855274" w:rsidRPr="00EF35D9">
        <w:rPr>
          <w:rFonts w:ascii="Times New Roman" w:hAnsi="Times New Roman" w:cs="Times New Roman"/>
          <w:lang w:val="en-US"/>
        </w:rPr>
        <w:t xml:space="preserve">, arguably, </w:t>
      </w:r>
      <w:r w:rsidR="00B74E09" w:rsidRPr="00EF35D9">
        <w:rPr>
          <w:rFonts w:ascii="Times New Roman" w:hAnsi="Times New Roman" w:cs="Times New Roman"/>
          <w:lang w:val="en-US"/>
        </w:rPr>
        <w:t xml:space="preserve">the </w:t>
      </w:r>
      <w:r w:rsidR="003E66A8" w:rsidRPr="00EF35D9">
        <w:rPr>
          <w:rFonts w:ascii="Times New Roman" w:hAnsi="Times New Roman" w:cs="Times New Roman"/>
          <w:lang w:val="en-US"/>
        </w:rPr>
        <w:t>most ethically controversial</w:t>
      </w:r>
      <w:r w:rsidR="008E773E" w:rsidRPr="00EF35D9">
        <w:rPr>
          <w:rFonts w:ascii="Times New Roman" w:hAnsi="Times New Roman" w:cs="Times New Roman"/>
          <w:lang w:val="en-US"/>
        </w:rPr>
        <w:t xml:space="preserve">, and at the same time the </w:t>
      </w:r>
      <w:r w:rsidR="003E66A8" w:rsidRPr="00EF35D9">
        <w:rPr>
          <w:rFonts w:ascii="Times New Roman" w:hAnsi="Times New Roman" w:cs="Times New Roman"/>
          <w:lang w:val="en-US"/>
        </w:rPr>
        <w:t>directly related to status</w:t>
      </w:r>
      <w:r w:rsidR="00495F7A" w:rsidRPr="00EF35D9">
        <w:rPr>
          <w:rFonts w:ascii="Times New Roman" w:hAnsi="Times New Roman" w:cs="Times New Roman"/>
          <w:lang w:val="en-US"/>
        </w:rPr>
        <w:t>,</w:t>
      </w:r>
      <w:r w:rsidR="003E66A8" w:rsidRPr="00EF35D9">
        <w:rPr>
          <w:rFonts w:ascii="Times New Roman" w:hAnsi="Times New Roman" w:cs="Times New Roman"/>
          <w:lang w:val="en-US"/>
        </w:rPr>
        <w:t xml:space="preserve"> is </w:t>
      </w:r>
      <w:r w:rsidR="00C24520" w:rsidRPr="00EF35D9">
        <w:rPr>
          <w:rFonts w:ascii="Times New Roman" w:hAnsi="Times New Roman" w:cs="Times New Roman"/>
          <w:lang w:val="en-US"/>
        </w:rPr>
        <w:t>cognitive enhancement</w:t>
      </w:r>
      <w:r w:rsidR="00855274" w:rsidRPr="00EF35D9">
        <w:rPr>
          <w:rFonts w:ascii="Times New Roman" w:hAnsi="Times New Roman" w:cs="Times New Roman"/>
          <w:lang w:val="en-US"/>
        </w:rPr>
        <w:t xml:space="preserve">. </w:t>
      </w:r>
      <w:r w:rsidR="00DD687C" w:rsidRPr="00EF35D9">
        <w:rPr>
          <w:rFonts w:ascii="Times New Roman" w:hAnsi="Times New Roman" w:cs="Times New Roman"/>
          <w:lang w:val="en-US"/>
        </w:rPr>
        <w:t>W</w:t>
      </w:r>
      <w:r w:rsidR="00C24520" w:rsidRPr="00EF35D9">
        <w:rPr>
          <w:rFonts w:ascii="Times New Roman" w:hAnsi="Times New Roman" w:cs="Times New Roman"/>
          <w:lang w:val="en-US"/>
        </w:rPr>
        <w:t>hether through pharmaceutical means, or through increasing the intelligence of one’s offspring through embryo selection</w:t>
      </w:r>
      <w:r w:rsidR="003575E4" w:rsidRPr="00EF35D9">
        <w:rPr>
          <w:rFonts w:ascii="Times New Roman" w:hAnsi="Times New Roman" w:cs="Times New Roman"/>
          <w:lang w:val="en-US"/>
        </w:rPr>
        <w:t xml:space="preserve">, cognitive enhancement </w:t>
      </w:r>
      <w:r w:rsidR="004109DB" w:rsidRPr="00EF35D9">
        <w:rPr>
          <w:rFonts w:ascii="Times New Roman" w:hAnsi="Times New Roman" w:cs="Times New Roman"/>
          <w:lang w:val="en-US"/>
        </w:rPr>
        <w:t>raises the spect</w:t>
      </w:r>
      <w:r w:rsidR="00EB7E76" w:rsidRPr="00EF35D9">
        <w:rPr>
          <w:rFonts w:ascii="Times New Roman" w:hAnsi="Times New Roman" w:cs="Times New Roman"/>
          <w:lang w:val="en-US"/>
        </w:rPr>
        <w:t>er</w:t>
      </w:r>
      <w:r w:rsidR="004109DB" w:rsidRPr="00EF35D9">
        <w:rPr>
          <w:rFonts w:ascii="Times New Roman" w:hAnsi="Times New Roman" w:cs="Times New Roman"/>
          <w:lang w:val="en-US"/>
        </w:rPr>
        <w:t xml:space="preserve"> of the original </w:t>
      </w:r>
      <w:r w:rsidR="00204F0A" w:rsidRPr="00EF35D9">
        <w:rPr>
          <w:rFonts w:ascii="Times New Roman" w:hAnsi="Times New Roman" w:cs="Times New Roman"/>
          <w:lang w:val="en-US"/>
        </w:rPr>
        <w:t xml:space="preserve">population </w:t>
      </w:r>
      <w:r w:rsidR="004109DB" w:rsidRPr="00EF35D9">
        <w:rPr>
          <w:rFonts w:ascii="Times New Roman" w:hAnsi="Times New Roman" w:cs="Times New Roman"/>
          <w:lang w:val="en-US"/>
        </w:rPr>
        <w:t>eugenics</w:t>
      </w:r>
      <w:r w:rsidR="00532B08" w:rsidRPr="00EF35D9">
        <w:rPr>
          <w:rFonts w:ascii="Times New Roman" w:hAnsi="Times New Roman" w:cs="Times New Roman"/>
          <w:lang w:val="en-US"/>
        </w:rPr>
        <w:t xml:space="preserve">, which aimed at </w:t>
      </w:r>
      <w:r w:rsidR="003B4ADF" w:rsidRPr="00EF35D9">
        <w:rPr>
          <w:rFonts w:ascii="Times New Roman" w:hAnsi="Times New Roman" w:cs="Times New Roman"/>
          <w:lang w:val="en-US"/>
        </w:rPr>
        <w:t xml:space="preserve">increasing the fitness of the most intelligent and </w:t>
      </w:r>
      <w:r w:rsidR="00FD4554" w:rsidRPr="00EF35D9">
        <w:rPr>
          <w:rFonts w:ascii="Times New Roman" w:hAnsi="Times New Roman" w:cs="Times New Roman"/>
          <w:lang w:val="en-US"/>
        </w:rPr>
        <w:t>discouraging</w:t>
      </w:r>
      <w:r w:rsidR="000C7312" w:rsidRPr="00EF35D9">
        <w:rPr>
          <w:rFonts w:ascii="Times New Roman" w:hAnsi="Times New Roman" w:cs="Times New Roman"/>
          <w:lang w:val="en-US"/>
        </w:rPr>
        <w:t xml:space="preserve"> reproduction</w:t>
      </w:r>
      <w:r w:rsidR="00711328" w:rsidRPr="00EF35D9">
        <w:rPr>
          <w:rFonts w:ascii="Times New Roman" w:hAnsi="Times New Roman" w:cs="Times New Roman"/>
          <w:lang w:val="en-US"/>
        </w:rPr>
        <w:t xml:space="preserve"> </w:t>
      </w:r>
      <w:r w:rsidR="00FD6161" w:rsidRPr="00EF35D9">
        <w:rPr>
          <w:rFonts w:ascii="Times New Roman" w:hAnsi="Times New Roman" w:cs="Times New Roman"/>
          <w:lang w:val="en-US"/>
        </w:rPr>
        <w:t xml:space="preserve">(or preventing </w:t>
      </w:r>
      <w:r w:rsidR="00681742" w:rsidRPr="00EF35D9">
        <w:rPr>
          <w:rFonts w:ascii="Times New Roman" w:hAnsi="Times New Roman" w:cs="Times New Roman"/>
          <w:lang w:val="en-US"/>
        </w:rPr>
        <w:t xml:space="preserve">reproduction </w:t>
      </w:r>
      <w:r w:rsidR="00FD6161" w:rsidRPr="00EF35D9">
        <w:rPr>
          <w:rFonts w:ascii="Times New Roman" w:hAnsi="Times New Roman" w:cs="Times New Roman"/>
          <w:lang w:val="en-US"/>
        </w:rPr>
        <w:t>through forcible sterilization</w:t>
      </w:r>
      <w:r w:rsidR="00EA7C8C" w:rsidRPr="00EF35D9">
        <w:rPr>
          <w:rFonts w:ascii="Times New Roman" w:hAnsi="Times New Roman" w:cs="Times New Roman"/>
          <w:lang w:val="en-US"/>
        </w:rPr>
        <w:t xml:space="preserve"> or euthanasia</w:t>
      </w:r>
      <w:r w:rsidR="00FD6161" w:rsidRPr="00EF35D9">
        <w:rPr>
          <w:rFonts w:ascii="Times New Roman" w:hAnsi="Times New Roman" w:cs="Times New Roman"/>
          <w:lang w:val="en-US"/>
        </w:rPr>
        <w:t xml:space="preserve">) </w:t>
      </w:r>
      <w:r w:rsidR="00711328" w:rsidRPr="00EF35D9">
        <w:rPr>
          <w:rFonts w:ascii="Times New Roman" w:hAnsi="Times New Roman" w:cs="Times New Roman"/>
          <w:lang w:val="en-US"/>
        </w:rPr>
        <w:t>by the least intelligent</w:t>
      </w:r>
      <w:r w:rsidR="00071F6A" w:rsidRPr="00EF35D9">
        <w:rPr>
          <w:rFonts w:ascii="Times New Roman" w:hAnsi="Times New Roman" w:cs="Times New Roman"/>
          <w:lang w:val="en-US"/>
        </w:rPr>
        <w:t xml:space="preserve">: </w:t>
      </w:r>
      <w:r w:rsidR="00B86B88" w:rsidRPr="00EF35D9">
        <w:rPr>
          <w:rFonts w:ascii="Times New Roman" w:hAnsi="Times New Roman" w:cs="Times New Roman"/>
          <w:lang w:val="en-US"/>
        </w:rPr>
        <w:t>eugenicists believed it</w:t>
      </w:r>
      <w:r w:rsidR="00071F6A" w:rsidRPr="00EF35D9">
        <w:rPr>
          <w:rFonts w:ascii="Times New Roman" w:hAnsi="Times New Roman" w:cs="Times New Roman"/>
          <w:lang w:val="en-US"/>
        </w:rPr>
        <w:t xml:space="preserve"> </w:t>
      </w:r>
      <w:r w:rsidR="00B86B88" w:rsidRPr="00EF35D9">
        <w:rPr>
          <w:rFonts w:ascii="Times New Roman" w:hAnsi="Times New Roman" w:cs="Times New Roman"/>
          <w:lang w:val="en-US"/>
        </w:rPr>
        <w:t>w</w:t>
      </w:r>
      <w:r w:rsidR="00071F6A" w:rsidRPr="00EF35D9">
        <w:rPr>
          <w:rFonts w:ascii="Times New Roman" w:hAnsi="Times New Roman" w:cs="Times New Roman"/>
          <w:lang w:val="en-US"/>
        </w:rPr>
        <w:t xml:space="preserve">ould be “quite practicable to produce a highly gifted race of men by judicious marriages during several consecutive generations” </w:t>
      </w:r>
      <w:r w:rsidR="000177E0"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59HZb1oe","properties":{"formattedCitation":"(Galton 1869; Kevles 1985)","plainCitation":"(Galton 1869; Kevles 1985)","dontUpdate":true,"noteIndex":0},"citationItems":[{"id":5839,"uris":["http://zotero.org/users/4673489/items/PTPA543I"],"uri":["http://zotero.org/users/4673489/items/PTPA543I"],"itemData":{"id":5839,"type":"book","abstract":"Galton founded the science of Eugenics and coined the word in 1883. He investigated the families of great men and thought genius was hereditary.","language":"en","note":"Google-Books-ID: BngwYJc1p94C","number-of-pages":"476","publisher":"Macmillan","source":"Google Books","title":"Hereditary Genius: an Inquiry Into Its Laws and Consequences","title-short":"Hereditary Genius","author":[{"family":"Galton","given":"Francis"}],"issued":{"date-parts":[["1869"]]}}},{"id":551,"uris":["http://zotero.org/users/4673489/items/PPYLWS74"],"uri":["http://zotero.org/users/4673489/items/PPYLWS74"],"itemData":{"id":551,"type":"book","collection-number":"95","publisher":"Harvard University Press","source":"Google Scholar","title":"In the name of eugenics: Genetics and the uses of human heredity","title-short":"In the name of eugenics","author":[{"family":"Kevles","given":"Daniel J."}],"issued":{"date-parts":[["1985"]]}}}],"schema":"https://github.com/citation-style-language/schema/raw/master/csl-citation.json"} </w:instrText>
      </w:r>
      <w:r w:rsidR="000177E0" w:rsidRPr="00EF35D9">
        <w:rPr>
          <w:rFonts w:ascii="Times New Roman" w:hAnsi="Times New Roman" w:cs="Times New Roman"/>
          <w:lang w:val="en-US"/>
        </w:rPr>
        <w:fldChar w:fldCharType="separate"/>
      </w:r>
      <w:r w:rsidR="000177E0" w:rsidRPr="00EF35D9">
        <w:rPr>
          <w:rFonts w:ascii="Times New Roman" w:hAnsi="Times New Roman" w:cs="Times New Roman"/>
          <w:noProof/>
          <w:lang w:val="en-US"/>
        </w:rPr>
        <w:t>(Galton 1869; cited in Kevles 1985 p. 4)</w:t>
      </w:r>
      <w:r w:rsidR="000177E0" w:rsidRPr="00EF35D9">
        <w:rPr>
          <w:rFonts w:ascii="Times New Roman" w:hAnsi="Times New Roman" w:cs="Times New Roman"/>
          <w:lang w:val="en-US"/>
        </w:rPr>
        <w:fldChar w:fldCharType="end"/>
      </w:r>
      <w:r w:rsidR="00131C34" w:rsidRPr="00EF35D9">
        <w:rPr>
          <w:rFonts w:ascii="Times New Roman" w:hAnsi="Times New Roman" w:cs="Times New Roman"/>
          <w:lang w:val="en-US"/>
        </w:rPr>
        <w:t>.</w:t>
      </w:r>
    </w:p>
    <w:p w14:paraId="64EBA7DD" w14:textId="63D08173" w:rsidR="00C24520" w:rsidRPr="00EF35D9" w:rsidRDefault="00C24520" w:rsidP="00094C7A">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It should be noted that </w:t>
      </w:r>
      <w:r w:rsidR="00384B32" w:rsidRPr="00EF35D9">
        <w:rPr>
          <w:rFonts w:ascii="Times New Roman" w:hAnsi="Times New Roman" w:cs="Times New Roman"/>
          <w:lang w:val="en-US"/>
        </w:rPr>
        <w:t>cognitive</w:t>
      </w:r>
      <w:r w:rsidRPr="00EF35D9">
        <w:rPr>
          <w:rFonts w:ascii="Times New Roman" w:hAnsi="Times New Roman" w:cs="Times New Roman"/>
          <w:lang w:val="en-US"/>
        </w:rPr>
        <w:t xml:space="preserve"> enhancements are</w:t>
      </w:r>
      <w:r w:rsidR="00A10F7B" w:rsidRPr="00EF35D9">
        <w:rPr>
          <w:rFonts w:ascii="Times New Roman" w:hAnsi="Times New Roman" w:cs="Times New Roman"/>
          <w:lang w:val="en-US"/>
        </w:rPr>
        <w:t>, by and large,</w:t>
      </w:r>
      <w:r w:rsidRPr="00EF35D9">
        <w:rPr>
          <w:rFonts w:ascii="Times New Roman" w:hAnsi="Times New Roman" w:cs="Times New Roman"/>
          <w:lang w:val="en-US"/>
        </w:rPr>
        <w:t xml:space="preserve"> still speculative</w:t>
      </w:r>
      <w:r w:rsidR="00117AA4" w:rsidRPr="00EF35D9">
        <w:rPr>
          <w:rFonts w:ascii="Times New Roman" w:hAnsi="Times New Roman" w:cs="Times New Roman"/>
          <w:lang w:val="en-US"/>
        </w:rPr>
        <w:t>.</w:t>
      </w:r>
      <w:r w:rsidR="00091028" w:rsidRPr="00EF35D9">
        <w:rPr>
          <w:rFonts w:ascii="Times New Roman" w:hAnsi="Times New Roman" w:cs="Times New Roman"/>
          <w:lang w:val="en-US"/>
        </w:rPr>
        <w:t xml:space="preserve"> W</w:t>
      </w:r>
      <w:r w:rsidRPr="00EF35D9">
        <w:rPr>
          <w:rFonts w:ascii="Times New Roman" w:hAnsi="Times New Roman" w:cs="Times New Roman"/>
          <w:lang w:val="en-US"/>
        </w:rPr>
        <w:t xml:space="preserve">e still do not which suites of genes correlate positively with </w:t>
      </w:r>
      <w:proofErr w:type="gramStart"/>
      <w:r w:rsidRPr="00EF35D9">
        <w:rPr>
          <w:rFonts w:ascii="Times New Roman" w:hAnsi="Times New Roman" w:cs="Times New Roman"/>
          <w:lang w:val="en-US"/>
        </w:rPr>
        <w:t xml:space="preserve">intelligence, </w:t>
      </w:r>
      <w:r w:rsidR="0015242D" w:rsidRPr="00EF35D9">
        <w:rPr>
          <w:rFonts w:ascii="Times New Roman" w:hAnsi="Times New Roman" w:cs="Times New Roman"/>
          <w:lang w:val="en-US"/>
        </w:rPr>
        <w:t>and</w:t>
      </w:r>
      <w:proofErr w:type="gramEnd"/>
      <w:r w:rsidR="0015242D" w:rsidRPr="00EF35D9">
        <w:rPr>
          <w:rFonts w:ascii="Times New Roman" w:hAnsi="Times New Roman" w:cs="Times New Roman"/>
          <w:lang w:val="en-US"/>
        </w:rPr>
        <w:t xml:space="preserve"> </w:t>
      </w:r>
      <w:r w:rsidR="00E36637" w:rsidRPr="00EF35D9">
        <w:rPr>
          <w:rFonts w:ascii="Times New Roman" w:hAnsi="Times New Roman" w:cs="Times New Roman"/>
          <w:lang w:val="en-US"/>
        </w:rPr>
        <w:t>are</w:t>
      </w:r>
      <w:r w:rsidR="0015242D" w:rsidRPr="00EF35D9">
        <w:rPr>
          <w:rFonts w:ascii="Times New Roman" w:hAnsi="Times New Roman" w:cs="Times New Roman"/>
          <w:lang w:val="en-US"/>
        </w:rPr>
        <w:t xml:space="preserve"> not able to select </w:t>
      </w:r>
      <w:r w:rsidR="0015242D" w:rsidRPr="00EF35D9">
        <w:rPr>
          <w:rFonts w:ascii="Times New Roman" w:hAnsi="Times New Roman" w:cs="Times New Roman"/>
          <w:lang w:val="en-US"/>
        </w:rPr>
        <w:lastRenderedPageBreak/>
        <w:t xml:space="preserve">embryos for higher intelligence. </w:t>
      </w:r>
      <w:r w:rsidR="00553A3E" w:rsidRPr="00EF35D9">
        <w:rPr>
          <w:rFonts w:ascii="Times New Roman" w:hAnsi="Times New Roman" w:cs="Times New Roman"/>
          <w:lang w:val="en-US"/>
        </w:rPr>
        <w:t>T</w:t>
      </w:r>
      <w:r w:rsidRPr="00EF35D9">
        <w:rPr>
          <w:rFonts w:ascii="Times New Roman" w:hAnsi="Times New Roman" w:cs="Times New Roman"/>
          <w:lang w:val="en-US"/>
        </w:rPr>
        <w:t xml:space="preserve">he only </w:t>
      </w:r>
      <w:r w:rsidR="002B26C3" w:rsidRPr="00EF35D9">
        <w:rPr>
          <w:rFonts w:ascii="Times New Roman" w:hAnsi="Times New Roman" w:cs="Times New Roman"/>
          <w:lang w:val="en-US"/>
        </w:rPr>
        <w:t>cognitive enhancer</w:t>
      </w:r>
      <w:r w:rsidRPr="00EF35D9">
        <w:rPr>
          <w:rFonts w:ascii="Times New Roman" w:hAnsi="Times New Roman" w:cs="Times New Roman"/>
          <w:lang w:val="en-US"/>
        </w:rPr>
        <w:t xml:space="preserve">s currently available are amphetamines like Adderall, or pharmaceuticals that alter concentrations of neurotransmitters, like Modafinil or </w:t>
      </w:r>
      <w:r w:rsidR="00B3408F" w:rsidRPr="00EF35D9">
        <w:rPr>
          <w:rFonts w:ascii="Times New Roman" w:hAnsi="Times New Roman" w:cs="Times New Roman"/>
          <w:lang w:val="en-US"/>
        </w:rPr>
        <w:t>Caffeine</w:t>
      </w:r>
      <w:r w:rsidRPr="00EF35D9">
        <w:rPr>
          <w:rFonts w:ascii="Times New Roman" w:hAnsi="Times New Roman" w:cs="Times New Roman"/>
          <w:lang w:val="en-US"/>
        </w:rPr>
        <w:t>. All serve to enhance arousal (and can also be used to suppress sleep</w:t>
      </w:r>
      <w:proofErr w:type="gramStart"/>
      <w:r w:rsidRPr="00EF35D9">
        <w:rPr>
          <w:rFonts w:ascii="Times New Roman" w:hAnsi="Times New Roman" w:cs="Times New Roman"/>
          <w:lang w:val="en-US"/>
        </w:rPr>
        <w:t>), and</w:t>
      </w:r>
      <w:proofErr w:type="gramEnd"/>
      <w:r w:rsidRPr="00EF35D9">
        <w:rPr>
          <w:rFonts w:ascii="Times New Roman" w:hAnsi="Times New Roman" w:cs="Times New Roman"/>
          <w:lang w:val="en-US"/>
        </w:rPr>
        <w:t xml:space="preserve"> are very crude and indirect tools to enhance </w:t>
      </w:r>
      <w:r w:rsidR="005C617C" w:rsidRPr="00EF35D9">
        <w:rPr>
          <w:rFonts w:ascii="Times New Roman" w:hAnsi="Times New Roman" w:cs="Times New Roman"/>
          <w:lang w:val="en-US"/>
        </w:rPr>
        <w:t>useful</w:t>
      </w:r>
      <w:r w:rsidR="005B1FD8" w:rsidRPr="00EF35D9">
        <w:rPr>
          <w:rFonts w:ascii="Times New Roman" w:hAnsi="Times New Roman" w:cs="Times New Roman"/>
          <w:lang w:val="en-US"/>
        </w:rPr>
        <w:t xml:space="preserve"> </w:t>
      </w:r>
      <w:r w:rsidRPr="00EF35D9">
        <w:rPr>
          <w:rFonts w:ascii="Times New Roman" w:hAnsi="Times New Roman" w:cs="Times New Roman"/>
          <w:lang w:val="en-US"/>
        </w:rPr>
        <w:t xml:space="preserve">cognitive abilities, such as </w:t>
      </w:r>
      <w:r w:rsidR="00E85462" w:rsidRPr="00EF35D9">
        <w:rPr>
          <w:rFonts w:ascii="Times New Roman" w:hAnsi="Times New Roman" w:cs="Times New Roman"/>
          <w:lang w:val="en-US"/>
        </w:rPr>
        <w:t>problem-solving</w:t>
      </w:r>
      <w:r w:rsidRPr="00EF35D9">
        <w:rPr>
          <w:rFonts w:ascii="Times New Roman" w:hAnsi="Times New Roman" w:cs="Times New Roman"/>
          <w:lang w:val="en-US"/>
        </w:rPr>
        <w:t>, memory, or specific competences</w:t>
      </w:r>
      <w:r w:rsidR="006B6640" w:rsidRPr="00EF35D9">
        <w:rPr>
          <w:rFonts w:ascii="Times New Roman" w:hAnsi="Times New Roman" w:cs="Times New Roman"/>
          <w:lang w:val="en-US"/>
        </w:rPr>
        <w:t xml:space="preserve"> like playing the violin</w:t>
      </w:r>
      <w:r w:rsidRPr="00EF35D9">
        <w:rPr>
          <w:rFonts w:ascii="Times New Roman" w:hAnsi="Times New Roman" w:cs="Times New Roman"/>
          <w:lang w:val="en-US"/>
        </w:rPr>
        <w:t>. The latter are the target of futuristic speculative technologies like computer-brain interfaces</w:t>
      </w:r>
      <w:r w:rsidR="001770E9" w:rsidRPr="00EF35D9">
        <w:rPr>
          <w:rFonts w:ascii="Times New Roman" w:hAnsi="Times New Roman" w:cs="Times New Roman"/>
          <w:lang w:val="en-US"/>
        </w:rPr>
        <w:t xml:space="preserve"> </w:t>
      </w:r>
      <w:r w:rsidR="001770E9"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OrnB3nkt","properties":{"formattedCitation":"(Sandberg 2014)","plainCitation":"(Sandberg 2014)","noteIndex":0},"citationItems":[{"id":4272,"uris":["http://zotero.org/users/4673489/items/UWW9N9NN"],"uri":["http://zotero.org/users/4673489/items/UWW9N9NN"],"itemData":{"id":4272,"type":"chapter","container-title":"Enhancing Human Capacities","event-place":"Oxford","ISBN":"978-1-4443-9355-2","language":"en","note":"DOI: 10.1002/9781444393552.ch5","page":"69-91","publisher":"Blackwell Publishing Ltd","publisher-place":"Oxford","source":"DOI.org (Crossref)","title":"Cognition Enhancement: Upgrading the Brain","title-short":"Cognition Enhancement","URL":"http://doi.wiley.com/10.1002/9781444393552.ch5","editor":[{"family":"Savulescu","given":"Julian"},{"family":"Meulen","given":"Ruud","dropping-particle":"ter"},{"family":"Kahane","given":"Guy"}],"author":[{"family":"Sandberg","given":"Anders"}],"accessed":{"date-parts":[["2019",5,23]]},"issued":{"date-parts":[["2014",3,28]]}}}],"schema":"https://github.com/citation-style-language/schema/raw/master/csl-citation.json"} </w:instrText>
      </w:r>
      <w:r w:rsidR="001770E9" w:rsidRPr="00EF35D9">
        <w:rPr>
          <w:rFonts w:ascii="Times New Roman" w:hAnsi="Times New Roman" w:cs="Times New Roman"/>
          <w:lang w:val="en-US"/>
        </w:rPr>
        <w:fldChar w:fldCharType="separate"/>
      </w:r>
      <w:r w:rsidR="001770E9" w:rsidRPr="00EF35D9">
        <w:rPr>
          <w:rFonts w:ascii="Times New Roman" w:hAnsi="Times New Roman" w:cs="Times New Roman"/>
          <w:noProof/>
          <w:lang w:val="en-US"/>
        </w:rPr>
        <w:t>(Sandberg 2014)</w:t>
      </w:r>
      <w:r w:rsidR="001770E9" w:rsidRPr="00EF35D9">
        <w:rPr>
          <w:rFonts w:ascii="Times New Roman" w:hAnsi="Times New Roman" w:cs="Times New Roman"/>
          <w:lang w:val="en-US"/>
        </w:rPr>
        <w:fldChar w:fldCharType="end"/>
      </w:r>
      <w:r w:rsidRPr="00EF35D9">
        <w:rPr>
          <w:rFonts w:ascii="Times New Roman" w:hAnsi="Times New Roman" w:cs="Times New Roman"/>
          <w:lang w:val="en-US"/>
        </w:rPr>
        <w:t xml:space="preserve">. </w:t>
      </w:r>
    </w:p>
    <w:p w14:paraId="3F93AF7D" w14:textId="659B09F2" w:rsidR="00DB7E6F" w:rsidRPr="00EF35D9" w:rsidRDefault="0075434E" w:rsidP="00094C7A">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The c</w:t>
      </w:r>
      <w:r w:rsidR="00750BF7" w:rsidRPr="00EF35D9">
        <w:rPr>
          <w:rFonts w:ascii="Times New Roman" w:hAnsi="Times New Roman" w:cs="Times New Roman"/>
          <w:lang w:val="en-US"/>
        </w:rPr>
        <w:t xml:space="preserve">ognitive enhancements with proven efficacy </w:t>
      </w:r>
      <w:r w:rsidR="00194F08" w:rsidRPr="00EF35D9">
        <w:rPr>
          <w:rFonts w:ascii="Times New Roman" w:hAnsi="Times New Roman" w:cs="Times New Roman"/>
          <w:lang w:val="en-US"/>
        </w:rPr>
        <w:t xml:space="preserve">are </w:t>
      </w:r>
      <w:r w:rsidR="00F40428" w:rsidRPr="00EF35D9">
        <w:rPr>
          <w:rFonts w:ascii="Times New Roman" w:hAnsi="Times New Roman" w:cs="Times New Roman"/>
          <w:lang w:val="en-US"/>
        </w:rPr>
        <w:t>artefacts</w:t>
      </w:r>
      <w:r w:rsidR="00C266B7" w:rsidRPr="00EF35D9">
        <w:rPr>
          <w:rFonts w:ascii="Times New Roman" w:hAnsi="Times New Roman" w:cs="Times New Roman"/>
          <w:lang w:val="en-US"/>
        </w:rPr>
        <w:t xml:space="preserve">: notebooks, </w:t>
      </w:r>
      <w:r w:rsidR="0077079E" w:rsidRPr="00EF35D9">
        <w:rPr>
          <w:rFonts w:ascii="Times New Roman" w:hAnsi="Times New Roman" w:cs="Times New Roman"/>
          <w:lang w:val="en-US"/>
        </w:rPr>
        <w:t xml:space="preserve">shopping lists, </w:t>
      </w:r>
      <w:r w:rsidR="00C266B7" w:rsidRPr="00EF35D9">
        <w:rPr>
          <w:rFonts w:ascii="Times New Roman" w:hAnsi="Times New Roman" w:cs="Times New Roman"/>
          <w:lang w:val="en-US"/>
        </w:rPr>
        <w:t>computers, the Internet</w:t>
      </w:r>
      <w:r w:rsidR="009632FE" w:rsidRPr="00EF35D9">
        <w:rPr>
          <w:rFonts w:ascii="Times New Roman" w:hAnsi="Times New Roman" w:cs="Times New Roman"/>
          <w:lang w:val="en-US"/>
        </w:rPr>
        <w:t xml:space="preserve">. </w:t>
      </w:r>
      <w:r w:rsidR="00522E30" w:rsidRPr="00EF35D9">
        <w:rPr>
          <w:rFonts w:ascii="Times New Roman" w:hAnsi="Times New Roman" w:cs="Times New Roman"/>
          <w:lang w:val="en-US"/>
        </w:rPr>
        <w:t>Such artefacts</w:t>
      </w:r>
      <w:r w:rsidR="00D4336D" w:rsidRPr="00EF35D9">
        <w:rPr>
          <w:rFonts w:ascii="Times New Roman" w:hAnsi="Times New Roman" w:cs="Times New Roman"/>
          <w:lang w:val="en-US"/>
        </w:rPr>
        <w:t xml:space="preserve"> are said to be part of our ‘extended’ cognition</w:t>
      </w:r>
      <w:r w:rsidR="005E636C" w:rsidRPr="00EF35D9">
        <w:rPr>
          <w:rFonts w:ascii="Times New Roman" w:hAnsi="Times New Roman" w:cs="Times New Roman"/>
          <w:lang w:val="en-US"/>
        </w:rPr>
        <w:t xml:space="preserve"> </w:t>
      </w:r>
      <w:r w:rsidR="00255F1C"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SrLC6HGI","properties":{"formattedCitation":"(Clark 1997)","plainCitation":"(Clark 1997)","noteIndex":0},"citationItems":[{"id":4821,"uris":["http://zotero.org/users/4673489/items/TWFF36TW"],"uri":["http://zotero.org/users/4673489/items/TWFF36TW"],"itemData":{"id":4821,"type":"book","call-number":"BD418.3 .C53 1997","event-place":"Cambridge, Mass","ISBN":"978-0-262-03240-7","language":"en","number-of-pages":"269","publisher":"MIT Press","publisher-place":"Cambridge, Mass","source":"Library of Congress ISBN","title":"Being there: putting brain, body, and world together again","title-short":"Being there","author":[{"family":"Clark","given":"Andy"}],"issued":{"date-parts":[["1997"]]}}}],"schema":"https://github.com/citation-style-language/schema/raw/master/csl-citation.json"} </w:instrText>
      </w:r>
      <w:r w:rsidR="00255F1C" w:rsidRPr="00EF35D9">
        <w:rPr>
          <w:rFonts w:ascii="Times New Roman" w:hAnsi="Times New Roman" w:cs="Times New Roman"/>
          <w:lang w:val="en-US"/>
        </w:rPr>
        <w:fldChar w:fldCharType="separate"/>
      </w:r>
      <w:r w:rsidR="00255F1C" w:rsidRPr="00EF35D9">
        <w:rPr>
          <w:rFonts w:ascii="Times New Roman" w:hAnsi="Times New Roman" w:cs="Times New Roman"/>
          <w:noProof/>
          <w:lang w:val="en-US"/>
        </w:rPr>
        <w:t>(Clark 1997)</w:t>
      </w:r>
      <w:r w:rsidR="00255F1C" w:rsidRPr="00EF35D9">
        <w:rPr>
          <w:rFonts w:ascii="Times New Roman" w:hAnsi="Times New Roman" w:cs="Times New Roman"/>
          <w:lang w:val="en-US"/>
        </w:rPr>
        <w:fldChar w:fldCharType="end"/>
      </w:r>
      <w:r w:rsidR="0075571E" w:rsidRPr="00EF35D9">
        <w:rPr>
          <w:rFonts w:ascii="Times New Roman" w:hAnsi="Times New Roman" w:cs="Times New Roman"/>
          <w:lang w:val="en-US"/>
        </w:rPr>
        <w:t xml:space="preserve">, and allow us </w:t>
      </w:r>
      <w:r w:rsidR="005A44E7" w:rsidRPr="00EF35D9">
        <w:rPr>
          <w:rFonts w:ascii="Times New Roman" w:hAnsi="Times New Roman" w:cs="Times New Roman"/>
          <w:lang w:val="en-US"/>
        </w:rPr>
        <w:t>to convert a difficult cognitive task (e.g., retrieving a list from memory) to an easy cognitive task (</w:t>
      </w:r>
      <w:r w:rsidR="00E0666B" w:rsidRPr="00EF35D9">
        <w:rPr>
          <w:rFonts w:ascii="Times New Roman" w:hAnsi="Times New Roman" w:cs="Times New Roman"/>
          <w:lang w:val="en-US"/>
        </w:rPr>
        <w:t xml:space="preserve">reading that list). </w:t>
      </w:r>
      <w:r w:rsidR="00E02598" w:rsidRPr="00EF35D9">
        <w:rPr>
          <w:rFonts w:ascii="Times New Roman" w:hAnsi="Times New Roman" w:cs="Times New Roman"/>
          <w:lang w:val="en-US"/>
        </w:rPr>
        <w:t xml:space="preserve">While there are some worries that </w:t>
      </w:r>
      <w:r w:rsidR="003A157B" w:rsidRPr="00EF35D9">
        <w:rPr>
          <w:rFonts w:ascii="Times New Roman" w:hAnsi="Times New Roman" w:cs="Times New Roman"/>
          <w:lang w:val="en-US"/>
        </w:rPr>
        <w:t xml:space="preserve">such artefacts lead to an atrophying of certain </w:t>
      </w:r>
      <w:r w:rsidR="00F07C43" w:rsidRPr="00EF35D9">
        <w:rPr>
          <w:rFonts w:ascii="Times New Roman" w:hAnsi="Times New Roman" w:cs="Times New Roman"/>
          <w:lang w:val="en-US"/>
        </w:rPr>
        <w:t xml:space="preserve">personal </w:t>
      </w:r>
      <w:r w:rsidR="001E1FE0" w:rsidRPr="00EF35D9">
        <w:rPr>
          <w:rFonts w:ascii="Times New Roman" w:hAnsi="Times New Roman" w:cs="Times New Roman"/>
          <w:lang w:val="en-US"/>
        </w:rPr>
        <w:t>(</w:t>
      </w:r>
      <w:r w:rsidR="00F07C43" w:rsidRPr="00EF35D9">
        <w:rPr>
          <w:rFonts w:ascii="Times New Roman" w:hAnsi="Times New Roman" w:cs="Times New Roman"/>
          <w:lang w:val="en-US"/>
        </w:rPr>
        <w:t>non-extended</w:t>
      </w:r>
      <w:r w:rsidR="001E1FE0" w:rsidRPr="00EF35D9">
        <w:rPr>
          <w:rFonts w:ascii="Times New Roman" w:hAnsi="Times New Roman" w:cs="Times New Roman"/>
          <w:lang w:val="en-US"/>
        </w:rPr>
        <w:t>)</w:t>
      </w:r>
      <w:r w:rsidR="00F07C43" w:rsidRPr="00EF35D9">
        <w:rPr>
          <w:rFonts w:ascii="Times New Roman" w:hAnsi="Times New Roman" w:cs="Times New Roman"/>
          <w:lang w:val="en-US"/>
        </w:rPr>
        <w:t xml:space="preserve"> cognitive abilit</w:t>
      </w:r>
      <w:r w:rsidR="006F3292" w:rsidRPr="00EF35D9">
        <w:rPr>
          <w:rFonts w:ascii="Times New Roman" w:hAnsi="Times New Roman" w:cs="Times New Roman"/>
          <w:lang w:val="en-US"/>
        </w:rPr>
        <w:t xml:space="preserve">ies, </w:t>
      </w:r>
      <w:r w:rsidR="00502BDA" w:rsidRPr="00EF35D9">
        <w:rPr>
          <w:rFonts w:ascii="Times New Roman" w:hAnsi="Times New Roman" w:cs="Times New Roman"/>
          <w:lang w:val="en-US"/>
        </w:rPr>
        <w:t xml:space="preserve">by and large, </w:t>
      </w:r>
      <w:r w:rsidR="00C21535" w:rsidRPr="00EF35D9">
        <w:rPr>
          <w:rFonts w:ascii="Times New Roman" w:hAnsi="Times New Roman" w:cs="Times New Roman"/>
          <w:lang w:val="en-US"/>
        </w:rPr>
        <w:t xml:space="preserve">the moral worries concerning the use of such </w:t>
      </w:r>
      <w:r w:rsidR="000916DB" w:rsidRPr="00EF35D9">
        <w:rPr>
          <w:rFonts w:ascii="Times New Roman" w:hAnsi="Times New Roman" w:cs="Times New Roman"/>
          <w:lang w:val="en-US"/>
        </w:rPr>
        <w:t xml:space="preserve">artefacts are </w:t>
      </w:r>
      <w:r w:rsidR="00C21535" w:rsidRPr="00EF35D9">
        <w:rPr>
          <w:rFonts w:ascii="Times New Roman" w:hAnsi="Times New Roman" w:cs="Times New Roman"/>
          <w:lang w:val="en-US"/>
        </w:rPr>
        <w:t xml:space="preserve">muted in comparison </w:t>
      </w:r>
      <w:r w:rsidR="00A27D11" w:rsidRPr="00EF35D9">
        <w:rPr>
          <w:rFonts w:ascii="Times New Roman" w:hAnsi="Times New Roman" w:cs="Times New Roman"/>
          <w:lang w:val="en-US"/>
        </w:rPr>
        <w:t xml:space="preserve">with, for instance, </w:t>
      </w:r>
      <w:r w:rsidR="002B26C3" w:rsidRPr="00EF35D9">
        <w:rPr>
          <w:rFonts w:ascii="Times New Roman" w:hAnsi="Times New Roman" w:cs="Times New Roman"/>
          <w:lang w:val="en-US"/>
        </w:rPr>
        <w:t>pharmaceutical cognitive enhancers</w:t>
      </w:r>
      <w:r w:rsidR="0070721A" w:rsidRPr="00EF35D9">
        <w:rPr>
          <w:rFonts w:ascii="Times New Roman" w:hAnsi="Times New Roman" w:cs="Times New Roman"/>
          <w:lang w:val="en-US"/>
        </w:rPr>
        <w:t xml:space="preserve"> </w:t>
      </w:r>
      <w:r w:rsidR="00166EE1"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kEZyDUt0","properties":{"formattedCitation":"(Heersmink 2017)","plainCitation":"(Heersmink 2017)","dontUpdate":true,"noteIndex":0},"citationItems":[{"id":6110,"uris":["http://zotero.org/users/4673489/items/BGCRW3K6"],"uri":["http://zotero.org/users/4673489/items/BGCRW3K6"],"itemData":{"id":6110,"type":"article-journal","abstract":"This article connects philosophical debates about cognitive enhancement and situated cognition. It does so by focusing on moral aspects of enhancing our cognitive abilities with the aid of external artifacts. Such artifacts have important moral dimensions that are addressed neither by the cognitive enhancement debate nor situated cognition theory. In order to fill this gap in the literature, three moral aspects of cognitive artifacts are singled out: their consequences for brains, cognition, and culture; their moral status; and their relation to personal identity.","container-title":"Phenomenology and the Cognitive Sciences","DOI":"10.1007/s11097-015-9448-5","ISSN":"1568-7759, 1572-8676","issue":"1","journalAbbreviation":"Phenom Cogn Sci","language":"en","page":"17-32","source":"DOI.org (Crossref)","title":"Extended mind and cognitive enhancement: moral aspects of cognitive artifacts","title-short":"Extended mind and cognitive enhancement","volume":"16","author":[{"family":"Heersmink","given":"Richard"}],"issued":{"date-parts":[["2017",3]]}}}],"schema":"https://github.com/citation-style-language/schema/raw/master/csl-citation.json"} </w:instrText>
      </w:r>
      <w:r w:rsidR="00166EE1" w:rsidRPr="00EF35D9">
        <w:rPr>
          <w:rFonts w:ascii="Times New Roman" w:hAnsi="Times New Roman" w:cs="Times New Roman"/>
          <w:lang w:val="en-US"/>
        </w:rPr>
        <w:fldChar w:fldCharType="separate"/>
      </w:r>
      <w:r w:rsidR="00166EE1" w:rsidRPr="00EF35D9">
        <w:rPr>
          <w:rFonts w:ascii="Times New Roman" w:hAnsi="Times New Roman" w:cs="Times New Roman"/>
          <w:noProof/>
          <w:lang w:val="en-US"/>
        </w:rPr>
        <w:t xml:space="preserve">(for </w:t>
      </w:r>
      <w:r w:rsidR="001D3D39" w:rsidRPr="00EF35D9">
        <w:rPr>
          <w:rFonts w:ascii="Times New Roman" w:hAnsi="Times New Roman" w:cs="Times New Roman"/>
          <w:noProof/>
          <w:lang w:val="en-US"/>
        </w:rPr>
        <w:t>a review</w:t>
      </w:r>
      <w:r w:rsidR="00166EE1" w:rsidRPr="00EF35D9">
        <w:rPr>
          <w:rFonts w:ascii="Times New Roman" w:hAnsi="Times New Roman" w:cs="Times New Roman"/>
          <w:noProof/>
          <w:lang w:val="en-US"/>
        </w:rPr>
        <w:t>, see Heersmink 2017)</w:t>
      </w:r>
      <w:r w:rsidR="00166EE1" w:rsidRPr="00EF35D9">
        <w:rPr>
          <w:rFonts w:ascii="Times New Roman" w:hAnsi="Times New Roman" w:cs="Times New Roman"/>
          <w:lang w:val="en-US"/>
        </w:rPr>
        <w:fldChar w:fldCharType="end"/>
      </w:r>
      <w:r w:rsidR="00166EE1" w:rsidRPr="00EF35D9">
        <w:rPr>
          <w:rFonts w:ascii="Times New Roman" w:hAnsi="Times New Roman" w:cs="Times New Roman"/>
          <w:lang w:val="en-US"/>
        </w:rPr>
        <w:t>.</w:t>
      </w:r>
    </w:p>
    <w:p w14:paraId="1FC01EF6" w14:textId="521A6FE7" w:rsidR="004D43A9" w:rsidRPr="00EF35D9" w:rsidRDefault="003124C7" w:rsidP="00094C7A">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Education is another </w:t>
      </w:r>
      <w:r w:rsidR="00A37094" w:rsidRPr="00EF35D9">
        <w:rPr>
          <w:rFonts w:ascii="Times New Roman" w:hAnsi="Times New Roman" w:cs="Times New Roman"/>
          <w:lang w:val="en-US"/>
        </w:rPr>
        <w:t xml:space="preserve">effective enhancement </w:t>
      </w:r>
      <w:r w:rsidR="002204F6" w:rsidRPr="00EF35D9">
        <w:rPr>
          <w:rFonts w:ascii="Times New Roman" w:hAnsi="Times New Roman" w:cs="Times New Roman"/>
          <w:lang w:val="en-US"/>
        </w:rPr>
        <w:t xml:space="preserve">intervention on </w:t>
      </w:r>
      <w:r w:rsidR="00A37094" w:rsidRPr="00EF35D9">
        <w:rPr>
          <w:rFonts w:ascii="Times New Roman" w:hAnsi="Times New Roman" w:cs="Times New Roman"/>
          <w:lang w:val="en-US"/>
        </w:rPr>
        <w:t>our cognition</w:t>
      </w:r>
      <w:r w:rsidR="00EA3D4D" w:rsidRPr="00EF35D9">
        <w:rPr>
          <w:rFonts w:ascii="Times New Roman" w:hAnsi="Times New Roman" w:cs="Times New Roman"/>
          <w:lang w:val="en-US"/>
        </w:rPr>
        <w:t xml:space="preserve"> – perhaps the most effective</w:t>
      </w:r>
      <w:r w:rsidR="00355BCC" w:rsidRPr="00EF35D9">
        <w:rPr>
          <w:rFonts w:ascii="Times New Roman" w:hAnsi="Times New Roman" w:cs="Times New Roman"/>
          <w:lang w:val="en-US"/>
        </w:rPr>
        <w:t xml:space="preserve"> </w:t>
      </w:r>
      <w:r w:rsidR="00A37094" w:rsidRPr="00EF35D9">
        <w:rPr>
          <w:rFonts w:ascii="Times New Roman" w:hAnsi="Times New Roman" w:cs="Times New Roman"/>
          <w:lang w:val="en-US"/>
        </w:rPr>
        <w:t>enhancement</w:t>
      </w:r>
      <w:r w:rsidR="00355BCC" w:rsidRPr="00EF35D9">
        <w:rPr>
          <w:rFonts w:ascii="Times New Roman" w:hAnsi="Times New Roman" w:cs="Times New Roman"/>
          <w:lang w:val="en-US"/>
        </w:rPr>
        <w:t xml:space="preserve"> available today. </w:t>
      </w:r>
      <w:r w:rsidR="006D0C4E" w:rsidRPr="00EF35D9">
        <w:rPr>
          <w:rFonts w:ascii="Times New Roman" w:hAnsi="Times New Roman" w:cs="Times New Roman"/>
          <w:lang w:val="en-US"/>
        </w:rPr>
        <w:t>One</w:t>
      </w:r>
      <w:r w:rsidR="00355BCC" w:rsidRPr="00EF35D9">
        <w:rPr>
          <w:rFonts w:ascii="Times New Roman" w:hAnsi="Times New Roman" w:cs="Times New Roman"/>
          <w:lang w:val="en-US"/>
        </w:rPr>
        <w:t xml:space="preserve"> strong sign of this is how</w:t>
      </w:r>
      <w:r w:rsidR="00616627" w:rsidRPr="00EF35D9">
        <w:rPr>
          <w:rFonts w:ascii="Times New Roman" w:hAnsi="Times New Roman" w:cs="Times New Roman"/>
          <w:lang w:val="en-US"/>
        </w:rPr>
        <w:t xml:space="preserve"> life-histories of humans are organized around </w:t>
      </w:r>
      <w:r w:rsidR="00122855" w:rsidRPr="00EF35D9">
        <w:rPr>
          <w:rFonts w:ascii="Times New Roman" w:hAnsi="Times New Roman" w:cs="Times New Roman"/>
          <w:lang w:val="en-US"/>
        </w:rPr>
        <w:t xml:space="preserve">receiving </w:t>
      </w:r>
      <w:r w:rsidR="00616627" w:rsidRPr="00EF35D9">
        <w:rPr>
          <w:rFonts w:ascii="Times New Roman" w:hAnsi="Times New Roman" w:cs="Times New Roman"/>
          <w:lang w:val="en-US"/>
        </w:rPr>
        <w:t>education</w:t>
      </w:r>
      <w:r w:rsidR="006D0C4E" w:rsidRPr="00EF35D9">
        <w:rPr>
          <w:rFonts w:ascii="Times New Roman" w:hAnsi="Times New Roman" w:cs="Times New Roman"/>
          <w:lang w:val="en-US"/>
        </w:rPr>
        <w:t xml:space="preserve">: </w:t>
      </w:r>
      <w:r w:rsidR="00AE67BD" w:rsidRPr="00EF35D9">
        <w:rPr>
          <w:rFonts w:ascii="Times New Roman" w:hAnsi="Times New Roman" w:cs="Times New Roman"/>
          <w:lang w:val="en-US"/>
        </w:rPr>
        <w:t xml:space="preserve">education </w:t>
      </w:r>
      <w:r w:rsidR="00012121" w:rsidRPr="00EF35D9">
        <w:rPr>
          <w:rFonts w:ascii="Times New Roman" w:hAnsi="Times New Roman" w:cs="Times New Roman"/>
          <w:lang w:val="en-US"/>
        </w:rPr>
        <w:t xml:space="preserve">is obligatory for young children </w:t>
      </w:r>
      <w:r w:rsidR="00AE67BD" w:rsidRPr="00EF35D9">
        <w:rPr>
          <w:rFonts w:ascii="Times New Roman" w:hAnsi="Times New Roman" w:cs="Times New Roman"/>
          <w:lang w:val="en-US"/>
        </w:rPr>
        <w:t xml:space="preserve">well </w:t>
      </w:r>
      <w:r w:rsidR="00633A5E" w:rsidRPr="00EF35D9">
        <w:rPr>
          <w:rFonts w:ascii="Times New Roman" w:hAnsi="Times New Roman" w:cs="Times New Roman"/>
          <w:lang w:val="en-US"/>
        </w:rPr>
        <w:t>under</w:t>
      </w:r>
      <w:r w:rsidR="00AE67BD" w:rsidRPr="00EF35D9">
        <w:rPr>
          <w:rFonts w:ascii="Times New Roman" w:hAnsi="Times New Roman" w:cs="Times New Roman"/>
          <w:lang w:val="en-US"/>
        </w:rPr>
        <w:t xml:space="preserve"> the age of consent</w:t>
      </w:r>
      <w:r w:rsidR="00A761EB" w:rsidRPr="00EF35D9">
        <w:rPr>
          <w:rFonts w:ascii="Times New Roman" w:hAnsi="Times New Roman" w:cs="Times New Roman"/>
          <w:lang w:val="en-US"/>
        </w:rPr>
        <w:t xml:space="preserve">, and </w:t>
      </w:r>
      <w:r w:rsidR="00C14671" w:rsidRPr="00EF35D9">
        <w:rPr>
          <w:rFonts w:ascii="Times New Roman" w:hAnsi="Times New Roman" w:cs="Times New Roman"/>
          <w:lang w:val="en-US"/>
        </w:rPr>
        <w:t xml:space="preserve">children </w:t>
      </w:r>
      <w:r w:rsidR="006D0C4E" w:rsidRPr="00EF35D9">
        <w:rPr>
          <w:rFonts w:ascii="Times New Roman" w:hAnsi="Times New Roman" w:cs="Times New Roman"/>
          <w:lang w:val="en-US"/>
        </w:rPr>
        <w:t xml:space="preserve">must spend many years of their life receiving education. </w:t>
      </w:r>
      <w:r w:rsidR="00A761EB" w:rsidRPr="00EF35D9">
        <w:rPr>
          <w:rFonts w:ascii="Times New Roman" w:hAnsi="Times New Roman" w:cs="Times New Roman"/>
          <w:lang w:val="en-US"/>
        </w:rPr>
        <w:t xml:space="preserve"> </w:t>
      </w:r>
      <w:r w:rsidR="009B61F5" w:rsidRPr="00EF35D9">
        <w:rPr>
          <w:rFonts w:ascii="Times New Roman" w:hAnsi="Times New Roman" w:cs="Times New Roman"/>
          <w:lang w:val="en-US"/>
        </w:rPr>
        <w:t xml:space="preserve">Another </w:t>
      </w:r>
      <w:r w:rsidR="00E703F2" w:rsidRPr="00EF35D9">
        <w:rPr>
          <w:rFonts w:ascii="Times New Roman" w:hAnsi="Times New Roman" w:cs="Times New Roman"/>
          <w:lang w:val="en-US"/>
        </w:rPr>
        <w:t xml:space="preserve">sign is </w:t>
      </w:r>
      <w:r w:rsidR="009B4F8B" w:rsidRPr="00EF35D9">
        <w:rPr>
          <w:rFonts w:ascii="Times New Roman" w:hAnsi="Times New Roman" w:cs="Times New Roman"/>
          <w:lang w:val="en-US"/>
        </w:rPr>
        <w:t xml:space="preserve">how </w:t>
      </w:r>
      <w:r w:rsidR="00D13880" w:rsidRPr="00EF35D9">
        <w:rPr>
          <w:rFonts w:ascii="Times New Roman" w:hAnsi="Times New Roman" w:cs="Times New Roman"/>
          <w:lang w:val="en-US"/>
        </w:rPr>
        <w:t xml:space="preserve">allocations of status, in the form of </w:t>
      </w:r>
      <w:r w:rsidR="008C6EF7" w:rsidRPr="00EF35D9">
        <w:rPr>
          <w:rFonts w:ascii="Times New Roman" w:hAnsi="Times New Roman" w:cs="Times New Roman"/>
          <w:lang w:val="en-US"/>
        </w:rPr>
        <w:t xml:space="preserve">occupations, are largely made on the basis of </w:t>
      </w:r>
      <w:r w:rsidR="005C1920" w:rsidRPr="00EF35D9">
        <w:rPr>
          <w:rFonts w:ascii="Times New Roman" w:hAnsi="Times New Roman" w:cs="Times New Roman"/>
          <w:lang w:val="en-US"/>
        </w:rPr>
        <w:t>certifications of educational attainment (“degrees”</w:t>
      </w:r>
      <w:r w:rsidR="007D3B62" w:rsidRPr="00EF35D9">
        <w:rPr>
          <w:rFonts w:ascii="Times New Roman" w:hAnsi="Times New Roman" w:cs="Times New Roman"/>
          <w:lang w:val="en-US"/>
        </w:rPr>
        <w:t xml:space="preserve"> or “diplomas”</w:t>
      </w:r>
      <w:r w:rsidR="005C1920" w:rsidRPr="00EF35D9">
        <w:rPr>
          <w:rFonts w:ascii="Times New Roman" w:hAnsi="Times New Roman" w:cs="Times New Roman"/>
          <w:lang w:val="en-US"/>
        </w:rPr>
        <w:t>).</w:t>
      </w:r>
      <w:r w:rsidR="004D43A9" w:rsidRPr="00EF35D9">
        <w:rPr>
          <w:rFonts w:ascii="Times New Roman" w:hAnsi="Times New Roman" w:cs="Times New Roman"/>
          <w:lang w:val="en-US"/>
        </w:rPr>
        <w:t xml:space="preserve"> </w:t>
      </w:r>
      <w:r w:rsidR="00442426" w:rsidRPr="00EF35D9">
        <w:rPr>
          <w:rFonts w:ascii="Times New Roman" w:hAnsi="Times New Roman" w:cs="Times New Roman"/>
          <w:lang w:val="en-US"/>
        </w:rPr>
        <w:t xml:space="preserve">It </w:t>
      </w:r>
      <w:r w:rsidR="002A1403" w:rsidRPr="00EF35D9">
        <w:rPr>
          <w:rFonts w:ascii="Times New Roman" w:hAnsi="Times New Roman" w:cs="Times New Roman"/>
          <w:lang w:val="en-US"/>
        </w:rPr>
        <w:t>would</w:t>
      </w:r>
      <w:r w:rsidR="00442426" w:rsidRPr="00EF35D9">
        <w:rPr>
          <w:rFonts w:ascii="Times New Roman" w:hAnsi="Times New Roman" w:cs="Times New Roman"/>
          <w:lang w:val="en-US"/>
        </w:rPr>
        <w:t xml:space="preserve"> not unfair to say that e</w:t>
      </w:r>
      <w:r w:rsidR="004D43A9" w:rsidRPr="00EF35D9">
        <w:rPr>
          <w:rFonts w:ascii="Times New Roman" w:hAnsi="Times New Roman" w:cs="Times New Roman"/>
          <w:lang w:val="en-US"/>
        </w:rPr>
        <w:t>ducation is</w:t>
      </w:r>
      <w:r w:rsidR="001C0E45" w:rsidRPr="00EF35D9">
        <w:rPr>
          <w:rFonts w:ascii="Times New Roman" w:hAnsi="Times New Roman" w:cs="Times New Roman"/>
          <w:lang w:val="en-US"/>
        </w:rPr>
        <w:t xml:space="preserve"> seen</w:t>
      </w:r>
      <w:r w:rsidR="00037891" w:rsidRPr="00EF35D9">
        <w:rPr>
          <w:rFonts w:ascii="Times New Roman" w:hAnsi="Times New Roman" w:cs="Times New Roman"/>
          <w:lang w:val="en-US"/>
        </w:rPr>
        <w:t xml:space="preserve">, by and large, </w:t>
      </w:r>
      <w:r w:rsidR="00C9565A" w:rsidRPr="00EF35D9">
        <w:rPr>
          <w:rFonts w:ascii="Times New Roman" w:hAnsi="Times New Roman" w:cs="Times New Roman"/>
          <w:lang w:val="en-US"/>
        </w:rPr>
        <w:t xml:space="preserve">today </w:t>
      </w:r>
      <w:r w:rsidR="001C0E45" w:rsidRPr="00EF35D9">
        <w:rPr>
          <w:rFonts w:ascii="Times New Roman" w:hAnsi="Times New Roman" w:cs="Times New Roman"/>
          <w:lang w:val="en-US"/>
        </w:rPr>
        <w:t>as the closest thing we have</w:t>
      </w:r>
      <w:r w:rsidR="00D96841" w:rsidRPr="00EF35D9">
        <w:rPr>
          <w:rFonts w:ascii="Times New Roman" w:hAnsi="Times New Roman" w:cs="Times New Roman"/>
          <w:lang w:val="en-US"/>
        </w:rPr>
        <w:t xml:space="preserve"> </w:t>
      </w:r>
      <w:r w:rsidR="00341DE2" w:rsidRPr="00EF35D9">
        <w:rPr>
          <w:rFonts w:ascii="Times New Roman" w:hAnsi="Times New Roman" w:cs="Times New Roman"/>
          <w:lang w:val="en-US"/>
        </w:rPr>
        <w:t xml:space="preserve">to a morally unambiguous good. </w:t>
      </w:r>
      <w:r w:rsidR="00675D09" w:rsidRPr="00EF35D9">
        <w:rPr>
          <w:rFonts w:ascii="Times New Roman" w:hAnsi="Times New Roman" w:cs="Times New Roman"/>
          <w:lang w:val="en-US"/>
        </w:rPr>
        <w:t xml:space="preserve">Nobody denies that education is a good. </w:t>
      </w:r>
      <w:r w:rsidR="004B3B2C" w:rsidRPr="00EF35D9">
        <w:rPr>
          <w:rFonts w:ascii="Times New Roman" w:hAnsi="Times New Roman" w:cs="Times New Roman"/>
          <w:lang w:val="en-US"/>
        </w:rPr>
        <w:t>O</w:t>
      </w:r>
      <w:r w:rsidR="009910A5" w:rsidRPr="00EF35D9">
        <w:rPr>
          <w:rFonts w:ascii="Times New Roman" w:hAnsi="Times New Roman" w:cs="Times New Roman"/>
          <w:lang w:val="en-US"/>
        </w:rPr>
        <w:t xml:space="preserve">n the contrary, </w:t>
      </w:r>
      <w:r w:rsidR="004112A7" w:rsidRPr="00EF35D9">
        <w:rPr>
          <w:rFonts w:ascii="Times New Roman" w:hAnsi="Times New Roman" w:cs="Times New Roman"/>
          <w:lang w:val="en-US"/>
        </w:rPr>
        <w:t xml:space="preserve">denying </w:t>
      </w:r>
      <w:r w:rsidR="0021252F" w:rsidRPr="00EF35D9">
        <w:rPr>
          <w:rFonts w:ascii="Times New Roman" w:hAnsi="Times New Roman" w:cs="Times New Roman"/>
          <w:lang w:val="en-US"/>
        </w:rPr>
        <w:t xml:space="preserve">an </w:t>
      </w:r>
      <w:r w:rsidR="00EA7F28" w:rsidRPr="00EF35D9">
        <w:rPr>
          <w:rFonts w:ascii="Times New Roman" w:hAnsi="Times New Roman" w:cs="Times New Roman"/>
          <w:lang w:val="en-US"/>
        </w:rPr>
        <w:t xml:space="preserve">education </w:t>
      </w:r>
      <w:r w:rsidR="0021252F" w:rsidRPr="00EF35D9">
        <w:rPr>
          <w:rFonts w:ascii="Times New Roman" w:hAnsi="Times New Roman" w:cs="Times New Roman"/>
          <w:lang w:val="en-US"/>
        </w:rPr>
        <w:t>to someo</w:t>
      </w:r>
      <w:r w:rsidR="007B16FC" w:rsidRPr="00EF35D9">
        <w:rPr>
          <w:rFonts w:ascii="Times New Roman" w:hAnsi="Times New Roman" w:cs="Times New Roman"/>
          <w:lang w:val="en-US"/>
        </w:rPr>
        <w:t xml:space="preserve">ne </w:t>
      </w:r>
      <w:r w:rsidR="00EA7F28" w:rsidRPr="00EF35D9">
        <w:rPr>
          <w:rFonts w:ascii="Times New Roman" w:hAnsi="Times New Roman" w:cs="Times New Roman"/>
          <w:lang w:val="en-US"/>
        </w:rPr>
        <w:t>is even seen as depriving them of a basic human right</w:t>
      </w:r>
      <w:r w:rsidR="00BD796A" w:rsidRPr="00EF35D9">
        <w:rPr>
          <w:rFonts w:ascii="Times New Roman" w:hAnsi="Times New Roman" w:cs="Times New Roman"/>
          <w:lang w:val="en-US"/>
        </w:rPr>
        <w:t xml:space="preserve">. The U.N. </w:t>
      </w:r>
      <w:r w:rsidR="00D05539" w:rsidRPr="00EF35D9">
        <w:rPr>
          <w:rFonts w:ascii="Times New Roman" w:hAnsi="Times New Roman" w:cs="Times New Roman"/>
          <w:lang w:val="en-US"/>
        </w:rPr>
        <w:t xml:space="preserve">charter on human rights lists the right to education under article 26 – just after </w:t>
      </w:r>
      <w:r w:rsidR="001B54AD" w:rsidRPr="00EF35D9">
        <w:rPr>
          <w:rFonts w:ascii="Times New Roman" w:hAnsi="Times New Roman" w:cs="Times New Roman"/>
          <w:lang w:val="en-US"/>
        </w:rPr>
        <w:t xml:space="preserve">article 25, </w:t>
      </w:r>
      <w:r w:rsidR="00D05539" w:rsidRPr="00EF35D9">
        <w:rPr>
          <w:rFonts w:ascii="Times New Roman" w:hAnsi="Times New Roman" w:cs="Times New Roman"/>
          <w:lang w:val="en-US"/>
        </w:rPr>
        <w:t xml:space="preserve">the right to “a standard of living adequate for health and well-being”. </w:t>
      </w:r>
    </w:p>
    <w:p w14:paraId="2AEAAC6E" w14:textId="40DD4990" w:rsidR="002A5721" w:rsidRPr="00EF35D9" w:rsidRDefault="00A31E77" w:rsidP="00465B65">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Yet </w:t>
      </w:r>
      <w:r w:rsidR="00B06754" w:rsidRPr="00EF35D9">
        <w:rPr>
          <w:rFonts w:ascii="Times New Roman" w:hAnsi="Times New Roman" w:cs="Times New Roman"/>
          <w:lang w:val="en-US"/>
        </w:rPr>
        <w:t xml:space="preserve">even </w:t>
      </w:r>
      <w:r w:rsidR="005D2144" w:rsidRPr="00EF35D9">
        <w:rPr>
          <w:rFonts w:ascii="Times New Roman" w:hAnsi="Times New Roman" w:cs="Times New Roman"/>
          <w:lang w:val="en-US"/>
        </w:rPr>
        <w:t>education – like any cognitive enhancement</w:t>
      </w:r>
      <w:r w:rsidR="00465B65" w:rsidRPr="00EF35D9">
        <w:rPr>
          <w:rFonts w:ascii="Times New Roman" w:hAnsi="Times New Roman" w:cs="Times New Roman"/>
          <w:lang w:val="en-US"/>
        </w:rPr>
        <w:t xml:space="preserve">, including </w:t>
      </w:r>
      <w:r w:rsidR="003639BB" w:rsidRPr="00EF35D9">
        <w:rPr>
          <w:rFonts w:ascii="Times New Roman" w:hAnsi="Times New Roman" w:cs="Times New Roman"/>
          <w:lang w:val="en-US"/>
        </w:rPr>
        <w:t xml:space="preserve">artefacts of extended cognition (writing, Internet) </w:t>
      </w:r>
      <w:r w:rsidR="00465B65" w:rsidRPr="00EF35D9">
        <w:rPr>
          <w:rFonts w:ascii="Times New Roman" w:hAnsi="Times New Roman" w:cs="Times New Roman"/>
          <w:lang w:val="en-US"/>
        </w:rPr>
        <w:t xml:space="preserve">– has a potential dark side </w:t>
      </w:r>
      <w:r w:rsidR="004A5BA1" w:rsidRPr="00EF35D9">
        <w:rPr>
          <w:rFonts w:ascii="Times New Roman" w:hAnsi="Times New Roman" w:cs="Times New Roman"/>
          <w:lang w:val="en-US"/>
        </w:rPr>
        <w:t>with</w:t>
      </w:r>
      <w:r w:rsidR="00465B65" w:rsidRPr="00EF35D9">
        <w:rPr>
          <w:rFonts w:ascii="Times New Roman" w:hAnsi="Times New Roman" w:cs="Times New Roman"/>
          <w:lang w:val="en-US"/>
        </w:rPr>
        <w:t>in the perspective I am presenting in</w:t>
      </w:r>
      <w:r w:rsidR="00825FCF" w:rsidRPr="00EF35D9">
        <w:rPr>
          <w:rFonts w:ascii="Times New Roman" w:hAnsi="Times New Roman" w:cs="Times New Roman"/>
          <w:lang w:val="en-US"/>
        </w:rPr>
        <w:t xml:space="preserve"> </w:t>
      </w:r>
      <w:r w:rsidR="00465B65" w:rsidRPr="00EF35D9">
        <w:rPr>
          <w:rFonts w:ascii="Times New Roman" w:hAnsi="Times New Roman" w:cs="Times New Roman"/>
          <w:lang w:val="en-US"/>
        </w:rPr>
        <w:t xml:space="preserve">this paper. </w:t>
      </w:r>
      <w:r w:rsidR="004E0ABF" w:rsidRPr="00EF35D9">
        <w:rPr>
          <w:rFonts w:ascii="Times New Roman" w:hAnsi="Times New Roman" w:cs="Times New Roman"/>
          <w:lang w:val="en-US"/>
        </w:rPr>
        <w:t xml:space="preserve">Because allocations of status are made on basis of education, there can be very intense competition </w:t>
      </w:r>
      <w:r w:rsidR="004E6157" w:rsidRPr="00EF35D9">
        <w:rPr>
          <w:rFonts w:ascii="Times New Roman" w:hAnsi="Times New Roman" w:cs="Times New Roman"/>
          <w:lang w:val="en-US"/>
        </w:rPr>
        <w:t xml:space="preserve">in order to </w:t>
      </w:r>
      <w:r w:rsidR="003D2006" w:rsidRPr="00EF35D9">
        <w:rPr>
          <w:rFonts w:ascii="Times New Roman" w:hAnsi="Times New Roman" w:cs="Times New Roman"/>
          <w:lang w:val="en-US"/>
        </w:rPr>
        <w:t xml:space="preserve">get into educational institutions that will give these status-conferring </w:t>
      </w:r>
      <w:r w:rsidR="00675455" w:rsidRPr="00EF35D9">
        <w:rPr>
          <w:rFonts w:ascii="Times New Roman" w:hAnsi="Times New Roman" w:cs="Times New Roman"/>
          <w:lang w:val="en-US"/>
        </w:rPr>
        <w:t>certificates.</w:t>
      </w:r>
      <w:r w:rsidR="006F005F" w:rsidRPr="00EF35D9">
        <w:rPr>
          <w:rFonts w:ascii="Times New Roman" w:hAnsi="Times New Roman" w:cs="Times New Roman"/>
          <w:lang w:val="en-US"/>
        </w:rPr>
        <w:t xml:space="preserve"> </w:t>
      </w:r>
      <w:r w:rsidR="002A5721" w:rsidRPr="00EF35D9">
        <w:rPr>
          <w:rFonts w:ascii="Times New Roman" w:hAnsi="Times New Roman" w:cs="Times New Roman"/>
          <w:lang w:val="en-US"/>
        </w:rPr>
        <w:t>This competition for is striking in that the body of human knowledge that forms the basis of education is public domain, and freely available regardless of one’s status.</w:t>
      </w:r>
      <w:r w:rsidR="004C2D0E" w:rsidRPr="00EF35D9">
        <w:rPr>
          <w:rFonts w:ascii="Times New Roman" w:hAnsi="Times New Roman" w:cs="Times New Roman"/>
          <w:lang w:val="en-US"/>
        </w:rPr>
        <w:t xml:space="preserve"> </w:t>
      </w:r>
      <w:r w:rsidR="00655076" w:rsidRPr="00EF35D9">
        <w:rPr>
          <w:rFonts w:ascii="Times New Roman" w:hAnsi="Times New Roman" w:cs="Times New Roman"/>
          <w:lang w:val="en-US"/>
        </w:rPr>
        <w:t xml:space="preserve">The works of Shakespeare, Plato, or Newton are </w:t>
      </w:r>
      <w:r w:rsidR="00DC534F" w:rsidRPr="00EF35D9">
        <w:rPr>
          <w:rFonts w:ascii="Times New Roman" w:hAnsi="Times New Roman" w:cs="Times New Roman"/>
          <w:lang w:val="en-US"/>
        </w:rPr>
        <w:t xml:space="preserve">freely </w:t>
      </w:r>
      <w:r w:rsidR="00655076" w:rsidRPr="00EF35D9">
        <w:rPr>
          <w:rFonts w:ascii="Times New Roman" w:hAnsi="Times New Roman" w:cs="Times New Roman"/>
          <w:lang w:val="en-US"/>
        </w:rPr>
        <w:t xml:space="preserve">available for anyone to read and learn from. </w:t>
      </w:r>
      <w:r w:rsidR="002A5721" w:rsidRPr="00EF35D9">
        <w:rPr>
          <w:rFonts w:ascii="Times New Roman" w:hAnsi="Times New Roman" w:cs="Times New Roman"/>
          <w:lang w:val="en-US"/>
        </w:rPr>
        <w:t xml:space="preserve">Yet, </w:t>
      </w:r>
      <w:r w:rsidR="002A5721" w:rsidRPr="00EF35D9">
        <w:rPr>
          <w:rFonts w:ascii="Times New Roman" w:hAnsi="Times New Roman" w:cs="Times New Roman"/>
          <w:lang w:val="en-US"/>
        </w:rPr>
        <w:lastRenderedPageBreak/>
        <w:t>certifications of educational attainment convey more than mere competence</w:t>
      </w:r>
      <w:r w:rsidR="00290AA1" w:rsidRPr="00EF35D9">
        <w:rPr>
          <w:rFonts w:ascii="Times New Roman" w:hAnsi="Times New Roman" w:cs="Times New Roman"/>
          <w:lang w:val="en-US"/>
        </w:rPr>
        <w:t>: they</w:t>
      </w:r>
      <w:r w:rsidR="002A5721" w:rsidRPr="00EF35D9">
        <w:rPr>
          <w:rFonts w:ascii="Times New Roman" w:hAnsi="Times New Roman" w:cs="Times New Roman"/>
          <w:lang w:val="en-US"/>
        </w:rPr>
        <w:t xml:space="preserve"> </w:t>
      </w:r>
      <w:r w:rsidR="00290AA1" w:rsidRPr="00EF35D9">
        <w:rPr>
          <w:rFonts w:ascii="Times New Roman" w:hAnsi="Times New Roman" w:cs="Times New Roman"/>
          <w:lang w:val="en-US"/>
        </w:rPr>
        <w:t>can</w:t>
      </w:r>
      <w:r w:rsidR="002A5721" w:rsidRPr="00EF35D9">
        <w:rPr>
          <w:rFonts w:ascii="Times New Roman" w:hAnsi="Times New Roman" w:cs="Times New Roman"/>
          <w:lang w:val="en-US"/>
        </w:rPr>
        <w:t xml:space="preserve"> come to convey prestige in themselves. This may of course be due to the quality of instruction, but the dynamics are more complex: for instance, alumni who go on to hold prestigious occupations will then reflect on the prestige of an institution.</w:t>
      </w:r>
      <w:r w:rsidR="009D4962" w:rsidRPr="00EF35D9">
        <w:rPr>
          <w:rFonts w:ascii="Times New Roman" w:hAnsi="Times New Roman" w:cs="Times New Roman"/>
          <w:lang w:val="en-US"/>
        </w:rPr>
        <w:t xml:space="preserve"> In sum, education </w:t>
      </w:r>
      <w:r w:rsidR="00A5527D" w:rsidRPr="00EF35D9">
        <w:rPr>
          <w:rFonts w:ascii="Times New Roman" w:hAnsi="Times New Roman" w:cs="Times New Roman"/>
          <w:lang w:val="en-US"/>
        </w:rPr>
        <w:t>can also become a tool for dominance</w:t>
      </w:r>
      <w:r w:rsidR="00D37310" w:rsidRPr="00EF35D9">
        <w:rPr>
          <w:rFonts w:ascii="Times New Roman" w:hAnsi="Times New Roman" w:cs="Times New Roman"/>
          <w:lang w:val="en-US"/>
        </w:rPr>
        <w:t>, a tool in the competition for scarce, high-status occupations.</w:t>
      </w:r>
    </w:p>
    <w:p w14:paraId="045BFD92" w14:textId="6A4F2CBC" w:rsidR="00475E27" w:rsidRPr="00EF35D9" w:rsidRDefault="00475E27" w:rsidP="004F257F">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When we look back in history, </w:t>
      </w:r>
      <w:r w:rsidR="002F227F" w:rsidRPr="00EF35D9">
        <w:rPr>
          <w:rFonts w:ascii="Times New Roman" w:hAnsi="Times New Roman" w:cs="Times New Roman"/>
          <w:lang w:val="en-US"/>
        </w:rPr>
        <w:t>th</w:t>
      </w:r>
      <w:r w:rsidR="0024310B" w:rsidRPr="00EF35D9">
        <w:rPr>
          <w:rFonts w:ascii="Times New Roman" w:hAnsi="Times New Roman" w:cs="Times New Roman"/>
          <w:lang w:val="en-US"/>
        </w:rPr>
        <w:t>ere were times when th</w:t>
      </w:r>
      <w:r w:rsidR="002F227F" w:rsidRPr="00EF35D9">
        <w:rPr>
          <w:rFonts w:ascii="Times New Roman" w:hAnsi="Times New Roman" w:cs="Times New Roman"/>
          <w:lang w:val="en-US"/>
        </w:rPr>
        <w:t xml:space="preserve">is dual nature of education was more apparent </w:t>
      </w:r>
      <w:r w:rsidR="000905EF" w:rsidRPr="00EF35D9">
        <w:rPr>
          <w:rFonts w:ascii="Times New Roman" w:hAnsi="Times New Roman" w:cs="Times New Roman"/>
          <w:lang w:val="en-US"/>
        </w:rPr>
        <w:t xml:space="preserve">than it is today. </w:t>
      </w:r>
      <w:r w:rsidR="00827D61" w:rsidRPr="00EF35D9">
        <w:rPr>
          <w:rFonts w:ascii="Times New Roman" w:hAnsi="Times New Roman" w:cs="Times New Roman"/>
          <w:lang w:val="en-US"/>
        </w:rPr>
        <w:t xml:space="preserve">After all, for most of history, </w:t>
      </w:r>
      <w:r w:rsidR="00712766" w:rsidRPr="00EF35D9">
        <w:rPr>
          <w:rFonts w:ascii="Times New Roman" w:hAnsi="Times New Roman" w:cs="Times New Roman"/>
          <w:lang w:val="en-US"/>
        </w:rPr>
        <w:t>the distribution of the competences to read and write were</w:t>
      </w:r>
      <w:r w:rsidR="00A15E30" w:rsidRPr="00EF35D9">
        <w:rPr>
          <w:rFonts w:ascii="Times New Roman" w:hAnsi="Times New Roman" w:cs="Times New Roman"/>
          <w:lang w:val="en-US"/>
        </w:rPr>
        <w:t xml:space="preserve"> not ‘just’ at </w:t>
      </w:r>
      <w:proofErr w:type="gramStart"/>
      <w:r w:rsidR="00A15E30" w:rsidRPr="00EF35D9">
        <w:rPr>
          <w:rFonts w:ascii="Times New Roman" w:hAnsi="Times New Roman" w:cs="Times New Roman"/>
          <w:lang w:val="en-US"/>
        </w:rPr>
        <w:t>all, and</w:t>
      </w:r>
      <w:proofErr w:type="gramEnd"/>
      <w:r w:rsidR="00712766" w:rsidRPr="00EF35D9">
        <w:rPr>
          <w:rFonts w:ascii="Times New Roman" w:hAnsi="Times New Roman" w:cs="Times New Roman"/>
          <w:lang w:val="en-US"/>
        </w:rPr>
        <w:t xml:space="preserve"> limited to high-status individuals.</w:t>
      </w:r>
      <w:r w:rsidR="00FC172F" w:rsidRPr="00EF35D9">
        <w:rPr>
          <w:rFonts w:ascii="Times New Roman" w:hAnsi="Times New Roman" w:cs="Times New Roman"/>
          <w:lang w:val="en-US"/>
        </w:rPr>
        <w:t xml:space="preserve"> </w:t>
      </w:r>
      <w:r w:rsidR="00C6175D" w:rsidRPr="00EF35D9">
        <w:rPr>
          <w:rFonts w:ascii="Times New Roman" w:hAnsi="Times New Roman" w:cs="Times New Roman"/>
          <w:lang w:val="en-US"/>
        </w:rPr>
        <w:t xml:space="preserve">In ancient Greece, when systematic education was still a relatively new development in human history, sophists and philosophers alike were viewed with suspicion. Thus Isocrates (436-338 BC) was charged with “corrupting the youth”: endowing them with rhetorical skill in order to gain an unfair advantage over peers during court trials or debates over policy. Socrates, of course, was charged and sentenced to death over the same accusation: education, and the rhetorical and argumentative supremacy it afforded, was viewed with suspicion. </w:t>
      </w:r>
    </w:p>
    <w:p w14:paraId="7F101CAE" w14:textId="23035C0D" w:rsidR="00A31E77" w:rsidRPr="00EF35D9" w:rsidRDefault="00991F21" w:rsidP="00712766">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Many parents today </w:t>
      </w:r>
      <w:proofErr w:type="gramStart"/>
      <w:r w:rsidR="002C4E05" w:rsidRPr="00EF35D9">
        <w:rPr>
          <w:rFonts w:ascii="Times New Roman" w:hAnsi="Times New Roman" w:cs="Times New Roman"/>
          <w:lang w:val="en-US"/>
        </w:rPr>
        <w:t>are</w:t>
      </w:r>
      <w:proofErr w:type="gramEnd"/>
      <w:r w:rsidR="002C4E05" w:rsidRPr="00EF35D9">
        <w:rPr>
          <w:rFonts w:ascii="Times New Roman" w:hAnsi="Times New Roman" w:cs="Times New Roman"/>
          <w:lang w:val="en-US"/>
        </w:rPr>
        <w:t xml:space="preserve"> </w:t>
      </w:r>
      <w:r w:rsidR="002F04C8" w:rsidRPr="00EF35D9">
        <w:rPr>
          <w:rFonts w:ascii="Times New Roman" w:hAnsi="Times New Roman" w:cs="Times New Roman"/>
          <w:lang w:val="en-US"/>
        </w:rPr>
        <w:t xml:space="preserve">somehow </w:t>
      </w:r>
      <w:r w:rsidR="002C4E05" w:rsidRPr="00EF35D9">
        <w:rPr>
          <w:rFonts w:ascii="Times New Roman" w:hAnsi="Times New Roman" w:cs="Times New Roman"/>
          <w:lang w:val="en-US"/>
        </w:rPr>
        <w:t xml:space="preserve">aware, consciously or not, </w:t>
      </w:r>
      <w:r w:rsidR="00134520" w:rsidRPr="00EF35D9">
        <w:rPr>
          <w:rFonts w:ascii="Times New Roman" w:hAnsi="Times New Roman" w:cs="Times New Roman"/>
          <w:lang w:val="en-US"/>
        </w:rPr>
        <w:t xml:space="preserve">of this aspect of education. </w:t>
      </w:r>
      <w:r w:rsidR="00B466CC" w:rsidRPr="00EF35D9">
        <w:rPr>
          <w:rFonts w:ascii="Times New Roman" w:hAnsi="Times New Roman" w:cs="Times New Roman"/>
          <w:lang w:val="en-US"/>
        </w:rPr>
        <w:t xml:space="preserve">It is well documented </w:t>
      </w:r>
      <w:r w:rsidR="00A1171C" w:rsidRPr="00EF35D9">
        <w:rPr>
          <w:rFonts w:ascii="Times New Roman" w:hAnsi="Times New Roman" w:cs="Times New Roman"/>
          <w:lang w:val="en-US"/>
        </w:rPr>
        <w:t xml:space="preserve">how certain parents are more actively involved so that </w:t>
      </w:r>
      <w:r w:rsidR="00582D8E" w:rsidRPr="00EF35D9">
        <w:rPr>
          <w:rFonts w:ascii="Times New Roman" w:hAnsi="Times New Roman" w:cs="Times New Roman"/>
          <w:lang w:val="en-US"/>
        </w:rPr>
        <w:t xml:space="preserve">their children will gain access to status-enhancing educational institutions </w:t>
      </w:r>
      <w:r w:rsidR="008E0ED0"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g3UOAw6T","properties":{"formattedCitation":"(Fingerman et al. 2012)","plainCitation":"(Fingerman et al. 2012)","noteIndex":0},"citationItems":[{"id":5928,"uris":["http://zotero.org/users/4673489/items/JAPM2T5S"],"uri":["http://zotero.org/users/4673489/items/JAPM2T5S"],"itemData":{"id":5928,"type":"article-journal","abstract":"Department of Human Development and Family Sciences, University of Texas at Austin, 1 University Station, A2702, Austin, TX 78712 (kﬁngerman@austin.utexas.edu). *Department of Psychological Sciences, Purdue University, 703 3rd Street, Lafayette, IN 47907. **Department of Human Development and Family Studies, The Pennsylvania State University, 211-H Henderson South Building, University Park, PA 16802. ***Department of Sociology, University of Pennsylvania, 3718 Locust Walk, Philadelphia, PA 19104. ****Institute for Social Research, University of Michigan, 426 Thompson Street, Ann Arbor, MI 48104.","container-title":"Journal of Marriage and Family","DOI":"10.1111/j.1741-3737.2012.00987.x","ISSN":"00222445","issue":"4","language":"en","page":"880-896","source":"DOI.org (Crossref)","title":"Helicopter Parents and Landing Pad Kids: Intense Parental Support of Grown Children","title-short":"Helicopter Parents and Landing Pad Kids","volume":"74","author":[{"family":"Fingerman","given":"Karen L."},{"family":"Cheng","given":"Yen-Pi"},{"family":"Wesselmann","given":"Eric D."},{"family":"Zarit","given":"Steven"},{"family":"Furstenberg","given":"Frank"},{"family":"Birditt","given":"Kira S."}],"issued":{"date-parts":[["2012",8]]}}}],"schema":"https://github.com/citation-style-language/schema/raw/master/csl-citation.json"} </w:instrText>
      </w:r>
      <w:r w:rsidR="008E0ED0" w:rsidRPr="00EF35D9">
        <w:rPr>
          <w:rFonts w:ascii="Times New Roman" w:hAnsi="Times New Roman" w:cs="Times New Roman"/>
          <w:lang w:val="en-US"/>
        </w:rPr>
        <w:fldChar w:fldCharType="separate"/>
      </w:r>
      <w:r w:rsidR="008E0ED0" w:rsidRPr="00EF35D9">
        <w:rPr>
          <w:rFonts w:ascii="Times New Roman" w:hAnsi="Times New Roman" w:cs="Times New Roman"/>
          <w:noProof/>
          <w:lang w:val="en-US"/>
        </w:rPr>
        <w:t>(Fingerman et al. 2012)</w:t>
      </w:r>
      <w:r w:rsidR="008E0ED0" w:rsidRPr="00EF35D9">
        <w:rPr>
          <w:rFonts w:ascii="Times New Roman" w:hAnsi="Times New Roman" w:cs="Times New Roman"/>
          <w:lang w:val="en-US"/>
        </w:rPr>
        <w:fldChar w:fldCharType="end"/>
      </w:r>
      <w:r w:rsidR="00523FF6" w:rsidRPr="00EF35D9">
        <w:rPr>
          <w:rFonts w:ascii="Times New Roman" w:hAnsi="Times New Roman" w:cs="Times New Roman"/>
          <w:lang w:val="en-US"/>
        </w:rPr>
        <w:t>. The most common motivation</w:t>
      </w:r>
      <w:r w:rsidR="0069784C" w:rsidRPr="00EF35D9">
        <w:rPr>
          <w:rFonts w:ascii="Times New Roman" w:hAnsi="Times New Roman" w:cs="Times New Roman"/>
          <w:lang w:val="en-US"/>
        </w:rPr>
        <w:t>s cited are concern for the child’s future “well-being” and “success”</w:t>
      </w:r>
      <w:r w:rsidR="00A316A3" w:rsidRPr="00EF35D9">
        <w:rPr>
          <w:rFonts w:ascii="Times New Roman" w:hAnsi="Times New Roman" w:cs="Times New Roman"/>
          <w:lang w:val="en-US"/>
        </w:rPr>
        <w:t>, where the latter specifically means</w:t>
      </w:r>
      <w:r w:rsidR="0069784C" w:rsidRPr="00EF35D9">
        <w:rPr>
          <w:rFonts w:ascii="Times New Roman" w:hAnsi="Times New Roman" w:cs="Times New Roman"/>
          <w:lang w:val="en-US"/>
        </w:rPr>
        <w:t xml:space="preserve"> </w:t>
      </w:r>
      <w:r w:rsidR="00D954D9" w:rsidRPr="00EF35D9">
        <w:rPr>
          <w:rFonts w:ascii="Times New Roman" w:hAnsi="Times New Roman" w:cs="Times New Roman"/>
          <w:lang w:val="en-US"/>
        </w:rPr>
        <w:t>success in the competition for status</w:t>
      </w:r>
      <w:r w:rsidR="00C82C8F" w:rsidRPr="00EF35D9">
        <w:rPr>
          <w:rFonts w:ascii="Times New Roman" w:hAnsi="Times New Roman" w:cs="Times New Roman"/>
          <w:lang w:val="en-US"/>
        </w:rPr>
        <w:t xml:space="preserve"> </w:t>
      </w:r>
      <w:r w:rsidR="00375B18"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4VAAvKEO","properties":{"formattedCitation":"(Segrin et al. 2013)","plainCitation":"(Segrin et al. 2013)","noteIndex":0},"citationItems":[{"id":6108,"uris":["http://zotero.org/users/4673489/items/GXKJ9EQT"],"uri":["http://zotero.org/users/4673489/items/GXKJ9EQT"],"itemData":{"id":6108,"type":"article-journal","container-title":"Journal of Social and Clinical Psychology","DOI":"10.1521/jscp.2013.32.6.569","ISSN":"0736-7236","issue":"6","journalAbbreviation":"Journal of Social and Clinical Psychology","language":"en","page":"569-595","source":"DOI.org (Crossref)","title":"Parent and Child Traits Associated with Overparenting","volume":"32","author":[{"family":"Segrin","given":"Chris"},{"family":"Woszidlo","given":"Alesia"},{"family":"Givertz","given":"Michelle"},{"family":"Montgomery","given":"Neil"}],"issued":{"date-parts":[["2013",6]]}}}],"schema":"https://github.com/citation-style-language/schema/raw/master/csl-citation.json"} </w:instrText>
      </w:r>
      <w:r w:rsidR="00375B18" w:rsidRPr="00EF35D9">
        <w:rPr>
          <w:rFonts w:ascii="Times New Roman" w:hAnsi="Times New Roman" w:cs="Times New Roman"/>
          <w:lang w:val="en-US"/>
        </w:rPr>
        <w:fldChar w:fldCharType="separate"/>
      </w:r>
      <w:r w:rsidR="00375B18" w:rsidRPr="00EF35D9">
        <w:rPr>
          <w:rFonts w:ascii="Times New Roman" w:hAnsi="Times New Roman" w:cs="Times New Roman"/>
          <w:noProof/>
          <w:lang w:val="en-US"/>
        </w:rPr>
        <w:t>(Segrin et al. 2013)</w:t>
      </w:r>
      <w:r w:rsidR="00375B18" w:rsidRPr="00EF35D9">
        <w:rPr>
          <w:rFonts w:ascii="Times New Roman" w:hAnsi="Times New Roman" w:cs="Times New Roman"/>
          <w:lang w:val="en-US"/>
        </w:rPr>
        <w:fldChar w:fldCharType="end"/>
      </w:r>
      <w:r w:rsidR="00C82C8F" w:rsidRPr="00EF35D9">
        <w:rPr>
          <w:rFonts w:ascii="Times New Roman" w:hAnsi="Times New Roman" w:cs="Times New Roman"/>
          <w:lang w:val="en-US"/>
        </w:rPr>
        <w:t>.</w:t>
      </w:r>
      <w:r w:rsidR="00B74C4D" w:rsidRPr="00EF35D9">
        <w:rPr>
          <w:rStyle w:val="FootnoteReference"/>
          <w:rFonts w:ascii="Times New Roman" w:hAnsi="Times New Roman" w:cs="Times New Roman"/>
          <w:lang w:val="en-US"/>
        </w:rPr>
        <w:footnoteReference w:id="6"/>
      </w:r>
      <w:r w:rsidR="00C82C8F" w:rsidRPr="00EF35D9">
        <w:rPr>
          <w:rFonts w:ascii="Times New Roman" w:hAnsi="Times New Roman" w:cs="Times New Roman"/>
          <w:lang w:val="en-US"/>
        </w:rPr>
        <w:t xml:space="preserve"> </w:t>
      </w:r>
    </w:p>
    <w:p w14:paraId="494DFB59" w14:textId="601696A8" w:rsidR="00AF7A3E" w:rsidRPr="00EF35D9" w:rsidRDefault="005F4AFA" w:rsidP="00602B7A">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In sum, </w:t>
      </w:r>
      <w:r w:rsidR="00445FF5" w:rsidRPr="00EF35D9">
        <w:rPr>
          <w:rFonts w:ascii="Times New Roman" w:hAnsi="Times New Roman" w:cs="Times New Roman"/>
          <w:lang w:val="en-US"/>
        </w:rPr>
        <w:t xml:space="preserve">the </w:t>
      </w:r>
      <w:r w:rsidR="00DB2514" w:rsidRPr="00EF35D9">
        <w:rPr>
          <w:rFonts w:ascii="Times New Roman" w:hAnsi="Times New Roman" w:cs="Times New Roman"/>
          <w:lang w:val="en-US"/>
        </w:rPr>
        <w:t xml:space="preserve">ethically controversial </w:t>
      </w:r>
      <w:r w:rsidRPr="00EF35D9">
        <w:rPr>
          <w:rFonts w:ascii="Times New Roman" w:hAnsi="Times New Roman" w:cs="Times New Roman"/>
          <w:lang w:val="en-US"/>
        </w:rPr>
        <w:t>enhancement technologies</w:t>
      </w:r>
      <w:r w:rsidR="002C49B8" w:rsidRPr="00EF35D9">
        <w:rPr>
          <w:rFonts w:ascii="Times New Roman" w:hAnsi="Times New Roman" w:cs="Times New Roman"/>
          <w:lang w:val="en-US"/>
        </w:rPr>
        <w:t xml:space="preserve"> and interventions</w:t>
      </w:r>
      <w:r w:rsidR="00AB6145" w:rsidRPr="00EF35D9">
        <w:rPr>
          <w:rFonts w:ascii="Times New Roman" w:hAnsi="Times New Roman" w:cs="Times New Roman"/>
          <w:lang w:val="en-US"/>
        </w:rPr>
        <w:t xml:space="preserve"> are often those that </w:t>
      </w:r>
      <w:r w:rsidR="00156F7D" w:rsidRPr="00EF35D9">
        <w:rPr>
          <w:rFonts w:ascii="Times New Roman" w:hAnsi="Times New Roman" w:cs="Times New Roman"/>
          <w:lang w:val="en-US"/>
        </w:rPr>
        <w:t>can be used as tools in</w:t>
      </w:r>
      <w:r w:rsidR="00B21644" w:rsidRPr="00EF35D9">
        <w:rPr>
          <w:rFonts w:ascii="Times New Roman" w:hAnsi="Times New Roman" w:cs="Times New Roman"/>
          <w:lang w:val="en-US"/>
        </w:rPr>
        <w:t xml:space="preserve"> competition for status, simply because such technologies </w:t>
      </w:r>
      <w:r w:rsidR="003C066F" w:rsidRPr="00EF35D9">
        <w:rPr>
          <w:rFonts w:ascii="Times New Roman" w:hAnsi="Times New Roman" w:cs="Times New Roman"/>
          <w:lang w:val="en-US"/>
        </w:rPr>
        <w:t xml:space="preserve">and interventions </w:t>
      </w:r>
      <w:r w:rsidR="000C12A4" w:rsidRPr="00EF35D9">
        <w:rPr>
          <w:rFonts w:ascii="Times New Roman" w:hAnsi="Times New Roman" w:cs="Times New Roman"/>
          <w:lang w:val="en-US"/>
        </w:rPr>
        <w:t>allow their users to increase their competence</w:t>
      </w:r>
      <w:r w:rsidR="00341757" w:rsidRPr="00EF35D9">
        <w:rPr>
          <w:rFonts w:ascii="Times New Roman" w:hAnsi="Times New Roman" w:cs="Times New Roman"/>
          <w:lang w:val="en-US"/>
        </w:rPr>
        <w:t xml:space="preserve">. Competence can lead to </w:t>
      </w:r>
      <w:r w:rsidR="00911F11" w:rsidRPr="00EF35D9">
        <w:rPr>
          <w:rFonts w:ascii="Times New Roman" w:hAnsi="Times New Roman" w:cs="Times New Roman"/>
          <w:lang w:val="en-US"/>
        </w:rPr>
        <w:t>prestige</w:t>
      </w:r>
      <w:r w:rsidR="00F80129" w:rsidRPr="00EF35D9">
        <w:rPr>
          <w:rFonts w:ascii="Times New Roman" w:hAnsi="Times New Roman" w:cs="Times New Roman"/>
          <w:lang w:val="en-US"/>
        </w:rPr>
        <w:t xml:space="preserve"> </w:t>
      </w:r>
      <w:r w:rsidR="00176146" w:rsidRPr="00EF35D9">
        <w:rPr>
          <w:rFonts w:ascii="Times New Roman" w:hAnsi="Times New Roman" w:cs="Times New Roman"/>
          <w:lang w:val="en-US"/>
        </w:rPr>
        <w:t xml:space="preserve">– in which case </w:t>
      </w:r>
      <w:r w:rsidR="00751A76" w:rsidRPr="00EF35D9">
        <w:rPr>
          <w:rFonts w:ascii="Times New Roman" w:hAnsi="Times New Roman" w:cs="Times New Roman"/>
          <w:lang w:val="en-US"/>
        </w:rPr>
        <w:t xml:space="preserve">the society as a </w:t>
      </w:r>
      <w:proofErr w:type="gramStart"/>
      <w:r w:rsidR="00751A76" w:rsidRPr="00EF35D9">
        <w:rPr>
          <w:rFonts w:ascii="Times New Roman" w:hAnsi="Times New Roman" w:cs="Times New Roman"/>
          <w:lang w:val="en-US"/>
        </w:rPr>
        <w:t>whole</w:t>
      </w:r>
      <w:r w:rsidR="001C4EAC" w:rsidRPr="00EF35D9">
        <w:rPr>
          <w:rFonts w:ascii="Times New Roman" w:hAnsi="Times New Roman" w:cs="Times New Roman"/>
          <w:lang w:val="en-US"/>
        </w:rPr>
        <w:t xml:space="preserve"> </w:t>
      </w:r>
      <w:r w:rsidR="00751A76" w:rsidRPr="00EF35D9">
        <w:rPr>
          <w:rFonts w:ascii="Times New Roman" w:hAnsi="Times New Roman" w:cs="Times New Roman"/>
          <w:lang w:val="en-US"/>
        </w:rPr>
        <w:t>benefits</w:t>
      </w:r>
      <w:proofErr w:type="gramEnd"/>
      <w:r w:rsidR="00751A76" w:rsidRPr="00EF35D9">
        <w:rPr>
          <w:rFonts w:ascii="Times New Roman" w:hAnsi="Times New Roman" w:cs="Times New Roman"/>
          <w:lang w:val="en-US"/>
        </w:rPr>
        <w:t xml:space="preserve"> – or </w:t>
      </w:r>
      <w:r w:rsidR="00E208CB" w:rsidRPr="00EF35D9">
        <w:rPr>
          <w:rFonts w:ascii="Times New Roman" w:hAnsi="Times New Roman" w:cs="Times New Roman"/>
          <w:lang w:val="en-US"/>
        </w:rPr>
        <w:t xml:space="preserve">can be converted into </w:t>
      </w:r>
      <w:r w:rsidR="00751A76" w:rsidRPr="00EF35D9">
        <w:rPr>
          <w:rFonts w:ascii="Times New Roman" w:hAnsi="Times New Roman" w:cs="Times New Roman"/>
          <w:lang w:val="en-US"/>
        </w:rPr>
        <w:t xml:space="preserve">dominance – in which case </w:t>
      </w:r>
      <w:r w:rsidR="002E36A8" w:rsidRPr="00EF35D9">
        <w:rPr>
          <w:rFonts w:ascii="Times New Roman" w:hAnsi="Times New Roman" w:cs="Times New Roman"/>
          <w:lang w:val="en-US"/>
        </w:rPr>
        <w:t>mainly the individual benefits.</w:t>
      </w:r>
      <w:r w:rsidR="000E1833" w:rsidRPr="00EF35D9">
        <w:rPr>
          <w:rFonts w:ascii="Times New Roman" w:hAnsi="Times New Roman" w:cs="Times New Roman"/>
          <w:lang w:val="en-US"/>
        </w:rPr>
        <w:t xml:space="preserve"> </w:t>
      </w:r>
      <w:r w:rsidR="00E903FC" w:rsidRPr="00EF35D9">
        <w:rPr>
          <w:rFonts w:ascii="Times New Roman" w:hAnsi="Times New Roman" w:cs="Times New Roman"/>
          <w:lang w:val="en-US"/>
        </w:rPr>
        <w:t>This dual nature of enhancement</w:t>
      </w:r>
      <w:r w:rsidR="000E1833" w:rsidRPr="00EF35D9">
        <w:rPr>
          <w:rFonts w:ascii="Times New Roman" w:hAnsi="Times New Roman" w:cs="Times New Roman"/>
          <w:lang w:val="en-US"/>
        </w:rPr>
        <w:t xml:space="preserve"> is </w:t>
      </w:r>
      <w:r w:rsidR="00C06F58" w:rsidRPr="00EF35D9">
        <w:rPr>
          <w:rFonts w:ascii="Times New Roman" w:hAnsi="Times New Roman" w:cs="Times New Roman"/>
          <w:lang w:val="en-US"/>
        </w:rPr>
        <w:t>observable</w:t>
      </w:r>
      <w:r w:rsidR="00A53457" w:rsidRPr="00EF35D9">
        <w:rPr>
          <w:rFonts w:ascii="Times New Roman" w:hAnsi="Times New Roman" w:cs="Times New Roman"/>
          <w:lang w:val="en-US"/>
        </w:rPr>
        <w:t>, even though not always recognized,</w:t>
      </w:r>
      <w:r w:rsidR="00C708A8" w:rsidRPr="00EF35D9">
        <w:rPr>
          <w:rFonts w:ascii="Times New Roman" w:hAnsi="Times New Roman" w:cs="Times New Roman"/>
          <w:lang w:val="en-US"/>
        </w:rPr>
        <w:t xml:space="preserve"> in </w:t>
      </w:r>
      <w:r w:rsidR="000E1833" w:rsidRPr="00EF35D9">
        <w:rPr>
          <w:rFonts w:ascii="Times New Roman" w:hAnsi="Times New Roman" w:cs="Times New Roman"/>
          <w:lang w:val="en-US"/>
        </w:rPr>
        <w:t>the most powerful cognitive enhancement currently available</w:t>
      </w:r>
      <w:r w:rsidR="00C708A8" w:rsidRPr="00EF35D9">
        <w:rPr>
          <w:rFonts w:ascii="Times New Roman" w:hAnsi="Times New Roman" w:cs="Times New Roman"/>
          <w:lang w:val="en-US"/>
        </w:rPr>
        <w:t>:</w:t>
      </w:r>
      <w:r w:rsidR="000E1833" w:rsidRPr="00EF35D9">
        <w:rPr>
          <w:rFonts w:ascii="Times New Roman" w:hAnsi="Times New Roman" w:cs="Times New Roman"/>
          <w:lang w:val="en-US"/>
        </w:rPr>
        <w:t xml:space="preserve"> education</w:t>
      </w:r>
      <w:r w:rsidR="00C708A8" w:rsidRPr="00EF35D9">
        <w:rPr>
          <w:rFonts w:ascii="Times New Roman" w:hAnsi="Times New Roman" w:cs="Times New Roman"/>
          <w:lang w:val="en-US"/>
        </w:rPr>
        <w:t>.</w:t>
      </w:r>
      <w:r w:rsidR="0060390E" w:rsidRPr="00EF35D9">
        <w:rPr>
          <w:rFonts w:ascii="Times New Roman" w:hAnsi="Times New Roman" w:cs="Times New Roman"/>
          <w:lang w:val="en-US"/>
        </w:rPr>
        <w:t xml:space="preserve"> </w:t>
      </w:r>
    </w:p>
    <w:p w14:paraId="69C7CFDB" w14:textId="77777777" w:rsidR="00D164A4" w:rsidRPr="00EF35D9" w:rsidRDefault="00D164A4" w:rsidP="00094C7A">
      <w:pPr>
        <w:autoSpaceDE w:val="0"/>
        <w:autoSpaceDN w:val="0"/>
        <w:adjustRightInd w:val="0"/>
        <w:spacing w:line="360" w:lineRule="auto"/>
        <w:ind w:firstLine="720"/>
        <w:jc w:val="both"/>
        <w:rPr>
          <w:rFonts w:ascii="Times New Roman" w:hAnsi="Times New Roman" w:cs="Times New Roman"/>
          <w:lang w:val="en-US"/>
        </w:rPr>
      </w:pPr>
    </w:p>
    <w:p w14:paraId="317DE358" w14:textId="4AF0B107" w:rsidR="00D164A4" w:rsidRPr="00EF35D9" w:rsidRDefault="00AE1366" w:rsidP="00094C7A">
      <w:pPr>
        <w:autoSpaceDE w:val="0"/>
        <w:autoSpaceDN w:val="0"/>
        <w:adjustRightInd w:val="0"/>
        <w:spacing w:line="360" w:lineRule="auto"/>
        <w:ind w:firstLine="720"/>
        <w:jc w:val="both"/>
        <w:rPr>
          <w:rFonts w:ascii="Times New Roman" w:hAnsi="Times New Roman" w:cs="Times New Roman"/>
          <w:b/>
          <w:bCs/>
          <w:lang w:val="en-US"/>
        </w:rPr>
      </w:pPr>
      <w:r w:rsidRPr="00EF35D9">
        <w:rPr>
          <w:rFonts w:ascii="Times New Roman" w:hAnsi="Times New Roman" w:cs="Times New Roman"/>
          <w:b/>
          <w:bCs/>
          <w:lang w:val="en-US"/>
        </w:rPr>
        <w:t>5</w:t>
      </w:r>
      <w:r w:rsidR="00D164A4" w:rsidRPr="00EF35D9">
        <w:rPr>
          <w:rFonts w:ascii="Times New Roman" w:hAnsi="Times New Roman" w:cs="Times New Roman"/>
          <w:b/>
          <w:bCs/>
          <w:lang w:val="en-US"/>
        </w:rPr>
        <w:t xml:space="preserve">.2 </w:t>
      </w:r>
      <w:r w:rsidR="005055B5" w:rsidRPr="00EF35D9">
        <w:rPr>
          <w:rFonts w:ascii="Times New Roman" w:hAnsi="Times New Roman" w:cs="Times New Roman"/>
          <w:b/>
          <w:bCs/>
          <w:lang w:val="en-US"/>
        </w:rPr>
        <w:t xml:space="preserve">The </w:t>
      </w:r>
      <w:r w:rsidR="0005248B" w:rsidRPr="00EF35D9">
        <w:rPr>
          <w:rFonts w:ascii="Times New Roman" w:hAnsi="Times New Roman" w:cs="Times New Roman"/>
          <w:b/>
          <w:bCs/>
          <w:lang w:val="en-US"/>
        </w:rPr>
        <w:t xml:space="preserve">Cautionary </w:t>
      </w:r>
      <w:r w:rsidR="005055B5" w:rsidRPr="00EF35D9">
        <w:rPr>
          <w:rFonts w:ascii="Times New Roman" w:hAnsi="Times New Roman" w:cs="Times New Roman"/>
          <w:b/>
          <w:bCs/>
          <w:lang w:val="en-US"/>
        </w:rPr>
        <w:t xml:space="preserve">Argument from </w:t>
      </w:r>
      <w:r w:rsidR="003638D9" w:rsidRPr="00EF35D9">
        <w:rPr>
          <w:rFonts w:ascii="Times New Roman" w:hAnsi="Times New Roman" w:cs="Times New Roman"/>
          <w:b/>
          <w:bCs/>
          <w:lang w:val="en-US"/>
        </w:rPr>
        <w:t>Service</w:t>
      </w:r>
    </w:p>
    <w:p w14:paraId="45877831" w14:textId="77777777" w:rsidR="005666FF" w:rsidRPr="00EF35D9" w:rsidRDefault="005666FF" w:rsidP="00094C7A">
      <w:pPr>
        <w:autoSpaceDE w:val="0"/>
        <w:autoSpaceDN w:val="0"/>
        <w:adjustRightInd w:val="0"/>
        <w:spacing w:line="360" w:lineRule="auto"/>
        <w:jc w:val="both"/>
        <w:rPr>
          <w:rFonts w:ascii="Times New Roman" w:hAnsi="Times New Roman" w:cs="Times New Roman"/>
          <w:lang w:val="en-US"/>
        </w:rPr>
      </w:pPr>
    </w:p>
    <w:p w14:paraId="59F938DE" w14:textId="233B1941" w:rsidR="00602B7A" w:rsidRPr="00EF35D9" w:rsidRDefault="00B44E0A" w:rsidP="00983F9A">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lastRenderedPageBreak/>
        <w:t>In the case that</w:t>
      </w:r>
      <w:r w:rsidR="00602B7A" w:rsidRPr="00EF35D9">
        <w:rPr>
          <w:rFonts w:ascii="Times New Roman" w:hAnsi="Times New Roman" w:cs="Times New Roman"/>
          <w:lang w:val="en-US"/>
        </w:rPr>
        <w:t xml:space="preserve"> enhancements are used for </w:t>
      </w:r>
      <w:r w:rsidR="007E6BE9" w:rsidRPr="00EF35D9">
        <w:rPr>
          <w:rFonts w:ascii="Times New Roman" w:hAnsi="Times New Roman" w:cs="Times New Roman"/>
          <w:lang w:val="en-US"/>
        </w:rPr>
        <w:t xml:space="preserve">increasing status </w:t>
      </w:r>
      <w:r w:rsidR="00BB144C" w:rsidRPr="00EF35D9">
        <w:rPr>
          <w:rFonts w:ascii="Times New Roman" w:hAnsi="Times New Roman" w:cs="Times New Roman"/>
          <w:lang w:val="en-US"/>
        </w:rPr>
        <w:t xml:space="preserve">without </w:t>
      </w:r>
      <w:r w:rsidR="0040463B" w:rsidRPr="00EF35D9">
        <w:rPr>
          <w:rFonts w:ascii="Times New Roman" w:hAnsi="Times New Roman" w:cs="Times New Roman"/>
          <w:lang w:val="en-US"/>
        </w:rPr>
        <w:t>any prosocial intentions (</w:t>
      </w:r>
      <w:r w:rsidR="003F4606" w:rsidRPr="00EF35D9">
        <w:rPr>
          <w:rFonts w:ascii="Times New Roman" w:hAnsi="Times New Roman" w:cs="Times New Roman"/>
          <w:lang w:val="en-US"/>
        </w:rPr>
        <w:t xml:space="preserve">i.e., </w:t>
      </w:r>
      <w:r w:rsidR="0040463B" w:rsidRPr="00EF35D9">
        <w:rPr>
          <w:rFonts w:ascii="Times New Roman" w:hAnsi="Times New Roman" w:cs="Times New Roman"/>
          <w:lang w:val="en-US"/>
        </w:rPr>
        <w:t>for service)</w:t>
      </w:r>
      <w:r w:rsidR="00602B7A" w:rsidRPr="00EF35D9">
        <w:rPr>
          <w:rFonts w:ascii="Times New Roman" w:hAnsi="Times New Roman" w:cs="Times New Roman"/>
          <w:lang w:val="en-US"/>
        </w:rPr>
        <w:t>, t</w:t>
      </w:r>
      <w:r w:rsidR="00720967" w:rsidRPr="00EF35D9">
        <w:rPr>
          <w:rFonts w:ascii="Times New Roman" w:hAnsi="Times New Roman" w:cs="Times New Roman"/>
          <w:lang w:val="en-US"/>
        </w:rPr>
        <w:t xml:space="preserve">he discussion in section 4 suggests </w:t>
      </w:r>
      <w:r w:rsidR="000B390C" w:rsidRPr="00EF35D9">
        <w:rPr>
          <w:rFonts w:ascii="Times New Roman" w:hAnsi="Times New Roman" w:cs="Times New Roman"/>
          <w:lang w:val="en-US"/>
        </w:rPr>
        <w:t>t</w:t>
      </w:r>
      <w:r w:rsidR="00602B7A" w:rsidRPr="00EF35D9">
        <w:rPr>
          <w:rFonts w:ascii="Times New Roman" w:hAnsi="Times New Roman" w:cs="Times New Roman"/>
          <w:lang w:val="en-US"/>
        </w:rPr>
        <w:t>wo general consequences</w:t>
      </w:r>
      <w:r w:rsidR="000B390C" w:rsidRPr="00EF35D9">
        <w:rPr>
          <w:rFonts w:ascii="Times New Roman" w:hAnsi="Times New Roman" w:cs="Times New Roman"/>
          <w:lang w:val="en-US"/>
        </w:rPr>
        <w:t>.</w:t>
      </w:r>
      <w:r w:rsidR="00602B7A" w:rsidRPr="00EF35D9">
        <w:rPr>
          <w:rFonts w:ascii="Times New Roman" w:hAnsi="Times New Roman" w:cs="Times New Roman"/>
          <w:lang w:val="en-US"/>
        </w:rPr>
        <w:t xml:space="preserve"> First it increases distrust in people of high prestige, since it becomes less clear what they will offer in exchange for their prestige. </w:t>
      </w:r>
      <w:r w:rsidR="00622C9F" w:rsidRPr="00EF35D9">
        <w:rPr>
          <w:rFonts w:ascii="Times New Roman" w:hAnsi="Times New Roman" w:cs="Times New Roman"/>
          <w:lang w:val="en-US"/>
        </w:rPr>
        <w:t xml:space="preserve">Without service, prestige becomes </w:t>
      </w:r>
      <w:r w:rsidR="00527572" w:rsidRPr="00EF35D9">
        <w:rPr>
          <w:rFonts w:ascii="Times New Roman" w:hAnsi="Times New Roman" w:cs="Times New Roman"/>
          <w:lang w:val="en-US"/>
        </w:rPr>
        <w:t xml:space="preserve">more difficult to distinguish from dominance: </w:t>
      </w:r>
      <w:r w:rsidR="00602B7A" w:rsidRPr="00EF35D9">
        <w:rPr>
          <w:rFonts w:ascii="Times New Roman" w:hAnsi="Times New Roman" w:cs="Times New Roman"/>
          <w:lang w:val="en-US"/>
        </w:rPr>
        <w:t xml:space="preserve">the </w:t>
      </w:r>
      <w:r w:rsidR="00AE10A0" w:rsidRPr="00EF35D9">
        <w:rPr>
          <w:rFonts w:ascii="Times New Roman" w:hAnsi="Times New Roman" w:cs="Times New Roman"/>
          <w:lang w:val="en-US"/>
        </w:rPr>
        <w:t xml:space="preserve">high-status </w:t>
      </w:r>
      <w:r w:rsidR="00602B7A" w:rsidRPr="00EF35D9">
        <w:rPr>
          <w:rFonts w:ascii="Times New Roman" w:hAnsi="Times New Roman" w:cs="Times New Roman"/>
          <w:lang w:val="en-US"/>
        </w:rPr>
        <w:t xml:space="preserve">person is </w:t>
      </w:r>
      <w:r w:rsidR="005177FA" w:rsidRPr="00EF35D9">
        <w:rPr>
          <w:rFonts w:ascii="Times New Roman" w:hAnsi="Times New Roman" w:cs="Times New Roman"/>
          <w:lang w:val="en-US"/>
        </w:rPr>
        <w:t>able to procure a large share of societal resources</w:t>
      </w:r>
      <w:r w:rsidR="006D2A56" w:rsidRPr="00EF35D9">
        <w:rPr>
          <w:rFonts w:ascii="Times New Roman" w:hAnsi="Times New Roman" w:cs="Times New Roman"/>
          <w:lang w:val="en-US"/>
        </w:rPr>
        <w:t xml:space="preserve">, but without </w:t>
      </w:r>
      <w:r w:rsidR="002564F9" w:rsidRPr="00EF35D9">
        <w:rPr>
          <w:rFonts w:ascii="Times New Roman" w:hAnsi="Times New Roman" w:cs="Times New Roman"/>
          <w:lang w:val="en-US"/>
        </w:rPr>
        <w:t>offering much in return. The second general consequence is that</w:t>
      </w:r>
      <w:r w:rsidR="0072223B" w:rsidRPr="00EF35D9">
        <w:rPr>
          <w:rFonts w:ascii="Times New Roman" w:hAnsi="Times New Roman" w:cs="Times New Roman"/>
          <w:lang w:val="en-US"/>
        </w:rPr>
        <w:t>, in response</w:t>
      </w:r>
      <w:r w:rsidR="00A67037" w:rsidRPr="00EF35D9">
        <w:rPr>
          <w:rFonts w:ascii="Times New Roman" w:hAnsi="Times New Roman" w:cs="Times New Roman"/>
          <w:lang w:val="en-US"/>
        </w:rPr>
        <w:t xml:space="preserve">, the </w:t>
      </w:r>
      <w:r w:rsidR="00602B7A" w:rsidRPr="00EF35D9">
        <w:rPr>
          <w:rFonts w:ascii="Times New Roman" w:hAnsi="Times New Roman" w:cs="Times New Roman"/>
          <w:lang w:val="en-US"/>
        </w:rPr>
        <w:t>competition for status</w:t>
      </w:r>
      <w:r w:rsidR="00F96B92" w:rsidRPr="00EF35D9">
        <w:rPr>
          <w:rFonts w:ascii="Times New Roman" w:hAnsi="Times New Roman" w:cs="Times New Roman"/>
          <w:lang w:val="en-US"/>
        </w:rPr>
        <w:t xml:space="preserve"> increases</w:t>
      </w:r>
      <w:r w:rsidR="00602B7A" w:rsidRPr="00EF35D9">
        <w:rPr>
          <w:rFonts w:ascii="Times New Roman" w:hAnsi="Times New Roman" w:cs="Times New Roman"/>
          <w:lang w:val="en-US"/>
        </w:rPr>
        <w:t xml:space="preserve">, since the downside of being low status is increased. Both consequences are harmful for a community, since it weakens the information flow and cooperative increases in knowledge and competence that are stimulated in an ethos of service </w:t>
      </w:r>
      <w:r w:rsidR="00602B7A"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wEM6xrAs","properties":{"formattedCitation":"(Henrich and Gil-White 2001)","plainCitation":"(Henrich and Gil-White 2001)","noteIndex":0},"citationItems":[{"id":2679,"uris":["http://zotero.org/users/4673489/items/HFFFNHSN"],"uri":["http://zotero.org/users/4673489/items/HFFFNHSN"],"itemData":{"id":2679,"type":"article-journal","abstract":"This paper advances an “information goods” theory that explains prestige processes as an emergent product of psychological adaptations that evolved to improve the quality of information acquired via cultural transmission. Natural selection favored social learners who could evaluate potential models and copy the most successful among them. In order to improve the fidelity and comprehensiveness of such ranked-biased copying, social learners further evolved dispositions to sycophantically ingratiate themselves with their chosen models, so as to gain close proximity to, and prolonged interaction with, these models. Once common, these dispositions created, at the group level, distributions of deference that new entrants may adaptively exploit to decide who to begin copying. This generated a preference for models who seem generally “popular.” Building on social exchange theories, we argue that a wider range of phenomena associated with prestige processes can more plausibly be explained by this simple theory than by others, and we test its predictions with data from throughout the social sciences. In addition, we distinguish carefully between dominance (force or force threat) and prestige (freely conferred deference).","container-title":"Evolution and Human Behavior","DOI":"10.1016/S1090-5138(00)00071-4","ISSN":"1090-5138","issue":"3","journalAbbreviation":"Evolution and Human Behavior","page":"165-196","source":"ScienceDirect","title":"The evolution of prestige: freely conferred deference as a mechanism for enhancing the benefits of cultural transmission","title-short":"The evolution of prestige","volume":"22","author":[{"family":"Henrich","given":"Joseph"},{"family":"Gil-White","given":"Francisco J"}],"issued":{"date-parts":[["2001",5,1]]}}}],"schema":"https://github.com/citation-style-language/schema/raw/master/csl-citation.json"} </w:instrText>
      </w:r>
      <w:r w:rsidR="00602B7A" w:rsidRPr="00EF35D9">
        <w:rPr>
          <w:rFonts w:ascii="Times New Roman" w:hAnsi="Times New Roman" w:cs="Times New Roman"/>
          <w:lang w:val="en-US"/>
        </w:rPr>
        <w:fldChar w:fldCharType="separate"/>
      </w:r>
      <w:r w:rsidR="00602B7A" w:rsidRPr="00EF35D9">
        <w:rPr>
          <w:rFonts w:ascii="Times New Roman" w:hAnsi="Times New Roman" w:cs="Times New Roman"/>
          <w:noProof/>
          <w:lang w:val="en-US"/>
        </w:rPr>
        <w:t>(Henrich and Gil-White 2001)</w:t>
      </w:r>
      <w:r w:rsidR="00602B7A" w:rsidRPr="00EF35D9">
        <w:rPr>
          <w:rFonts w:ascii="Times New Roman" w:hAnsi="Times New Roman" w:cs="Times New Roman"/>
          <w:lang w:val="en-US"/>
        </w:rPr>
        <w:fldChar w:fldCharType="end"/>
      </w:r>
      <w:r w:rsidR="00602B7A" w:rsidRPr="00EF35D9">
        <w:rPr>
          <w:rFonts w:ascii="Times New Roman" w:hAnsi="Times New Roman" w:cs="Times New Roman"/>
          <w:lang w:val="en-US"/>
        </w:rPr>
        <w:t xml:space="preserve">. Hence, it is unsurprising that anthropologists note that moral norms play a key role in enhancing the bargaining power of the lower status and suppressing tendencies to convert prestige into dominance </w:t>
      </w:r>
      <w:r w:rsidR="00602B7A"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CcG5wFy3","properties":{"formattedCitation":"(Chapais 2015)","plainCitation":"(Chapais 2015)","noteIndex":0},"citationItems":[{"id":5901,"uris":["http://zotero.org/users/4673489/items/UQGZJJ86"],"uri":["http://zotero.org/users/4673489/items/UQGZJJ86"],"itemData":{"id":5901,"type":"article-journal","abstract":"In this paper I propose an evolutionary model of human status that expands upon an earlier model proposed by Henrich and Gil-White Evolution and Human Behavior, 22,165–196 (2001). According to their model, there are two systems of status attainment in humans—“two ways to the top”: the dominance route, which involves physical intimidation, a psychology of fear and hubristic pride, and provides coercive power, and the prestige route, which involves skills and knowledge (competence), a psychology of attraction to experts and authentic pride, and translates mainly into influence. The two systems would have evolved in response to different selective pressures, with attraction to experts serving a social learning function and coinciding with the evolution of cumulative culture. In this paper I argue that (1) the only one way to the top is competence because dominance itself involves competence and confers prestige, so there is no such thing as pure dominance status; (2) dominance in primates has two components: a competitive one involving physical coercion and a cooperative one involving competence-based attraction to high-ranking individuals (proto-prestige); (3) competence grants the same general type of power (dependence-based) in humans and other primates; (4) the attractiveness of high rank in primates is homologous with the admiration of experts in humans; (5) upon the evolution of cumulative culture, the attractiveness of high rank was co-opted to generate status differentials in a vast number of culturally generated domains of activity. I also discuss, in this perspective, the origins of hubristic pride, authentic pride, and nonauthoritarian leadership.","container-title":"Human Nature","DOI":"10.1007/s12110-015-9227-6","ISSN":"1045-6767, 1936-4776","issue":"2","journalAbbreviation":"Hum Nat","language":"en","page":"161-183","source":"DOI.org (Crossref)","title":"Competence and the Evolutionary Origins of Status and Power in Humans","volume":"26","author":[{"family":"Chapais","given":"Bernard"}],"issued":{"date-parts":[["2015",6]]}}}],"schema":"https://github.com/citation-style-language/schema/raw/master/csl-citation.json"} </w:instrText>
      </w:r>
      <w:r w:rsidR="00602B7A" w:rsidRPr="00EF35D9">
        <w:rPr>
          <w:rFonts w:ascii="Times New Roman" w:hAnsi="Times New Roman" w:cs="Times New Roman"/>
          <w:lang w:val="en-US"/>
        </w:rPr>
        <w:fldChar w:fldCharType="separate"/>
      </w:r>
      <w:r w:rsidR="00602B7A" w:rsidRPr="00EF35D9">
        <w:rPr>
          <w:rFonts w:ascii="Times New Roman" w:hAnsi="Times New Roman" w:cs="Times New Roman"/>
          <w:noProof/>
          <w:lang w:val="en-US"/>
        </w:rPr>
        <w:t>(Chapais 2015)</w:t>
      </w:r>
      <w:r w:rsidR="00602B7A" w:rsidRPr="00EF35D9">
        <w:rPr>
          <w:rFonts w:ascii="Times New Roman" w:hAnsi="Times New Roman" w:cs="Times New Roman"/>
          <w:lang w:val="en-US"/>
        </w:rPr>
        <w:fldChar w:fldCharType="end"/>
      </w:r>
      <w:r w:rsidR="00602B7A" w:rsidRPr="00EF35D9">
        <w:rPr>
          <w:rFonts w:ascii="Times New Roman" w:hAnsi="Times New Roman" w:cs="Times New Roman"/>
          <w:lang w:val="en-US"/>
        </w:rPr>
        <w:t xml:space="preserve">. </w:t>
      </w:r>
    </w:p>
    <w:p w14:paraId="791AC5BE" w14:textId="609250EE" w:rsidR="005666FF" w:rsidRPr="00EF35D9" w:rsidRDefault="001A306E" w:rsidP="0034615E">
      <w:pPr>
        <w:autoSpaceDE w:val="0"/>
        <w:autoSpaceDN w:val="0"/>
        <w:adjustRightInd w:val="0"/>
        <w:spacing w:line="360" w:lineRule="auto"/>
        <w:ind w:firstLine="720"/>
        <w:jc w:val="both"/>
        <w:rPr>
          <w:rFonts w:ascii="Times New Roman" w:hAnsi="Times New Roman" w:cs="Times New Roman"/>
          <w:lang w:val="en-US"/>
        </w:rPr>
      </w:pPr>
      <w:proofErr w:type="gramStart"/>
      <w:r w:rsidRPr="00EF35D9">
        <w:rPr>
          <w:rFonts w:ascii="Times New Roman" w:hAnsi="Times New Roman" w:cs="Times New Roman"/>
          <w:lang w:val="en-US"/>
        </w:rPr>
        <w:t>Thus</w:t>
      </w:r>
      <w:proofErr w:type="gramEnd"/>
      <w:r w:rsidRPr="00EF35D9">
        <w:rPr>
          <w:rFonts w:ascii="Times New Roman" w:hAnsi="Times New Roman" w:cs="Times New Roman"/>
          <w:lang w:val="en-US"/>
        </w:rPr>
        <w:t xml:space="preserve"> while there is nothing </w:t>
      </w:r>
      <w:r w:rsidR="000B18E8" w:rsidRPr="00EF35D9">
        <w:rPr>
          <w:rFonts w:ascii="Times New Roman" w:hAnsi="Times New Roman" w:cs="Times New Roman"/>
          <w:lang w:val="en-US"/>
        </w:rPr>
        <w:t xml:space="preserve">inherently morally problematic with </w:t>
      </w:r>
      <w:r w:rsidR="00A772FF" w:rsidRPr="00EF35D9">
        <w:rPr>
          <w:rFonts w:ascii="Times New Roman" w:hAnsi="Times New Roman" w:cs="Times New Roman"/>
          <w:lang w:val="en-US"/>
        </w:rPr>
        <w:t xml:space="preserve">using </w:t>
      </w:r>
      <w:r w:rsidR="00A95C06" w:rsidRPr="00EF35D9">
        <w:rPr>
          <w:rFonts w:ascii="Times New Roman" w:hAnsi="Times New Roman" w:cs="Times New Roman"/>
          <w:lang w:val="en-US"/>
        </w:rPr>
        <w:t>e</w:t>
      </w:r>
      <w:r w:rsidR="008B1039" w:rsidRPr="00EF35D9">
        <w:rPr>
          <w:rFonts w:ascii="Times New Roman" w:hAnsi="Times New Roman" w:cs="Times New Roman"/>
          <w:lang w:val="en-US"/>
        </w:rPr>
        <w:t xml:space="preserve">nhancements </w:t>
      </w:r>
      <w:r w:rsidR="00D437D5" w:rsidRPr="00EF35D9">
        <w:rPr>
          <w:rFonts w:ascii="Times New Roman" w:hAnsi="Times New Roman" w:cs="Times New Roman"/>
          <w:lang w:val="en-US"/>
        </w:rPr>
        <w:t xml:space="preserve">to increase a </w:t>
      </w:r>
      <w:r w:rsidR="003E4349" w:rsidRPr="00EF35D9">
        <w:rPr>
          <w:rFonts w:ascii="Times New Roman" w:hAnsi="Times New Roman" w:cs="Times New Roman"/>
          <w:lang w:val="en-US"/>
        </w:rPr>
        <w:t xml:space="preserve">status-relevant </w:t>
      </w:r>
      <w:r w:rsidR="008B1039" w:rsidRPr="00EF35D9">
        <w:rPr>
          <w:rFonts w:ascii="Times New Roman" w:hAnsi="Times New Roman" w:cs="Times New Roman"/>
          <w:lang w:val="en-US"/>
        </w:rPr>
        <w:t>competence</w:t>
      </w:r>
      <w:r w:rsidR="00AE2D5F" w:rsidRPr="00EF35D9">
        <w:rPr>
          <w:rFonts w:ascii="Times New Roman" w:hAnsi="Times New Roman" w:cs="Times New Roman"/>
          <w:lang w:val="en-US"/>
        </w:rPr>
        <w:t xml:space="preserve">, </w:t>
      </w:r>
      <w:r w:rsidR="00D437D5" w:rsidRPr="00EF35D9">
        <w:rPr>
          <w:rFonts w:ascii="Times New Roman" w:hAnsi="Times New Roman" w:cs="Times New Roman"/>
          <w:lang w:val="en-US"/>
        </w:rPr>
        <w:t xml:space="preserve">these considerations </w:t>
      </w:r>
      <w:r w:rsidR="007066FD" w:rsidRPr="00EF35D9">
        <w:rPr>
          <w:rFonts w:ascii="Times New Roman" w:hAnsi="Times New Roman" w:cs="Times New Roman"/>
          <w:lang w:val="en-US"/>
        </w:rPr>
        <w:t xml:space="preserve">suggest the </w:t>
      </w:r>
      <w:r w:rsidR="00DF7508" w:rsidRPr="00EF35D9">
        <w:rPr>
          <w:rFonts w:ascii="Times New Roman" w:hAnsi="Times New Roman" w:cs="Times New Roman"/>
          <w:lang w:val="en-US"/>
        </w:rPr>
        <w:t>following</w:t>
      </w:r>
      <w:r w:rsidR="009A4D66" w:rsidRPr="00EF35D9">
        <w:rPr>
          <w:rFonts w:ascii="Times New Roman" w:hAnsi="Times New Roman" w:cs="Times New Roman"/>
          <w:lang w:val="en-US"/>
        </w:rPr>
        <w:t xml:space="preserve"> cautionary </w:t>
      </w:r>
      <w:r w:rsidR="004C5C98" w:rsidRPr="00EF35D9">
        <w:rPr>
          <w:rFonts w:ascii="Times New Roman" w:hAnsi="Times New Roman" w:cs="Times New Roman"/>
          <w:lang w:val="en-US"/>
        </w:rPr>
        <w:t>‘</w:t>
      </w:r>
      <w:r w:rsidR="009A4D66" w:rsidRPr="00EF35D9">
        <w:rPr>
          <w:rFonts w:ascii="Times New Roman" w:hAnsi="Times New Roman" w:cs="Times New Roman"/>
          <w:lang w:val="en-US"/>
        </w:rPr>
        <w:t>argument</w:t>
      </w:r>
      <w:r w:rsidR="005666FF" w:rsidRPr="00EF35D9">
        <w:rPr>
          <w:rFonts w:ascii="Times New Roman" w:hAnsi="Times New Roman" w:cs="Times New Roman"/>
          <w:lang w:val="en-US"/>
        </w:rPr>
        <w:t xml:space="preserve"> </w:t>
      </w:r>
      <w:r w:rsidR="004C5C98" w:rsidRPr="00EF35D9">
        <w:rPr>
          <w:rFonts w:ascii="Times New Roman" w:hAnsi="Times New Roman" w:cs="Times New Roman"/>
          <w:lang w:val="en-US"/>
        </w:rPr>
        <w:t>from service’</w:t>
      </w:r>
      <w:r w:rsidR="005666FF" w:rsidRPr="00EF35D9">
        <w:rPr>
          <w:rFonts w:ascii="Times New Roman" w:hAnsi="Times New Roman" w:cs="Times New Roman"/>
          <w:lang w:val="en-US"/>
        </w:rPr>
        <w:t>:</w:t>
      </w:r>
    </w:p>
    <w:p w14:paraId="1320F0FA" w14:textId="77777777" w:rsidR="005666FF" w:rsidRPr="00EF35D9" w:rsidRDefault="005666FF" w:rsidP="00094C7A">
      <w:pPr>
        <w:autoSpaceDE w:val="0"/>
        <w:autoSpaceDN w:val="0"/>
        <w:adjustRightInd w:val="0"/>
        <w:spacing w:line="360" w:lineRule="auto"/>
        <w:ind w:firstLine="720"/>
        <w:jc w:val="both"/>
        <w:rPr>
          <w:rFonts w:ascii="Times New Roman" w:hAnsi="Times New Roman" w:cs="Times New Roman"/>
          <w:lang w:val="en-US"/>
        </w:rPr>
      </w:pPr>
    </w:p>
    <w:p w14:paraId="71C97079" w14:textId="77777777" w:rsidR="005666FF" w:rsidRPr="00EF35D9" w:rsidRDefault="005666FF" w:rsidP="00094C7A">
      <w:pPr>
        <w:pStyle w:val="ListParagraph"/>
        <w:numPr>
          <w:ilvl w:val="0"/>
          <w:numId w:val="8"/>
        </w:numPr>
        <w:autoSpaceDE w:val="0"/>
        <w:autoSpaceDN w:val="0"/>
        <w:adjustRightInd w:val="0"/>
        <w:spacing w:line="360" w:lineRule="auto"/>
        <w:jc w:val="both"/>
        <w:rPr>
          <w:rFonts w:ascii="Times New Roman" w:hAnsi="Times New Roman" w:cs="Times New Roman"/>
          <w:lang w:val="en-US"/>
        </w:rPr>
      </w:pPr>
      <w:r w:rsidRPr="00EF35D9">
        <w:rPr>
          <w:rFonts w:ascii="Times New Roman" w:hAnsi="Times New Roman" w:cs="Times New Roman"/>
          <w:lang w:val="en-US"/>
        </w:rPr>
        <w:t xml:space="preserve">Status is a resource </w:t>
      </w:r>
      <w:r w:rsidR="00393834" w:rsidRPr="00EF35D9">
        <w:rPr>
          <w:rFonts w:ascii="Times New Roman" w:hAnsi="Times New Roman" w:cs="Times New Roman"/>
          <w:lang w:val="en-US"/>
        </w:rPr>
        <w:t xml:space="preserve">that is both important and </w:t>
      </w:r>
      <w:r w:rsidRPr="00EF35D9">
        <w:rPr>
          <w:rFonts w:ascii="Times New Roman" w:hAnsi="Times New Roman" w:cs="Times New Roman"/>
          <w:lang w:val="en-US"/>
        </w:rPr>
        <w:t xml:space="preserve">in finite supply. </w:t>
      </w:r>
      <w:r w:rsidR="00655392" w:rsidRPr="00EF35D9">
        <w:rPr>
          <w:rFonts w:ascii="Times New Roman" w:hAnsi="Times New Roman" w:cs="Times New Roman"/>
          <w:lang w:val="en-US"/>
        </w:rPr>
        <w:t xml:space="preserve">Hence there is competition for status. </w:t>
      </w:r>
    </w:p>
    <w:p w14:paraId="57ECC100" w14:textId="0EE8ED99" w:rsidR="001A379C" w:rsidRPr="00EF35D9" w:rsidRDefault="00544B4D" w:rsidP="00094C7A">
      <w:pPr>
        <w:pStyle w:val="ListParagraph"/>
        <w:numPr>
          <w:ilvl w:val="0"/>
          <w:numId w:val="8"/>
        </w:numPr>
        <w:autoSpaceDE w:val="0"/>
        <w:autoSpaceDN w:val="0"/>
        <w:adjustRightInd w:val="0"/>
        <w:spacing w:line="360" w:lineRule="auto"/>
        <w:jc w:val="both"/>
        <w:rPr>
          <w:rFonts w:ascii="Times New Roman" w:hAnsi="Times New Roman" w:cs="Times New Roman"/>
          <w:lang w:val="en-US"/>
        </w:rPr>
      </w:pPr>
      <w:r w:rsidRPr="00EF35D9">
        <w:rPr>
          <w:rFonts w:ascii="Times New Roman" w:hAnsi="Times New Roman" w:cs="Times New Roman"/>
          <w:lang w:val="en-US"/>
        </w:rPr>
        <w:t xml:space="preserve">Since </w:t>
      </w:r>
      <w:r w:rsidR="0096793A" w:rsidRPr="00EF35D9">
        <w:rPr>
          <w:rFonts w:ascii="Times New Roman" w:hAnsi="Times New Roman" w:cs="Times New Roman"/>
          <w:lang w:val="en-US"/>
        </w:rPr>
        <w:t xml:space="preserve">many </w:t>
      </w:r>
      <w:r w:rsidRPr="00EF35D9">
        <w:rPr>
          <w:rFonts w:ascii="Times New Roman" w:hAnsi="Times New Roman" w:cs="Times New Roman"/>
          <w:lang w:val="en-US"/>
        </w:rPr>
        <w:t>e</w:t>
      </w:r>
      <w:r w:rsidR="007B1425" w:rsidRPr="00EF35D9">
        <w:rPr>
          <w:rFonts w:ascii="Times New Roman" w:hAnsi="Times New Roman" w:cs="Times New Roman"/>
          <w:lang w:val="en-US"/>
        </w:rPr>
        <w:t xml:space="preserve">nhancement technologies </w:t>
      </w:r>
      <w:r w:rsidR="00F71C1B" w:rsidRPr="00EF35D9">
        <w:rPr>
          <w:rFonts w:ascii="Times New Roman" w:hAnsi="Times New Roman" w:cs="Times New Roman"/>
          <w:lang w:val="en-US"/>
        </w:rPr>
        <w:t xml:space="preserve">endow </w:t>
      </w:r>
      <w:r w:rsidR="00CA6648" w:rsidRPr="00EF35D9">
        <w:rPr>
          <w:rFonts w:ascii="Times New Roman" w:hAnsi="Times New Roman" w:cs="Times New Roman"/>
          <w:lang w:val="en-US"/>
        </w:rPr>
        <w:t>their</w:t>
      </w:r>
      <w:r w:rsidR="00F71C1B" w:rsidRPr="00EF35D9">
        <w:rPr>
          <w:rFonts w:ascii="Times New Roman" w:hAnsi="Times New Roman" w:cs="Times New Roman"/>
          <w:lang w:val="en-US"/>
        </w:rPr>
        <w:t xml:space="preserve"> users with superior competence</w:t>
      </w:r>
      <w:r w:rsidR="00735749" w:rsidRPr="00EF35D9">
        <w:rPr>
          <w:rFonts w:ascii="Times New Roman" w:hAnsi="Times New Roman" w:cs="Times New Roman"/>
          <w:lang w:val="en-US"/>
        </w:rPr>
        <w:t xml:space="preserve">, </w:t>
      </w:r>
      <w:r w:rsidR="00D844DF" w:rsidRPr="00EF35D9">
        <w:rPr>
          <w:rFonts w:ascii="Times New Roman" w:hAnsi="Times New Roman" w:cs="Times New Roman"/>
          <w:lang w:val="en-US"/>
        </w:rPr>
        <w:t>they help their users accrue prestige</w:t>
      </w:r>
      <w:r w:rsidR="008E7930" w:rsidRPr="00EF35D9">
        <w:rPr>
          <w:rFonts w:ascii="Times New Roman" w:hAnsi="Times New Roman" w:cs="Times New Roman"/>
          <w:lang w:val="en-US"/>
        </w:rPr>
        <w:t xml:space="preserve"> </w:t>
      </w:r>
      <w:r w:rsidR="00735749" w:rsidRPr="00EF35D9">
        <w:rPr>
          <w:rFonts w:ascii="Times New Roman" w:hAnsi="Times New Roman" w:cs="Times New Roman"/>
          <w:lang w:val="en-US"/>
        </w:rPr>
        <w:t>are</w:t>
      </w:r>
      <w:r w:rsidR="00D844DF" w:rsidRPr="00EF35D9">
        <w:rPr>
          <w:rFonts w:ascii="Times New Roman" w:hAnsi="Times New Roman" w:cs="Times New Roman"/>
          <w:lang w:val="en-US"/>
        </w:rPr>
        <w:t xml:space="preserve"> thus</w:t>
      </w:r>
      <w:r w:rsidR="00735749" w:rsidRPr="00EF35D9">
        <w:rPr>
          <w:rFonts w:ascii="Times New Roman" w:hAnsi="Times New Roman" w:cs="Times New Roman"/>
          <w:lang w:val="en-US"/>
        </w:rPr>
        <w:t xml:space="preserve"> </w:t>
      </w:r>
      <w:r w:rsidR="00C713DB" w:rsidRPr="00EF35D9">
        <w:rPr>
          <w:rFonts w:ascii="Times New Roman" w:hAnsi="Times New Roman" w:cs="Times New Roman"/>
          <w:lang w:val="en-US"/>
        </w:rPr>
        <w:t>tools in the competition for status</w:t>
      </w:r>
      <w:r w:rsidR="00F71C1B" w:rsidRPr="00EF35D9">
        <w:rPr>
          <w:rFonts w:ascii="Times New Roman" w:hAnsi="Times New Roman" w:cs="Times New Roman"/>
          <w:lang w:val="en-US"/>
        </w:rPr>
        <w:t>.</w:t>
      </w:r>
      <w:r w:rsidR="00F227EB" w:rsidRPr="00EF35D9">
        <w:rPr>
          <w:rFonts w:ascii="Times New Roman" w:hAnsi="Times New Roman" w:cs="Times New Roman"/>
          <w:lang w:val="en-US"/>
        </w:rPr>
        <w:t xml:space="preserve"> </w:t>
      </w:r>
    </w:p>
    <w:p w14:paraId="30B4FE55" w14:textId="39A02326" w:rsidR="000C79BE" w:rsidRPr="00EF35D9" w:rsidRDefault="006B702B" w:rsidP="00094C7A">
      <w:pPr>
        <w:pStyle w:val="ListParagraph"/>
        <w:numPr>
          <w:ilvl w:val="0"/>
          <w:numId w:val="8"/>
        </w:numPr>
        <w:autoSpaceDE w:val="0"/>
        <w:autoSpaceDN w:val="0"/>
        <w:adjustRightInd w:val="0"/>
        <w:spacing w:line="360" w:lineRule="auto"/>
        <w:jc w:val="both"/>
        <w:rPr>
          <w:rFonts w:ascii="Times New Roman" w:hAnsi="Times New Roman" w:cs="Times New Roman"/>
          <w:lang w:val="en-US"/>
        </w:rPr>
      </w:pPr>
      <w:r w:rsidRPr="00EF35D9">
        <w:rPr>
          <w:rFonts w:ascii="Times New Roman" w:hAnsi="Times New Roman" w:cs="Times New Roman"/>
          <w:lang w:val="en-US"/>
        </w:rPr>
        <w:t xml:space="preserve">High-prestige individuals can </w:t>
      </w:r>
      <w:r w:rsidR="00897C9C" w:rsidRPr="00EF35D9">
        <w:rPr>
          <w:rFonts w:ascii="Times New Roman" w:hAnsi="Times New Roman" w:cs="Times New Roman"/>
          <w:lang w:val="en-US"/>
        </w:rPr>
        <w:t xml:space="preserve">convert their </w:t>
      </w:r>
      <w:r w:rsidR="00794EC7" w:rsidRPr="00EF35D9">
        <w:rPr>
          <w:rFonts w:ascii="Times New Roman" w:hAnsi="Times New Roman" w:cs="Times New Roman"/>
          <w:lang w:val="en-US"/>
        </w:rPr>
        <w:t xml:space="preserve">competence </w:t>
      </w:r>
      <w:r w:rsidR="00897C9C" w:rsidRPr="00EF35D9">
        <w:rPr>
          <w:rFonts w:ascii="Times New Roman" w:hAnsi="Times New Roman" w:cs="Times New Roman"/>
          <w:lang w:val="en-US"/>
        </w:rPr>
        <w:t>prestige into dominance</w:t>
      </w:r>
      <w:r w:rsidR="006A3F15" w:rsidRPr="00EF35D9">
        <w:rPr>
          <w:rFonts w:ascii="Times New Roman" w:hAnsi="Times New Roman" w:cs="Times New Roman"/>
          <w:lang w:val="en-US"/>
        </w:rPr>
        <w:t xml:space="preserve">, </w:t>
      </w:r>
      <w:r w:rsidR="00785FC8" w:rsidRPr="00EF35D9">
        <w:rPr>
          <w:rFonts w:ascii="Times New Roman" w:hAnsi="Times New Roman" w:cs="Times New Roman"/>
          <w:lang w:val="en-US"/>
        </w:rPr>
        <w:t xml:space="preserve">where </w:t>
      </w:r>
      <w:r w:rsidR="006A3F15" w:rsidRPr="00EF35D9">
        <w:rPr>
          <w:rFonts w:ascii="Times New Roman" w:hAnsi="Times New Roman" w:cs="Times New Roman"/>
          <w:lang w:val="en-US"/>
        </w:rPr>
        <w:t xml:space="preserve">their competence </w:t>
      </w:r>
      <w:r w:rsidR="005E563E" w:rsidRPr="00EF35D9">
        <w:rPr>
          <w:rFonts w:ascii="Times New Roman" w:hAnsi="Times New Roman" w:cs="Times New Roman"/>
          <w:lang w:val="en-US"/>
        </w:rPr>
        <w:t>and alliances are</w:t>
      </w:r>
      <w:r w:rsidR="00237E69" w:rsidRPr="00EF35D9">
        <w:rPr>
          <w:rFonts w:ascii="Times New Roman" w:hAnsi="Times New Roman" w:cs="Times New Roman"/>
          <w:lang w:val="en-US"/>
        </w:rPr>
        <w:t xml:space="preserve"> deployed </w:t>
      </w:r>
      <w:r w:rsidR="002B636D" w:rsidRPr="00EF35D9">
        <w:rPr>
          <w:rFonts w:ascii="Times New Roman" w:hAnsi="Times New Roman" w:cs="Times New Roman"/>
          <w:lang w:val="en-US"/>
        </w:rPr>
        <w:t>with</w:t>
      </w:r>
      <w:r w:rsidR="00312031" w:rsidRPr="00EF35D9">
        <w:rPr>
          <w:rFonts w:ascii="Times New Roman" w:hAnsi="Times New Roman" w:cs="Times New Roman"/>
          <w:lang w:val="en-US"/>
        </w:rPr>
        <w:t>out</w:t>
      </w:r>
      <w:r w:rsidR="002B636D" w:rsidRPr="00EF35D9">
        <w:rPr>
          <w:rFonts w:ascii="Times New Roman" w:hAnsi="Times New Roman" w:cs="Times New Roman"/>
          <w:lang w:val="en-US"/>
        </w:rPr>
        <w:t xml:space="preserve"> regard for the good of the community. </w:t>
      </w:r>
    </w:p>
    <w:p w14:paraId="2A8DDAD9" w14:textId="6717A77D" w:rsidR="00C96D46" w:rsidRPr="00EF35D9" w:rsidRDefault="00873BC9" w:rsidP="00094C7A">
      <w:pPr>
        <w:pStyle w:val="ListParagraph"/>
        <w:numPr>
          <w:ilvl w:val="0"/>
          <w:numId w:val="8"/>
        </w:numPr>
        <w:autoSpaceDE w:val="0"/>
        <w:autoSpaceDN w:val="0"/>
        <w:adjustRightInd w:val="0"/>
        <w:spacing w:line="360" w:lineRule="auto"/>
        <w:jc w:val="both"/>
        <w:rPr>
          <w:rFonts w:ascii="Times New Roman" w:hAnsi="Times New Roman" w:cs="Times New Roman"/>
          <w:lang w:val="en-US"/>
        </w:rPr>
      </w:pPr>
      <w:r w:rsidRPr="00EF35D9">
        <w:rPr>
          <w:rFonts w:ascii="Times New Roman" w:hAnsi="Times New Roman" w:cs="Times New Roman"/>
          <w:lang w:val="en-US"/>
        </w:rPr>
        <w:t xml:space="preserve">The latter scenario represents </w:t>
      </w:r>
      <w:r w:rsidR="00884A63" w:rsidRPr="00EF35D9">
        <w:rPr>
          <w:rFonts w:ascii="Times New Roman" w:hAnsi="Times New Roman" w:cs="Times New Roman"/>
          <w:lang w:val="en-US"/>
        </w:rPr>
        <w:t>an erosion of the</w:t>
      </w:r>
      <w:r w:rsidR="00C96D46" w:rsidRPr="00EF35D9">
        <w:rPr>
          <w:rFonts w:ascii="Times New Roman" w:hAnsi="Times New Roman" w:cs="Times New Roman"/>
          <w:lang w:val="en-US"/>
        </w:rPr>
        <w:t xml:space="preserve"> ‘</w:t>
      </w:r>
      <w:r w:rsidR="007D1039" w:rsidRPr="00EF35D9">
        <w:rPr>
          <w:rFonts w:ascii="Times New Roman" w:hAnsi="Times New Roman" w:cs="Times New Roman"/>
          <w:lang w:val="en-US"/>
        </w:rPr>
        <w:t>ethos of service</w:t>
      </w:r>
      <w:r w:rsidR="00C96D46" w:rsidRPr="00EF35D9">
        <w:rPr>
          <w:rFonts w:ascii="Times New Roman" w:hAnsi="Times New Roman" w:cs="Times New Roman"/>
          <w:lang w:val="en-US"/>
        </w:rPr>
        <w:t xml:space="preserve">’ and </w:t>
      </w:r>
      <w:r w:rsidR="00742691" w:rsidRPr="00EF35D9">
        <w:rPr>
          <w:rFonts w:ascii="Times New Roman" w:hAnsi="Times New Roman" w:cs="Times New Roman"/>
          <w:lang w:val="en-US"/>
        </w:rPr>
        <w:t>of</w:t>
      </w:r>
      <w:r w:rsidR="00A81D4A" w:rsidRPr="00EF35D9">
        <w:rPr>
          <w:rFonts w:ascii="Times New Roman" w:hAnsi="Times New Roman" w:cs="Times New Roman"/>
          <w:lang w:val="en-US"/>
        </w:rPr>
        <w:t xml:space="preserve"> trust</w:t>
      </w:r>
      <w:r w:rsidR="00742691" w:rsidRPr="00EF35D9">
        <w:rPr>
          <w:rFonts w:ascii="Times New Roman" w:hAnsi="Times New Roman" w:cs="Times New Roman"/>
          <w:lang w:val="en-US"/>
        </w:rPr>
        <w:t xml:space="preserve"> in high-status individuals</w:t>
      </w:r>
      <w:r w:rsidR="00321880" w:rsidRPr="00EF35D9">
        <w:rPr>
          <w:rFonts w:ascii="Times New Roman" w:hAnsi="Times New Roman" w:cs="Times New Roman"/>
          <w:lang w:val="en-US"/>
        </w:rPr>
        <w:t>.</w:t>
      </w:r>
    </w:p>
    <w:p w14:paraId="7C9B3034" w14:textId="67751E02" w:rsidR="00D643D9" w:rsidRPr="00EF35D9" w:rsidRDefault="00062B79" w:rsidP="00DD284A">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The argument from trust does not provide a red line, or “permanent constraint” on autonomy </w:t>
      </w:r>
      <w:r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EZ5mM3Xt","properties":{"formattedCitation":"(Clarke 2016)","plainCitation":"(Clarke 2016)","noteIndex":0},"citationItems":[{"id":5770,"uris":["http://zotero.org/users/4673489/items/YFRZF857"],"uri":["http://zotero.org/users/4673489/items/YFRZF857"],"itemData":{"id":5770,"type":"chapter","container-title":"The Ethics of Human Enhancement","ISBN":"978-0-19-875485-5","language":"en","note":"DOI: 10.1093/acprof:oso/9780198754855.003.0015","page":"211-224","publisher":"Oxford University Press","source":"DOI.org (Crossref)","title":"Buchanan and the Conservative Argument against Human Enhancement from Biological and Social Harmony","URL":"http://www.oxfordscholarship.com/view/10.1093/acprof:oso/9780198754855.001.0001/acprof-9780198754855-chapter-15","editor":[{"family":"Clarke","given":"Steve"},{"family":"Savulescu","given":"Julian"},{"family":"Coady","given":"Tony"},{"family":"Giubilini","given":"Alberto"},{"family":"Sanyal","given":"Sagar"}],"author":[{"family":"Clarke","given":"Steve"}],"accessed":{"date-parts":[["2020",1,3]]},"issued":{"date-parts":[["2016",10,20]]}}}],"schema":"https://github.com/citation-style-language/schema/raw/master/csl-citation.json"} </w:instrText>
      </w:r>
      <w:r w:rsidRPr="00EF35D9">
        <w:rPr>
          <w:rFonts w:ascii="Times New Roman" w:hAnsi="Times New Roman" w:cs="Times New Roman"/>
          <w:lang w:val="en-US"/>
        </w:rPr>
        <w:fldChar w:fldCharType="separate"/>
      </w:r>
      <w:r w:rsidRPr="00EF35D9">
        <w:rPr>
          <w:rFonts w:ascii="Times New Roman" w:hAnsi="Times New Roman" w:cs="Times New Roman"/>
          <w:noProof/>
          <w:lang w:val="en-US"/>
        </w:rPr>
        <w:t>(Clarke 2016)</w:t>
      </w:r>
      <w:r w:rsidRPr="00EF35D9">
        <w:rPr>
          <w:rFonts w:ascii="Times New Roman" w:hAnsi="Times New Roman" w:cs="Times New Roman"/>
          <w:lang w:val="en-US"/>
        </w:rPr>
        <w:fldChar w:fldCharType="end"/>
      </w:r>
      <w:r w:rsidRPr="00EF35D9">
        <w:rPr>
          <w:rFonts w:ascii="Times New Roman" w:hAnsi="Times New Roman" w:cs="Times New Roman"/>
          <w:lang w:val="en-US"/>
        </w:rPr>
        <w:t xml:space="preserve">. It is a </w:t>
      </w:r>
      <w:r w:rsidRPr="00EF35D9">
        <w:rPr>
          <w:rFonts w:ascii="Times New Roman" w:hAnsi="Times New Roman" w:cs="Times New Roman"/>
          <w:i/>
          <w:iCs/>
          <w:lang w:val="en-US"/>
        </w:rPr>
        <w:t>cautionary argument</w:t>
      </w:r>
      <w:r w:rsidRPr="00EF35D9">
        <w:rPr>
          <w:rFonts w:ascii="Times New Roman" w:hAnsi="Times New Roman" w:cs="Times New Roman"/>
          <w:lang w:val="en-US"/>
        </w:rPr>
        <w:t xml:space="preserve">: it points to a danger arising from enhancement </w:t>
      </w:r>
      <w:proofErr w:type="gramStart"/>
      <w:r w:rsidRPr="00EF35D9">
        <w:rPr>
          <w:rFonts w:ascii="Times New Roman" w:hAnsi="Times New Roman" w:cs="Times New Roman"/>
          <w:lang w:val="en-US"/>
        </w:rPr>
        <w:t>technologies, and</w:t>
      </w:r>
      <w:proofErr w:type="gramEnd"/>
      <w:r w:rsidRPr="00EF35D9">
        <w:rPr>
          <w:rFonts w:ascii="Times New Roman" w:hAnsi="Times New Roman" w:cs="Times New Roman"/>
          <w:lang w:val="en-US"/>
        </w:rPr>
        <w:t xml:space="preserve"> </w:t>
      </w:r>
      <w:r w:rsidR="00DD0C41" w:rsidRPr="00EF35D9">
        <w:rPr>
          <w:rFonts w:ascii="Times New Roman" w:hAnsi="Times New Roman" w:cs="Times New Roman"/>
          <w:lang w:val="en-US"/>
        </w:rPr>
        <w:t xml:space="preserve">seeks to guide autonomous decision making (and in this sense is more readily compatible with Kantian than with </w:t>
      </w:r>
      <w:proofErr w:type="spellStart"/>
      <w:r w:rsidR="00DD0C41" w:rsidRPr="00EF35D9">
        <w:rPr>
          <w:rFonts w:ascii="Times New Roman" w:hAnsi="Times New Roman" w:cs="Times New Roman"/>
          <w:lang w:val="en-US"/>
        </w:rPr>
        <w:t>Millian</w:t>
      </w:r>
      <w:proofErr w:type="spellEnd"/>
      <w:r w:rsidR="00DD0C41" w:rsidRPr="00EF35D9">
        <w:rPr>
          <w:rFonts w:ascii="Times New Roman" w:hAnsi="Times New Roman" w:cs="Times New Roman"/>
          <w:lang w:val="en-US"/>
        </w:rPr>
        <w:t xml:space="preserve"> autonomy). </w:t>
      </w:r>
      <w:r w:rsidR="00725ED3" w:rsidRPr="00EF35D9">
        <w:rPr>
          <w:rFonts w:ascii="Times New Roman" w:hAnsi="Times New Roman" w:cs="Times New Roman"/>
          <w:lang w:val="en-US"/>
        </w:rPr>
        <w:t>It outlines how more</w:t>
      </w:r>
      <w:r w:rsidR="00DD0C41" w:rsidRPr="00EF35D9">
        <w:rPr>
          <w:rFonts w:ascii="Times New Roman" w:hAnsi="Times New Roman" w:cs="Times New Roman"/>
          <w:lang w:val="en-US"/>
        </w:rPr>
        <w:t xml:space="preserve"> informed decision</w:t>
      </w:r>
      <w:r w:rsidR="00725ED3" w:rsidRPr="00EF35D9">
        <w:rPr>
          <w:rFonts w:ascii="Times New Roman" w:hAnsi="Times New Roman" w:cs="Times New Roman"/>
          <w:lang w:val="en-US"/>
        </w:rPr>
        <w:t>s can be made:</w:t>
      </w:r>
      <w:r w:rsidR="00DD0C41" w:rsidRPr="00EF35D9">
        <w:rPr>
          <w:rFonts w:ascii="Times New Roman" w:hAnsi="Times New Roman" w:cs="Times New Roman"/>
          <w:lang w:val="en-US"/>
        </w:rPr>
        <w:t xml:space="preserve"> it outlines how individual lives are interwoven with status hierarchies, and with norms and expectations of behavior. For individuals to make a </w:t>
      </w:r>
      <w:r w:rsidR="00DD0C41" w:rsidRPr="00EF35D9">
        <w:rPr>
          <w:rFonts w:ascii="Times New Roman" w:hAnsi="Times New Roman" w:cs="Times New Roman"/>
          <w:i/>
          <w:iCs/>
          <w:lang w:val="en-US"/>
        </w:rPr>
        <w:t xml:space="preserve">truly </w:t>
      </w:r>
      <w:r w:rsidR="00DD0C41" w:rsidRPr="00EF35D9">
        <w:rPr>
          <w:rFonts w:ascii="Times New Roman" w:hAnsi="Times New Roman" w:cs="Times New Roman"/>
          <w:lang w:val="en-US"/>
        </w:rPr>
        <w:t>autonomous decision</w:t>
      </w:r>
      <w:r w:rsidR="00F30294" w:rsidRPr="00EF35D9">
        <w:rPr>
          <w:rFonts w:ascii="Times New Roman" w:hAnsi="Times New Roman" w:cs="Times New Roman"/>
          <w:lang w:val="en-US"/>
        </w:rPr>
        <w:t>,</w:t>
      </w:r>
      <w:r w:rsidR="009C4BBA" w:rsidRPr="00EF35D9">
        <w:rPr>
          <w:rFonts w:ascii="Times New Roman" w:hAnsi="Times New Roman" w:cs="Times New Roman"/>
          <w:lang w:val="en-US"/>
        </w:rPr>
        <w:t xml:space="preserve"> </w:t>
      </w:r>
      <w:r w:rsidR="009C4BBA" w:rsidRPr="00EF35D9">
        <w:rPr>
          <w:rFonts w:ascii="Times New Roman" w:hAnsi="Times New Roman" w:cs="Times New Roman"/>
          <w:lang w:val="en-US"/>
        </w:rPr>
        <w:lastRenderedPageBreak/>
        <w:t xml:space="preserve">and not one that is inadvertently </w:t>
      </w:r>
      <w:r w:rsidR="00F30294" w:rsidRPr="00EF35D9">
        <w:rPr>
          <w:rFonts w:ascii="Times New Roman" w:hAnsi="Times New Roman" w:cs="Times New Roman"/>
          <w:lang w:val="en-US"/>
        </w:rPr>
        <w:t>determined by a desire to increase status for its own sake</w:t>
      </w:r>
      <w:r w:rsidR="00DD0C41" w:rsidRPr="00EF35D9">
        <w:rPr>
          <w:rFonts w:ascii="Times New Roman" w:hAnsi="Times New Roman" w:cs="Times New Roman"/>
          <w:lang w:val="en-US"/>
        </w:rPr>
        <w:t xml:space="preserve">, it would be beneficial to be aware of how </w:t>
      </w:r>
      <w:r w:rsidR="00E36EAD" w:rsidRPr="00EF35D9">
        <w:rPr>
          <w:rFonts w:ascii="Times New Roman" w:hAnsi="Times New Roman" w:cs="Times New Roman"/>
          <w:lang w:val="en-US"/>
        </w:rPr>
        <w:t>status</w:t>
      </w:r>
      <w:r w:rsidR="00DD0C41" w:rsidRPr="00EF35D9">
        <w:rPr>
          <w:rFonts w:ascii="Times New Roman" w:hAnsi="Times New Roman" w:cs="Times New Roman"/>
          <w:lang w:val="en-US"/>
        </w:rPr>
        <w:t xml:space="preserve"> hierarchies </w:t>
      </w:r>
      <w:r w:rsidR="00E36EAD" w:rsidRPr="00EF35D9">
        <w:rPr>
          <w:rFonts w:ascii="Times New Roman" w:hAnsi="Times New Roman" w:cs="Times New Roman"/>
          <w:lang w:val="en-US"/>
        </w:rPr>
        <w:t>can</w:t>
      </w:r>
      <w:r w:rsidR="00DD0C41" w:rsidRPr="00EF35D9">
        <w:rPr>
          <w:rFonts w:ascii="Times New Roman" w:hAnsi="Times New Roman" w:cs="Times New Roman"/>
          <w:lang w:val="en-US"/>
        </w:rPr>
        <w:t xml:space="preserve"> push one’s life experiment in certain unwise directions (e.g. prioritizing wealth). </w:t>
      </w:r>
    </w:p>
    <w:p w14:paraId="38967620" w14:textId="00D5F83E" w:rsidR="008D3423" w:rsidRPr="00EF35D9" w:rsidRDefault="00EE698A" w:rsidP="00094C7A">
      <w:pPr>
        <w:autoSpaceDE w:val="0"/>
        <w:autoSpaceDN w:val="0"/>
        <w:adjustRightInd w:val="0"/>
        <w:spacing w:line="360" w:lineRule="auto"/>
        <w:jc w:val="both"/>
        <w:rPr>
          <w:rFonts w:ascii="Times New Roman" w:hAnsi="Times New Roman" w:cs="Times New Roman"/>
          <w:lang w:val="en-US"/>
        </w:rPr>
      </w:pPr>
      <w:r w:rsidRPr="00EF35D9">
        <w:rPr>
          <w:rFonts w:ascii="Times New Roman" w:hAnsi="Times New Roman" w:cs="Times New Roman"/>
          <w:lang w:val="en-US"/>
        </w:rPr>
        <w:tab/>
      </w:r>
      <w:r w:rsidR="00CC53AA" w:rsidRPr="00EF35D9">
        <w:rPr>
          <w:rFonts w:ascii="Times New Roman" w:hAnsi="Times New Roman" w:cs="Times New Roman"/>
          <w:lang w:val="en-US"/>
        </w:rPr>
        <w:t xml:space="preserve">The </w:t>
      </w:r>
      <w:r w:rsidR="004D18A7" w:rsidRPr="00EF35D9">
        <w:rPr>
          <w:rFonts w:ascii="Times New Roman" w:hAnsi="Times New Roman" w:cs="Times New Roman"/>
          <w:lang w:val="en-US"/>
        </w:rPr>
        <w:t>LVE</w:t>
      </w:r>
      <w:r w:rsidR="00CC53AA" w:rsidRPr="00EF35D9">
        <w:rPr>
          <w:rFonts w:ascii="Times New Roman" w:hAnsi="Times New Roman" w:cs="Times New Roman"/>
          <w:lang w:val="en-US"/>
        </w:rPr>
        <w:t xml:space="preserve"> tends to</w:t>
      </w:r>
      <w:r w:rsidR="00585FBB" w:rsidRPr="00EF35D9">
        <w:rPr>
          <w:rFonts w:ascii="Times New Roman" w:hAnsi="Times New Roman" w:cs="Times New Roman"/>
          <w:lang w:val="en-US"/>
        </w:rPr>
        <w:t xml:space="preserve"> ignore </w:t>
      </w:r>
      <w:r w:rsidR="00610FCB" w:rsidRPr="00EF35D9">
        <w:rPr>
          <w:rFonts w:ascii="Times New Roman" w:hAnsi="Times New Roman" w:cs="Times New Roman"/>
          <w:lang w:val="en-US"/>
        </w:rPr>
        <w:t xml:space="preserve">all of these considerations. </w:t>
      </w:r>
      <w:r w:rsidR="00AD2A06" w:rsidRPr="00EF35D9">
        <w:rPr>
          <w:rFonts w:ascii="Times New Roman" w:hAnsi="Times New Roman" w:cs="Times New Roman"/>
          <w:lang w:val="en-US"/>
        </w:rPr>
        <w:t>According to the LVE, e</w:t>
      </w:r>
      <w:r w:rsidR="005C7880" w:rsidRPr="00EF35D9">
        <w:rPr>
          <w:rFonts w:ascii="Times New Roman" w:hAnsi="Times New Roman" w:cs="Times New Roman"/>
          <w:lang w:val="en-US"/>
        </w:rPr>
        <w:t>nhancements are</w:t>
      </w:r>
      <w:r w:rsidR="0020279F" w:rsidRPr="00EF35D9">
        <w:rPr>
          <w:rFonts w:ascii="Times New Roman" w:hAnsi="Times New Roman" w:cs="Times New Roman"/>
          <w:lang w:val="en-US"/>
        </w:rPr>
        <w:t xml:space="preserve"> value-neutral</w:t>
      </w:r>
      <w:r w:rsidR="00B0027E" w:rsidRPr="00EF35D9">
        <w:rPr>
          <w:rFonts w:ascii="Times New Roman" w:hAnsi="Times New Roman" w:cs="Times New Roman"/>
          <w:lang w:val="en-US"/>
        </w:rPr>
        <w:t xml:space="preserve">: </w:t>
      </w:r>
      <w:r w:rsidR="0056790C" w:rsidRPr="00EF35D9">
        <w:rPr>
          <w:rFonts w:ascii="Times New Roman" w:hAnsi="Times New Roman" w:cs="Times New Roman"/>
          <w:lang w:val="en-US"/>
        </w:rPr>
        <w:t>they can be put to good use</w:t>
      </w:r>
      <w:r w:rsidR="00BC1A2B" w:rsidRPr="00EF35D9">
        <w:rPr>
          <w:rFonts w:ascii="Times New Roman" w:hAnsi="Times New Roman" w:cs="Times New Roman"/>
          <w:lang w:val="en-US"/>
        </w:rPr>
        <w:t xml:space="preserve"> or</w:t>
      </w:r>
      <w:r w:rsidR="0056790C" w:rsidRPr="00EF35D9">
        <w:rPr>
          <w:rFonts w:ascii="Times New Roman" w:hAnsi="Times New Roman" w:cs="Times New Roman"/>
          <w:lang w:val="en-US"/>
        </w:rPr>
        <w:t xml:space="preserve"> to bad use, depending on </w:t>
      </w:r>
      <w:r w:rsidR="007F5EE1" w:rsidRPr="00EF35D9">
        <w:rPr>
          <w:rFonts w:ascii="Times New Roman" w:hAnsi="Times New Roman" w:cs="Times New Roman"/>
          <w:lang w:val="en-US"/>
        </w:rPr>
        <w:t>the decisions of autonomous individuals.</w:t>
      </w:r>
      <w:r w:rsidR="00DE7627" w:rsidRPr="00EF35D9">
        <w:rPr>
          <w:rFonts w:ascii="Times New Roman" w:hAnsi="Times New Roman" w:cs="Times New Roman"/>
          <w:lang w:val="en-US"/>
        </w:rPr>
        <w:t xml:space="preserve"> </w:t>
      </w:r>
      <w:r w:rsidR="00AC5C63" w:rsidRPr="00EF35D9">
        <w:rPr>
          <w:rFonts w:ascii="Times New Roman" w:hAnsi="Times New Roman" w:cs="Times New Roman"/>
          <w:lang w:val="en-US"/>
        </w:rPr>
        <w:t>If</w:t>
      </w:r>
      <w:r w:rsidR="006033B3" w:rsidRPr="00EF35D9">
        <w:rPr>
          <w:rFonts w:ascii="Times New Roman" w:hAnsi="Times New Roman" w:cs="Times New Roman"/>
          <w:lang w:val="en-US"/>
        </w:rPr>
        <w:t xml:space="preserve"> the enhancements can be used for </w:t>
      </w:r>
      <w:r w:rsidR="00745DA6" w:rsidRPr="00EF35D9">
        <w:rPr>
          <w:rFonts w:ascii="Times New Roman" w:hAnsi="Times New Roman" w:cs="Times New Roman"/>
          <w:lang w:val="en-US"/>
        </w:rPr>
        <w:t xml:space="preserve">considerable </w:t>
      </w:r>
      <w:r w:rsidR="00AE3133" w:rsidRPr="00EF35D9">
        <w:rPr>
          <w:rFonts w:ascii="Times New Roman" w:hAnsi="Times New Roman" w:cs="Times New Roman"/>
          <w:lang w:val="en-US"/>
        </w:rPr>
        <w:t>good</w:t>
      </w:r>
      <w:r w:rsidR="001561D2" w:rsidRPr="00EF35D9">
        <w:rPr>
          <w:rFonts w:ascii="Times New Roman" w:hAnsi="Times New Roman" w:cs="Times New Roman"/>
          <w:lang w:val="en-US"/>
        </w:rPr>
        <w:t xml:space="preserve">, </w:t>
      </w:r>
      <w:r w:rsidR="00745DA6" w:rsidRPr="00EF35D9">
        <w:rPr>
          <w:rFonts w:ascii="Times New Roman" w:hAnsi="Times New Roman" w:cs="Times New Roman"/>
          <w:lang w:val="en-US"/>
        </w:rPr>
        <w:t xml:space="preserve">like vaccination, </w:t>
      </w:r>
      <w:r w:rsidR="001561D2" w:rsidRPr="00EF35D9">
        <w:rPr>
          <w:rFonts w:ascii="Times New Roman" w:hAnsi="Times New Roman" w:cs="Times New Roman"/>
          <w:lang w:val="en-US"/>
        </w:rPr>
        <w:t>then in interests of justice they should be made widely available</w:t>
      </w:r>
      <w:r w:rsidR="00B0027E" w:rsidRPr="00EF35D9">
        <w:rPr>
          <w:rFonts w:ascii="Times New Roman" w:hAnsi="Times New Roman" w:cs="Times New Roman"/>
          <w:lang w:val="en-US"/>
        </w:rPr>
        <w:t xml:space="preserve"> </w:t>
      </w:r>
      <w:r w:rsidR="00B0027E"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1oi2gd28jc","properties":{"formattedCitation":"(Buchanan et al. 2001)","plainCitation":"(Buchanan et al. 2001)","noteIndex":0},"citationItems":[{"id":5932,"uris":["http://zotero.org/users/4673489/items/VEIZDPZ4"],"uri":["http://zotero.org/users/4673489/items/VEIZDPZ4"],"itemData":{"id":5932,"type":"book","abstract":"This book, written by four internationally renowned bioethicists and first published in 2000, was the first systematic treatment of the fundamental ethical issues underlying the application of genetic technologies to human beings. Probing the implications of the remarkable advances in genetics, the authors ask how should these affect our understanding of distributive justice, equality of opportunity, the rights and obligations as parents, the meaning of disability, and the role of the concept of human nature in ethical theory and practice. The book offers a historical context to contemporary debate over the use of these technologies by examining the eugenics movement of the late nineteenth and early twentieth centuries. The questions raised in this book will be of interest to any reflective reader concerned about science and society and the rapid development of biotechnology, as well as to professionals in such areas as philosophy, bioethics, medical ethics, health management, law, and political science.","ISBN":"978-1-316-58393-7","language":"en","note":"Google-Books-ID: P9vLCgAAQBAJ","number-of-pages":"414","publisher":"Cambridge University Press","source":"Google Books","title":"From Chance to Choice: Genetics and Justice","title-short":"From Chance to Choice","author":[{"family":"Buchanan","given":"Allen"},{"family":"Brock","given":"Dan W."},{"family":"Daniels","given":"Norman"},{"family":"Wikler","given":"Daniel"}],"issued":{"date-parts":[["2001",11,12]]}}}],"schema":"https://github.com/citation-style-language/schema/raw/master/csl-citation.json"} </w:instrText>
      </w:r>
      <w:r w:rsidR="00B0027E" w:rsidRPr="00EF35D9">
        <w:rPr>
          <w:rFonts w:ascii="Times New Roman" w:hAnsi="Times New Roman" w:cs="Times New Roman"/>
          <w:lang w:val="en-US"/>
        </w:rPr>
        <w:fldChar w:fldCharType="separate"/>
      </w:r>
      <w:r w:rsidR="00CE1E68" w:rsidRPr="00EF35D9">
        <w:rPr>
          <w:rFonts w:ascii="Times New Roman" w:hAnsi="Times New Roman" w:cs="Times New Roman"/>
        </w:rPr>
        <w:t>(Buchanan et al. 2001)</w:t>
      </w:r>
      <w:r w:rsidR="00B0027E" w:rsidRPr="00EF35D9">
        <w:rPr>
          <w:rFonts w:ascii="Times New Roman" w:hAnsi="Times New Roman" w:cs="Times New Roman"/>
          <w:lang w:val="en-US"/>
        </w:rPr>
        <w:fldChar w:fldCharType="end"/>
      </w:r>
      <w:r w:rsidR="007460DE" w:rsidRPr="00EF35D9">
        <w:rPr>
          <w:rFonts w:ascii="Times New Roman" w:hAnsi="Times New Roman" w:cs="Times New Roman"/>
          <w:lang w:val="en-US"/>
        </w:rPr>
        <w:t>.</w:t>
      </w:r>
      <w:r w:rsidR="006033B3" w:rsidRPr="00EF35D9">
        <w:rPr>
          <w:rFonts w:ascii="Times New Roman" w:hAnsi="Times New Roman" w:cs="Times New Roman"/>
          <w:lang w:val="en-US"/>
        </w:rPr>
        <w:t xml:space="preserve"> </w:t>
      </w:r>
    </w:p>
    <w:p w14:paraId="15F12554" w14:textId="77777777" w:rsidR="00560149" w:rsidRPr="00EF35D9" w:rsidRDefault="00A01783" w:rsidP="00EF587C">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However</w:t>
      </w:r>
      <w:r w:rsidR="00915F7F" w:rsidRPr="00EF35D9">
        <w:rPr>
          <w:rFonts w:ascii="Times New Roman" w:hAnsi="Times New Roman" w:cs="Times New Roman"/>
          <w:lang w:val="en-US"/>
        </w:rPr>
        <w:t xml:space="preserve">, </w:t>
      </w:r>
      <w:r w:rsidR="006B7664" w:rsidRPr="00EF35D9">
        <w:rPr>
          <w:rFonts w:ascii="Times New Roman" w:hAnsi="Times New Roman" w:cs="Times New Roman"/>
          <w:lang w:val="en-US"/>
        </w:rPr>
        <w:t xml:space="preserve">the argument here is </w:t>
      </w:r>
      <w:r w:rsidR="00A17C55" w:rsidRPr="00EF35D9">
        <w:rPr>
          <w:rFonts w:ascii="Times New Roman" w:hAnsi="Times New Roman" w:cs="Times New Roman"/>
          <w:lang w:val="en-US"/>
        </w:rPr>
        <w:t>orthogonal to considerations of distributive justice</w:t>
      </w:r>
      <w:r w:rsidR="00B066F0" w:rsidRPr="00EF35D9">
        <w:rPr>
          <w:rFonts w:ascii="Times New Roman" w:hAnsi="Times New Roman" w:cs="Times New Roman"/>
          <w:lang w:val="en-US"/>
        </w:rPr>
        <w:t>. The implication is</w:t>
      </w:r>
      <w:r w:rsidR="002661C3" w:rsidRPr="00EF35D9">
        <w:rPr>
          <w:rFonts w:ascii="Times New Roman" w:hAnsi="Times New Roman" w:cs="Times New Roman"/>
          <w:lang w:val="en-US"/>
        </w:rPr>
        <w:t xml:space="preserve"> that </w:t>
      </w:r>
      <w:r w:rsidR="00E8677B" w:rsidRPr="00EF35D9">
        <w:rPr>
          <w:rFonts w:ascii="Times New Roman" w:hAnsi="Times New Roman" w:cs="Times New Roman"/>
          <w:lang w:val="en-US"/>
        </w:rPr>
        <w:t>enhancement technologies</w:t>
      </w:r>
      <w:r w:rsidR="00885875" w:rsidRPr="00EF35D9">
        <w:rPr>
          <w:rFonts w:ascii="Times New Roman" w:hAnsi="Times New Roman" w:cs="Times New Roman"/>
          <w:lang w:val="en-US"/>
        </w:rPr>
        <w:t xml:space="preserve"> </w:t>
      </w:r>
      <w:r w:rsidR="0047236C" w:rsidRPr="00EF35D9">
        <w:rPr>
          <w:rFonts w:ascii="Times New Roman" w:hAnsi="Times New Roman" w:cs="Times New Roman"/>
          <w:i/>
          <w:iCs/>
          <w:lang w:val="en-US"/>
        </w:rPr>
        <w:t>by their very nature</w:t>
      </w:r>
      <w:r w:rsidR="00354CAC" w:rsidRPr="00EF35D9">
        <w:rPr>
          <w:rFonts w:ascii="Times New Roman" w:hAnsi="Times New Roman" w:cs="Times New Roman"/>
          <w:lang w:val="en-US"/>
        </w:rPr>
        <w:t xml:space="preserve"> – regardless of whether that is the intention of the autonomous individual or not –</w:t>
      </w:r>
      <w:r w:rsidR="00580BA7" w:rsidRPr="00EF35D9">
        <w:rPr>
          <w:rFonts w:ascii="Times New Roman" w:hAnsi="Times New Roman" w:cs="Times New Roman"/>
          <w:lang w:val="en-US"/>
        </w:rPr>
        <w:t xml:space="preserve"> </w:t>
      </w:r>
      <w:r w:rsidR="009E085A" w:rsidRPr="00EF35D9">
        <w:rPr>
          <w:rFonts w:ascii="Times New Roman" w:hAnsi="Times New Roman" w:cs="Times New Roman"/>
          <w:lang w:val="en-US"/>
        </w:rPr>
        <w:t>affect other individuals in virtue of all being embedded in</w:t>
      </w:r>
      <w:r w:rsidR="00580BA7" w:rsidRPr="00EF35D9">
        <w:rPr>
          <w:rFonts w:ascii="Times New Roman" w:hAnsi="Times New Roman" w:cs="Times New Roman"/>
          <w:lang w:val="en-US"/>
        </w:rPr>
        <w:t xml:space="preserve"> </w:t>
      </w:r>
      <w:r w:rsidR="004A7CC6" w:rsidRPr="00EF35D9">
        <w:rPr>
          <w:rFonts w:ascii="Times New Roman" w:hAnsi="Times New Roman" w:cs="Times New Roman"/>
          <w:lang w:val="en-US"/>
        </w:rPr>
        <w:t>status</w:t>
      </w:r>
      <w:r w:rsidR="000F25B3" w:rsidRPr="00EF35D9">
        <w:rPr>
          <w:rFonts w:ascii="Times New Roman" w:hAnsi="Times New Roman" w:cs="Times New Roman"/>
          <w:lang w:val="en-US"/>
        </w:rPr>
        <w:t xml:space="preserve"> hierarchies </w:t>
      </w:r>
      <w:r w:rsidR="007A3273" w:rsidRPr="00EF35D9">
        <w:rPr>
          <w:rFonts w:ascii="Times New Roman" w:hAnsi="Times New Roman" w:cs="Times New Roman"/>
          <w:lang w:val="en-US"/>
        </w:rPr>
        <w:t>and constrained by</w:t>
      </w:r>
      <w:r w:rsidR="000C5E5B" w:rsidRPr="00EF35D9">
        <w:rPr>
          <w:rFonts w:ascii="Times New Roman" w:hAnsi="Times New Roman" w:cs="Times New Roman"/>
          <w:lang w:val="en-US"/>
        </w:rPr>
        <w:t xml:space="preserve"> competitive dynamics </w:t>
      </w:r>
      <w:r w:rsidR="007A3273" w:rsidRPr="00EF35D9">
        <w:rPr>
          <w:rFonts w:ascii="Times New Roman" w:hAnsi="Times New Roman" w:cs="Times New Roman"/>
          <w:lang w:val="en-US"/>
        </w:rPr>
        <w:t xml:space="preserve">for status. </w:t>
      </w:r>
      <w:r w:rsidR="00711AF2" w:rsidRPr="00EF35D9">
        <w:rPr>
          <w:rFonts w:ascii="Times New Roman" w:hAnsi="Times New Roman" w:cs="Times New Roman"/>
          <w:lang w:val="en-US"/>
        </w:rPr>
        <w:t xml:space="preserve">Enhancement technologies are </w:t>
      </w:r>
      <w:r w:rsidR="00711AF2" w:rsidRPr="00EF35D9">
        <w:rPr>
          <w:rFonts w:ascii="Times New Roman" w:hAnsi="Times New Roman" w:cs="Times New Roman"/>
          <w:i/>
          <w:iCs/>
          <w:lang w:val="en-US"/>
        </w:rPr>
        <w:t xml:space="preserve">designed </w:t>
      </w:r>
      <w:r w:rsidR="00711AF2" w:rsidRPr="00EF35D9">
        <w:rPr>
          <w:rFonts w:ascii="Times New Roman" w:hAnsi="Times New Roman" w:cs="Times New Roman"/>
          <w:lang w:val="en-US"/>
        </w:rPr>
        <w:t xml:space="preserve">to </w:t>
      </w:r>
      <w:r w:rsidR="00632884" w:rsidRPr="00EF35D9">
        <w:rPr>
          <w:rFonts w:ascii="Times New Roman" w:hAnsi="Times New Roman" w:cs="Times New Roman"/>
          <w:lang w:val="en-US"/>
        </w:rPr>
        <w:t xml:space="preserve">increase competence, and </w:t>
      </w:r>
      <w:r w:rsidR="0027770F" w:rsidRPr="00EF35D9">
        <w:rPr>
          <w:rFonts w:ascii="Times New Roman" w:hAnsi="Times New Roman" w:cs="Times New Roman"/>
          <w:lang w:val="en-US"/>
        </w:rPr>
        <w:t xml:space="preserve">in many </w:t>
      </w:r>
      <w:r w:rsidR="00A53DA9" w:rsidRPr="00EF35D9">
        <w:rPr>
          <w:rFonts w:ascii="Times New Roman" w:hAnsi="Times New Roman" w:cs="Times New Roman"/>
          <w:lang w:val="en-US"/>
        </w:rPr>
        <w:t xml:space="preserve">cases </w:t>
      </w:r>
      <w:r w:rsidR="00632884" w:rsidRPr="00EF35D9">
        <w:rPr>
          <w:rFonts w:ascii="Times New Roman" w:hAnsi="Times New Roman" w:cs="Times New Roman"/>
          <w:lang w:val="en-US"/>
        </w:rPr>
        <w:t>the competence that is to be enhanced is one highly relevant for status</w:t>
      </w:r>
      <w:r w:rsidR="002047E0" w:rsidRPr="00EF35D9">
        <w:rPr>
          <w:rFonts w:ascii="Times New Roman" w:hAnsi="Times New Roman" w:cs="Times New Roman"/>
          <w:lang w:val="en-US"/>
        </w:rPr>
        <w:t xml:space="preserve"> (i.e., people tend not to enhance the speed at which they can blink). </w:t>
      </w:r>
      <w:r w:rsidR="00891120" w:rsidRPr="00EF35D9">
        <w:rPr>
          <w:rFonts w:ascii="Times New Roman" w:hAnsi="Times New Roman" w:cs="Times New Roman"/>
          <w:lang w:val="en-US"/>
        </w:rPr>
        <w:t xml:space="preserve">In this way, </w:t>
      </w:r>
      <w:r w:rsidR="005A25E7" w:rsidRPr="00EF35D9">
        <w:rPr>
          <w:rFonts w:ascii="Times New Roman" w:hAnsi="Times New Roman" w:cs="Times New Roman"/>
          <w:lang w:val="en-US"/>
        </w:rPr>
        <w:t xml:space="preserve">such </w:t>
      </w:r>
      <w:r w:rsidR="00A22C27" w:rsidRPr="00EF35D9">
        <w:rPr>
          <w:rFonts w:ascii="Times New Roman" w:hAnsi="Times New Roman" w:cs="Times New Roman"/>
          <w:lang w:val="en-US"/>
        </w:rPr>
        <w:t xml:space="preserve">enhancements have the potential to impact the </w:t>
      </w:r>
      <w:proofErr w:type="gramStart"/>
      <w:r w:rsidR="00A22C27" w:rsidRPr="00EF35D9">
        <w:rPr>
          <w:rFonts w:ascii="Times New Roman" w:hAnsi="Times New Roman" w:cs="Times New Roman"/>
          <w:lang w:val="en-US"/>
        </w:rPr>
        <w:t>users</w:t>
      </w:r>
      <w:proofErr w:type="gramEnd"/>
      <w:r w:rsidR="00A22C27" w:rsidRPr="00EF35D9">
        <w:rPr>
          <w:rFonts w:ascii="Times New Roman" w:hAnsi="Times New Roman" w:cs="Times New Roman"/>
          <w:lang w:val="en-US"/>
        </w:rPr>
        <w:t xml:space="preserve"> status</w:t>
      </w:r>
      <w:r w:rsidR="000013FA" w:rsidRPr="00EF35D9">
        <w:rPr>
          <w:rFonts w:ascii="Times New Roman" w:hAnsi="Times New Roman" w:cs="Times New Roman"/>
          <w:lang w:val="en-US"/>
        </w:rPr>
        <w:t>, and</w:t>
      </w:r>
      <w:r w:rsidR="007C3D3D" w:rsidRPr="00EF35D9">
        <w:rPr>
          <w:rFonts w:ascii="Times New Roman" w:hAnsi="Times New Roman" w:cs="Times New Roman"/>
          <w:lang w:val="en-US"/>
        </w:rPr>
        <w:t>,</w:t>
      </w:r>
      <w:r w:rsidR="000013FA" w:rsidRPr="00EF35D9">
        <w:rPr>
          <w:rFonts w:ascii="Times New Roman" w:hAnsi="Times New Roman" w:cs="Times New Roman"/>
          <w:lang w:val="en-US"/>
        </w:rPr>
        <w:t xml:space="preserve"> </w:t>
      </w:r>
      <w:r w:rsidR="006114D0" w:rsidRPr="00EF35D9">
        <w:rPr>
          <w:rFonts w:ascii="Times New Roman" w:hAnsi="Times New Roman" w:cs="Times New Roman"/>
          <w:lang w:val="en-US"/>
        </w:rPr>
        <w:t xml:space="preserve">because status is a limited resource, </w:t>
      </w:r>
      <w:r w:rsidR="000013FA" w:rsidRPr="00EF35D9">
        <w:rPr>
          <w:rFonts w:ascii="Times New Roman" w:hAnsi="Times New Roman" w:cs="Times New Roman"/>
          <w:lang w:val="en-US"/>
        </w:rPr>
        <w:t>to negatively impact non-enhanced people’s status</w:t>
      </w:r>
      <w:r w:rsidR="0038678D" w:rsidRPr="00EF35D9">
        <w:rPr>
          <w:rFonts w:ascii="Times New Roman" w:hAnsi="Times New Roman" w:cs="Times New Roman"/>
          <w:lang w:val="en-US"/>
        </w:rPr>
        <w:t xml:space="preserve">. </w:t>
      </w:r>
      <w:r w:rsidR="00D46C31" w:rsidRPr="00EF35D9">
        <w:rPr>
          <w:rFonts w:ascii="Times New Roman" w:hAnsi="Times New Roman" w:cs="Times New Roman"/>
          <w:lang w:val="en-US"/>
        </w:rPr>
        <w:t>Moreover, because i</w:t>
      </w:r>
      <w:r w:rsidR="007E71D4" w:rsidRPr="00EF35D9">
        <w:rPr>
          <w:rFonts w:ascii="Times New Roman" w:hAnsi="Times New Roman" w:cs="Times New Roman"/>
          <w:lang w:val="en-US"/>
        </w:rPr>
        <w:t xml:space="preserve">mportant life choices – education, profession – </w:t>
      </w:r>
      <w:r w:rsidR="00314A36" w:rsidRPr="00EF35D9">
        <w:rPr>
          <w:rFonts w:ascii="Times New Roman" w:hAnsi="Times New Roman" w:cs="Times New Roman"/>
          <w:lang w:val="en-US"/>
        </w:rPr>
        <w:t>and</w:t>
      </w:r>
      <w:r w:rsidR="00E72B1E" w:rsidRPr="00EF35D9">
        <w:rPr>
          <w:rFonts w:ascii="Times New Roman" w:hAnsi="Times New Roman" w:cs="Times New Roman"/>
          <w:lang w:val="en-US"/>
        </w:rPr>
        <w:t xml:space="preserve"> important </w:t>
      </w:r>
      <w:r w:rsidR="00DD2C72" w:rsidRPr="00EF35D9">
        <w:rPr>
          <w:rFonts w:ascii="Times New Roman" w:hAnsi="Times New Roman" w:cs="Times New Roman"/>
          <w:lang w:val="en-US"/>
        </w:rPr>
        <w:t xml:space="preserve">life outcomes </w:t>
      </w:r>
      <w:r w:rsidR="00C3348D" w:rsidRPr="00EF35D9">
        <w:rPr>
          <w:rFonts w:ascii="Times New Roman" w:hAnsi="Times New Roman" w:cs="Times New Roman"/>
          <w:lang w:val="en-US"/>
        </w:rPr>
        <w:t>–</w:t>
      </w:r>
      <w:r w:rsidR="00DD2C72" w:rsidRPr="00EF35D9">
        <w:rPr>
          <w:rFonts w:ascii="Times New Roman" w:hAnsi="Times New Roman" w:cs="Times New Roman"/>
          <w:lang w:val="en-US"/>
        </w:rPr>
        <w:t xml:space="preserve"> health</w:t>
      </w:r>
      <w:r w:rsidR="00C3348D" w:rsidRPr="00EF35D9">
        <w:rPr>
          <w:rFonts w:ascii="Times New Roman" w:hAnsi="Times New Roman" w:cs="Times New Roman"/>
          <w:lang w:val="en-US"/>
        </w:rPr>
        <w:t xml:space="preserve">, wealth </w:t>
      </w:r>
      <w:r w:rsidR="00E72B1E" w:rsidRPr="00EF35D9">
        <w:rPr>
          <w:rFonts w:ascii="Times New Roman" w:hAnsi="Times New Roman" w:cs="Times New Roman"/>
          <w:lang w:val="en-US"/>
        </w:rPr>
        <w:t>–</w:t>
      </w:r>
      <w:r w:rsidR="00C3348D" w:rsidRPr="00EF35D9">
        <w:rPr>
          <w:rFonts w:ascii="Times New Roman" w:hAnsi="Times New Roman" w:cs="Times New Roman"/>
          <w:lang w:val="en-US"/>
        </w:rPr>
        <w:t xml:space="preserve"> </w:t>
      </w:r>
      <w:r w:rsidR="00CA3472" w:rsidRPr="00EF35D9">
        <w:rPr>
          <w:rFonts w:ascii="Times New Roman" w:hAnsi="Times New Roman" w:cs="Times New Roman"/>
          <w:lang w:val="en-US"/>
        </w:rPr>
        <w:t xml:space="preserve">enhancement decisions that impact one’s own status will also impact others’ </w:t>
      </w:r>
      <w:r w:rsidR="00440C2F" w:rsidRPr="00EF35D9">
        <w:rPr>
          <w:rFonts w:ascii="Times New Roman" w:hAnsi="Times New Roman" w:cs="Times New Roman"/>
          <w:lang w:val="en-US"/>
        </w:rPr>
        <w:t xml:space="preserve">status and hence </w:t>
      </w:r>
      <w:r w:rsidR="00CA3472" w:rsidRPr="00EF35D9">
        <w:rPr>
          <w:rFonts w:ascii="Times New Roman" w:hAnsi="Times New Roman" w:cs="Times New Roman"/>
          <w:lang w:val="en-US"/>
        </w:rPr>
        <w:t xml:space="preserve">life outcomes. </w:t>
      </w:r>
    </w:p>
    <w:p w14:paraId="7F3E80C3" w14:textId="462856CD" w:rsidR="0049516E" w:rsidRPr="00EF35D9" w:rsidRDefault="00560149" w:rsidP="00EF587C">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The concept of a </w:t>
      </w:r>
      <w:proofErr w:type="spellStart"/>
      <w:r w:rsidRPr="00EF35D9">
        <w:rPr>
          <w:rFonts w:ascii="Times New Roman" w:hAnsi="Times New Roman" w:cs="Times New Roman"/>
          <w:lang w:val="en-US"/>
        </w:rPr>
        <w:t>Millian</w:t>
      </w:r>
      <w:proofErr w:type="spellEnd"/>
      <w:r w:rsidRPr="00EF35D9">
        <w:rPr>
          <w:rFonts w:ascii="Times New Roman" w:hAnsi="Times New Roman" w:cs="Times New Roman"/>
          <w:lang w:val="en-US"/>
        </w:rPr>
        <w:t xml:space="preserve"> experiment, at least with regard to many enhancement technologies, is an abstraction and does </w:t>
      </w:r>
      <w:r w:rsidR="00B511CE" w:rsidRPr="00EF35D9">
        <w:rPr>
          <w:rFonts w:ascii="Times New Roman" w:hAnsi="Times New Roman" w:cs="Times New Roman"/>
          <w:lang w:val="en-US"/>
        </w:rPr>
        <w:t xml:space="preserve">not fully describe </w:t>
      </w:r>
      <w:r w:rsidR="00BE202C" w:rsidRPr="00EF35D9">
        <w:rPr>
          <w:rFonts w:ascii="Times New Roman" w:hAnsi="Times New Roman" w:cs="Times New Roman"/>
          <w:lang w:val="en-US"/>
        </w:rPr>
        <w:t>the wider</w:t>
      </w:r>
      <w:r w:rsidR="00B21B5E" w:rsidRPr="00EF35D9">
        <w:rPr>
          <w:rFonts w:ascii="Times New Roman" w:hAnsi="Times New Roman" w:cs="Times New Roman"/>
          <w:lang w:val="en-US"/>
        </w:rPr>
        <w:t xml:space="preserve"> potential</w:t>
      </w:r>
      <w:r w:rsidR="00BE202C" w:rsidRPr="00EF35D9">
        <w:rPr>
          <w:rFonts w:ascii="Times New Roman" w:hAnsi="Times New Roman" w:cs="Times New Roman"/>
          <w:lang w:val="en-US"/>
        </w:rPr>
        <w:t xml:space="preserve"> impacts of </w:t>
      </w:r>
      <w:r w:rsidR="00B21B5E" w:rsidRPr="00EF35D9">
        <w:rPr>
          <w:rFonts w:ascii="Times New Roman" w:hAnsi="Times New Roman" w:cs="Times New Roman"/>
          <w:lang w:val="en-US"/>
        </w:rPr>
        <w:t xml:space="preserve">decision to enhance or not. </w:t>
      </w:r>
      <w:r w:rsidR="00345CB1" w:rsidRPr="00EF35D9">
        <w:rPr>
          <w:rFonts w:ascii="Times New Roman" w:hAnsi="Times New Roman" w:cs="Times New Roman"/>
          <w:lang w:val="en-US"/>
        </w:rPr>
        <w:t xml:space="preserve">The question is not </w:t>
      </w:r>
      <w:r w:rsidR="00EA4BF9" w:rsidRPr="00EF35D9">
        <w:rPr>
          <w:rFonts w:ascii="Times New Roman" w:hAnsi="Times New Roman" w:cs="Times New Roman"/>
          <w:lang w:val="en-US"/>
        </w:rPr>
        <w:t xml:space="preserve">how to avoid impact on others’ lives, but rather how to shape those wider potential impacts </w:t>
      </w:r>
      <w:r w:rsidR="007A3DF7" w:rsidRPr="00EF35D9">
        <w:rPr>
          <w:rFonts w:ascii="Times New Roman" w:hAnsi="Times New Roman" w:cs="Times New Roman"/>
          <w:lang w:val="en-US"/>
        </w:rPr>
        <w:t xml:space="preserve">for the good. </w:t>
      </w:r>
      <w:r w:rsidR="00E245A4" w:rsidRPr="00EF35D9">
        <w:rPr>
          <w:rFonts w:ascii="Times New Roman" w:hAnsi="Times New Roman" w:cs="Times New Roman"/>
          <w:lang w:val="en-US"/>
        </w:rPr>
        <w:t>(This is then where the distinction between dominance and prestige</w:t>
      </w:r>
      <w:r w:rsidR="007F3C83" w:rsidRPr="00EF35D9">
        <w:rPr>
          <w:rFonts w:ascii="Times New Roman" w:hAnsi="Times New Roman" w:cs="Times New Roman"/>
          <w:lang w:val="en-US"/>
        </w:rPr>
        <w:t xml:space="preserve"> comes into play: </w:t>
      </w:r>
      <w:r w:rsidR="00EC5630" w:rsidRPr="00EF35D9">
        <w:rPr>
          <w:rFonts w:ascii="Times New Roman" w:hAnsi="Times New Roman" w:cs="Times New Roman"/>
          <w:lang w:val="en-US"/>
        </w:rPr>
        <w:t>the distinction</w:t>
      </w:r>
      <w:r w:rsidR="00E245A4" w:rsidRPr="00EF35D9">
        <w:rPr>
          <w:rFonts w:ascii="Times New Roman" w:hAnsi="Times New Roman" w:cs="Times New Roman"/>
          <w:lang w:val="en-US"/>
        </w:rPr>
        <w:t xml:space="preserve"> </w:t>
      </w:r>
      <w:r w:rsidR="00AD3F23" w:rsidRPr="00EF35D9">
        <w:rPr>
          <w:rFonts w:ascii="Times New Roman" w:hAnsi="Times New Roman" w:cs="Times New Roman"/>
          <w:lang w:val="en-US"/>
        </w:rPr>
        <w:t xml:space="preserve">between using status </w:t>
      </w:r>
      <w:r w:rsidR="00545130" w:rsidRPr="00EF35D9">
        <w:rPr>
          <w:rFonts w:ascii="Times New Roman" w:hAnsi="Times New Roman" w:cs="Times New Roman"/>
          <w:lang w:val="en-US"/>
        </w:rPr>
        <w:t xml:space="preserve">purely in order to </w:t>
      </w:r>
      <w:r w:rsidR="00370D35" w:rsidRPr="00EF35D9">
        <w:rPr>
          <w:rFonts w:ascii="Times New Roman" w:hAnsi="Times New Roman" w:cs="Times New Roman"/>
          <w:lang w:val="en-US"/>
        </w:rPr>
        <w:t>increase one’s share of societal goods</w:t>
      </w:r>
      <w:r w:rsidR="007F3C83" w:rsidRPr="00EF35D9">
        <w:rPr>
          <w:rFonts w:ascii="Times New Roman" w:hAnsi="Times New Roman" w:cs="Times New Roman"/>
          <w:lang w:val="en-US"/>
        </w:rPr>
        <w:t xml:space="preserve"> versus using one’s status in function of service for others.)</w:t>
      </w:r>
      <w:r w:rsidRPr="00EF35D9">
        <w:rPr>
          <w:rFonts w:ascii="Times New Roman" w:hAnsi="Times New Roman" w:cs="Times New Roman"/>
          <w:lang w:val="en-US"/>
        </w:rPr>
        <w:t xml:space="preserve"> </w:t>
      </w:r>
    </w:p>
    <w:p w14:paraId="1BDEC290" w14:textId="638A4AAA" w:rsidR="00EB4177" w:rsidRPr="00EF35D9" w:rsidRDefault="000B3840" w:rsidP="00094C7A">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This is a significant </w:t>
      </w:r>
      <w:r w:rsidR="00AF7A3E" w:rsidRPr="00EF35D9">
        <w:rPr>
          <w:rFonts w:ascii="Times New Roman" w:hAnsi="Times New Roman" w:cs="Times New Roman"/>
          <w:lang w:val="en-US"/>
        </w:rPr>
        <w:t>blind spot</w:t>
      </w:r>
      <w:r w:rsidRPr="00EF35D9">
        <w:rPr>
          <w:rFonts w:ascii="Times New Roman" w:hAnsi="Times New Roman" w:cs="Times New Roman"/>
          <w:lang w:val="en-US"/>
        </w:rPr>
        <w:t xml:space="preserve"> in th</w:t>
      </w:r>
      <w:r w:rsidR="00A9077B" w:rsidRPr="00EF35D9">
        <w:rPr>
          <w:rFonts w:ascii="Times New Roman" w:hAnsi="Times New Roman" w:cs="Times New Roman"/>
          <w:lang w:val="en-US"/>
        </w:rPr>
        <w:t>e LVE</w:t>
      </w:r>
      <w:r w:rsidR="00E94098" w:rsidRPr="00EF35D9">
        <w:rPr>
          <w:rFonts w:ascii="Times New Roman" w:hAnsi="Times New Roman" w:cs="Times New Roman"/>
          <w:lang w:val="en-US"/>
        </w:rPr>
        <w:t xml:space="preserve">, </w:t>
      </w:r>
      <w:r w:rsidR="00DE6634" w:rsidRPr="00EF35D9">
        <w:rPr>
          <w:rFonts w:ascii="Times New Roman" w:hAnsi="Times New Roman" w:cs="Times New Roman"/>
          <w:lang w:val="en-US"/>
        </w:rPr>
        <w:t xml:space="preserve">since it is only focused on </w:t>
      </w:r>
      <w:r w:rsidR="00862955" w:rsidRPr="00EF35D9">
        <w:rPr>
          <w:rFonts w:ascii="Times New Roman" w:hAnsi="Times New Roman" w:cs="Times New Roman"/>
          <w:lang w:val="en-US"/>
        </w:rPr>
        <w:t>individual autonomy</w:t>
      </w:r>
      <w:r w:rsidR="0082240F" w:rsidRPr="00EF35D9">
        <w:rPr>
          <w:rFonts w:ascii="Times New Roman" w:hAnsi="Times New Roman" w:cs="Times New Roman"/>
          <w:lang w:val="en-US"/>
        </w:rPr>
        <w:t>, bolstered by a</w:t>
      </w:r>
      <w:r w:rsidR="002C7110" w:rsidRPr="00EF35D9">
        <w:rPr>
          <w:rFonts w:ascii="Times New Roman" w:hAnsi="Times New Roman" w:cs="Times New Roman"/>
          <w:lang w:val="en-US"/>
        </w:rPr>
        <w:t xml:space="preserve"> </w:t>
      </w:r>
      <w:r w:rsidR="00483DFE" w:rsidRPr="00EF35D9">
        <w:rPr>
          <w:rFonts w:ascii="Times New Roman" w:hAnsi="Times New Roman" w:cs="Times New Roman"/>
          <w:lang w:val="en-US"/>
        </w:rPr>
        <w:t xml:space="preserve">misguided </w:t>
      </w:r>
      <w:r w:rsidR="00CA0701" w:rsidRPr="00EF35D9">
        <w:rPr>
          <w:rFonts w:ascii="Times New Roman" w:hAnsi="Times New Roman" w:cs="Times New Roman"/>
          <w:lang w:val="en-US"/>
        </w:rPr>
        <w:t xml:space="preserve">‘individual-centered’ </w:t>
      </w:r>
      <w:r w:rsidR="00483DFE" w:rsidRPr="00EF35D9">
        <w:rPr>
          <w:rFonts w:ascii="Times New Roman" w:hAnsi="Times New Roman" w:cs="Times New Roman"/>
          <w:lang w:val="en-US"/>
        </w:rPr>
        <w:t>interpretation of human evolution</w:t>
      </w:r>
      <w:r w:rsidR="00A1077C" w:rsidRPr="00EF35D9">
        <w:rPr>
          <w:rFonts w:ascii="Times New Roman" w:hAnsi="Times New Roman" w:cs="Times New Roman"/>
          <w:lang w:val="en-US"/>
        </w:rPr>
        <w:t>.</w:t>
      </w:r>
      <w:r w:rsidR="00483DFE" w:rsidRPr="00EF35D9">
        <w:rPr>
          <w:rFonts w:ascii="Times New Roman" w:hAnsi="Times New Roman" w:cs="Times New Roman"/>
          <w:lang w:val="en-US"/>
        </w:rPr>
        <w:t xml:space="preserve"> </w:t>
      </w:r>
      <w:r w:rsidR="0046030B" w:rsidRPr="00EF35D9">
        <w:rPr>
          <w:rFonts w:ascii="Times New Roman" w:hAnsi="Times New Roman" w:cs="Times New Roman"/>
          <w:lang w:val="en-US"/>
        </w:rPr>
        <w:t xml:space="preserve">The LVE </w:t>
      </w:r>
      <w:r w:rsidR="00EC605C" w:rsidRPr="00EF35D9">
        <w:rPr>
          <w:rFonts w:ascii="Times New Roman" w:hAnsi="Times New Roman" w:cs="Times New Roman"/>
          <w:lang w:val="en-US"/>
        </w:rPr>
        <w:t xml:space="preserve">does not recognize how </w:t>
      </w:r>
      <w:r w:rsidR="00A6204D" w:rsidRPr="00EF35D9">
        <w:rPr>
          <w:rFonts w:ascii="Times New Roman" w:hAnsi="Times New Roman" w:cs="Times New Roman"/>
          <w:lang w:val="en-US"/>
        </w:rPr>
        <w:t xml:space="preserve">a </w:t>
      </w:r>
      <w:r w:rsidR="00483DFE" w:rsidRPr="00EF35D9">
        <w:rPr>
          <w:rFonts w:ascii="Times New Roman" w:hAnsi="Times New Roman" w:cs="Times New Roman"/>
          <w:lang w:val="en-US"/>
        </w:rPr>
        <w:t>b</w:t>
      </w:r>
      <w:r w:rsidR="00E94098" w:rsidRPr="00EF35D9">
        <w:rPr>
          <w:rFonts w:ascii="Times New Roman" w:hAnsi="Times New Roman" w:cs="Times New Roman"/>
          <w:lang w:val="en-US"/>
        </w:rPr>
        <w:t>asic evolutionary dynamic – competition for status –</w:t>
      </w:r>
      <w:r w:rsidR="00451BC2" w:rsidRPr="00EF35D9">
        <w:rPr>
          <w:rFonts w:ascii="Times New Roman" w:hAnsi="Times New Roman" w:cs="Times New Roman"/>
          <w:lang w:val="en-US"/>
        </w:rPr>
        <w:t xml:space="preserve"> </w:t>
      </w:r>
      <w:r w:rsidR="00F376A5" w:rsidRPr="00EF35D9">
        <w:rPr>
          <w:rFonts w:ascii="Times New Roman" w:hAnsi="Times New Roman" w:cs="Times New Roman"/>
          <w:lang w:val="en-US"/>
        </w:rPr>
        <w:t xml:space="preserve">both impact and are impacted by our </w:t>
      </w:r>
      <w:r w:rsidR="00AE235A" w:rsidRPr="00EF35D9">
        <w:rPr>
          <w:rFonts w:ascii="Times New Roman" w:hAnsi="Times New Roman" w:cs="Times New Roman"/>
          <w:lang w:val="en-US"/>
        </w:rPr>
        <w:t>autonomous ‘experiments of living’</w:t>
      </w:r>
      <w:r w:rsidR="00FB7C12" w:rsidRPr="00EF35D9">
        <w:rPr>
          <w:rFonts w:ascii="Times New Roman" w:hAnsi="Times New Roman" w:cs="Times New Roman"/>
          <w:lang w:val="en-US"/>
        </w:rPr>
        <w:t xml:space="preserve">, even if nobody else is directly harmed. </w:t>
      </w:r>
      <w:r w:rsidR="00694FE0" w:rsidRPr="00EF35D9">
        <w:rPr>
          <w:rFonts w:ascii="Times New Roman" w:hAnsi="Times New Roman" w:cs="Times New Roman"/>
          <w:lang w:val="en-US"/>
        </w:rPr>
        <w:t>Ou</w:t>
      </w:r>
      <w:r w:rsidR="00A9077B" w:rsidRPr="00EF35D9">
        <w:rPr>
          <w:rFonts w:ascii="Times New Roman" w:hAnsi="Times New Roman" w:cs="Times New Roman"/>
          <w:lang w:val="en-US"/>
        </w:rPr>
        <w:t xml:space="preserve">r </w:t>
      </w:r>
      <w:proofErr w:type="spellStart"/>
      <w:r w:rsidR="00EE356F" w:rsidRPr="00EF35D9">
        <w:rPr>
          <w:rFonts w:ascii="Times New Roman" w:hAnsi="Times New Roman" w:cs="Times New Roman"/>
          <w:lang w:val="en-US"/>
        </w:rPr>
        <w:t>Millian</w:t>
      </w:r>
      <w:proofErr w:type="spellEnd"/>
      <w:r w:rsidR="00EE356F" w:rsidRPr="00EF35D9">
        <w:rPr>
          <w:rFonts w:ascii="Times New Roman" w:hAnsi="Times New Roman" w:cs="Times New Roman"/>
          <w:lang w:val="en-US"/>
        </w:rPr>
        <w:t xml:space="preserve"> experiments of living</w:t>
      </w:r>
      <w:r w:rsidR="00C07585" w:rsidRPr="00EF35D9">
        <w:rPr>
          <w:rFonts w:ascii="Times New Roman" w:hAnsi="Times New Roman" w:cs="Times New Roman"/>
          <w:lang w:val="en-US"/>
        </w:rPr>
        <w:t xml:space="preserve"> </w:t>
      </w:r>
      <w:r w:rsidR="00D8565C" w:rsidRPr="00EF35D9">
        <w:rPr>
          <w:rFonts w:ascii="Times New Roman" w:hAnsi="Times New Roman" w:cs="Times New Roman"/>
          <w:lang w:val="en-US"/>
        </w:rPr>
        <w:t>impact much more than just ourselves</w:t>
      </w:r>
      <w:r w:rsidR="00A47B01" w:rsidRPr="00EF35D9">
        <w:rPr>
          <w:rFonts w:ascii="Times New Roman" w:hAnsi="Times New Roman" w:cs="Times New Roman"/>
          <w:lang w:val="en-US"/>
        </w:rPr>
        <w:t xml:space="preserve">, </w:t>
      </w:r>
      <w:r w:rsidR="00D44BC2" w:rsidRPr="00EF35D9">
        <w:rPr>
          <w:rFonts w:ascii="Times New Roman" w:hAnsi="Times New Roman" w:cs="Times New Roman"/>
          <w:lang w:val="en-US"/>
        </w:rPr>
        <w:t xml:space="preserve">our choices may </w:t>
      </w:r>
      <w:r w:rsidR="00FA4141" w:rsidRPr="00EF35D9">
        <w:rPr>
          <w:rFonts w:ascii="Times New Roman" w:hAnsi="Times New Roman" w:cs="Times New Roman"/>
          <w:lang w:val="en-US"/>
        </w:rPr>
        <w:t xml:space="preserve">engender trust or distrust, </w:t>
      </w:r>
      <w:r w:rsidR="006801DB" w:rsidRPr="00EF35D9">
        <w:rPr>
          <w:rFonts w:ascii="Times New Roman" w:hAnsi="Times New Roman" w:cs="Times New Roman"/>
          <w:lang w:val="en-US"/>
        </w:rPr>
        <w:t xml:space="preserve">and </w:t>
      </w:r>
      <w:r w:rsidR="00C05753" w:rsidRPr="00EF35D9">
        <w:rPr>
          <w:rFonts w:ascii="Times New Roman" w:hAnsi="Times New Roman" w:cs="Times New Roman"/>
          <w:lang w:val="en-US"/>
        </w:rPr>
        <w:t xml:space="preserve">lead to the community benefiting or mainly ourselves. </w:t>
      </w:r>
      <w:r w:rsidR="001F0DAF" w:rsidRPr="00EF35D9">
        <w:rPr>
          <w:rFonts w:ascii="Times New Roman" w:hAnsi="Times New Roman" w:cs="Times New Roman"/>
          <w:lang w:val="en-US"/>
        </w:rPr>
        <w:t>Any responsible ethics of enhancement must take this into consideration.</w:t>
      </w:r>
    </w:p>
    <w:p w14:paraId="4BDABC65" w14:textId="77777777" w:rsidR="00C05A95" w:rsidRPr="00EF35D9" w:rsidRDefault="00C05A95" w:rsidP="00094C7A">
      <w:pPr>
        <w:autoSpaceDE w:val="0"/>
        <w:autoSpaceDN w:val="0"/>
        <w:adjustRightInd w:val="0"/>
        <w:spacing w:line="360" w:lineRule="auto"/>
        <w:jc w:val="both"/>
        <w:rPr>
          <w:rFonts w:ascii="Times New Roman" w:hAnsi="Times New Roman" w:cs="Times New Roman"/>
          <w:lang w:val="en-US"/>
        </w:rPr>
      </w:pPr>
    </w:p>
    <w:p w14:paraId="217A3D5E" w14:textId="2E5A8DAB" w:rsidR="002C16C9" w:rsidRPr="00EF35D9" w:rsidRDefault="00AE1366" w:rsidP="00094C7A">
      <w:pPr>
        <w:autoSpaceDE w:val="0"/>
        <w:autoSpaceDN w:val="0"/>
        <w:adjustRightInd w:val="0"/>
        <w:spacing w:line="360" w:lineRule="auto"/>
        <w:jc w:val="both"/>
        <w:rPr>
          <w:rFonts w:ascii="Times New Roman" w:hAnsi="Times New Roman" w:cs="Times New Roman"/>
          <w:b/>
          <w:bCs/>
          <w:lang w:val="en-US"/>
        </w:rPr>
      </w:pPr>
      <w:r w:rsidRPr="00EF35D9">
        <w:rPr>
          <w:rFonts w:ascii="Times New Roman" w:hAnsi="Times New Roman" w:cs="Times New Roman"/>
          <w:b/>
          <w:bCs/>
          <w:lang w:val="en-US"/>
        </w:rPr>
        <w:t>5</w:t>
      </w:r>
      <w:r w:rsidR="002C16C9" w:rsidRPr="00EF35D9">
        <w:rPr>
          <w:rFonts w:ascii="Times New Roman" w:hAnsi="Times New Roman" w:cs="Times New Roman"/>
          <w:b/>
          <w:bCs/>
          <w:lang w:val="en-US"/>
        </w:rPr>
        <w:t xml:space="preserve">.3 </w:t>
      </w:r>
      <w:r w:rsidR="00BC1C88" w:rsidRPr="00EF35D9">
        <w:rPr>
          <w:rFonts w:ascii="Times New Roman" w:hAnsi="Times New Roman" w:cs="Times New Roman"/>
          <w:b/>
          <w:bCs/>
          <w:lang w:val="en-US"/>
        </w:rPr>
        <w:t xml:space="preserve">Policy and the </w:t>
      </w:r>
      <w:r w:rsidR="00207AD0" w:rsidRPr="00EF35D9">
        <w:rPr>
          <w:rFonts w:ascii="Times New Roman" w:hAnsi="Times New Roman" w:cs="Times New Roman"/>
          <w:b/>
          <w:bCs/>
          <w:lang w:val="en-US"/>
        </w:rPr>
        <w:t>Service View</w:t>
      </w:r>
      <w:r w:rsidR="00F55510" w:rsidRPr="00EF35D9">
        <w:rPr>
          <w:rFonts w:ascii="Times New Roman" w:hAnsi="Times New Roman" w:cs="Times New Roman"/>
          <w:b/>
          <w:bCs/>
          <w:lang w:val="en-US"/>
        </w:rPr>
        <w:t xml:space="preserve"> of Enhancement</w:t>
      </w:r>
    </w:p>
    <w:p w14:paraId="69910E58" w14:textId="77777777" w:rsidR="0049516E" w:rsidRPr="00EF35D9" w:rsidRDefault="0049516E" w:rsidP="0049516E">
      <w:pPr>
        <w:autoSpaceDE w:val="0"/>
        <w:autoSpaceDN w:val="0"/>
        <w:adjustRightInd w:val="0"/>
        <w:spacing w:line="360" w:lineRule="auto"/>
        <w:jc w:val="both"/>
        <w:rPr>
          <w:rFonts w:ascii="Times New Roman" w:hAnsi="Times New Roman" w:cs="Times New Roman"/>
          <w:lang w:val="en-US"/>
        </w:rPr>
      </w:pPr>
    </w:p>
    <w:p w14:paraId="59C2E9B8" w14:textId="18151F84" w:rsidR="0049516E" w:rsidRPr="00EF35D9" w:rsidRDefault="00932273" w:rsidP="007A664A">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The argument from service concerns </w:t>
      </w:r>
      <w:r w:rsidR="00942E52" w:rsidRPr="00EF35D9">
        <w:rPr>
          <w:rFonts w:ascii="Times New Roman" w:hAnsi="Times New Roman" w:cs="Times New Roman"/>
          <w:lang w:val="en-US"/>
        </w:rPr>
        <w:t>the intentions of individual persons</w:t>
      </w:r>
      <w:r w:rsidR="007A664A" w:rsidRPr="00EF35D9">
        <w:rPr>
          <w:rFonts w:ascii="Times New Roman" w:hAnsi="Times New Roman" w:cs="Times New Roman"/>
          <w:lang w:val="en-US"/>
        </w:rPr>
        <w:t xml:space="preserve"> – roughly, whether those intentions are prosocial or not – </w:t>
      </w:r>
      <w:r w:rsidR="00C6071E" w:rsidRPr="00EF35D9">
        <w:rPr>
          <w:rFonts w:ascii="Times New Roman" w:hAnsi="Times New Roman" w:cs="Times New Roman"/>
          <w:lang w:val="en-US"/>
        </w:rPr>
        <w:t xml:space="preserve">however, </w:t>
      </w:r>
      <w:r w:rsidR="00E50CCF" w:rsidRPr="00EF35D9">
        <w:rPr>
          <w:rFonts w:ascii="Times New Roman" w:hAnsi="Times New Roman" w:cs="Times New Roman"/>
          <w:lang w:val="en-US"/>
        </w:rPr>
        <w:t>selfish decisions by themselves do not erode an ethos of service</w:t>
      </w:r>
      <w:r w:rsidR="00C6071E" w:rsidRPr="00EF35D9">
        <w:rPr>
          <w:rFonts w:ascii="Times New Roman" w:hAnsi="Times New Roman" w:cs="Times New Roman"/>
          <w:lang w:val="en-US"/>
        </w:rPr>
        <w:t xml:space="preserve"> </w:t>
      </w:r>
      <w:r w:rsidR="00E50CCF" w:rsidRPr="00EF35D9">
        <w:rPr>
          <w:rFonts w:ascii="Times New Roman" w:hAnsi="Times New Roman" w:cs="Times New Roman"/>
          <w:lang w:val="en-US"/>
        </w:rPr>
        <w:t xml:space="preserve">or erode trust. </w:t>
      </w:r>
      <w:r w:rsidR="007910D7" w:rsidRPr="00EF35D9">
        <w:rPr>
          <w:rFonts w:ascii="Times New Roman" w:hAnsi="Times New Roman" w:cs="Times New Roman"/>
          <w:lang w:val="en-US"/>
        </w:rPr>
        <w:t xml:space="preserve">What is also needed is a normalization of those decisions. </w:t>
      </w:r>
      <w:r w:rsidR="00E86D42" w:rsidRPr="00EF35D9">
        <w:rPr>
          <w:rFonts w:ascii="Times New Roman" w:hAnsi="Times New Roman" w:cs="Times New Roman"/>
          <w:lang w:val="en-US"/>
        </w:rPr>
        <w:t xml:space="preserve">Whether </w:t>
      </w:r>
      <w:r w:rsidR="00FA10FC" w:rsidRPr="00EF35D9">
        <w:rPr>
          <w:rFonts w:ascii="Times New Roman" w:hAnsi="Times New Roman" w:cs="Times New Roman"/>
          <w:lang w:val="en-US"/>
        </w:rPr>
        <w:t xml:space="preserve">certain individual decisions are viewed as </w:t>
      </w:r>
      <w:r w:rsidR="006063B3" w:rsidRPr="00EF35D9">
        <w:rPr>
          <w:rFonts w:ascii="Times New Roman" w:hAnsi="Times New Roman" w:cs="Times New Roman"/>
          <w:lang w:val="en-US"/>
        </w:rPr>
        <w:t xml:space="preserve">normal or not depends on </w:t>
      </w:r>
      <w:r w:rsidR="0012182E" w:rsidRPr="00EF35D9">
        <w:rPr>
          <w:rFonts w:ascii="Times New Roman" w:hAnsi="Times New Roman" w:cs="Times New Roman"/>
          <w:lang w:val="en-US"/>
        </w:rPr>
        <w:t>another set of expectations and moral norms</w:t>
      </w:r>
      <w:r w:rsidR="00107F19" w:rsidRPr="00EF35D9">
        <w:rPr>
          <w:rFonts w:ascii="Times New Roman" w:hAnsi="Times New Roman" w:cs="Times New Roman"/>
          <w:lang w:val="en-US"/>
        </w:rPr>
        <w:t xml:space="preserve">, but this time not regarding </w:t>
      </w:r>
      <w:r w:rsidR="000659FF" w:rsidRPr="00EF35D9">
        <w:rPr>
          <w:rFonts w:ascii="Times New Roman" w:hAnsi="Times New Roman" w:cs="Times New Roman"/>
          <w:lang w:val="en-US"/>
        </w:rPr>
        <w:t xml:space="preserve">the behavior of high-status individuals, but rather </w:t>
      </w:r>
      <w:r w:rsidR="004F3620" w:rsidRPr="00EF35D9">
        <w:rPr>
          <w:rFonts w:ascii="Times New Roman" w:hAnsi="Times New Roman" w:cs="Times New Roman"/>
          <w:lang w:val="en-US"/>
        </w:rPr>
        <w:t xml:space="preserve">regarding </w:t>
      </w:r>
      <w:r w:rsidR="00191F07" w:rsidRPr="00EF35D9">
        <w:rPr>
          <w:rFonts w:ascii="Times New Roman" w:hAnsi="Times New Roman" w:cs="Times New Roman"/>
          <w:lang w:val="en-US"/>
        </w:rPr>
        <w:t>the use of</w:t>
      </w:r>
      <w:r w:rsidR="000A4310" w:rsidRPr="00EF35D9">
        <w:rPr>
          <w:rFonts w:ascii="Times New Roman" w:hAnsi="Times New Roman" w:cs="Times New Roman"/>
          <w:lang w:val="en-US"/>
        </w:rPr>
        <w:t xml:space="preserve"> enhancement technology</w:t>
      </w:r>
      <w:r w:rsidR="00191F07" w:rsidRPr="00EF35D9">
        <w:rPr>
          <w:rFonts w:ascii="Times New Roman" w:hAnsi="Times New Roman" w:cs="Times New Roman"/>
          <w:lang w:val="en-US"/>
        </w:rPr>
        <w:t>. Hence one can speak of an ‘ethos of enhancement’</w:t>
      </w:r>
      <w:r w:rsidR="000A4310" w:rsidRPr="00EF35D9">
        <w:rPr>
          <w:rFonts w:ascii="Times New Roman" w:hAnsi="Times New Roman" w:cs="Times New Roman"/>
          <w:lang w:val="en-US"/>
        </w:rPr>
        <w:t xml:space="preserve"> </w:t>
      </w:r>
      <w:r w:rsidR="005A09BE" w:rsidRPr="00EF35D9">
        <w:rPr>
          <w:rFonts w:ascii="Times New Roman" w:hAnsi="Times New Roman" w:cs="Times New Roman"/>
          <w:lang w:val="en-US"/>
        </w:rPr>
        <w:t>guid</w:t>
      </w:r>
      <w:r w:rsidR="004761DA" w:rsidRPr="00EF35D9">
        <w:rPr>
          <w:rFonts w:ascii="Times New Roman" w:hAnsi="Times New Roman" w:cs="Times New Roman"/>
          <w:lang w:val="en-US"/>
        </w:rPr>
        <w:t>ing</w:t>
      </w:r>
      <w:r w:rsidR="005A09BE" w:rsidRPr="00EF35D9">
        <w:rPr>
          <w:rFonts w:ascii="Times New Roman" w:hAnsi="Times New Roman" w:cs="Times New Roman"/>
          <w:lang w:val="en-US"/>
        </w:rPr>
        <w:t xml:space="preserve"> the application of enhancement interventions</w:t>
      </w:r>
      <w:r w:rsidR="009C1C85" w:rsidRPr="00EF35D9">
        <w:rPr>
          <w:rFonts w:ascii="Times New Roman" w:hAnsi="Times New Roman" w:cs="Times New Roman"/>
          <w:lang w:val="en-US"/>
        </w:rPr>
        <w:t xml:space="preserve"> and technologies.</w:t>
      </w:r>
      <w:r w:rsidR="007A488E" w:rsidRPr="00EF35D9">
        <w:rPr>
          <w:rFonts w:ascii="Times New Roman" w:hAnsi="Times New Roman" w:cs="Times New Roman"/>
          <w:lang w:val="en-US"/>
        </w:rPr>
        <w:t xml:space="preserve"> In this section </w:t>
      </w:r>
      <w:r w:rsidR="00BE055E" w:rsidRPr="00EF35D9">
        <w:rPr>
          <w:rFonts w:ascii="Times New Roman" w:hAnsi="Times New Roman" w:cs="Times New Roman"/>
          <w:lang w:val="en-US"/>
        </w:rPr>
        <w:t>I will flesh out t</w:t>
      </w:r>
      <w:r w:rsidR="00FF6AAC" w:rsidRPr="00EF35D9">
        <w:rPr>
          <w:rFonts w:ascii="Times New Roman" w:hAnsi="Times New Roman" w:cs="Times New Roman"/>
          <w:lang w:val="en-US"/>
        </w:rPr>
        <w:t xml:space="preserve">he service view on enhancement </w:t>
      </w:r>
      <w:r w:rsidR="008815F0" w:rsidRPr="00EF35D9">
        <w:rPr>
          <w:rFonts w:ascii="Times New Roman" w:hAnsi="Times New Roman" w:cs="Times New Roman"/>
          <w:lang w:val="en-US"/>
        </w:rPr>
        <w:t xml:space="preserve">in these terms: </w:t>
      </w:r>
      <w:r w:rsidR="00FC08EB" w:rsidRPr="00EF35D9">
        <w:rPr>
          <w:rFonts w:ascii="Times New Roman" w:hAnsi="Times New Roman" w:cs="Times New Roman"/>
          <w:lang w:val="en-US"/>
        </w:rPr>
        <w:t xml:space="preserve">the SVE </w:t>
      </w:r>
      <w:r w:rsidR="00897699" w:rsidRPr="00EF35D9">
        <w:rPr>
          <w:rFonts w:ascii="Times New Roman" w:hAnsi="Times New Roman" w:cs="Times New Roman"/>
          <w:lang w:val="en-US"/>
        </w:rPr>
        <w:t xml:space="preserve">implies that </w:t>
      </w:r>
      <w:r w:rsidR="009F78BD" w:rsidRPr="00EF35D9">
        <w:rPr>
          <w:rFonts w:ascii="Times New Roman" w:hAnsi="Times New Roman" w:cs="Times New Roman"/>
          <w:lang w:val="en-US"/>
        </w:rPr>
        <w:t xml:space="preserve">the </w:t>
      </w:r>
      <w:r w:rsidR="00A50050" w:rsidRPr="00EF35D9">
        <w:rPr>
          <w:rFonts w:ascii="Times New Roman" w:hAnsi="Times New Roman" w:cs="Times New Roman"/>
          <w:lang w:val="en-US"/>
        </w:rPr>
        <w:t>ethos of enhancement should align with the ethos of service</w:t>
      </w:r>
      <w:r w:rsidR="009F78BD" w:rsidRPr="00EF35D9">
        <w:rPr>
          <w:rFonts w:ascii="Times New Roman" w:hAnsi="Times New Roman" w:cs="Times New Roman"/>
          <w:lang w:val="en-US"/>
        </w:rPr>
        <w:t xml:space="preserve">, and </w:t>
      </w:r>
      <w:r w:rsidR="00737C6B" w:rsidRPr="00EF35D9">
        <w:rPr>
          <w:rFonts w:ascii="Times New Roman" w:hAnsi="Times New Roman" w:cs="Times New Roman"/>
          <w:lang w:val="en-US"/>
        </w:rPr>
        <w:t xml:space="preserve">hence </w:t>
      </w:r>
      <w:r w:rsidR="009F78BD" w:rsidRPr="00EF35D9">
        <w:rPr>
          <w:rFonts w:ascii="Times New Roman" w:hAnsi="Times New Roman" w:cs="Times New Roman"/>
          <w:lang w:val="en-US"/>
        </w:rPr>
        <w:t xml:space="preserve">that the function of </w:t>
      </w:r>
      <w:r w:rsidR="00AB061E" w:rsidRPr="00EF35D9">
        <w:rPr>
          <w:rFonts w:ascii="Times New Roman" w:hAnsi="Times New Roman" w:cs="Times New Roman"/>
          <w:lang w:val="en-US"/>
        </w:rPr>
        <w:t xml:space="preserve">regulatory </w:t>
      </w:r>
      <w:r w:rsidR="009F78BD" w:rsidRPr="00EF35D9">
        <w:rPr>
          <w:rFonts w:ascii="Times New Roman" w:hAnsi="Times New Roman" w:cs="Times New Roman"/>
          <w:lang w:val="en-US"/>
        </w:rPr>
        <w:t xml:space="preserve">policies </w:t>
      </w:r>
      <w:r w:rsidR="00D465CB" w:rsidRPr="00EF35D9">
        <w:rPr>
          <w:rFonts w:ascii="Times New Roman" w:hAnsi="Times New Roman" w:cs="Times New Roman"/>
          <w:lang w:val="en-US"/>
        </w:rPr>
        <w:t xml:space="preserve">is to strengthen </w:t>
      </w:r>
      <w:r w:rsidR="00FA1C47" w:rsidRPr="00EF35D9">
        <w:rPr>
          <w:rFonts w:ascii="Times New Roman" w:hAnsi="Times New Roman" w:cs="Times New Roman"/>
          <w:lang w:val="en-US"/>
        </w:rPr>
        <w:t>this</w:t>
      </w:r>
      <w:r w:rsidR="00D465CB" w:rsidRPr="00EF35D9">
        <w:rPr>
          <w:rFonts w:ascii="Times New Roman" w:hAnsi="Times New Roman" w:cs="Times New Roman"/>
          <w:lang w:val="en-US"/>
        </w:rPr>
        <w:t xml:space="preserve"> alignment.</w:t>
      </w:r>
    </w:p>
    <w:p w14:paraId="259DEEDF" w14:textId="14262DBE" w:rsidR="004642E6" w:rsidRPr="00EF35D9" w:rsidRDefault="0096633C" w:rsidP="004642E6">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Let’s revisit the example</w:t>
      </w:r>
      <w:r w:rsidR="00BD40D0" w:rsidRPr="00EF35D9">
        <w:rPr>
          <w:rFonts w:ascii="Times New Roman" w:hAnsi="Times New Roman" w:cs="Times New Roman"/>
          <w:lang w:val="en-US"/>
        </w:rPr>
        <w:t>s</w:t>
      </w:r>
      <w:r w:rsidRPr="00EF35D9">
        <w:rPr>
          <w:rFonts w:ascii="Times New Roman" w:hAnsi="Times New Roman" w:cs="Times New Roman"/>
          <w:lang w:val="en-US"/>
        </w:rPr>
        <w:t xml:space="preserve"> of </w:t>
      </w:r>
      <w:r w:rsidR="00162111" w:rsidRPr="00EF35D9">
        <w:rPr>
          <w:rFonts w:ascii="Times New Roman" w:hAnsi="Times New Roman" w:cs="Times New Roman"/>
          <w:lang w:val="en-US"/>
        </w:rPr>
        <w:t xml:space="preserve">cognitive enhancements and </w:t>
      </w:r>
      <w:r w:rsidRPr="00EF35D9">
        <w:rPr>
          <w:rFonts w:ascii="Times New Roman" w:hAnsi="Times New Roman" w:cs="Times New Roman"/>
          <w:lang w:val="en-US"/>
        </w:rPr>
        <w:t xml:space="preserve">education. </w:t>
      </w:r>
      <w:r w:rsidR="006F3104" w:rsidRPr="00EF35D9">
        <w:rPr>
          <w:rFonts w:ascii="Times New Roman" w:hAnsi="Times New Roman" w:cs="Times New Roman"/>
          <w:lang w:val="en-US"/>
        </w:rPr>
        <w:t>First,</w:t>
      </w:r>
      <w:r w:rsidRPr="00EF35D9">
        <w:rPr>
          <w:rFonts w:ascii="Times New Roman" w:hAnsi="Times New Roman" w:cs="Times New Roman"/>
          <w:lang w:val="en-US"/>
        </w:rPr>
        <w:t xml:space="preserve"> the</w:t>
      </w:r>
      <w:r w:rsidR="004642E6" w:rsidRPr="00EF35D9">
        <w:rPr>
          <w:rFonts w:ascii="Times New Roman" w:hAnsi="Times New Roman" w:cs="Times New Roman"/>
          <w:lang w:val="en-US"/>
        </w:rPr>
        <w:t xml:space="preserve"> case can be made that</w:t>
      </w:r>
      <w:r w:rsidR="005F4EFE" w:rsidRPr="00EF35D9">
        <w:rPr>
          <w:rFonts w:ascii="Times New Roman" w:hAnsi="Times New Roman" w:cs="Times New Roman"/>
          <w:lang w:val="en-US"/>
        </w:rPr>
        <w:t xml:space="preserve">, in the current organization of </w:t>
      </w:r>
      <w:r w:rsidR="00B20D50" w:rsidRPr="00EF35D9">
        <w:rPr>
          <w:rFonts w:ascii="Times New Roman" w:hAnsi="Times New Roman" w:cs="Times New Roman"/>
          <w:lang w:val="en-US"/>
        </w:rPr>
        <w:t>education at universities,</w:t>
      </w:r>
      <w:r w:rsidR="004642E6" w:rsidRPr="00EF35D9">
        <w:rPr>
          <w:rFonts w:ascii="Times New Roman" w:hAnsi="Times New Roman" w:cs="Times New Roman"/>
          <w:lang w:val="en-US"/>
        </w:rPr>
        <w:t xml:space="preserve"> considerable effort is made to align education with an ethos of service. </w:t>
      </w:r>
      <w:r w:rsidR="00A55C12" w:rsidRPr="00EF35D9">
        <w:rPr>
          <w:rFonts w:ascii="Times New Roman" w:hAnsi="Times New Roman" w:cs="Times New Roman"/>
          <w:lang w:val="en-US"/>
        </w:rPr>
        <w:t>T</w:t>
      </w:r>
      <w:r w:rsidR="00C34D5F" w:rsidRPr="00EF35D9">
        <w:rPr>
          <w:rFonts w:ascii="Times New Roman" w:hAnsi="Times New Roman" w:cs="Times New Roman"/>
          <w:lang w:val="en-US"/>
        </w:rPr>
        <w:t>he Humboldtian education ideal</w:t>
      </w:r>
      <w:r w:rsidR="00450E16" w:rsidRPr="00EF35D9">
        <w:rPr>
          <w:rFonts w:ascii="Times New Roman" w:hAnsi="Times New Roman" w:cs="Times New Roman"/>
          <w:lang w:val="en-US"/>
        </w:rPr>
        <w:t xml:space="preserve">, the basis for the modern university, </w:t>
      </w:r>
      <w:r w:rsidR="00915B9D" w:rsidRPr="00EF35D9">
        <w:rPr>
          <w:rFonts w:ascii="Times New Roman" w:hAnsi="Times New Roman" w:cs="Times New Roman"/>
          <w:lang w:val="en-US"/>
        </w:rPr>
        <w:t xml:space="preserve">was designed </w:t>
      </w:r>
      <w:r w:rsidR="00473F3A" w:rsidRPr="00EF35D9">
        <w:rPr>
          <w:rFonts w:ascii="Times New Roman" w:hAnsi="Times New Roman" w:cs="Times New Roman"/>
          <w:lang w:val="en-US"/>
        </w:rPr>
        <w:t xml:space="preserve">not just to impart knowledge but also to form character </w:t>
      </w:r>
      <w:r w:rsidR="00161F5D"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1e3phe1u8l","properties":{"formattedCitation":"(Pritchard 2004)","plainCitation":"(Pritchard 2004)","noteIndex":0},"citationItems":[{"id":6264,"uris":["http://zotero.org/users/4673489/items/8V77Z7XY"],"uri":["http://zotero.org/users/4673489/items/8V77Z7XY"],"itemData":{"id":6264,"type":"article-journal","abstract":"The globalisation of higher education implies the application of a neo‐liberal market forces model based on competition and choice. This is happening in Germany by gradual stages, and is often, but not necessarily correctly, assumed to be antagonistic to the Humboldtian model that underlies the classical German university tradition. This paper reports a survey which showed that staff and student role relationships were permeated by paradoxes and mutual incomprehension, and that the goodwill, dedication and respect of the professors towards their students were being wasted due to deficits in organisation and structure. Freedom, an integral part of the Humboldtian model, was much more beneficial to the staff than to the students, many of whom called instead for better guidance and course structure. The professors were sceptical about some features of re‐structuring such as more executive leadership on the part of their management, and did not want their institutions to be run like enterprises—though they did want them to have more autonomy. About one third were willing to accept a diminution in state power. The system seems at a stage where the advantages of the Humboldtian model are being ‘delivered’ only incompletely, and the potential of a market model has not yet been fully realised. Humboldt was himself an intellectual predecessor of neo‐liberalism, and would not have been opposed to the notion of a reduction in state power, even though this runs counter to the present ‘German model’.","container-title":"Oxford Review of Education","DOI":"10.1080/0305498042000303982","ISSN":"0305-4985","issue":"4","note":"publisher: Routledge\n_eprint: https://doi.org/10.1080/0305498042000303982","page":"509-528","source":"Taylor and Francis+NEJM","title":"Humboldtian values in a changing world: staff and students in German universities","title-short":"Humboldtian values in a changing world","volume":"30","author":[{"family":"Pritchard","given":"Rosalind"}],"issued":{"date-parts":[["2004",12,1]]}}}],"schema":"https://github.com/citation-style-language/schema/raw/master/csl-citation.json"} </w:instrText>
      </w:r>
      <w:r w:rsidR="00161F5D" w:rsidRPr="00EF35D9">
        <w:rPr>
          <w:rFonts w:ascii="Times New Roman" w:hAnsi="Times New Roman" w:cs="Times New Roman"/>
          <w:lang w:val="en-US"/>
        </w:rPr>
        <w:fldChar w:fldCharType="separate"/>
      </w:r>
      <w:r w:rsidR="00C77ACF" w:rsidRPr="00EF35D9">
        <w:rPr>
          <w:rFonts w:ascii="Times New Roman" w:hAnsi="Times New Roman" w:cs="Times New Roman"/>
        </w:rPr>
        <w:t>(Pritchard 2004)</w:t>
      </w:r>
      <w:r w:rsidR="00161F5D" w:rsidRPr="00EF35D9">
        <w:rPr>
          <w:rFonts w:ascii="Times New Roman" w:hAnsi="Times New Roman" w:cs="Times New Roman"/>
          <w:lang w:val="en-US"/>
        </w:rPr>
        <w:fldChar w:fldCharType="end"/>
      </w:r>
      <w:r w:rsidR="006C7436" w:rsidRPr="00EF35D9">
        <w:rPr>
          <w:rFonts w:ascii="Times New Roman" w:hAnsi="Times New Roman" w:cs="Times New Roman"/>
          <w:lang w:val="en-US"/>
        </w:rPr>
        <w:t xml:space="preserve">. Also in the professionally-oriented education, </w:t>
      </w:r>
      <w:r w:rsidR="00913BD5" w:rsidRPr="00EF35D9">
        <w:rPr>
          <w:rFonts w:ascii="Times New Roman" w:hAnsi="Times New Roman" w:cs="Times New Roman"/>
          <w:lang w:val="en-US"/>
        </w:rPr>
        <w:t xml:space="preserve">the ultimate orientation is towards service, </w:t>
      </w:r>
      <w:r w:rsidR="00BC3E86" w:rsidRPr="00EF35D9">
        <w:rPr>
          <w:rFonts w:ascii="Times New Roman" w:hAnsi="Times New Roman" w:cs="Times New Roman"/>
          <w:lang w:val="en-US"/>
        </w:rPr>
        <w:t>evidenced by how the codes of conduct regulating profession</w:t>
      </w:r>
      <w:r w:rsidR="004642E6" w:rsidRPr="00EF35D9">
        <w:rPr>
          <w:rFonts w:ascii="Times New Roman" w:hAnsi="Times New Roman" w:cs="Times New Roman"/>
          <w:lang w:val="en-US"/>
        </w:rPr>
        <w:t xml:space="preserve">s, like law, engineering, or medicine, orient their practitioners towards values such as justice, safety, and care </w:t>
      </w:r>
      <w:r w:rsidR="004642E6"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YSp80npm","properties":{"formattedCitation":"(Desmond 2019)","plainCitation":"(Desmond 2019)","dontUpdate":true,"noteIndex":0},"citationItems":[{"id":5205,"uris":["http://zotero.org/users/4673489/items/C7G6ETGM"],"uri":["http://zotero.org/users/4673489/items/C7G6ETGM"],"itemData":{"id":5205,"type":"article-journal","abstract":"Some of the most significant policy responses to cases of fraudulent and questionable conduct by scientists have been to strengthen professionalism among scientists, whether by codes of conduct, integrity boards, or mandatory research integrity training programs. Yet there has been little systematic discussion about what professionalism in scientific research should mean. In this paper I draw on the sociology of the professions and on data comparing codes of conduct in science to those in the professions, in order to examine what precisely the model of professionalism implies for scientific research. I argue that professionalism, more than any other single organizational logic, is appropriate for scientific research, and that codes of conduct for scientists should strengthen statements concerning scientific autonomy and competence, as well as the scientific service ideal.","container-title":"Science and Engineering Ethics","DOI":"10.1007/s11948-019-00143-x","ISSN":"1471-5546","journalAbbreviation":"Sci Eng Ethics","language":"en","source":"Springer Link","title":"Professionalism in Science: Competence, Autonomy, and Service","title-short":"Professionalism in Science","URL":"https://doi.org/10.1007/s11948-019-00143-x","author":[{"family":"Desmond","given":"Hugh"}],"accessed":{"date-parts":[["2019",10,28]]},"issued":{"date-parts":[["2019",10,5]]}}}],"schema":"https://github.com/citation-style-language/schema/raw/master/csl-citation.json"} </w:instrText>
      </w:r>
      <w:r w:rsidR="004642E6" w:rsidRPr="00EF35D9">
        <w:rPr>
          <w:rFonts w:ascii="Times New Roman" w:hAnsi="Times New Roman" w:cs="Times New Roman"/>
          <w:lang w:val="en-US"/>
        </w:rPr>
        <w:fldChar w:fldCharType="separate"/>
      </w:r>
      <w:r w:rsidR="004642E6" w:rsidRPr="00EF35D9">
        <w:rPr>
          <w:rFonts w:ascii="Times New Roman" w:hAnsi="Times New Roman" w:cs="Times New Roman"/>
          <w:noProof/>
          <w:lang w:val="en-US"/>
        </w:rPr>
        <w:t>(see Desmond 2019)</w:t>
      </w:r>
      <w:r w:rsidR="004642E6" w:rsidRPr="00EF35D9">
        <w:rPr>
          <w:rFonts w:ascii="Times New Roman" w:hAnsi="Times New Roman" w:cs="Times New Roman"/>
          <w:lang w:val="en-US"/>
        </w:rPr>
        <w:fldChar w:fldCharType="end"/>
      </w:r>
      <w:r w:rsidR="004642E6" w:rsidRPr="00EF35D9">
        <w:rPr>
          <w:rFonts w:ascii="Times New Roman" w:hAnsi="Times New Roman" w:cs="Times New Roman"/>
          <w:lang w:val="en-US"/>
        </w:rPr>
        <w:t>.</w:t>
      </w:r>
      <w:r w:rsidR="003860B2" w:rsidRPr="00EF35D9">
        <w:rPr>
          <w:rFonts w:ascii="Times New Roman" w:hAnsi="Times New Roman" w:cs="Times New Roman"/>
          <w:lang w:val="en-US"/>
        </w:rPr>
        <w:t xml:space="preserve"> </w:t>
      </w:r>
      <w:r w:rsidR="004642E6" w:rsidRPr="00EF35D9">
        <w:rPr>
          <w:rFonts w:ascii="Times New Roman" w:hAnsi="Times New Roman" w:cs="Times New Roman"/>
          <w:lang w:val="en-US"/>
        </w:rPr>
        <w:t>Professionals receive a significant degree of autonomy</w:t>
      </w:r>
      <w:r w:rsidR="007C605A" w:rsidRPr="00EF35D9">
        <w:rPr>
          <w:rFonts w:ascii="Times New Roman" w:hAnsi="Times New Roman" w:cs="Times New Roman"/>
          <w:lang w:val="en-US"/>
        </w:rPr>
        <w:t>, but this is only because s</w:t>
      </w:r>
      <w:r w:rsidR="004642E6" w:rsidRPr="00EF35D9">
        <w:rPr>
          <w:rFonts w:ascii="Times New Roman" w:hAnsi="Times New Roman" w:cs="Times New Roman"/>
          <w:lang w:val="en-US"/>
        </w:rPr>
        <w:t xml:space="preserve">ignificant trust is placed in </w:t>
      </w:r>
      <w:r w:rsidR="007C605A" w:rsidRPr="00EF35D9">
        <w:rPr>
          <w:rFonts w:ascii="Times New Roman" w:hAnsi="Times New Roman" w:cs="Times New Roman"/>
          <w:lang w:val="en-US"/>
        </w:rPr>
        <w:t>professionals</w:t>
      </w:r>
      <w:r w:rsidR="004642E6" w:rsidRPr="00EF35D9">
        <w:rPr>
          <w:rFonts w:ascii="Times New Roman" w:hAnsi="Times New Roman" w:cs="Times New Roman"/>
          <w:lang w:val="en-US"/>
        </w:rPr>
        <w:t xml:space="preserve"> by </w:t>
      </w:r>
      <w:r w:rsidR="007C605A" w:rsidRPr="00EF35D9">
        <w:rPr>
          <w:rFonts w:ascii="Times New Roman" w:hAnsi="Times New Roman" w:cs="Times New Roman"/>
          <w:lang w:val="en-US"/>
        </w:rPr>
        <w:t>clients</w:t>
      </w:r>
      <w:r w:rsidR="004642E6" w:rsidRPr="00EF35D9">
        <w:rPr>
          <w:rFonts w:ascii="Times New Roman" w:hAnsi="Times New Roman" w:cs="Times New Roman"/>
          <w:lang w:val="en-US"/>
        </w:rPr>
        <w:t xml:space="preserve">, and by extension, by society </w:t>
      </w:r>
      <w:r w:rsidR="004642E6"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fYwz98d0","properties":{"formattedCitation":"(Freidson 2001)","plainCitation":"(Freidson 2001)","noteIndex":0},"citationItems":[{"id":868,"uris":["http://zotero.org/users/4673489/items/YGANZXEL"],"uri":["http://zotero.org/users/4673489/items/YGANZXEL"],"itemData":{"id":868,"type":"book","abstract":"This new work explores the meaning and implications of professionalism as a form of social organization. Eliot Freidson formalizes professionalism by treating it as an ideal type grounded in the political economy; he presents the concept as a third logic, or a more viable alternative to consumerism and bureaucracy. He asks us to imagine a world where workers with specialized knowledge and the ability to provide society with especially important services can organize and control their own work, without directives from management or the influence of free markets.  Freidson then appraises the present status of professionalism, exploring how traditional and national variations in state policy and organization are influencing the power and practice of such professions as medicine and law. Widespread attacks by neoclassical economists and populists, he contends, are obscuring the social value of credentialism and monopolies. The institutions that sustain professionalism in our world are simply too useful to both capital and state to dismiss.","ISBN":"978-0-226-26203-1","language":"en","note":"Google-Books-ID: ObcuDwtOpOQC","number-of-pages":"260","publisher":"University of Chicago Press","source":"Google Books","title":"Professionalism, the Third Logic: On the Practice of Knowledge","title-short":"Professionalism, the Third Logic","author":[{"family":"Freidson","given":"Eliot"}],"issued":{"date-parts":[["2001",6]]}}}],"schema":"https://github.com/citation-style-language/schema/raw/master/csl-citation.json"} </w:instrText>
      </w:r>
      <w:r w:rsidR="004642E6" w:rsidRPr="00EF35D9">
        <w:rPr>
          <w:rFonts w:ascii="Times New Roman" w:hAnsi="Times New Roman" w:cs="Times New Roman"/>
          <w:lang w:val="en-US"/>
        </w:rPr>
        <w:fldChar w:fldCharType="separate"/>
      </w:r>
      <w:r w:rsidR="004642E6" w:rsidRPr="00EF35D9">
        <w:rPr>
          <w:rFonts w:ascii="Times New Roman" w:hAnsi="Times New Roman" w:cs="Times New Roman"/>
          <w:noProof/>
          <w:lang w:val="en-US"/>
        </w:rPr>
        <w:t>(Freidson 2001)</w:t>
      </w:r>
      <w:r w:rsidR="004642E6" w:rsidRPr="00EF35D9">
        <w:rPr>
          <w:rFonts w:ascii="Times New Roman" w:hAnsi="Times New Roman" w:cs="Times New Roman"/>
          <w:lang w:val="en-US"/>
        </w:rPr>
        <w:fldChar w:fldCharType="end"/>
      </w:r>
      <w:r w:rsidR="004642E6" w:rsidRPr="00EF35D9">
        <w:rPr>
          <w:rFonts w:ascii="Times New Roman" w:hAnsi="Times New Roman" w:cs="Times New Roman"/>
          <w:lang w:val="en-US"/>
        </w:rPr>
        <w:t>.</w:t>
      </w:r>
    </w:p>
    <w:p w14:paraId="28E01080" w14:textId="19441A51" w:rsidR="00BC1C88" w:rsidRPr="00EF35D9" w:rsidRDefault="009A38FA" w:rsidP="00AF7A3E">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Unlike in education</w:t>
      </w:r>
      <w:r w:rsidR="00EC5C6C" w:rsidRPr="00EF35D9">
        <w:rPr>
          <w:rFonts w:ascii="Times New Roman" w:hAnsi="Times New Roman" w:cs="Times New Roman"/>
          <w:lang w:val="en-US"/>
        </w:rPr>
        <w:t xml:space="preserve">, the </w:t>
      </w:r>
      <w:r w:rsidR="002E4AD8" w:rsidRPr="00EF35D9">
        <w:rPr>
          <w:rFonts w:ascii="Times New Roman" w:hAnsi="Times New Roman" w:cs="Times New Roman"/>
          <w:lang w:val="en-US"/>
        </w:rPr>
        <w:t xml:space="preserve">informal </w:t>
      </w:r>
      <w:r w:rsidR="00EC5C6C" w:rsidRPr="00EF35D9">
        <w:rPr>
          <w:rFonts w:ascii="Times New Roman" w:hAnsi="Times New Roman" w:cs="Times New Roman"/>
          <w:lang w:val="en-US"/>
        </w:rPr>
        <w:t xml:space="preserve">expectations governing the use </w:t>
      </w:r>
      <w:r w:rsidR="001E579D" w:rsidRPr="00EF35D9">
        <w:rPr>
          <w:rFonts w:ascii="Times New Roman" w:hAnsi="Times New Roman" w:cs="Times New Roman"/>
          <w:lang w:val="en-US"/>
        </w:rPr>
        <w:t xml:space="preserve">of </w:t>
      </w:r>
      <w:r w:rsidR="00461140" w:rsidRPr="00EF35D9">
        <w:rPr>
          <w:rFonts w:ascii="Times New Roman" w:hAnsi="Times New Roman" w:cs="Times New Roman"/>
          <w:lang w:val="en-US"/>
        </w:rPr>
        <w:t>cognitive enhancement</w:t>
      </w:r>
      <w:r w:rsidR="001E579D" w:rsidRPr="00EF35D9">
        <w:rPr>
          <w:rFonts w:ascii="Times New Roman" w:hAnsi="Times New Roman" w:cs="Times New Roman"/>
          <w:lang w:val="en-US"/>
        </w:rPr>
        <w:t xml:space="preserve"> </w:t>
      </w:r>
      <w:r w:rsidR="00EC5C6C" w:rsidRPr="00EF35D9">
        <w:rPr>
          <w:rFonts w:ascii="Times New Roman" w:hAnsi="Times New Roman" w:cs="Times New Roman"/>
          <w:lang w:val="en-US"/>
        </w:rPr>
        <w:t xml:space="preserve">is either much more vague and ambiguous, </w:t>
      </w:r>
      <w:r w:rsidR="00461140" w:rsidRPr="00EF35D9">
        <w:rPr>
          <w:rFonts w:ascii="Times New Roman" w:hAnsi="Times New Roman" w:cs="Times New Roman"/>
          <w:lang w:val="en-US"/>
        </w:rPr>
        <w:t xml:space="preserve">and this is reflected in </w:t>
      </w:r>
      <w:r w:rsidR="00C91DF0" w:rsidRPr="00EF35D9">
        <w:rPr>
          <w:rFonts w:ascii="Times New Roman" w:hAnsi="Times New Roman" w:cs="Times New Roman"/>
          <w:lang w:val="en-US"/>
        </w:rPr>
        <w:t xml:space="preserve">how </w:t>
      </w:r>
      <w:r w:rsidR="00461140" w:rsidRPr="00EF35D9">
        <w:rPr>
          <w:rFonts w:ascii="Times New Roman" w:hAnsi="Times New Roman" w:cs="Times New Roman"/>
          <w:lang w:val="en-US"/>
        </w:rPr>
        <w:t xml:space="preserve">robust regulation </w:t>
      </w:r>
      <w:r w:rsidR="00C91DF0" w:rsidRPr="00EF35D9">
        <w:rPr>
          <w:rFonts w:ascii="Times New Roman" w:hAnsi="Times New Roman" w:cs="Times New Roman"/>
          <w:lang w:val="en-US"/>
        </w:rPr>
        <w:t xml:space="preserve">lacking, at least in Europe </w:t>
      </w:r>
      <w:r w:rsidR="00A03308"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27psvhebnb","properties":{"formattedCitation":"(Maslen et al. 2014)","plainCitation":"(Maslen et al. 2014)","noteIndex":0},"citationItems":[{"id":6265,"uris":["http://zotero.org/users/4673489/items/9FHFDRCR"],"uri":["http://zotero.org/users/4673489/items/9FHFDRCR"],"itemData":{"id":6265,"type":"article-journal","abstract":"Abstract.  This article presents a model for regulating cognitive enhancement devices (CEDs). Recently, it has become very easy for individuals to purchase devi","container-title":"Journal of Law and the Biosciences","DOI":"10.1093/jlb/lst003","issue":"1","journalAbbreviation":"J Law Biosci","language":"en","note":"publisher: Narnia","page":"68-93","source":"academic.oup.com","title":"The regulation of cognitive enhancement devices: extending the medical model","title-short":"The regulation of cognitive enhancement devices","volume":"1","author":[{"family":"Maslen","given":"Hannah"},{"family":"Douglas","given":"Thomas"},{"family":"Cohen Kadosh","given":"Roi"},{"family":"Levy","given":"Neil"},{"family":"Savulescu","given":"Julian"}],"issued":{"date-parts":[["2014",3,1]]}}}],"schema":"https://github.com/citation-style-language/schema/raw/master/csl-citation.json"} </w:instrText>
      </w:r>
      <w:r w:rsidR="00A03308" w:rsidRPr="00EF35D9">
        <w:rPr>
          <w:rFonts w:ascii="Times New Roman" w:hAnsi="Times New Roman" w:cs="Times New Roman"/>
          <w:lang w:val="en-US"/>
        </w:rPr>
        <w:fldChar w:fldCharType="separate"/>
      </w:r>
      <w:r w:rsidR="00C77ACF" w:rsidRPr="00EF35D9">
        <w:rPr>
          <w:rFonts w:ascii="Times New Roman" w:hAnsi="Times New Roman" w:cs="Times New Roman"/>
        </w:rPr>
        <w:t>(Maslen et al. 2014)</w:t>
      </w:r>
      <w:r w:rsidR="00A03308" w:rsidRPr="00EF35D9">
        <w:rPr>
          <w:rFonts w:ascii="Times New Roman" w:hAnsi="Times New Roman" w:cs="Times New Roman"/>
          <w:lang w:val="en-US"/>
        </w:rPr>
        <w:fldChar w:fldCharType="end"/>
      </w:r>
      <w:r w:rsidR="00A03308" w:rsidRPr="00EF35D9">
        <w:rPr>
          <w:rFonts w:ascii="Times New Roman" w:hAnsi="Times New Roman" w:cs="Times New Roman"/>
          <w:lang w:val="en-US"/>
        </w:rPr>
        <w:t>.</w:t>
      </w:r>
      <w:r w:rsidR="00461140" w:rsidRPr="00EF35D9">
        <w:rPr>
          <w:rFonts w:ascii="Times New Roman" w:hAnsi="Times New Roman" w:cs="Times New Roman"/>
          <w:lang w:val="en-US"/>
        </w:rPr>
        <w:t xml:space="preserve"> </w:t>
      </w:r>
      <w:r w:rsidR="00EC5C6C" w:rsidRPr="00EF35D9">
        <w:rPr>
          <w:rFonts w:ascii="Times New Roman" w:hAnsi="Times New Roman" w:cs="Times New Roman"/>
          <w:lang w:val="en-US"/>
        </w:rPr>
        <w:t xml:space="preserve"> </w:t>
      </w:r>
      <w:r w:rsidR="001A07D1" w:rsidRPr="00EF35D9">
        <w:rPr>
          <w:rFonts w:ascii="Times New Roman" w:hAnsi="Times New Roman" w:cs="Times New Roman"/>
          <w:lang w:val="en-US"/>
        </w:rPr>
        <w:t xml:space="preserve">Some uses of </w:t>
      </w:r>
      <w:r w:rsidR="00A03308" w:rsidRPr="00EF35D9">
        <w:rPr>
          <w:rFonts w:ascii="Times New Roman" w:hAnsi="Times New Roman" w:cs="Times New Roman"/>
          <w:lang w:val="en-US"/>
        </w:rPr>
        <w:t>cognitive enhancement</w:t>
      </w:r>
      <w:r w:rsidR="001A07D1" w:rsidRPr="00EF35D9">
        <w:rPr>
          <w:rFonts w:ascii="Times New Roman" w:hAnsi="Times New Roman" w:cs="Times New Roman"/>
          <w:lang w:val="en-US"/>
        </w:rPr>
        <w:t xml:space="preserve"> are clearly in function of service: the</w:t>
      </w:r>
      <w:r w:rsidR="00216B8E" w:rsidRPr="00EF35D9">
        <w:rPr>
          <w:rFonts w:ascii="Times New Roman" w:hAnsi="Times New Roman" w:cs="Times New Roman"/>
          <w:lang w:val="en-US"/>
        </w:rPr>
        <w:t xml:space="preserve"> surgeon taking an amphetamine to keep alert for a long operation</w:t>
      </w:r>
      <w:r w:rsidR="00A67DA3" w:rsidRPr="00EF35D9">
        <w:rPr>
          <w:rFonts w:ascii="Times New Roman" w:hAnsi="Times New Roman" w:cs="Times New Roman"/>
          <w:lang w:val="en-US"/>
        </w:rPr>
        <w:t xml:space="preserve">. By contrast, </w:t>
      </w:r>
      <w:r w:rsidR="00921123" w:rsidRPr="00EF35D9">
        <w:rPr>
          <w:rFonts w:ascii="Times New Roman" w:hAnsi="Times New Roman" w:cs="Times New Roman"/>
          <w:lang w:val="en-US"/>
        </w:rPr>
        <w:t>the motivations of the</w:t>
      </w:r>
      <w:r w:rsidR="0049516E" w:rsidRPr="00EF35D9">
        <w:rPr>
          <w:rFonts w:ascii="Times New Roman" w:hAnsi="Times New Roman" w:cs="Times New Roman"/>
          <w:lang w:val="en-US"/>
        </w:rPr>
        <w:t xml:space="preserve"> college student using a </w:t>
      </w:r>
      <w:r w:rsidR="00FF0F18" w:rsidRPr="00EF35D9">
        <w:rPr>
          <w:rFonts w:ascii="Times New Roman" w:hAnsi="Times New Roman" w:cs="Times New Roman"/>
          <w:lang w:val="en-US"/>
        </w:rPr>
        <w:t>cognitive enhancer</w:t>
      </w:r>
      <w:r w:rsidR="0049516E" w:rsidRPr="00EF35D9">
        <w:rPr>
          <w:rFonts w:ascii="Times New Roman" w:hAnsi="Times New Roman" w:cs="Times New Roman"/>
          <w:lang w:val="en-US"/>
        </w:rPr>
        <w:t xml:space="preserve"> for higher grades </w:t>
      </w:r>
      <w:r w:rsidR="00CE316E" w:rsidRPr="00EF35D9">
        <w:rPr>
          <w:rFonts w:ascii="Times New Roman" w:hAnsi="Times New Roman" w:cs="Times New Roman"/>
          <w:lang w:val="en-US"/>
        </w:rPr>
        <w:t>are</w:t>
      </w:r>
      <w:r w:rsidR="0049516E" w:rsidRPr="00EF35D9">
        <w:rPr>
          <w:rFonts w:ascii="Times New Roman" w:hAnsi="Times New Roman" w:cs="Times New Roman"/>
          <w:lang w:val="en-US"/>
        </w:rPr>
        <w:t xml:space="preserve"> ambiguous: </w:t>
      </w:r>
      <w:r w:rsidR="00D846B9" w:rsidRPr="00EF35D9">
        <w:rPr>
          <w:rFonts w:ascii="Times New Roman" w:hAnsi="Times New Roman" w:cs="Times New Roman"/>
          <w:lang w:val="en-US"/>
        </w:rPr>
        <w:t>will the higher grades be used for the good of society</w:t>
      </w:r>
      <w:r w:rsidR="009042D3" w:rsidRPr="00EF35D9">
        <w:rPr>
          <w:rFonts w:ascii="Times New Roman" w:hAnsi="Times New Roman" w:cs="Times New Roman"/>
          <w:lang w:val="en-US"/>
        </w:rPr>
        <w:t xml:space="preserve"> (e.g., for </w:t>
      </w:r>
      <w:r w:rsidR="00CA0D77" w:rsidRPr="00EF35D9">
        <w:rPr>
          <w:rFonts w:ascii="Times New Roman" w:hAnsi="Times New Roman" w:cs="Times New Roman"/>
          <w:lang w:val="en-US"/>
        </w:rPr>
        <w:t>the advancement of knowledge and understanding, or for professional service)</w:t>
      </w:r>
      <w:r w:rsidR="00997C37" w:rsidRPr="00EF35D9">
        <w:rPr>
          <w:rFonts w:ascii="Times New Roman" w:hAnsi="Times New Roman" w:cs="Times New Roman"/>
          <w:lang w:val="en-US"/>
        </w:rPr>
        <w:t>, or will the high grades be used in order to edge out rivals for a job at</w:t>
      </w:r>
      <w:r w:rsidR="0049516E" w:rsidRPr="00EF35D9">
        <w:rPr>
          <w:rFonts w:ascii="Times New Roman" w:hAnsi="Times New Roman" w:cs="Times New Roman"/>
          <w:lang w:val="en-US"/>
        </w:rPr>
        <w:t xml:space="preserve"> </w:t>
      </w:r>
      <w:r w:rsidR="00CB3CCB" w:rsidRPr="00EF35D9">
        <w:rPr>
          <w:rFonts w:ascii="Times New Roman" w:hAnsi="Times New Roman" w:cs="Times New Roman"/>
          <w:lang w:val="en-US"/>
        </w:rPr>
        <w:t xml:space="preserve">a </w:t>
      </w:r>
      <w:r w:rsidR="00AC241F" w:rsidRPr="00EF35D9">
        <w:rPr>
          <w:rFonts w:ascii="Times New Roman" w:hAnsi="Times New Roman" w:cs="Times New Roman"/>
          <w:lang w:val="en-US"/>
        </w:rPr>
        <w:t>high-status</w:t>
      </w:r>
      <w:r w:rsidR="00CB3CCB" w:rsidRPr="00EF35D9">
        <w:rPr>
          <w:rFonts w:ascii="Times New Roman" w:hAnsi="Times New Roman" w:cs="Times New Roman"/>
          <w:lang w:val="en-US"/>
        </w:rPr>
        <w:t xml:space="preserve"> corporation </w:t>
      </w:r>
      <w:r w:rsidR="000E0ED6" w:rsidRPr="00EF35D9">
        <w:rPr>
          <w:rFonts w:ascii="Times New Roman" w:hAnsi="Times New Roman" w:cs="Times New Roman"/>
          <w:lang w:val="en-US"/>
        </w:rPr>
        <w:t xml:space="preserve">(e.g., a </w:t>
      </w:r>
      <w:r w:rsidR="00997C37" w:rsidRPr="00EF35D9">
        <w:rPr>
          <w:rFonts w:ascii="Times New Roman" w:hAnsi="Times New Roman" w:cs="Times New Roman"/>
          <w:lang w:val="en-US"/>
        </w:rPr>
        <w:t xml:space="preserve">law firm, </w:t>
      </w:r>
      <w:r w:rsidR="000E0ED6" w:rsidRPr="00EF35D9">
        <w:rPr>
          <w:rFonts w:ascii="Times New Roman" w:hAnsi="Times New Roman" w:cs="Times New Roman"/>
          <w:lang w:val="en-US"/>
        </w:rPr>
        <w:t>or investment bank)</w:t>
      </w:r>
      <w:r w:rsidR="001D5FA5" w:rsidRPr="00EF35D9">
        <w:rPr>
          <w:rFonts w:ascii="Times New Roman" w:hAnsi="Times New Roman" w:cs="Times New Roman"/>
          <w:lang w:val="en-US"/>
        </w:rPr>
        <w:t xml:space="preserve">? </w:t>
      </w:r>
      <w:proofErr w:type="gramStart"/>
      <w:r w:rsidR="0049516E" w:rsidRPr="00EF35D9">
        <w:rPr>
          <w:rFonts w:ascii="Times New Roman" w:hAnsi="Times New Roman" w:cs="Times New Roman"/>
          <w:lang w:val="en-US"/>
        </w:rPr>
        <w:t>Of course</w:t>
      </w:r>
      <w:proofErr w:type="gramEnd"/>
      <w:r w:rsidR="0049516E" w:rsidRPr="00EF35D9">
        <w:rPr>
          <w:rFonts w:ascii="Times New Roman" w:hAnsi="Times New Roman" w:cs="Times New Roman"/>
          <w:lang w:val="en-US"/>
        </w:rPr>
        <w:t xml:space="preserve"> both reasons can be present simultaneously, but the more the dominance-enhancing dynamic </w:t>
      </w:r>
      <w:r w:rsidR="00F65A06" w:rsidRPr="00EF35D9">
        <w:rPr>
          <w:rFonts w:ascii="Times New Roman" w:hAnsi="Times New Roman" w:cs="Times New Roman"/>
          <w:lang w:val="en-US"/>
        </w:rPr>
        <w:t xml:space="preserve">takes </w:t>
      </w:r>
      <w:r w:rsidR="00F65A06" w:rsidRPr="00EF35D9">
        <w:rPr>
          <w:rFonts w:ascii="Times New Roman" w:hAnsi="Times New Roman" w:cs="Times New Roman"/>
          <w:lang w:val="en-US"/>
        </w:rPr>
        <w:lastRenderedPageBreak/>
        <w:t xml:space="preserve">precedence, the more the ethos of </w:t>
      </w:r>
      <w:r w:rsidR="00C45127" w:rsidRPr="00EF35D9">
        <w:rPr>
          <w:rFonts w:ascii="Times New Roman" w:hAnsi="Times New Roman" w:cs="Times New Roman"/>
          <w:lang w:val="en-US"/>
        </w:rPr>
        <w:t>service is weakened</w:t>
      </w:r>
      <w:r w:rsidR="00117B71" w:rsidRPr="00EF35D9">
        <w:rPr>
          <w:rFonts w:ascii="Times New Roman" w:hAnsi="Times New Roman" w:cs="Times New Roman"/>
          <w:lang w:val="en-US"/>
        </w:rPr>
        <w:t xml:space="preserve">. </w:t>
      </w:r>
      <w:r w:rsidR="004429C7" w:rsidRPr="00EF35D9">
        <w:rPr>
          <w:rFonts w:ascii="Times New Roman" w:hAnsi="Times New Roman" w:cs="Times New Roman"/>
          <w:lang w:val="en-US"/>
        </w:rPr>
        <w:t>F</w:t>
      </w:r>
      <w:r w:rsidR="00730E66" w:rsidRPr="00EF35D9">
        <w:rPr>
          <w:rFonts w:ascii="Times New Roman" w:hAnsi="Times New Roman" w:cs="Times New Roman"/>
          <w:lang w:val="en-US"/>
        </w:rPr>
        <w:t>ellow student</w:t>
      </w:r>
      <w:r w:rsidR="004429C7" w:rsidRPr="00EF35D9">
        <w:rPr>
          <w:rFonts w:ascii="Times New Roman" w:hAnsi="Times New Roman" w:cs="Times New Roman"/>
          <w:lang w:val="en-US"/>
        </w:rPr>
        <w:t>s</w:t>
      </w:r>
      <w:r w:rsidR="00730E66" w:rsidRPr="00EF35D9">
        <w:rPr>
          <w:rFonts w:ascii="Times New Roman" w:hAnsi="Times New Roman" w:cs="Times New Roman"/>
          <w:lang w:val="en-US"/>
        </w:rPr>
        <w:t xml:space="preserve"> </w:t>
      </w:r>
      <w:r w:rsidR="004429C7" w:rsidRPr="00EF35D9">
        <w:rPr>
          <w:rFonts w:ascii="Times New Roman" w:hAnsi="Times New Roman" w:cs="Times New Roman"/>
          <w:lang w:val="en-US"/>
        </w:rPr>
        <w:t xml:space="preserve">will the behavior with suspicion, trust will be eroded, and </w:t>
      </w:r>
      <w:r w:rsidR="00E8727E" w:rsidRPr="00EF35D9">
        <w:rPr>
          <w:rFonts w:ascii="Times New Roman" w:hAnsi="Times New Roman" w:cs="Times New Roman"/>
          <w:lang w:val="en-US"/>
        </w:rPr>
        <w:t xml:space="preserve">may jump on the bandwagon, leading to </w:t>
      </w:r>
      <w:r w:rsidR="0059354A" w:rsidRPr="00EF35D9">
        <w:rPr>
          <w:rFonts w:ascii="Times New Roman" w:hAnsi="Times New Roman" w:cs="Times New Roman"/>
          <w:lang w:val="en-US"/>
        </w:rPr>
        <w:t>a vicious competition for positions of dominance</w:t>
      </w:r>
      <w:r w:rsidR="00E8727E" w:rsidRPr="00EF35D9">
        <w:rPr>
          <w:rFonts w:ascii="Times New Roman" w:hAnsi="Times New Roman" w:cs="Times New Roman"/>
          <w:lang w:val="en-US"/>
        </w:rPr>
        <w:t xml:space="preserve">. </w:t>
      </w:r>
    </w:p>
    <w:p w14:paraId="549C2AB9" w14:textId="5C624871" w:rsidR="009E14B3" w:rsidRPr="00EF35D9" w:rsidRDefault="00AF7A3E" w:rsidP="00540F3C">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To draw a more general lesson from these examples:</w:t>
      </w:r>
      <w:r w:rsidR="00AF5D29" w:rsidRPr="00EF35D9">
        <w:rPr>
          <w:rFonts w:ascii="Times New Roman" w:hAnsi="Times New Roman" w:cs="Times New Roman"/>
          <w:lang w:val="en-US"/>
        </w:rPr>
        <w:t xml:space="preserve"> </w:t>
      </w:r>
      <w:r w:rsidR="003A7101" w:rsidRPr="00EF35D9">
        <w:rPr>
          <w:rFonts w:ascii="Times New Roman" w:hAnsi="Times New Roman" w:cs="Times New Roman"/>
          <w:lang w:val="en-US"/>
        </w:rPr>
        <w:t xml:space="preserve">the policy implication of the argument from service is not that there should be </w:t>
      </w:r>
      <w:r w:rsidR="00F565F0" w:rsidRPr="00EF35D9">
        <w:rPr>
          <w:rFonts w:ascii="Times New Roman" w:hAnsi="Times New Roman" w:cs="Times New Roman"/>
          <w:lang w:val="en-US"/>
        </w:rPr>
        <w:t>prohibitive legislation</w:t>
      </w:r>
      <w:r w:rsidR="003A7101" w:rsidRPr="00EF35D9">
        <w:rPr>
          <w:rFonts w:ascii="Times New Roman" w:hAnsi="Times New Roman" w:cs="Times New Roman"/>
          <w:lang w:val="en-US"/>
        </w:rPr>
        <w:t xml:space="preserve">, </w:t>
      </w:r>
      <w:r w:rsidR="00BC66EF" w:rsidRPr="00EF35D9">
        <w:rPr>
          <w:rFonts w:ascii="Times New Roman" w:hAnsi="Times New Roman" w:cs="Times New Roman"/>
          <w:lang w:val="en-US"/>
        </w:rPr>
        <w:t>but rather</w:t>
      </w:r>
      <w:r w:rsidR="003A7101" w:rsidRPr="00EF35D9">
        <w:rPr>
          <w:rFonts w:ascii="Times New Roman" w:hAnsi="Times New Roman" w:cs="Times New Roman"/>
          <w:lang w:val="en-US"/>
        </w:rPr>
        <w:t xml:space="preserve"> more education</w:t>
      </w:r>
      <w:r w:rsidR="00B77456" w:rsidRPr="00EF35D9">
        <w:rPr>
          <w:rFonts w:ascii="Times New Roman" w:hAnsi="Times New Roman" w:cs="Times New Roman"/>
          <w:lang w:val="en-US"/>
        </w:rPr>
        <w:t xml:space="preserve"> </w:t>
      </w:r>
      <w:r w:rsidR="00971539" w:rsidRPr="00EF35D9">
        <w:rPr>
          <w:rFonts w:ascii="Times New Roman" w:hAnsi="Times New Roman" w:cs="Times New Roman"/>
          <w:lang w:val="en-US"/>
        </w:rPr>
        <w:t>and character development</w:t>
      </w:r>
      <w:r w:rsidR="00540F3C" w:rsidRPr="00EF35D9">
        <w:rPr>
          <w:rFonts w:ascii="Times New Roman" w:hAnsi="Times New Roman" w:cs="Times New Roman"/>
          <w:lang w:val="en-US"/>
        </w:rPr>
        <w:t>.</w:t>
      </w:r>
      <w:r w:rsidR="00331BEB" w:rsidRPr="00EF35D9">
        <w:rPr>
          <w:rFonts w:ascii="Times New Roman" w:hAnsi="Times New Roman" w:cs="Times New Roman"/>
          <w:lang w:val="en-US"/>
        </w:rPr>
        <w:t xml:space="preserve"> </w:t>
      </w:r>
      <w:r w:rsidR="009E14B3" w:rsidRPr="00EF35D9">
        <w:rPr>
          <w:rFonts w:ascii="Times New Roman" w:hAnsi="Times New Roman" w:cs="Times New Roman"/>
          <w:lang w:val="en-US"/>
        </w:rPr>
        <w:t xml:space="preserve">For instance, in the case of height enhancement, the appropriate response would seem to be an educational and a collective one: instead of helping short people enhance their height through growth hormones (with all the potential adverse side effects), it would seem to be </w:t>
      </w:r>
      <w:r w:rsidR="008F26D9" w:rsidRPr="00EF35D9">
        <w:rPr>
          <w:rFonts w:ascii="Times New Roman" w:hAnsi="Times New Roman" w:cs="Times New Roman"/>
          <w:lang w:val="en-US"/>
        </w:rPr>
        <w:t>more appr</w:t>
      </w:r>
      <w:r w:rsidR="00881C43" w:rsidRPr="00EF35D9">
        <w:rPr>
          <w:rFonts w:ascii="Times New Roman" w:hAnsi="Times New Roman" w:cs="Times New Roman"/>
          <w:lang w:val="en-US"/>
        </w:rPr>
        <w:t>o</w:t>
      </w:r>
      <w:r w:rsidR="008F26D9" w:rsidRPr="00EF35D9">
        <w:rPr>
          <w:rFonts w:ascii="Times New Roman" w:hAnsi="Times New Roman" w:cs="Times New Roman"/>
          <w:lang w:val="en-US"/>
        </w:rPr>
        <w:t>priate</w:t>
      </w:r>
      <w:r w:rsidR="009E14B3" w:rsidRPr="00EF35D9">
        <w:rPr>
          <w:rFonts w:ascii="Times New Roman" w:hAnsi="Times New Roman" w:cs="Times New Roman"/>
          <w:lang w:val="en-US"/>
        </w:rPr>
        <w:t xml:space="preserve"> to make them aware how we – like many non-human animals – unconsciously associate physical size with status, but how this association has very little sense in contemporary society, where competence is determined by cognitive ability or willingness to learn from others rather than height. A</w:t>
      </w:r>
      <w:r w:rsidR="00881C43" w:rsidRPr="00EF35D9">
        <w:rPr>
          <w:rFonts w:ascii="Times New Roman" w:hAnsi="Times New Roman" w:cs="Times New Roman"/>
          <w:lang w:val="en-US"/>
        </w:rPr>
        <w:t xml:space="preserve"> separate </w:t>
      </w:r>
      <w:r w:rsidR="009E14B3" w:rsidRPr="00EF35D9">
        <w:rPr>
          <w:rFonts w:ascii="Times New Roman" w:hAnsi="Times New Roman" w:cs="Times New Roman"/>
          <w:lang w:val="en-US"/>
        </w:rPr>
        <w:t>education</w:t>
      </w:r>
      <w:r w:rsidR="00881C43" w:rsidRPr="00EF35D9">
        <w:rPr>
          <w:rFonts w:ascii="Times New Roman" w:hAnsi="Times New Roman" w:cs="Times New Roman"/>
          <w:lang w:val="en-US"/>
        </w:rPr>
        <w:t xml:space="preserve"> for the general population</w:t>
      </w:r>
      <w:r w:rsidR="009E14B3" w:rsidRPr="00EF35D9">
        <w:rPr>
          <w:rFonts w:ascii="Times New Roman" w:hAnsi="Times New Roman" w:cs="Times New Roman"/>
          <w:lang w:val="en-US"/>
        </w:rPr>
        <w:t xml:space="preserve"> – the way schools have educational programs that suppress innate tendencies in high-status</w:t>
      </w:r>
      <w:r w:rsidR="0089685D" w:rsidRPr="00EF35D9">
        <w:rPr>
          <w:rFonts w:ascii="Times New Roman" w:hAnsi="Times New Roman" w:cs="Times New Roman"/>
          <w:lang w:val="en-US"/>
        </w:rPr>
        <w:t xml:space="preserve"> children</w:t>
      </w:r>
      <w:r w:rsidR="009E14B3" w:rsidRPr="00EF35D9">
        <w:rPr>
          <w:rFonts w:ascii="Times New Roman" w:hAnsi="Times New Roman" w:cs="Times New Roman"/>
          <w:lang w:val="en-US"/>
        </w:rPr>
        <w:t xml:space="preserve"> to bully low-status children </w:t>
      </w:r>
      <w:r w:rsidR="009E14B3"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7qCxuP1t","properties":{"formattedCitation":"(Redhead, Cheng, and O\\uc0\\u8217{}Gorman 2018)","plainCitation":"(Redhead, Cheng, and O’Gorman 2018)","noteIndex":0},"citationItems":[{"id":5880,"uris":["http://zotero.org/users/4673489/items/CT7L6UU6"],"uri":["http://zotero.org/users/4673489/items/CT7L6UU6"],"itemData":{"id":5880,"type":"chapter","container-title":"Encyclopedia of Evolutionary Psychological Science","event-place":"Cham","ISBN":"978-3-319-16999-6","language":"en","note":"DOI: 10.1007/978-3-319-16999-6_3639-1","page":"1-9","publisher":"Springer International Publishing","publisher-place":"Cham","source":"DOI.org (Crossref)","title":"Status Competition and Peer Relationships in Childhood","URL":"http://link.springer.com/10.1007/978-3-319-16999-6_3639-1","editor":[{"family":"Shackelford","given":"Todd K."},{"family":"Weekes-Shackelford","given":"Viviana A."}],"author":[{"family":"Redhead","given":"Daniel"},{"family":"Cheng","given":"Joey"},{"family":"O’Gorman","given":"Rick"}],"accessed":{"date-parts":[["2020",1,4]]},"issued":{"date-parts":[["2018"]]}}}],"schema":"https://github.com/citation-style-language/schema/raw/master/csl-citation.json"} </w:instrText>
      </w:r>
      <w:r w:rsidR="009E14B3" w:rsidRPr="00EF35D9">
        <w:rPr>
          <w:rFonts w:ascii="Times New Roman" w:hAnsi="Times New Roman" w:cs="Times New Roman"/>
          <w:lang w:val="en-US"/>
        </w:rPr>
        <w:fldChar w:fldCharType="separate"/>
      </w:r>
      <w:r w:rsidR="009E14B3" w:rsidRPr="00EF35D9">
        <w:rPr>
          <w:rFonts w:ascii="Times New Roman" w:hAnsi="Times New Roman" w:cs="Times New Roman"/>
        </w:rPr>
        <w:t>(Redhead, Cheng, and O’Gorman 2018)</w:t>
      </w:r>
      <w:r w:rsidR="009E14B3" w:rsidRPr="00EF35D9">
        <w:rPr>
          <w:rFonts w:ascii="Times New Roman" w:hAnsi="Times New Roman" w:cs="Times New Roman"/>
          <w:lang w:val="en-US"/>
        </w:rPr>
        <w:fldChar w:fldCharType="end"/>
      </w:r>
      <w:r w:rsidR="009E14B3" w:rsidRPr="00EF35D9">
        <w:rPr>
          <w:rFonts w:ascii="Times New Roman" w:hAnsi="Times New Roman" w:cs="Times New Roman"/>
          <w:lang w:val="en-US"/>
        </w:rPr>
        <w:t xml:space="preserve"> – would help the population at large to reduce such unconscious biases towards short people.</w:t>
      </w:r>
    </w:p>
    <w:p w14:paraId="061FDF17" w14:textId="140C4D5A" w:rsidR="00C77EF3" w:rsidRPr="00EF35D9" w:rsidRDefault="004F4BDC" w:rsidP="00902422">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Likewise, </w:t>
      </w:r>
      <w:r w:rsidR="00F565F0" w:rsidRPr="00EF35D9">
        <w:rPr>
          <w:rFonts w:ascii="Times New Roman" w:hAnsi="Times New Roman" w:cs="Times New Roman"/>
          <w:lang w:val="en-US"/>
        </w:rPr>
        <w:t xml:space="preserve">any new enhancement technology </w:t>
      </w:r>
      <w:r w:rsidR="00902422" w:rsidRPr="00EF35D9">
        <w:rPr>
          <w:rFonts w:ascii="Times New Roman" w:hAnsi="Times New Roman" w:cs="Times New Roman"/>
          <w:lang w:val="en-US"/>
        </w:rPr>
        <w:t>–</w:t>
      </w:r>
      <w:r w:rsidR="00F565F0" w:rsidRPr="00EF35D9">
        <w:rPr>
          <w:rFonts w:ascii="Times New Roman" w:hAnsi="Times New Roman" w:cs="Times New Roman"/>
          <w:lang w:val="en-US"/>
        </w:rPr>
        <w:t xml:space="preserve"> for instance, if we discover in some years how CRISPR gene-editing can be used to enhance some </w:t>
      </w:r>
      <w:r w:rsidR="00971539" w:rsidRPr="00EF35D9">
        <w:rPr>
          <w:rFonts w:ascii="Times New Roman" w:hAnsi="Times New Roman" w:cs="Times New Roman"/>
          <w:lang w:val="en-US"/>
        </w:rPr>
        <w:t>important</w:t>
      </w:r>
      <w:r w:rsidR="00F565F0" w:rsidRPr="00EF35D9">
        <w:rPr>
          <w:rFonts w:ascii="Times New Roman" w:hAnsi="Times New Roman" w:cs="Times New Roman"/>
          <w:lang w:val="en-US"/>
        </w:rPr>
        <w:t xml:space="preserve"> cognitive ability – should be evaluated in terms of any disrupting effect it may have on the prosocial </w:t>
      </w:r>
      <w:r w:rsidR="007D1039" w:rsidRPr="00EF35D9">
        <w:rPr>
          <w:rFonts w:ascii="Times New Roman" w:hAnsi="Times New Roman" w:cs="Times New Roman"/>
          <w:lang w:val="en-US"/>
        </w:rPr>
        <w:t>ethos of service</w:t>
      </w:r>
      <w:r w:rsidR="00F565F0" w:rsidRPr="00EF35D9">
        <w:rPr>
          <w:rFonts w:ascii="Times New Roman" w:hAnsi="Times New Roman" w:cs="Times New Roman"/>
          <w:lang w:val="en-US"/>
        </w:rPr>
        <w:t xml:space="preserve">. </w:t>
      </w:r>
      <w:r w:rsidR="00235F03" w:rsidRPr="00EF35D9">
        <w:rPr>
          <w:rFonts w:ascii="Times New Roman" w:hAnsi="Times New Roman" w:cs="Times New Roman"/>
          <w:lang w:val="en-US"/>
        </w:rPr>
        <w:t xml:space="preserve">If the gene-editing manipulation </w:t>
      </w:r>
      <w:r w:rsidR="00080BE9" w:rsidRPr="00EF35D9">
        <w:rPr>
          <w:rFonts w:ascii="Times New Roman" w:hAnsi="Times New Roman" w:cs="Times New Roman"/>
          <w:lang w:val="en-US"/>
        </w:rPr>
        <w:t xml:space="preserve">would increase competence immensely, there would need to be an expectation of greater service to safeguard the </w:t>
      </w:r>
      <w:r w:rsidR="007D1039" w:rsidRPr="00EF35D9">
        <w:rPr>
          <w:rFonts w:ascii="Times New Roman" w:hAnsi="Times New Roman" w:cs="Times New Roman"/>
          <w:lang w:val="en-US"/>
        </w:rPr>
        <w:t>ethos of service</w:t>
      </w:r>
      <w:r w:rsidR="00080BE9" w:rsidRPr="00EF35D9">
        <w:rPr>
          <w:rFonts w:ascii="Times New Roman" w:hAnsi="Times New Roman" w:cs="Times New Roman"/>
          <w:lang w:val="en-US"/>
        </w:rPr>
        <w:t xml:space="preserve">. </w:t>
      </w:r>
    </w:p>
    <w:p w14:paraId="3BDE95B6" w14:textId="73C30904" w:rsidR="009F0AAD" w:rsidRPr="00EF35D9" w:rsidRDefault="00000ADD" w:rsidP="00DD5097">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This type of ethics of enhancement would parallel </w:t>
      </w:r>
      <w:r w:rsidR="001209CC" w:rsidRPr="00EF35D9">
        <w:rPr>
          <w:rFonts w:ascii="Times New Roman" w:hAnsi="Times New Roman" w:cs="Times New Roman"/>
          <w:lang w:val="en-US"/>
        </w:rPr>
        <w:t xml:space="preserve">what happens in </w:t>
      </w:r>
      <w:r w:rsidRPr="00EF35D9">
        <w:rPr>
          <w:rFonts w:ascii="Times New Roman" w:hAnsi="Times New Roman" w:cs="Times New Roman"/>
          <w:lang w:val="en-US"/>
        </w:rPr>
        <w:t>professional ethics</w:t>
      </w:r>
      <w:r w:rsidR="002C372D" w:rsidRPr="00EF35D9">
        <w:rPr>
          <w:rFonts w:ascii="Times New Roman" w:hAnsi="Times New Roman" w:cs="Times New Roman"/>
          <w:lang w:val="en-US"/>
        </w:rPr>
        <w:t xml:space="preserve">. The professions are very dependent on their practitioners conforming and perpetuating an ethos of integrity; although recent decades have seen a push for more external control (e.g. auditing), most professional activities would not be possible if there were not considerable trust in professionals telling the truth and largely acting to further the service ideals of their profession (Desmond 2019). Similarly, in the case of enhancement technologies, one can easily imagine an ethos being imparted through education rather than prohibitive rules. </w:t>
      </w:r>
    </w:p>
    <w:p w14:paraId="0DEC1CA6" w14:textId="20D1075E" w:rsidR="00133374" w:rsidRPr="00EF35D9" w:rsidRDefault="009F0AAD" w:rsidP="00094C7A">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By contrast, the LVE </w:t>
      </w:r>
      <w:r w:rsidR="00494FDE" w:rsidRPr="00EF35D9">
        <w:rPr>
          <w:rFonts w:ascii="Times New Roman" w:hAnsi="Times New Roman" w:cs="Times New Roman"/>
          <w:lang w:val="en-US"/>
        </w:rPr>
        <w:t xml:space="preserve">often seems to </w:t>
      </w:r>
      <w:r w:rsidR="00997E78" w:rsidRPr="00EF35D9">
        <w:rPr>
          <w:rFonts w:ascii="Times New Roman" w:hAnsi="Times New Roman" w:cs="Times New Roman"/>
          <w:lang w:val="en-US"/>
        </w:rPr>
        <w:t xml:space="preserve">go hand in hand with skepticism towards regulatory policies. </w:t>
      </w:r>
      <w:r w:rsidR="009D34B2" w:rsidRPr="00EF35D9">
        <w:rPr>
          <w:rFonts w:ascii="Times New Roman" w:hAnsi="Times New Roman" w:cs="Times New Roman"/>
          <w:lang w:val="en-US"/>
        </w:rPr>
        <w:t>Consider following quote</w:t>
      </w:r>
      <w:r w:rsidR="006E4A95" w:rsidRPr="00EF35D9">
        <w:rPr>
          <w:rFonts w:ascii="Times New Roman" w:hAnsi="Times New Roman" w:cs="Times New Roman"/>
          <w:lang w:val="en-US"/>
        </w:rPr>
        <w:t xml:space="preserve"> from a discussion piece published in </w:t>
      </w:r>
      <w:r w:rsidR="006E4A95" w:rsidRPr="00EF35D9">
        <w:rPr>
          <w:rFonts w:ascii="Times New Roman" w:hAnsi="Times New Roman" w:cs="Times New Roman"/>
          <w:i/>
          <w:iCs/>
          <w:lang w:val="en-US"/>
        </w:rPr>
        <w:t>Nature</w:t>
      </w:r>
      <w:r w:rsidR="009D34B2" w:rsidRPr="00EF35D9">
        <w:rPr>
          <w:rFonts w:ascii="Times New Roman" w:hAnsi="Times New Roman" w:cs="Times New Roman"/>
          <w:lang w:val="en-US"/>
        </w:rPr>
        <w:t>:</w:t>
      </w:r>
    </w:p>
    <w:p w14:paraId="3613C002" w14:textId="4E4A6D48" w:rsidR="008D67F4" w:rsidRPr="00EF35D9" w:rsidRDefault="008D67F4" w:rsidP="00094C7A">
      <w:pPr>
        <w:ind w:left="720"/>
        <w:jc w:val="both"/>
        <w:rPr>
          <w:rFonts w:ascii="Times New Roman" w:hAnsi="Times New Roman" w:cs="Times New Roman"/>
          <w:b/>
          <w:bCs/>
          <w:lang w:val="en-US"/>
        </w:rPr>
      </w:pPr>
      <w:r w:rsidRPr="00EF35D9">
        <w:rPr>
          <w:rFonts w:ascii="Times New Roman" w:hAnsi="Times New Roman" w:cs="Times New Roman"/>
          <w:lang w:val="en-US"/>
        </w:rPr>
        <w:t>Human ingenuity has given us means of enhancing our brains through inventions such as written language, printing, and the Internet</w:t>
      </w:r>
      <w:proofErr w:type="gramStart"/>
      <w:r w:rsidRPr="00EF35D9">
        <w:rPr>
          <w:rFonts w:ascii="Times New Roman" w:hAnsi="Times New Roman" w:cs="Times New Roman"/>
          <w:lang w:val="en-US"/>
        </w:rPr>
        <w:t>. . . .</w:t>
      </w:r>
      <w:proofErr w:type="gramEnd"/>
      <w:r w:rsidRPr="00EF35D9">
        <w:rPr>
          <w:rFonts w:ascii="Times New Roman" w:hAnsi="Times New Roman" w:cs="Times New Roman"/>
          <w:lang w:val="en-US"/>
        </w:rPr>
        <w:t xml:space="preserve"> And we are all aware of the abilities to enhance our brains with adequate exercise, nutrition, and sleep.</w:t>
      </w:r>
      <w:r w:rsidRPr="00EF35D9">
        <w:rPr>
          <w:rFonts w:ascii="Times New Roman" w:hAnsi="Times New Roman" w:cs="Times New Roman"/>
          <w:b/>
          <w:bCs/>
          <w:lang w:val="en-US"/>
        </w:rPr>
        <w:t xml:space="preserve"> </w:t>
      </w:r>
      <w:r w:rsidRPr="00EF35D9">
        <w:rPr>
          <w:rFonts w:ascii="Times New Roman" w:hAnsi="Times New Roman" w:cs="Times New Roman"/>
          <w:i/>
          <w:iCs/>
          <w:lang w:val="en-US"/>
        </w:rPr>
        <w:t xml:space="preserve">The drugs just reviewed, </w:t>
      </w:r>
      <w:r w:rsidRPr="00EF35D9">
        <w:rPr>
          <w:rFonts w:ascii="Times New Roman" w:hAnsi="Times New Roman" w:cs="Times New Roman"/>
          <w:i/>
          <w:iCs/>
          <w:lang w:val="en-US"/>
        </w:rPr>
        <w:lastRenderedPageBreak/>
        <w:t>along with newer technologies such as brain stimulation and prosthetic brain chips, should be viewed in the same general category as education, good health habits, and information technology</w:t>
      </w:r>
      <w:r w:rsidRPr="00EF35D9">
        <w:rPr>
          <w:rFonts w:ascii="Times New Roman" w:hAnsi="Times New Roman" w:cs="Times New Roman"/>
          <w:lang w:val="en-US"/>
        </w:rPr>
        <w:t>—ways that our uniquely innovative species tries to improve itself</w:t>
      </w:r>
      <w:r w:rsidRPr="00EF35D9">
        <w:rPr>
          <w:rFonts w:ascii="Times New Roman" w:hAnsi="Times New Roman" w:cs="Times New Roman"/>
          <w:b/>
          <w:bCs/>
          <w:lang w:val="en-US"/>
        </w:rPr>
        <w:t xml:space="preserve"> </w:t>
      </w:r>
      <w:r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XhqntXI3","properties":{"formattedCitation":"(Greely et al. 2008)","plainCitation":"(Greely et al. 2008)","dontUpdate":true,"noteIndex":0},"citationItems":[{"id":506,"uris":["http://zotero.org/users/4673489/items/JXFNX8WI"],"uri":["http://zotero.org/users/4673489/items/JXFNX8WI"],"itemData":{"id":506,"type":"article-journal","container-title":"Nature","issue":"7223","page":"702","source":"Google Scholar","title":"Towards responsible use of cognitive-enhancing drugs by the healthy","volume":"456","author":[{"family":"Greely","given":"Henry"},{"family":"Sahakian","given":"Barbara"},{"family":"Harris","given":"John"},{"family":"Kessler","given":"Ronald C."},{"family":"Gazzaniga","given":"Michael"},{"family":"Campbell","given":"Philip"},{"family":"Farah","given":"Martha J."}],"issued":{"date-parts":[["2008"]]}}}],"schema":"https://github.com/citation-style-language/schema/raw/master/csl-citation.json"} </w:instrText>
      </w:r>
      <w:r w:rsidRPr="00EF35D9">
        <w:rPr>
          <w:rFonts w:ascii="Times New Roman" w:hAnsi="Times New Roman" w:cs="Times New Roman"/>
          <w:lang w:val="en-US"/>
        </w:rPr>
        <w:fldChar w:fldCharType="separate"/>
      </w:r>
      <w:r w:rsidRPr="00EF35D9">
        <w:rPr>
          <w:rFonts w:ascii="Times New Roman" w:hAnsi="Times New Roman" w:cs="Times New Roman"/>
          <w:noProof/>
          <w:lang w:val="en-US"/>
        </w:rPr>
        <w:t>(Greely et al. 2008</w:t>
      </w:r>
      <w:r w:rsidR="008E48C5" w:rsidRPr="00EF35D9">
        <w:rPr>
          <w:rFonts w:ascii="Times New Roman" w:hAnsi="Times New Roman" w:cs="Times New Roman"/>
          <w:noProof/>
          <w:lang w:val="en-US"/>
        </w:rPr>
        <w:t>; my emphasis</w:t>
      </w:r>
      <w:r w:rsidRPr="00EF35D9">
        <w:rPr>
          <w:rFonts w:ascii="Times New Roman" w:hAnsi="Times New Roman" w:cs="Times New Roman"/>
          <w:noProof/>
          <w:lang w:val="en-US"/>
        </w:rPr>
        <w:t>)</w:t>
      </w:r>
      <w:r w:rsidRPr="00EF35D9">
        <w:rPr>
          <w:rFonts w:ascii="Times New Roman" w:hAnsi="Times New Roman" w:cs="Times New Roman"/>
          <w:lang w:val="en-US"/>
        </w:rPr>
        <w:fldChar w:fldCharType="end"/>
      </w:r>
      <w:r w:rsidR="00007941" w:rsidRPr="00EF35D9">
        <w:rPr>
          <w:rFonts w:ascii="Times New Roman" w:hAnsi="Times New Roman" w:cs="Times New Roman"/>
          <w:lang w:val="en-US"/>
        </w:rPr>
        <w:t>.</w:t>
      </w:r>
    </w:p>
    <w:p w14:paraId="2EB9CCF1" w14:textId="77777777" w:rsidR="007873BC" w:rsidRPr="00EF35D9" w:rsidRDefault="007873BC" w:rsidP="00094C7A">
      <w:pPr>
        <w:autoSpaceDE w:val="0"/>
        <w:autoSpaceDN w:val="0"/>
        <w:adjustRightInd w:val="0"/>
        <w:spacing w:line="360" w:lineRule="auto"/>
        <w:jc w:val="both"/>
        <w:rPr>
          <w:rFonts w:ascii="Times New Roman" w:hAnsi="Times New Roman" w:cs="Times New Roman"/>
          <w:lang w:val="en-US"/>
        </w:rPr>
      </w:pPr>
    </w:p>
    <w:p w14:paraId="28F80694" w14:textId="0E14609E" w:rsidR="009E2F57" w:rsidRPr="00EF35D9" w:rsidRDefault="008A5676" w:rsidP="006E003E">
      <w:pPr>
        <w:autoSpaceDE w:val="0"/>
        <w:autoSpaceDN w:val="0"/>
        <w:adjustRightInd w:val="0"/>
        <w:spacing w:line="360" w:lineRule="auto"/>
        <w:jc w:val="both"/>
        <w:rPr>
          <w:rFonts w:ascii="Times New Roman" w:hAnsi="Times New Roman" w:cs="Times New Roman"/>
          <w:lang w:val="en-US"/>
        </w:rPr>
      </w:pPr>
      <w:r w:rsidRPr="00EF35D9">
        <w:rPr>
          <w:rFonts w:ascii="Times New Roman" w:hAnsi="Times New Roman" w:cs="Times New Roman"/>
          <w:lang w:val="en-US"/>
        </w:rPr>
        <w:t xml:space="preserve">This is mistaken, because </w:t>
      </w:r>
      <w:r w:rsidR="00DC62AC" w:rsidRPr="00EF35D9">
        <w:rPr>
          <w:rFonts w:ascii="Times New Roman" w:hAnsi="Times New Roman" w:cs="Times New Roman"/>
          <w:lang w:val="en-US"/>
        </w:rPr>
        <w:t>b</w:t>
      </w:r>
      <w:r w:rsidR="001F264E" w:rsidRPr="00EF35D9">
        <w:rPr>
          <w:rFonts w:ascii="Times New Roman" w:hAnsi="Times New Roman" w:cs="Times New Roman"/>
          <w:lang w:val="en-US"/>
        </w:rPr>
        <w:t xml:space="preserve">rain stimulation </w:t>
      </w:r>
      <w:r w:rsidR="0040287D" w:rsidRPr="00EF35D9">
        <w:rPr>
          <w:rFonts w:ascii="Times New Roman" w:hAnsi="Times New Roman" w:cs="Times New Roman"/>
          <w:lang w:val="en-US"/>
        </w:rPr>
        <w:t xml:space="preserve">and brain chips </w:t>
      </w:r>
      <w:r w:rsidR="00471EB5" w:rsidRPr="00EF35D9">
        <w:rPr>
          <w:rFonts w:ascii="Times New Roman" w:hAnsi="Times New Roman" w:cs="Times New Roman"/>
          <w:lang w:val="en-US"/>
        </w:rPr>
        <w:t xml:space="preserve">can be administered without the individual being educated </w:t>
      </w:r>
      <w:r w:rsidR="005853C9" w:rsidRPr="00EF35D9">
        <w:rPr>
          <w:rFonts w:ascii="Times New Roman" w:hAnsi="Times New Roman" w:cs="Times New Roman"/>
          <w:lang w:val="en-US"/>
        </w:rPr>
        <w:t xml:space="preserve">in the wider ramifications of </w:t>
      </w:r>
      <w:r w:rsidR="00BF118D" w:rsidRPr="00EF35D9">
        <w:rPr>
          <w:rFonts w:ascii="Times New Roman" w:hAnsi="Times New Roman" w:cs="Times New Roman"/>
          <w:lang w:val="en-US"/>
        </w:rPr>
        <w:t xml:space="preserve">increased competence. </w:t>
      </w:r>
      <w:r w:rsidR="004A18CA" w:rsidRPr="00EF35D9">
        <w:rPr>
          <w:rFonts w:ascii="Times New Roman" w:hAnsi="Times New Roman" w:cs="Times New Roman"/>
          <w:lang w:val="en-US"/>
        </w:rPr>
        <w:t xml:space="preserve">Views like the one of Greely et al. </w:t>
      </w:r>
      <w:r w:rsidR="00FE582B" w:rsidRPr="00EF35D9">
        <w:rPr>
          <w:rFonts w:ascii="Times New Roman" w:hAnsi="Times New Roman" w:cs="Times New Roman"/>
          <w:lang w:val="en-US"/>
        </w:rPr>
        <w:t>evaluate enhancements</w:t>
      </w:r>
      <w:r w:rsidR="007860C5" w:rsidRPr="00EF35D9">
        <w:rPr>
          <w:rFonts w:ascii="Times New Roman" w:hAnsi="Times New Roman" w:cs="Times New Roman"/>
          <w:lang w:val="en-US"/>
        </w:rPr>
        <w:t xml:space="preserve"> solely in terms of how they </w:t>
      </w:r>
      <w:r w:rsidR="00D04CF1" w:rsidRPr="00EF35D9">
        <w:rPr>
          <w:rFonts w:ascii="Times New Roman" w:hAnsi="Times New Roman" w:cs="Times New Roman"/>
          <w:lang w:val="en-US"/>
        </w:rPr>
        <w:t xml:space="preserve">directly impact </w:t>
      </w:r>
      <w:r w:rsidR="00BE150B" w:rsidRPr="00EF35D9">
        <w:rPr>
          <w:rFonts w:ascii="Times New Roman" w:hAnsi="Times New Roman" w:cs="Times New Roman"/>
          <w:lang w:val="en-US"/>
        </w:rPr>
        <w:t>an individual’s capabilities and well-being</w:t>
      </w:r>
      <w:r w:rsidR="000E1367" w:rsidRPr="00EF35D9">
        <w:rPr>
          <w:rFonts w:ascii="Times New Roman" w:hAnsi="Times New Roman" w:cs="Times New Roman"/>
          <w:lang w:val="en-US"/>
        </w:rPr>
        <w:t xml:space="preserve">. </w:t>
      </w:r>
      <w:r w:rsidR="00DC62AC" w:rsidRPr="00EF35D9">
        <w:rPr>
          <w:rFonts w:ascii="Times New Roman" w:hAnsi="Times New Roman" w:cs="Times New Roman"/>
          <w:lang w:val="en-US"/>
        </w:rPr>
        <w:t>They ignore the</w:t>
      </w:r>
      <w:r w:rsidR="00BE150B" w:rsidRPr="00EF35D9">
        <w:rPr>
          <w:rFonts w:ascii="Times New Roman" w:hAnsi="Times New Roman" w:cs="Times New Roman"/>
          <w:lang w:val="en-US"/>
        </w:rPr>
        <w:t xml:space="preserve"> impact </w:t>
      </w:r>
      <w:r w:rsidR="00DC62AC" w:rsidRPr="00EF35D9">
        <w:rPr>
          <w:rFonts w:ascii="Times New Roman" w:hAnsi="Times New Roman" w:cs="Times New Roman"/>
          <w:lang w:val="en-US"/>
        </w:rPr>
        <w:t xml:space="preserve">on </w:t>
      </w:r>
      <w:r w:rsidR="00BE150B" w:rsidRPr="00EF35D9">
        <w:rPr>
          <w:rFonts w:ascii="Times New Roman" w:hAnsi="Times New Roman" w:cs="Times New Roman"/>
          <w:lang w:val="en-US"/>
        </w:rPr>
        <w:t xml:space="preserve">the </w:t>
      </w:r>
      <w:r w:rsidR="00526F71" w:rsidRPr="00EF35D9">
        <w:rPr>
          <w:rFonts w:ascii="Times New Roman" w:hAnsi="Times New Roman" w:cs="Times New Roman"/>
          <w:lang w:val="en-US"/>
        </w:rPr>
        <w:t xml:space="preserve">community and in particular </w:t>
      </w:r>
      <w:r w:rsidR="00DC62AC" w:rsidRPr="00EF35D9">
        <w:rPr>
          <w:rFonts w:ascii="Times New Roman" w:hAnsi="Times New Roman" w:cs="Times New Roman"/>
          <w:lang w:val="en-US"/>
        </w:rPr>
        <w:t xml:space="preserve">on </w:t>
      </w:r>
      <w:r w:rsidR="00526F71" w:rsidRPr="00EF35D9">
        <w:rPr>
          <w:rFonts w:ascii="Times New Roman" w:hAnsi="Times New Roman" w:cs="Times New Roman"/>
          <w:lang w:val="en-US"/>
        </w:rPr>
        <w:t xml:space="preserve">the </w:t>
      </w:r>
      <w:r w:rsidR="007D1039" w:rsidRPr="00EF35D9">
        <w:rPr>
          <w:rFonts w:ascii="Times New Roman" w:hAnsi="Times New Roman" w:cs="Times New Roman"/>
          <w:lang w:val="en-US"/>
        </w:rPr>
        <w:t>ethos of service</w:t>
      </w:r>
      <w:r w:rsidR="00526F71" w:rsidRPr="00EF35D9">
        <w:rPr>
          <w:rFonts w:ascii="Times New Roman" w:hAnsi="Times New Roman" w:cs="Times New Roman"/>
          <w:lang w:val="en-US"/>
        </w:rPr>
        <w:t xml:space="preserve"> in which the individual is </w:t>
      </w:r>
      <w:r w:rsidR="00780359" w:rsidRPr="00EF35D9">
        <w:rPr>
          <w:rFonts w:ascii="Times New Roman" w:hAnsi="Times New Roman" w:cs="Times New Roman"/>
          <w:lang w:val="en-US"/>
        </w:rPr>
        <w:t>situated</w:t>
      </w:r>
      <w:r w:rsidR="0025132B" w:rsidRPr="00EF35D9">
        <w:rPr>
          <w:rFonts w:ascii="Times New Roman" w:hAnsi="Times New Roman" w:cs="Times New Roman"/>
          <w:lang w:val="en-US"/>
        </w:rPr>
        <w:t>.</w:t>
      </w:r>
      <w:r w:rsidR="006E003E" w:rsidRPr="00EF35D9">
        <w:rPr>
          <w:rFonts w:ascii="Times New Roman" w:hAnsi="Times New Roman" w:cs="Times New Roman"/>
          <w:lang w:val="en-US"/>
        </w:rPr>
        <w:t xml:space="preserve"> </w:t>
      </w:r>
      <w:r w:rsidR="00920FC5" w:rsidRPr="00EF35D9">
        <w:rPr>
          <w:rFonts w:ascii="Times New Roman" w:hAnsi="Times New Roman" w:cs="Times New Roman"/>
          <w:lang w:val="en-US"/>
        </w:rPr>
        <w:t xml:space="preserve">With education, a lot of effort is needed to achieve competence, and so one’s character changes in the process. Moreover, it is very much embedded in a network of relations: education is a gift from the older generations to the new generation. By contrast, enhancement technologies offer the prospect of being administered without the help of anybody else (except, at most, a technician or a doctor).  </w:t>
      </w:r>
    </w:p>
    <w:p w14:paraId="699E29E1" w14:textId="77777777" w:rsidR="00B37F3C" w:rsidRPr="00EF35D9" w:rsidRDefault="00B37F3C" w:rsidP="008100EE">
      <w:pPr>
        <w:jc w:val="both"/>
        <w:rPr>
          <w:rFonts w:ascii="Times New Roman" w:hAnsi="Times New Roman" w:cs="Times New Roman"/>
          <w:lang w:val="en-US"/>
        </w:rPr>
      </w:pPr>
    </w:p>
    <w:p w14:paraId="73B9833D" w14:textId="77777777" w:rsidR="0012718B" w:rsidRPr="00EF35D9" w:rsidRDefault="0012718B" w:rsidP="008100EE">
      <w:pPr>
        <w:jc w:val="both"/>
        <w:rPr>
          <w:rFonts w:ascii="Times New Roman" w:hAnsi="Times New Roman" w:cs="Times New Roman"/>
          <w:lang w:val="en-US"/>
        </w:rPr>
      </w:pPr>
    </w:p>
    <w:p w14:paraId="2EECA795" w14:textId="77777777" w:rsidR="00B37F3C" w:rsidRPr="00EF35D9" w:rsidRDefault="002417E3" w:rsidP="003F79E8">
      <w:pPr>
        <w:pStyle w:val="ListParagraph"/>
        <w:numPr>
          <w:ilvl w:val="0"/>
          <w:numId w:val="2"/>
        </w:numPr>
        <w:spacing w:line="360" w:lineRule="auto"/>
        <w:jc w:val="both"/>
        <w:rPr>
          <w:rFonts w:ascii="Times New Roman" w:hAnsi="Times New Roman" w:cs="Times New Roman"/>
          <w:b/>
          <w:bCs/>
          <w:lang w:val="en-US"/>
        </w:rPr>
      </w:pPr>
      <w:r w:rsidRPr="00EF35D9">
        <w:rPr>
          <w:rFonts w:ascii="Times New Roman" w:hAnsi="Times New Roman" w:cs="Times New Roman"/>
          <w:b/>
          <w:bCs/>
          <w:lang w:val="en-US"/>
        </w:rPr>
        <w:t>Conclusion</w:t>
      </w:r>
    </w:p>
    <w:p w14:paraId="47E5D2AC" w14:textId="66157A9C" w:rsidR="00DE4856" w:rsidRPr="00EF35D9" w:rsidRDefault="00DE4856" w:rsidP="00094C7A">
      <w:pPr>
        <w:pStyle w:val="ListParagraph"/>
        <w:spacing w:line="360" w:lineRule="auto"/>
        <w:jc w:val="both"/>
        <w:rPr>
          <w:rFonts w:ascii="Times New Roman" w:hAnsi="Times New Roman" w:cs="Times New Roman"/>
          <w:b/>
          <w:bCs/>
          <w:lang w:val="en-US"/>
        </w:rPr>
      </w:pPr>
    </w:p>
    <w:p w14:paraId="610DA875" w14:textId="64047F05" w:rsidR="003934C5" w:rsidRPr="00EF35D9" w:rsidRDefault="003934C5" w:rsidP="006D0624">
      <w:pPr>
        <w:spacing w:line="360" w:lineRule="auto"/>
        <w:ind w:firstLine="720"/>
        <w:jc w:val="both"/>
        <w:rPr>
          <w:rFonts w:ascii="Times New Roman" w:hAnsi="Times New Roman" w:cs="Times New Roman"/>
          <w:b/>
          <w:bCs/>
          <w:lang w:val="en-US"/>
        </w:rPr>
      </w:pPr>
      <w:r w:rsidRPr="00EF35D9">
        <w:rPr>
          <w:rFonts w:ascii="Times New Roman" w:hAnsi="Times New Roman" w:cs="Times New Roman"/>
          <w:lang w:val="en-US"/>
        </w:rPr>
        <w:t xml:space="preserve">How autonomous are our </w:t>
      </w:r>
      <w:proofErr w:type="spellStart"/>
      <w:r w:rsidRPr="00EF35D9">
        <w:rPr>
          <w:rFonts w:ascii="Times New Roman" w:hAnsi="Times New Roman" w:cs="Times New Roman"/>
          <w:lang w:val="en-US"/>
        </w:rPr>
        <w:t>Millian</w:t>
      </w:r>
      <w:proofErr w:type="spellEnd"/>
      <w:r w:rsidRPr="00EF35D9">
        <w:rPr>
          <w:rFonts w:ascii="Times New Roman" w:hAnsi="Times New Roman" w:cs="Times New Roman"/>
          <w:lang w:val="en-US"/>
        </w:rPr>
        <w:t xml:space="preserve"> experiments of living? To what extent are these driven by the community we inhabit, with its norms, values, and patterns of behavior? And to what extent do our experiments of living – to enhance or not, for instance – affect the community which others inhabit?</w:t>
      </w:r>
    </w:p>
    <w:p w14:paraId="56CFFEA1" w14:textId="4480852C" w:rsidR="00DB7490" w:rsidRPr="00EF35D9" w:rsidRDefault="00DB7490" w:rsidP="00DB7490">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Darwinian competition for status is neither good nor bad in itself. Without status on the basis of prestige social learning would be much less efficient: we learn imitating each other, and especially from imitating prestigious individuals, like role models. This social learning has been a pathway towards the ‘success’ of our species </w:t>
      </w:r>
      <w:r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bdw3VpAW","properties":{"formattedCitation":"(Henrich 2016)","plainCitation":"(Henrich 2016)","noteIndex":0},"citationItems":[{"id":5503,"uris":["http://zotero.org/users/4673489/items/YIMJU4H3"],"uri":["http://zotero.org/users/4673489/items/YIMJU4H3"],"itemData":{"id":5503,"type":"book","abstract":"\"Humans are a puzzling species. On the one hand, we struggle to survive on our own in the wild, often failing to overcome even basic challenges, like obtaining food, building shelters, or avoiding predators. On the other hand, human groups have produced ingenious technologies, sophisticated languages, and complex institutions that have permitted us to successfully expand into a vast range of diverse environments. What has enabled us to dominate the globe, more than any other species, while remaining virtually helpless as lone individuals? This book shows that the secret of our success lies not in our innate intelligence, but in our collective brains--on the ability of human groups to socially interconnect and learn from one another over generations. Drawing insights from lost European explorers, clever chimpanzees, mobile hunter-gatherers, neuroscientific findings, ancient bones, and the human genome, Joseph Henrich demonstrates how our collective brains have propelled our species' genetic evolution and shaped our biology. Our early capacities for learning from others produced many cultural innovations, such as fire, cooking, water containers, plant knowledge, and projectile weapons, which in turn drove the expansion of our brains and altered our physiology, anatomy, and psychology in crucial ways. Later on, some collective brains generated and recombined powerful concepts, such as the lever, wheel, screw, and writing, while also creating the institutions that continue to alter our motivations and perceptions. Henrich shows how our genetics and biology are inextricably interwoven with cultural evolution, and how culture-gene interactions launched our species on an extraordinary evolutionary trajectory. Tracking clues from our ancient past to the present, The Secret of Our Success explores how the evolution of both our cultural and social natures produce a collective intelligence that explains both our species' immense success and the origins of human uniqueness.\"--provided by publisher","call-number":"GN281.4 .H46 2015","event-place":"Princeton","ISBN":"978-0-691-16685-8","language":"en","note":"OCLC: ocn908084074","number-of-pages":"445","publisher":"Princeton University Press","publisher-place":"Princeton","source":"Library of Congress ISBN","title":"The secret of our success: how culture is driving human evolution, domesticating our species, and making us smarter","title-short":"The secret of our success","author":[{"family":"Henrich","given":"Joseph"}],"issued":{"date-parts":[["2016"]]}}}],"schema":"https://github.com/citation-style-language/schema/raw/master/csl-citation.json"} </w:instrText>
      </w:r>
      <w:r w:rsidRPr="00EF35D9">
        <w:rPr>
          <w:rFonts w:ascii="Times New Roman" w:hAnsi="Times New Roman" w:cs="Times New Roman"/>
          <w:lang w:val="en-US"/>
        </w:rPr>
        <w:fldChar w:fldCharType="separate"/>
      </w:r>
      <w:r w:rsidRPr="00EF35D9">
        <w:rPr>
          <w:rFonts w:ascii="Times New Roman" w:hAnsi="Times New Roman" w:cs="Times New Roman"/>
          <w:noProof/>
          <w:lang w:val="en-US"/>
        </w:rPr>
        <w:t>(Henrich 2016)</w:t>
      </w:r>
      <w:r w:rsidRPr="00EF35D9">
        <w:rPr>
          <w:rFonts w:ascii="Times New Roman" w:hAnsi="Times New Roman" w:cs="Times New Roman"/>
          <w:lang w:val="en-US"/>
        </w:rPr>
        <w:fldChar w:fldCharType="end"/>
      </w:r>
      <w:r w:rsidRPr="00EF35D9">
        <w:rPr>
          <w:rFonts w:ascii="Times New Roman" w:hAnsi="Times New Roman" w:cs="Times New Roman"/>
          <w:lang w:val="en-US"/>
        </w:rPr>
        <w:t>, and lies at the basis of human education: children have a bias to imitate parents, schoolchildren a bias to imitate their teachers. However, status need not always be placed in function of social learning (and the good of the group), but can instead be used as a tool to increase the dominance of the prestigious individual, so that that individual will be able to realize his or her preferences in any situation of conflicting interests.</w:t>
      </w:r>
    </w:p>
    <w:p w14:paraId="5669AD3B" w14:textId="6AC808BF" w:rsidR="00A00D29" w:rsidRPr="00EF35D9" w:rsidRDefault="00DB7490" w:rsidP="00A00D29">
      <w:pPr>
        <w:autoSpaceDE w:val="0"/>
        <w:autoSpaceDN w:val="0"/>
        <w:adjustRightInd w:val="0"/>
        <w:spacing w:line="360" w:lineRule="auto"/>
        <w:ind w:firstLine="720"/>
        <w:jc w:val="both"/>
        <w:rPr>
          <w:rFonts w:ascii="Times New Roman" w:hAnsi="Times New Roman" w:cs="Times New Roman"/>
          <w:lang w:val="en-US"/>
        </w:rPr>
      </w:pPr>
      <w:r w:rsidRPr="00EF35D9">
        <w:rPr>
          <w:rFonts w:ascii="Times New Roman" w:hAnsi="Times New Roman" w:cs="Times New Roman"/>
          <w:lang w:val="en-US"/>
        </w:rPr>
        <w:t xml:space="preserve">In pointing to how enhancements, by their very nature, have the potential to erode an </w:t>
      </w:r>
      <w:r w:rsidR="007D1039" w:rsidRPr="00EF35D9">
        <w:rPr>
          <w:rFonts w:ascii="Times New Roman" w:hAnsi="Times New Roman" w:cs="Times New Roman"/>
          <w:lang w:val="en-US"/>
        </w:rPr>
        <w:t>ethos of service</w:t>
      </w:r>
      <w:r w:rsidRPr="00EF35D9">
        <w:rPr>
          <w:rFonts w:ascii="Times New Roman" w:hAnsi="Times New Roman" w:cs="Times New Roman"/>
          <w:lang w:val="en-US"/>
        </w:rPr>
        <w:t xml:space="preserve">, the argument from trust goes further than arguments that the distribution of </w:t>
      </w:r>
      <w:r w:rsidRPr="00EF35D9">
        <w:rPr>
          <w:rFonts w:ascii="Times New Roman" w:hAnsi="Times New Roman" w:cs="Times New Roman"/>
          <w:lang w:val="en-US"/>
        </w:rPr>
        <w:lastRenderedPageBreak/>
        <w:t>enhancement technologies should be just</w:t>
      </w:r>
      <w:r w:rsidR="00233DBD" w:rsidRPr="00EF35D9">
        <w:rPr>
          <w:rFonts w:ascii="Times New Roman" w:hAnsi="Times New Roman" w:cs="Times New Roman"/>
          <w:lang w:val="en-US"/>
        </w:rPr>
        <w:t xml:space="preserve"> </w:t>
      </w:r>
      <w:r w:rsidR="00430507" w:rsidRPr="00EF35D9">
        <w:rPr>
          <w:rFonts w:ascii="Times New Roman" w:hAnsi="Times New Roman" w:cs="Times New Roman"/>
          <w:lang w:val="en-US"/>
        </w:rPr>
        <w:fldChar w:fldCharType="begin"/>
      </w:r>
      <w:r w:rsidR="007B40C4" w:rsidRPr="00EF35D9">
        <w:rPr>
          <w:rFonts w:ascii="Times New Roman" w:hAnsi="Times New Roman" w:cs="Times New Roman"/>
          <w:lang w:val="en-US"/>
        </w:rPr>
        <w:instrText xml:space="preserve"> ADDIN ZOTERO_ITEM CSL_CITATION {"citationID":"a1ba2ff0jir","properties":{"formattedCitation":"(Buchanan et al. 2001)","plainCitation":"(Buchanan et al. 2001)","noteIndex":0},"citationItems":[{"id":5932,"uris":["http://zotero.org/users/4673489/items/VEIZDPZ4"],"uri":["http://zotero.org/users/4673489/items/VEIZDPZ4"],"itemData":{"id":5932,"type":"book","abstract":"This book, written by four internationally renowned bioethicists and first published in 2000, was the first systematic treatment of the fundamental ethical issues underlying the application of genetic technologies to human beings. Probing the implications of the remarkable advances in genetics, the authors ask how should these affect our understanding of distributive justice, equality of opportunity, the rights and obligations as parents, the meaning of disability, and the role of the concept of human nature in ethical theory and practice. The book offers a historical context to contemporary debate over the use of these technologies by examining the eugenics movement of the late nineteenth and early twentieth centuries. The questions raised in this book will be of interest to any reflective reader concerned about science and society and the rapid development of biotechnology, as well as to professionals in such areas as philosophy, bioethics, medical ethics, health management, law, and political science.","ISBN":"978-1-316-58393-7","language":"en","note":"Google-Books-ID: P9vLCgAAQBAJ","number-of-pages":"414","publisher":"Cambridge University Press","source":"Google Books","title":"From Chance to Choice: Genetics and Justice","title-short":"From Chance to Choice","author":[{"family":"Buchanan","given":"Allen"},{"family":"Brock","given":"Dan W."},{"family":"Daniels","given":"Norman"},{"family":"Wikler","given":"Daniel"}],"issued":{"date-parts":[["2001",11,12]]}}}],"schema":"https://github.com/citation-style-language/schema/raw/master/csl-citation.json"} </w:instrText>
      </w:r>
      <w:r w:rsidR="00430507" w:rsidRPr="00EF35D9">
        <w:rPr>
          <w:rFonts w:ascii="Times New Roman" w:hAnsi="Times New Roman" w:cs="Times New Roman"/>
          <w:lang w:val="en-US"/>
        </w:rPr>
        <w:fldChar w:fldCharType="separate"/>
      </w:r>
      <w:r w:rsidR="00CE1E68" w:rsidRPr="00EF35D9">
        <w:rPr>
          <w:rFonts w:ascii="Times New Roman" w:hAnsi="Times New Roman" w:cs="Times New Roman"/>
        </w:rPr>
        <w:t>(Buchanan et al. 2001)</w:t>
      </w:r>
      <w:r w:rsidR="00430507" w:rsidRPr="00EF35D9">
        <w:rPr>
          <w:rFonts w:ascii="Times New Roman" w:hAnsi="Times New Roman" w:cs="Times New Roman"/>
          <w:lang w:val="en-US"/>
        </w:rPr>
        <w:fldChar w:fldCharType="end"/>
      </w:r>
      <w:r w:rsidRPr="00EF35D9">
        <w:rPr>
          <w:rFonts w:ascii="Times New Roman" w:hAnsi="Times New Roman" w:cs="Times New Roman"/>
          <w:lang w:val="en-US"/>
        </w:rPr>
        <w:t xml:space="preserve">  Enhancement technology can be justly distributed and the main ethos yet be one of dominance, where the technologies are used to achieve positions of dominance. Hence the ethics of enhancement should not just tell us when to enhance and when not to enhance, and who should and who should not receive enhancement, but also what the enhancements are to be used for. The latter cannot be determined by individual autonomy alone. </w:t>
      </w:r>
      <w:r w:rsidR="003171B7" w:rsidRPr="00EF35D9">
        <w:rPr>
          <w:rFonts w:ascii="Times New Roman" w:hAnsi="Times New Roman" w:cs="Times New Roman"/>
          <w:lang w:val="en-US"/>
        </w:rPr>
        <w:t xml:space="preserve">The ethos – and not individual autonomy – is the </w:t>
      </w:r>
      <w:r w:rsidR="0091438D" w:rsidRPr="00EF35D9">
        <w:rPr>
          <w:rFonts w:ascii="Times New Roman" w:hAnsi="Times New Roman" w:cs="Times New Roman"/>
          <w:lang w:val="en-US"/>
        </w:rPr>
        <w:t>core ethical principle by which enhancements are to be judged</w:t>
      </w:r>
      <w:r w:rsidR="005434C4" w:rsidRPr="00EF35D9">
        <w:rPr>
          <w:rFonts w:ascii="Times New Roman" w:hAnsi="Times New Roman" w:cs="Times New Roman"/>
          <w:lang w:val="en-US"/>
        </w:rPr>
        <w:t xml:space="preserve">: whether the impact on the ethos </w:t>
      </w:r>
      <w:r w:rsidR="00150D7F" w:rsidRPr="00EF35D9">
        <w:rPr>
          <w:rFonts w:ascii="Times New Roman" w:hAnsi="Times New Roman" w:cs="Times New Roman"/>
          <w:lang w:val="en-US"/>
        </w:rPr>
        <w:t xml:space="preserve">leads to </w:t>
      </w:r>
      <w:r w:rsidR="00CE59CC" w:rsidRPr="00EF35D9">
        <w:rPr>
          <w:rFonts w:ascii="Times New Roman" w:hAnsi="Times New Roman" w:cs="Times New Roman"/>
          <w:lang w:val="en-US"/>
        </w:rPr>
        <w:t>exploitation</w:t>
      </w:r>
      <w:r w:rsidR="00150D7F" w:rsidRPr="00EF35D9">
        <w:rPr>
          <w:rFonts w:ascii="Times New Roman" w:hAnsi="Times New Roman" w:cs="Times New Roman"/>
          <w:lang w:val="en-US"/>
        </w:rPr>
        <w:t xml:space="preserve"> or </w:t>
      </w:r>
      <w:r w:rsidR="00CE59CC" w:rsidRPr="00EF35D9">
        <w:rPr>
          <w:rFonts w:ascii="Times New Roman" w:hAnsi="Times New Roman" w:cs="Times New Roman"/>
          <w:lang w:val="en-US"/>
        </w:rPr>
        <w:t>service</w:t>
      </w:r>
      <w:r w:rsidR="00F72717" w:rsidRPr="00EF35D9">
        <w:rPr>
          <w:rFonts w:ascii="Times New Roman" w:hAnsi="Times New Roman" w:cs="Times New Roman"/>
          <w:lang w:val="en-US"/>
        </w:rPr>
        <w:t xml:space="preserve">. </w:t>
      </w:r>
    </w:p>
    <w:p w14:paraId="1E3D8B15" w14:textId="3A0D67B1" w:rsidR="00A00D29" w:rsidRPr="00EF35D9" w:rsidRDefault="00A00D29" w:rsidP="002B7079">
      <w:pPr>
        <w:autoSpaceDE w:val="0"/>
        <w:autoSpaceDN w:val="0"/>
        <w:adjustRightInd w:val="0"/>
        <w:spacing w:line="360" w:lineRule="auto"/>
        <w:ind w:firstLine="720"/>
        <w:jc w:val="both"/>
        <w:rPr>
          <w:rFonts w:ascii="Times New Roman" w:hAnsi="Times New Roman" w:cs="Times New Roman"/>
          <w:lang w:val="en-US"/>
        </w:rPr>
      </w:pPr>
    </w:p>
    <w:p w14:paraId="2F4FBA95" w14:textId="5E729DF7" w:rsidR="00A00D29" w:rsidRPr="00EF35D9" w:rsidRDefault="00A00D29" w:rsidP="00A00D29">
      <w:pPr>
        <w:autoSpaceDE w:val="0"/>
        <w:autoSpaceDN w:val="0"/>
        <w:adjustRightInd w:val="0"/>
        <w:spacing w:line="360" w:lineRule="auto"/>
        <w:ind w:firstLine="720"/>
        <w:jc w:val="center"/>
        <w:rPr>
          <w:rFonts w:ascii="Times New Roman" w:hAnsi="Times New Roman" w:cs="Times New Roman"/>
          <w:lang w:val="en-US"/>
        </w:rPr>
      </w:pPr>
      <w:r w:rsidRPr="00EF35D9">
        <w:rPr>
          <w:rFonts w:ascii="Times New Roman" w:hAnsi="Times New Roman" w:cs="Times New Roman"/>
          <w:smallCaps/>
          <w:lang w:val="en-US"/>
        </w:rPr>
        <w:t>Word Count</w:t>
      </w:r>
      <w:r w:rsidRPr="00EF35D9">
        <w:rPr>
          <w:rFonts w:ascii="Times New Roman" w:hAnsi="Times New Roman" w:cs="Times New Roman"/>
          <w:lang w:val="en-US"/>
        </w:rPr>
        <w:t xml:space="preserve">: </w:t>
      </w:r>
      <w:r w:rsidR="006657AE" w:rsidRPr="00EF35D9">
        <w:rPr>
          <w:rFonts w:ascii="Times New Roman" w:hAnsi="Times New Roman" w:cs="Times New Roman"/>
          <w:lang w:val="en-US"/>
        </w:rPr>
        <w:t>7715</w:t>
      </w:r>
      <w:r w:rsidRPr="00EF35D9">
        <w:rPr>
          <w:rFonts w:ascii="Times New Roman" w:hAnsi="Times New Roman" w:cs="Times New Roman"/>
          <w:lang w:val="en-US"/>
        </w:rPr>
        <w:t xml:space="preserve"> words</w:t>
      </w:r>
    </w:p>
    <w:p w14:paraId="4F73F6A6" w14:textId="4CA3D6F4" w:rsidR="008B3B36" w:rsidRPr="00EF35D9" w:rsidRDefault="008B3B36" w:rsidP="00E04413">
      <w:pPr>
        <w:autoSpaceDE w:val="0"/>
        <w:autoSpaceDN w:val="0"/>
        <w:adjustRightInd w:val="0"/>
        <w:spacing w:line="360" w:lineRule="auto"/>
        <w:jc w:val="both"/>
        <w:rPr>
          <w:rFonts w:ascii="Times New Roman" w:hAnsi="Times New Roman" w:cs="Times New Roman"/>
          <w:lang w:val="en-US"/>
        </w:rPr>
      </w:pPr>
    </w:p>
    <w:p w14:paraId="447A1CCA" w14:textId="77777777" w:rsidR="00217077" w:rsidRPr="00EF35D9" w:rsidRDefault="00217077" w:rsidP="00E04413">
      <w:pPr>
        <w:autoSpaceDE w:val="0"/>
        <w:autoSpaceDN w:val="0"/>
        <w:adjustRightInd w:val="0"/>
        <w:spacing w:line="360" w:lineRule="auto"/>
        <w:jc w:val="both"/>
        <w:rPr>
          <w:rFonts w:ascii="Times New Roman" w:hAnsi="Times New Roman" w:cs="Times New Roman"/>
          <w:lang w:val="en-US"/>
        </w:rPr>
      </w:pPr>
    </w:p>
    <w:p w14:paraId="590BB990" w14:textId="1BAF5C88" w:rsidR="000329B8" w:rsidRPr="00EF35D9" w:rsidRDefault="00A940B4" w:rsidP="001B4978">
      <w:pPr>
        <w:spacing w:line="360" w:lineRule="auto"/>
        <w:jc w:val="both"/>
        <w:rPr>
          <w:rFonts w:ascii="Times New Roman" w:hAnsi="Times New Roman" w:cs="Times New Roman"/>
          <w:b/>
          <w:bCs/>
          <w:lang w:val="en-US"/>
        </w:rPr>
      </w:pPr>
      <w:r w:rsidRPr="00EF35D9">
        <w:rPr>
          <w:rFonts w:ascii="Times New Roman" w:hAnsi="Times New Roman" w:cs="Times New Roman"/>
          <w:b/>
          <w:bCs/>
          <w:lang w:val="en-US"/>
        </w:rPr>
        <w:t>References</w:t>
      </w:r>
    </w:p>
    <w:p w14:paraId="01EE19CA" w14:textId="77777777" w:rsidR="00C403FF" w:rsidRPr="00EF35D9" w:rsidRDefault="00217077" w:rsidP="00C403FF">
      <w:pPr>
        <w:pStyle w:val="Bibliography"/>
        <w:rPr>
          <w:rFonts w:ascii="Times New Roman" w:hAnsi="Times New Roman" w:cs="Times New Roman"/>
        </w:rPr>
      </w:pPr>
      <w:r w:rsidRPr="00EF35D9">
        <w:rPr>
          <w:rFonts w:ascii="Times New Roman" w:hAnsi="Times New Roman" w:cs="Times New Roman"/>
          <w:b/>
          <w:bCs/>
          <w:lang w:val="en-US"/>
        </w:rPr>
        <w:fldChar w:fldCharType="begin"/>
      </w:r>
      <w:r w:rsidR="00C403FF" w:rsidRPr="00EF35D9">
        <w:rPr>
          <w:rFonts w:ascii="Times New Roman" w:hAnsi="Times New Roman" w:cs="Times New Roman"/>
          <w:b/>
          <w:bCs/>
          <w:lang w:val="en-US"/>
        </w:rPr>
        <w:instrText xml:space="preserve"> ADDIN ZOTERO_BIBL {"uncited":[],"omitted":[],"custom":[]} CSL_BIBLIOGRAPHY </w:instrText>
      </w:r>
      <w:r w:rsidRPr="00EF35D9">
        <w:rPr>
          <w:rFonts w:ascii="Times New Roman" w:hAnsi="Times New Roman" w:cs="Times New Roman"/>
          <w:b/>
          <w:bCs/>
          <w:lang w:val="en-US"/>
        </w:rPr>
        <w:fldChar w:fldCharType="separate"/>
      </w:r>
      <w:r w:rsidR="00C403FF" w:rsidRPr="00EF35D9">
        <w:rPr>
          <w:rFonts w:ascii="Times New Roman" w:hAnsi="Times New Roman" w:cs="Times New Roman"/>
        </w:rPr>
        <w:t xml:space="preserve">Agar, Nicholas. 2005. </w:t>
      </w:r>
      <w:r w:rsidR="00C403FF" w:rsidRPr="00EF35D9">
        <w:rPr>
          <w:rFonts w:ascii="Times New Roman" w:hAnsi="Times New Roman" w:cs="Times New Roman"/>
          <w:i/>
          <w:iCs/>
        </w:rPr>
        <w:t>Liberal Eugenics: In Defence of Human Enhancement</w:t>
      </w:r>
      <w:r w:rsidR="00C403FF" w:rsidRPr="00EF35D9">
        <w:rPr>
          <w:rFonts w:ascii="Times New Roman" w:hAnsi="Times New Roman" w:cs="Times New Roman"/>
        </w:rPr>
        <w:t>. Malden, MA: Blackwell Pub.</w:t>
      </w:r>
    </w:p>
    <w:p w14:paraId="26601A99"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Allen, David B. 2017. “Growth Promotion Ethics and the Challenge to Resist Cosmetic Endocrinology.” </w:t>
      </w:r>
      <w:r w:rsidRPr="00EF35D9">
        <w:rPr>
          <w:rFonts w:ascii="Times New Roman" w:hAnsi="Times New Roman" w:cs="Times New Roman"/>
          <w:i/>
          <w:iCs/>
        </w:rPr>
        <w:t>Hormone Research in Paediatrics</w:t>
      </w:r>
      <w:r w:rsidRPr="00EF35D9">
        <w:rPr>
          <w:rFonts w:ascii="Times New Roman" w:hAnsi="Times New Roman" w:cs="Times New Roman"/>
        </w:rPr>
        <w:t xml:space="preserve"> 87 (3): 145–52. https://doi.org/10.1159/000458526.</w:t>
      </w:r>
    </w:p>
    <w:p w14:paraId="4FE92C9C" w14:textId="77777777" w:rsidR="00C403FF" w:rsidRPr="00EF35D9" w:rsidRDefault="00C403FF" w:rsidP="00C403FF">
      <w:pPr>
        <w:pStyle w:val="Bibliography"/>
        <w:rPr>
          <w:rFonts w:ascii="Times New Roman" w:hAnsi="Times New Roman" w:cs="Times New Roman"/>
        </w:rPr>
      </w:pPr>
      <w:proofErr w:type="spellStart"/>
      <w:r w:rsidRPr="00EF35D9">
        <w:rPr>
          <w:rFonts w:ascii="Times New Roman" w:hAnsi="Times New Roman" w:cs="Times New Roman"/>
        </w:rPr>
        <w:t>Atkisson</w:t>
      </w:r>
      <w:proofErr w:type="spellEnd"/>
      <w:r w:rsidRPr="00EF35D9">
        <w:rPr>
          <w:rFonts w:ascii="Times New Roman" w:hAnsi="Times New Roman" w:cs="Times New Roman"/>
        </w:rPr>
        <w:t xml:space="preserve">, Curtis, Michael J. O’Brien, and Alex </w:t>
      </w:r>
      <w:proofErr w:type="spellStart"/>
      <w:r w:rsidRPr="00EF35D9">
        <w:rPr>
          <w:rFonts w:ascii="Times New Roman" w:hAnsi="Times New Roman" w:cs="Times New Roman"/>
        </w:rPr>
        <w:t>Mesoudi</w:t>
      </w:r>
      <w:proofErr w:type="spellEnd"/>
      <w:r w:rsidRPr="00EF35D9">
        <w:rPr>
          <w:rFonts w:ascii="Times New Roman" w:hAnsi="Times New Roman" w:cs="Times New Roman"/>
        </w:rPr>
        <w:t xml:space="preserve">. 2012. “Adult Learners in a Novel Environment Use Prestige-Biased Social Learning.” </w:t>
      </w:r>
      <w:r w:rsidRPr="00EF35D9">
        <w:rPr>
          <w:rFonts w:ascii="Times New Roman" w:hAnsi="Times New Roman" w:cs="Times New Roman"/>
          <w:i/>
          <w:iCs/>
        </w:rPr>
        <w:t>Evolutionary Psychology</w:t>
      </w:r>
      <w:r w:rsidRPr="00EF35D9">
        <w:rPr>
          <w:rFonts w:ascii="Times New Roman" w:hAnsi="Times New Roman" w:cs="Times New Roman"/>
        </w:rPr>
        <w:t xml:space="preserve"> 10 (3): 147470491201000320. https://doi.org/10.1177/147470491201000309.</w:t>
      </w:r>
    </w:p>
    <w:p w14:paraId="3F614306" w14:textId="77777777" w:rsidR="00C403FF" w:rsidRPr="00EF35D9" w:rsidRDefault="00C403FF" w:rsidP="00C403FF">
      <w:pPr>
        <w:pStyle w:val="Bibliography"/>
        <w:rPr>
          <w:rFonts w:ascii="Times New Roman" w:hAnsi="Times New Roman" w:cs="Times New Roman"/>
        </w:rPr>
      </w:pPr>
      <w:proofErr w:type="spellStart"/>
      <w:r w:rsidRPr="00EF35D9">
        <w:rPr>
          <w:rFonts w:ascii="Times New Roman" w:hAnsi="Times New Roman" w:cs="Times New Roman"/>
        </w:rPr>
        <w:t>Barkow</w:t>
      </w:r>
      <w:proofErr w:type="spellEnd"/>
      <w:r w:rsidRPr="00EF35D9">
        <w:rPr>
          <w:rFonts w:ascii="Times New Roman" w:hAnsi="Times New Roman" w:cs="Times New Roman"/>
        </w:rPr>
        <w:t xml:space="preserve">, Jerome H., Leda Cosmides, and John </w:t>
      </w:r>
      <w:proofErr w:type="spellStart"/>
      <w:r w:rsidRPr="00EF35D9">
        <w:rPr>
          <w:rFonts w:ascii="Times New Roman" w:hAnsi="Times New Roman" w:cs="Times New Roman"/>
        </w:rPr>
        <w:t>Tooby</w:t>
      </w:r>
      <w:proofErr w:type="spellEnd"/>
      <w:r w:rsidRPr="00EF35D9">
        <w:rPr>
          <w:rFonts w:ascii="Times New Roman" w:hAnsi="Times New Roman" w:cs="Times New Roman"/>
        </w:rPr>
        <w:t xml:space="preserve">, eds. 1992. </w:t>
      </w:r>
      <w:r w:rsidRPr="00EF35D9">
        <w:rPr>
          <w:rFonts w:ascii="Times New Roman" w:hAnsi="Times New Roman" w:cs="Times New Roman"/>
          <w:i/>
          <w:iCs/>
        </w:rPr>
        <w:t>The Adapted Mind: Evolutionary Psychology and the Generation of Culture</w:t>
      </w:r>
      <w:r w:rsidRPr="00EF35D9">
        <w:rPr>
          <w:rFonts w:ascii="Times New Roman" w:hAnsi="Times New Roman" w:cs="Times New Roman"/>
        </w:rPr>
        <w:t>. New York: Oxford University Press.</w:t>
      </w:r>
    </w:p>
    <w:p w14:paraId="11551BAB" w14:textId="77777777" w:rsidR="00C403FF" w:rsidRPr="00EF35D9" w:rsidRDefault="00C403FF" w:rsidP="00C403FF">
      <w:pPr>
        <w:pStyle w:val="Bibliography"/>
        <w:rPr>
          <w:rFonts w:ascii="Times New Roman" w:hAnsi="Times New Roman" w:cs="Times New Roman"/>
        </w:rPr>
      </w:pPr>
      <w:proofErr w:type="spellStart"/>
      <w:r w:rsidRPr="00EF35D9">
        <w:rPr>
          <w:rFonts w:ascii="Times New Roman" w:hAnsi="Times New Roman" w:cs="Times New Roman"/>
        </w:rPr>
        <w:t>Blaker</w:t>
      </w:r>
      <w:proofErr w:type="spellEnd"/>
      <w:r w:rsidRPr="00EF35D9">
        <w:rPr>
          <w:rFonts w:ascii="Times New Roman" w:hAnsi="Times New Roman" w:cs="Times New Roman"/>
        </w:rPr>
        <w:t xml:space="preserve">, Nancy M., Irene </w:t>
      </w:r>
      <w:proofErr w:type="spellStart"/>
      <w:r w:rsidRPr="00EF35D9">
        <w:rPr>
          <w:rFonts w:ascii="Times New Roman" w:hAnsi="Times New Roman" w:cs="Times New Roman"/>
        </w:rPr>
        <w:t>Rompa</w:t>
      </w:r>
      <w:proofErr w:type="spellEnd"/>
      <w:r w:rsidRPr="00EF35D9">
        <w:rPr>
          <w:rFonts w:ascii="Times New Roman" w:hAnsi="Times New Roman" w:cs="Times New Roman"/>
        </w:rPr>
        <w:t xml:space="preserve">, Inge H. </w:t>
      </w:r>
      <w:proofErr w:type="spellStart"/>
      <w:r w:rsidRPr="00EF35D9">
        <w:rPr>
          <w:rFonts w:ascii="Times New Roman" w:hAnsi="Times New Roman" w:cs="Times New Roman"/>
        </w:rPr>
        <w:t>Dessing</w:t>
      </w:r>
      <w:proofErr w:type="spellEnd"/>
      <w:r w:rsidRPr="00EF35D9">
        <w:rPr>
          <w:rFonts w:ascii="Times New Roman" w:hAnsi="Times New Roman" w:cs="Times New Roman"/>
        </w:rPr>
        <w:t xml:space="preserve">, Anne F. </w:t>
      </w:r>
      <w:proofErr w:type="spellStart"/>
      <w:r w:rsidRPr="00EF35D9">
        <w:rPr>
          <w:rFonts w:ascii="Times New Roman" w:hAnsi="Times New Roman" w:cs="Times New Roman"/>
        </w:rPr>
        <w:t>Vriend</w:t>
      </w:r>
      <w:proofErr w:type="spellEnd"/>
      <w:r w:rsidRPr="00EF35D9">
        <w:rPr>
          <w:rFonts w:ascii="Times New Roman" w:hAnsi="Times New Roman" w:cs="Times New Roman"/>
        </w:rPr>
        <w:t xml:space="preserve">, Channah </w:t>
      </w:r>
      <w:proofErr w:type="spellStart"/>
      <w:r w:rsidRPr="00EF35D9">
        <w:rPr>
          <w:rFonts w:ascii="Times New Roman" w:hAnsi="Times New Roman" w:cs="Times New Roman"/>
        </w:rPr>
        <w:t>Herschberg</w:t>
      </w:r>
      <w:proofErr w:type="spellEnd"/>
      <w:r w:rsidRPr="00EF35D9">
        <w:rPr>
          <w:rFonts w:ascii="Times New Roman" w:hAnsi="Times New Roman" w:cs="Times New Roman"/>
        </w:rPr>
        <w:t xml:space="preserve">, and Mark van </w:t>
      </w:r>
      <w:proofErr w:type="spellStart"/>
      <w:r w:rsidRPr="00EF35D9">
        <w:rPr>
          <w:rFonts w:ascii="Times New Roman" w:hAnsi="Times New Roman" w:cs="Times New Roman"/>
        </w:rPr>
        <w:t>Vugt</w:t>
      </w:r>
      <w:proofErr w:type="spellEnd"/>
      <w:r w:rsidRPr="00EF35D9">
        <w:rPr>
          <w:rFonts w:ascii="Times New Roman" w:hAnsi="Times New Roman" w:cs="Times New Roman"/>
        </w:rPr>
        <w:t xml:space="preserve">. 2013. “The Height Leadership Advantage in Men and Women: Testing Evolutionary Psychology Predictions about the Perceptions of Tall Leaders.” </w:t>
      </w:r>
      <w:r w:rsidRPr="00EF35D9">
        <w:rPr>
          <w:rFonts w:ascii="Times New Roman" w:hAnsi="Times New Roman" w:cs="Times New Roman"/>
          <w:i/>
          <w:iCs/>
        </w:rPr>
        <w:t>Group Processes &amp; Intergroup Relations</w:t>
      </w:r>
      <w:r w:rsidRPr="00EF35D9">
        <w:rPr>
          <w:rFonts w:ascii="Times New Roman" w:hAnsi="Times New Roman" w:cs="Times New Roman"/>
        </w:rPr>
        <w:t xml:space="preserve"> 16 (1): 17–27. https://doi.org/10.1177/1368430212437211.</w:t>
      </w:r>
    </w:p>
    <w:p w14:paraId="09132479"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Bostrom, Nick, and Toby Ord. 2006. “The Reversal Test: Eliminating Status Quo Bias in Applied Ethics.” </w:t>
      </w:r>
      <w:r w:rsidRPr="00EF35D9">
        <w:rPr>
          <w:rFonts w:ascii="Times New Roman" w:hAnsi="Times New Roman" w:cs="Times New Roman"/>
          <w:i/>
          <w:iCs/>
        </w:rPr>
        <w:t>Ethics</w:t>
      </w:r>
      <w:r w:rsidRPr="00EF35D9">
        <w:rPr>
          <w:rFonts w:ascii="Times New Roman" w:hAnsi="Times New Roman" w:cs="Times New Roman"/>
        </w:rPr>
        <w:t xml:space="preserve"> 116 (4): 656–79. https://doi.org/10.1086/505233.</w:t>
      </w:r>
    </w:p>
    <w:p w14:paraId="3E6AF605"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Boyd, Robert, and Peter </w:t>
      </w:r>
      <w:proofErr w:type="spellStart"/>
      <w:r w:rsidRPr="00EF35D9">
        <w:rPr>
          <w:rFonts w:ascii="Times New Roman" w:hAnsi="Times New Roman" w:cs="Times New Roman"/>
        </w:rPr>
        <w:t>Richerson</w:t>
      </w:r>
      <w:proofErr w:type="spellEnd"/>
      <w:r w:rsidRPr="00EF35D9">
        <w:rPr>
          <w:rFonts w:ascii="Times New Roman" w:hAnsi="Times New Roman" w:cs="Times New Roman"/>
        </w:rPr>
        <w:t xml:space="preserve">. 1985. </w:t>
      </w:r>
      <w:r w:rsidRPr="00EF35D9">
        <w:rPr>
          <w:rFonts w:ascii="Times New Roman" w:hAnsi="Times New Roman" w:cs="Times New Roman"/>
          <w:i/>
          <w:iCs/>
        </w:rPr>
        <w:t>Culture and the Evolutionary Process</w:t>
      </w:r>
      <w:r w:rsidRPr="00EF35D9">
        <w:rPr>
          <w:rFonts w:ascii="Times New Roman" w:hAnsi="Times New Roman" w:cs="Times New Roman"/>
        </w:rPr>
        <w:t>. Chicago: The University of Chicago Press.</w:t>
      </w:r>
    </w:p>
    <w:p w14:paraId="286D0345"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Buchanan, Allen, ed. 2000. </w:t>
      </w:r>
      <w:r w:rsidRPr="00EF35D9">
        <w:rPr>
          <w:rFonts w:ascii="Times New Roman" w:hAnsi="Times New Roman" w:cs="Times New Roman"/>
          <w:i/>
          <w:iCs/>
        </w:rPr>
        <w:t xml:space="preserve">From Chance </w:t>
      </w:r>
      <w:proofErr w:type="gramStart"/>
      <w:r w:rsidRPr="00EF35D9">
        <w:rPr>
          <w:rFonts w:ascii="Times New Roman" w:hAnsi="Times New Roman" w:cs="Times New Roman"/>
          <w:i/>
          <w:iCs/>
        </w:rPr>
        <w:t>to Choice</w:t>
      </w:r>
      <w:proofErr w:type="gramEnd"/>
      <w:r w:rsidRPr="00EF35D9">
        <w:rPr>
          <w:rFonts w:ascii="Times New Roman" w:hAnsi="Times New Roman" w:cs="Times New Roman"/>
          <w:i/>
          <w:iCs/>
        </w:rPr>
        <w:t>: Genetics and Justice</w:t>
      </w:r>
      <w:r w:rsidRPr="00EF35D9">
        <w:rPr>
          <w:rFonts w:ascii="Times New Roman" w:hAnsi="Times New Roman" w:cs="Times New Roman"/>
        </w:rPr>
        <w:t xml:space="preserve">. Cambridge, </w:t>
      </w:r>
      <w:proofErr w:type="gramStart"/>
      <w:r w:rsidRPr="00EF35D9">
        <w:rPr>
          <w:rFonts w:ascii="Times New Roman" w:hAnsi="Times New Roman" w:cs="Times New Roman"/>
        </w:rPr>
        <w:t>U.K. ;</w:t>
      </w:r>
      <w:proofErr w:type="gramEnd"/>
      <w:r w:rsidRPr="00EF35D9">
        <w:rPr>
          <w:rFonts w:ascii="Times New Roman" w:hAnsi="Times New Roman" w:cs="Times New Roman"/>
        </w:rPr>
        <w:t xml:space="preserve"> New York: Cambridge University Press.</w:t>
      </w:r>
    </w:p>
    <w:p w14:paraId="792345A8"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 2011. </w:t>
      </w:r>
      <w:r w:rsidRPr="00EF35D9">
        <w:rPr>
          <w:rFonts w:ascii="Times New Roman" w:hAnsi="Times New Roman" w:cs="Times New Roman"/>
          <w:i/>
          <w:iCs/>
        </w:rPr>
        <w:t>Better than Human: The Promise and Perils of Enhancing Ourselves</w:t>
      </w:r>
      <w:r w:rsidRPr="00EF35D9">
        <w:rPr>
          <w:rFonts w:ascii="Times New Roman" w:hAnsi="Times New Roman" w:cs="Times New Roman"/>
        </w:rPr>
        <w:t>. Philosophy in Action: Small Books about Big Ideas. New York: Oxford University Press.</w:t>
      </w:r>
    </w:p>
    <w:p w14:paraId="593424D5"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Buchanan, Allen, Dan W. Brock, Norman Daniels, and Daniel </w:t>
      </w:r>
      <w:proofErr w:type="spellStart"/>
      <w:r w:rsidRPr="00EF35D9">
        <w:rPr>
          <w:rFonts w:ascii="Times New Roman" w:hAnsi="Times New Roman" w:cs="Times New Roman"/>
        </w:rPr>
        <w:t>Wikler</w:t>
      </w:r>
      <w:proofErr w:type="spellEnd"/>
      <w:r w:rsidRPr="00EF35D9">
        <w:rPr>
          <w:rFonts w:ascii="Times New Roman" w:hAnsi="Times New Roman" w:cs="Times New Roman"/>
        </w:rPr>
        <w:t xml:space="preserve">. 2001. </w:t>
      </w:r>
      <w:r w:rsidRPr="00EF35D9">
        <w:rPr>
          <w:rFonts w:ascii="Times New Roman" w:hAnsi="Times New Roman" w:cs="Times New Roman"/>
          <w:i/>
          <w:iCs/>
        </w:rPr>
        <w:t xml:space="preserve">From Chance </w:t>
      </w:r>
      <w:proofErr w:type="gramStart"/>
      <w:r w:rsidRPr="00EF35D9">
        <w:rPr>
          <w:rFonts w:ascii="Times New Roman" w:hAnsi="Times New Roman" w:cs="Times New Roman"/>
          <w:i/>
          <w:iCs/>
        </w:rPr>
        <w:t>to Choice</w:t>
      </w:r>
      <w:proofErr w:type="gramEnd"/>
      <w:r w:rsidRPr="00EF35D9">
        <w:rPr>
          <w:rFonts w:ascii="Times New Roman" w:hAnsi="Times New Roman" w:cs="Times New Roman"/>
          <w:i/>
          <w:iCs/>
        </w:rPr>
        <w:t>: Genetics and Justice</w:t>
      </w:r>
      <w:r w:rsidRPr="00EF35D9">
        <w:rPr>
          <w:rFonts w:ascii="Times New Roman" w:hAnsi="Times New Roman" w:cs="Times New Roman"/>
        </w:rPr>
        <w:t>. Cambridge University Press.</w:t>
      </w:r>
    </w:p>
    <w:p w14:paraId="4075E14F"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Buller, David J. 2006. </w:t>
      </w:r>
      <w:r w:rsidRPr="00EF35D9">
        <w:rPr>
          <w:rFonts w:ascii="Times New Roman" w:hAnsi="Times New Roman" w:cs="Times New Roman"/>
          <w:i/>
          <w:iCs/>
        </w:rPr>
        <w:t>Adapting Minds: Evolutionary Psychology and the Persistent Quest for Human Nature</w:t>
      </w:r>
      <w:r w:rsidRPr="00EF35D9">
        <w:rPr>
          <w:rFonts w:ascii="Times New Roman" w:hAnsi="Times New Roman" w:cs="Times New Roman"/>
        </w:rPr>
        <w:t>. MIT Press.</w:t>
      </w:r>
    </w:p>
    <w:p w14:paraId="05517D0D"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lastRenderedPageBreak/>
        <w:t xml:space="preserve">Buss, David M. 2019. </w:t>
      </w:r>
      <w:r w:rsidRPr="00EF35D9">
        <w:rPr>
          <w:rFonts w:ascii="Times New Roman" w:hAnsi="Times New Roman" w:cs="Times New Roman"/>
          <w:i/>
          <w:iCs/>
        </w:rPr>
        <w:t>Evolutionary Psychology: The New Science of the Mind</w:t>
      </w:r>
      <w:r w:rsidRPr="00EF35D9">
        <w:rPr>
          <w:rFonts w:ascii="Times New Roman" w:hAnsi="Times New Roman" w:cs="Times New Roman"/>
        </w:rPr>
        <w:t>. 6th Edition. New York: Routledge.</w:t>
      </w:r>
    </w:p>
    <w:p w14:paraId="22371E09"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Byrne, Richard, Richard W. Byrne, Andrew Whiten, and Both at the Psychological Laboratory Andrew Whiten. 1988. </w:t>
      </w:r>
      <w:r w:rsidRPr="00EF35D9">
        <w:rPr>
          <w:rFonts w:ascii="Times New Roman" w:hAnsi="Times New Roman" w:cs="Times New Roman"/>
          <w:i/>
          <w:iCs/>
        </w:rPr>
        <w:t>Machiavellian Intelligence: Social Expertise and the Evolution of Intellect in Monkeys, Apes, and Humans</w:t>
      </w:r>
      <w:r w:rsidRPr="00EF35D9">
        <w:rPr>
          <w:rFonts w:ascii="Times New Roman" w:hAnsi="Times New Roman" w:cs="Times New Roman"/>
        </w:rPr>
        <w:t>. Clarendon Press.</w:t>
      </w:r>
    </w:p>
    <w:p w14:paraId="37880F98"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Chapais, Bernard. 1995. “Alliances as a Means of Competition in Primates: Evolutionary, Developmental, and Cognitive Aspects.” </w:t>
      </w:r>
      <w:r w:rsidRPr="00EF35D9">
        <w:rPr>
          <w:rFonts w:ascii="Times New Roman" w:hAnsi="Times New Roman" w:cs="Times New Roman"/>
          <w:i/>
          <w:iCs/>
        </w:rPr>
        <w:t>American Journal of Physical Anthropology</w:t>
      </w:r>
      <w:r w:rsidRPr="00EF35D9">
        <w:rPr>
          <w:rFonts w:ascii="Times New Roman" w:hAnsi="Times New Roman" w:cs="Times New Roman"/>
        </w:rPr>
        <w:t xml:space="preserve"> 38 (S21): 115–36. https://doi.org/10.1002/ajpa.1330380607.</w:t>
      </w:r>
    </w:p>
    <w:p w14:paraId="79CB0944"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 2015. “Competence and the Evolutionary Origins of Status and Power in Humans.” </w:t>
      </w:r>
      <w:r w:rsidRPr="00EF35D9">
        <w:rPr>
          <w:rFonts w:ascii="Times New Roman" w:hAnsi="Times New Roman" w:cs="Times New Roman"/>
          <w:i/>
          <w:iCs/>
        </w:rPr>
        <w:t>Human Nature</w:t>
      </w:r>
      <w:r w:rsidRPr="00EF35D9">
        <w:rPr>
          <w:rFonts w:ascii="Times New Roman" w:hAnsi="Times New Roman" w:cs="Times New Roman"/>
        </w:rPr>
        <w:t xml:space="preserve"> 26 (2): 161–83. https://doi.org/10.1007/s12110-015-9227-6.</w:t>
      </w:r>
    </w:p>
    <w:p w14:paraId="7D2F67BE" w14:textId="77777777" w:rsidR="00C403FF" w:rsidRPr="00EF35D9" w:rsidRDefault="00C403FF" w:rsidP="00C403FF">
      <w:pPr>
        <w:pStyle w:val="Bibliography"/>
        <w:rPr>
          <w:rFonts w:ascii="Times New Roman" w:hAnsi="Times New Roman" w:cs="Times New Roman"/>
        </w:rPr>
      </w:pPr>
      <w:proofErr w:type="spellStart"/>
      <w:r w:rsidRPr="00EF35D9">
        <w:rPr>
          <w:rFonts w:ascii="Times New Roman" w:hAnsi="Times New Roman" w:cs="Times New Roman"/>
        </w:rPr>
        <w:t>Chudek</w:t>
      </w:r>
      <w:proofErr w:type="spellEnd"/>
      <w:r w:rsidRPr="00EF35D9">
        <w:rPr>
          <w:rFonts w:ascii="Times New Roman" w:hAnsi="Times New Roman" w:cs="Times New Roman"/>
        </w:rPr>
        <w:t xml:space="preserve">, Maciej, Sarah Heller, Susan Birch, and Joseph Henrich. 2012. “Prestige-Biased Cultural Learning: Bystander’s Differential Attention to Potential Models Influences Children’s Learning.” </w:t>
      </w:r>
      <w:r w:rsidRPr="00EF35D9">
        <w:rPr>
          <w:rFonts w:ascii="Times New Roman" w:hAnsi="Times New Roman" w:cs="Times New Roman"/>
          <w:i/>
          <w:iCs/>
        </w:rPr>
        <w:t xml:space="preserve">Evolution and Human </w:t>
      </w:r>
      <w:proofErr w:type="spellStart"/>
      <w:r w:rsidRPr="00EF35D9">
        <w:rPr>
          <w:rFonts w:ascii="Times New Roman" w:hAnsi="Times New Roman" w:cs="Times New Roman"/>
          <w:i/>
          <w:iCs/>
        </w:rPr>
        <w:t>Behavior</w:t>
      </w:r>
      <w:proofErr w:type="spellEnd"/>
      <w:r w:rsidRPr="00EF35D9">
        <w:rPr>
          <w:rFonts w:ascii="Times New Roman" w:hAnsi="Times New Roman" w:cs="Times New Roman"/>
        </w:rPr>
        <w:t xml:space="preserve"> 33 (1): 46–56. https://doi.org/10.1016/j.evolhumbehav.2011.05.005.</w:t>
      </w:r>
    </w:p>
    <w:p w14:paraId="1EABCF8C"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Clark, Andy. 1997. </w:t>
      </w:r>
      <w:r w:rsidRPr="00EF35D9">
        <w:rPr>
          <w:rFonts w:ascii="Times New Roman" w:hAnsi="Times New Roman" w:cs="Times New Roman"/>
          <w:i/>
          <w:iCs/>
        </w:rPr>
        <w:t>Being There: Putting Brain, Body, and World Together Again</w:t>
      </w:r>
      <w:r w:rsidRPr="00EF35D9">
        <w:rPr>
          <w:rFonts w:ascii="Times New Roman" w:hAnsi="Times New Roman" w:cs="Times New Roman"/>
        </w:rPr>
        <w:t>. Cambridge, Mass: MIT Press.</w:t>
      </w:r>
    </w:p>
    <w:p w14:paraId="4045FA83"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Clarke, Steve. 2016. “Buchanan and the Conservative Argument against Human Enhancement from Biological and Social Harmony.” In </w:t>
      </w:r>
      <w:proofErr w:type="gramStart"/>
      <w:r w:rsidRPr="00EF35D9">
        <w:rPr>
          <w:rFonts w:ascii="Times New Roman" w:hAnsi="Times New Roman" w:cs="Times New Roman"/>
          <w:i/>
          <w:iCs/>
        </w:rPr>
        <w:t>The</w:t>
      </w:r>
      <w:proofErr w:type="gramEnd"/>
      <w:r w:rsidRPr="00EF35D9">
        <w:rPr>
          <w:rFonts w:ascii="Times New Roman" w:hAnsi="Times New Roman" w:cs="Times New Roman"/>
          <w:i/>
          <w:iCs/>
        </w:rPr>
        <w:t xml:space="preserve"> Ethics of Human Enhancement</w:t>
      </w:r>
      <w:r w:rsidRPr="00EF35D9">
        <w:rPr>
          <w:rFonts w:ascii="Times New Roman" w:hAnsi="Times New Roman" w:cs="Times New Roman"/>
        </w:rPr>
        <w:t xml:space="preserve">, edited by Steve Clarke, Julian </w:t>
      </w:r>
      <w:proofErr w:type="spellStart"/>
      <w:r w:rsidRPr="00EF35D9">
        <w:rPr>
          <w:rFonts w:ascii="Times New Roman" w:hAnsi="Times New Roman" w:cs="Times New Roman"/>
        </w:rPr>
        <w:t>Savulescu</w:t>
      </w:r>
      <w:proofErr w:type="spellEnd"/>
      <w:r w:rsidRPr="00EF35D9">
        <w:rPr>
          <w:rFonts w:ascii="Times New Roman" w:hAnsi="Times New Roman" w:cs="Times New Roman"/>
        </w:rPr>
        <w:t xml:space="preserve">, Tony </w:t>
      </w:r>
      <w:proofErr w:type="spellStart"/>
      <w:r w:rsidRPr="00EF35D9">
        <w:rPr>
          <w:rFonts w:ascii="Times New Roman" w:hAnsi="Times New Roman" w:cs="Times New Roman"/>
        </w:rPr>
        <w:t>Coady</w:t>
      </w:r>
      <w:proofErr w:type="spellEnd"/>
      <w:r w:rsidRPr="00EF35D9">
        <w:rPr>
          <w:rFonts w:ascii="Times New Roman" w:hAnsi="Times New Roman" w:cs="Times New Roman"/>
        </w:rPr>
        <w:t xml:space="preserve">, Alberto </w:t>
      </w:r>
      <w:proofErr w:type="spellStart"/>
      <w:r w:rsidRPr="00EF35D9">
        <w:rPr>
          <w:rFonts w:ascii="Times New Roman" w:hAnsi="Times New Roman" w:cs="Times New Roman"/>
        </w:rPr>
        <w:t>Giubilini</w:t>
      </w:r>
      <w:proofErr w:type="spellEnd"/>
      <w:r w:rsidRPr="00EF35D9">
        <w:rPr>
          <w:rFonts w:ascii="Times New Roman" w:hAnsi="Times New Roman" w:cs="Times New Roman"/>
        </w:rPr>
        <w:t xml:space="preserve">, and Sagar </w:t>
      </w:r>
      <w:proofErr w:type="spellStart"/>
      <w:r w:rsidRPr="00EF35D9">
        <w:rPr>
          <w:rFonts w:ascii="Times New Roman" w:hAnsi="Times New Roman" w:cs="Times New Roman"/>
        </w:rPr>
        <w:t>Sanyal</w:t>
      </w:r>
      <w:proofErr w:type="spellEnd"/>
      <w:r w:rsidRPr="00EF35D9">
        <w:rPr>
          <w:rFonts w:ascii="Times New Roman" w:hAnsi="Times New Roman" w:cs="Times New Roman"/>
        </w:rPr>
        <w:t>, 211–24. Oxford University Press. https://doi.org/10.1093/acprof:oso/9780198754855.003.0015.</w:t>
      </w:r>
    </w:p>
    <w:p w14:paraId="57A84676"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Desmond, Hugh. 2019. “Professionalism in Science: Competence, Autonomy, and Service.” </w:t>
      </w:r>
      <w:r w:rsidRPr="00EF35D9">
        <w:rPr>
          <w:rFonts w:ascii="Times New Roman" w:hAnsi="Times New Roman" w:cs="Times New Roman"/>
          <w:i/>
          <w:iCs/>
        </w:rPr>
        <w:t>Science and Engineering Ethics</w:t>
      </w:r>
      <w:r w:rsidRPr="00EF35D9">
        <w:rPr>
          <w:rFonts w:ascii="Times New Roman" w:hAnsi="Times New Roman" w:cs="Times New Roman"/>
        </w:rPr>
        <w:t>, October. https://doi.org/10.1007/s11948-019-00143-x.</w:t>
      </w:r>
    </w:p>
    <w:p w14:paraId="6DA3F2A8"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Ellis, Lee. 1995. “Dominance and Reproductive Success among Nonhuman Animals: A Cross-Species Comparison.” </w:t>
      </w:r>
      <w:r w:rsidRPr="00EF35D9">
        <w:rPr>
          <w:rFonts w:ascii="Times New Roman" w:hAnsi="Times New Roman" w:cs="Times New Roman"/>
          <w:i/>
          <w:iCs/>
        </w:rPr>
        <w:t xml:space="preserve">Ethology and </w:t>
      </w:r>
      <w:proofErr w:type="spellStart"/>
      <w:r w:rsidRPr="00EF35D9">
        <w:rPr>
          <w:rFonts w:ascii="Times New Roman" w:hAnsi="Times New Roman" w:cs="Times New Roman"/>
          <w:i/>
          <w:iCs/>
        </w:rPr>
        <w:t>Sociobiology</w:t>
      </w:r>
      <w:proofErr w:type="spellEnd"/>
      <w:r w:rsidRPr="00EF35D9">
        <w:rPr>
          <w:rFonts w:ascii="Times New Roman" w:hAnsi="Times New Roman" w:cs="Times New Roman"/>
        </w:rPr>
        <w:t xml:space="preserve"> 16 (4): 257–333. https://doi.org/10.1016/0162-3095(95)00050-U.</w:t>
      </w:r>
    </w:p>
    <w:p w14:paraId="45A11669" w14:textId="77777777" w:rsidR="00C403FF" w:rsidRPr="00EF35D9" w:rsidRDefault="00C403FF" w:rsidP="00C403FF">
      <w:pPr>
        <w:pStyle w:val="Bibliography"/>
        <w:rPr>
          <w:rFonts w:ascii="Times New Roman" w:hAnsi="Times New Roman" w:cs="Times New Roman"/>
        </w:rPr>
      </w:pPr>
      <w:proofErr w:type="spellStart"/>
      <w:r w:rsidRPr="00EF35D9">
        <w:rPr>
          <w:rFonts w:ascii="Times New Roman" w:hAnsi="Times New Roman" w:cs="Times New Roman"/>
        </w:rPr>
        <w:t>Fingerman</w:t>
      </w:r>
      <w:proofErr w:type="spellEnd"/>
      <w:r w:rsidRPr="00EF35D9">
        <w:rPr>
          <w:rFonts w:ascii="Times New Roman" w:hAnsi="Times New Roman" w:cs="Times New Roman"/>
        </w:rPr>
        <w:t xml:space="preserve">, Karen L., Yen-Pi Cheng, Eric D. Wesselmann, Steven </w:t>
      </w:r>
      <w:proofErr w:type="spellStart"/>
      <w:r w:rsidRPr="00EF35D9">
        <w:rPr>
          <w:rFonts w:ascii="Times New Roman" w:hAnsi="Times New Roman" w:cs="Times New Roman"/>
        </w:rPr>
        <w:t>Zarit</w:t>
      </w:r>
      <w:proofErr w:type="spellEnd"/>
      <w:r w:rsidRPr="00EF35D9">
        <w:rPr>
          <w:rFonts w:ascii="Times New Roman" w:hAnsi="Times New Roman" w:cs="Times New Roman"/>
        </w:rPr>
        <w:t xml:space="preserve">, Frank Furstenberg, and Kira S. </w:t>
      </w:r>
      <w:proofErr w:type="spellStart"/>
      <w:r w:rsidRPr="00EF35D9">
        <w:rPr>
          <w:rFonts w:ascii="Times New Roman" w:hAnsi="Times New Roman" w:cs="Times New Roman"/>
        </w:rPr>
        <w:t>Birditt</w:t>
      </w:r>
      <w:proofErr w:type="spellEnd"/>
      <w:r w:rsidRPr="00EF35D9">
        <w:rPr>
          <w:rFonts w:ascii="Times New Roman" w:hAnsi="Times New Roman" w:cs="Times New Roman"/>
        </w:rPr>
        <w:t xml:space="preserve">. 2012. “Helicopter Parents and Landing Pad Kids: Intense Parental Support of Grown Children.” </w:t>
      </w:r>
      <w:r w:rsidRPr="00EF35D9">
        <w:rPr>
          <w:rFonts w:ascii="Times New Roman" w:hAnsi="Times New Roman" w:cs="Times New Roman"/>
          <w:i/>
          <w:iCs/>
        </w:rPr>
        <w:t>Journal of Marriage and Family</w:t>
      </w:r>
      <w:r w:rsidRPr="00EF35D9">
        <w:rPr>
          <w:rFonts w:ascii="Times New Roman" w:hAnsi="Times New Roman" w:cs="Times New Roman"/>
        </w:rPr>
        <w:t xml:space="preserve"> 74 (4): 880–96. https://doi.org/10.1111/j.1741-3737.2012.00987.x.</w:t>
      </w:r>
    </w:p>
    <w:p w14:paraId="4FE58BE4"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Foerster, Steffen, Mathias Franz, Carson M. Murray, Ian C. Gilby, Joseph T. </w:t>
      </w:r>
      <w:proofErr w:type="spellStart"/>
      <w:r w:rsidRPr="00EF35D9">
        <w:rPr>
          <w:rFonts w:ascii="Times New Roman" w:hAnsi="Times New Roman" w:cs="Times New Roman"/>
        </w:rPr>
        <w:t>Feldblum</w:t>
      </w:r>
      <w:proofErr w:type="spellEnd"/>
      <w:r w:rsidRPr="00EF35D9">
        <w:rPr>
          <w:rFonts w:ascii="Times New Roman" w:hAnsi="Times New Roman" w:cs="Times New Roman"/>
        </w:rPr>
        <w:t xml:space="preserve">, Kara K. Walker, and Anne E. Pusey. 2016. “Chimpanzee Females Queue but Males Compete for Social Status.” </w:t>
      </w:r>
      <w:r w:rsidRPr="00EF35D9">
        <w:rPr>
          <w:rFonts w:ascii="Times New Roman" w:hAnsi="Times New Roman" w:cs="Times New Roman"/>
          <w:i/>
          <w:iCs/>
        </w:rPr>
        <w:t>Scientific Reports</w:t>
      </w:r>
      <w:r w:rsidRPr="00EF35D9">
        <w:rPr>
          <w:rFonts w:ascii="Times New Roman" w:hAnsi="Times New Roman" w:cs="Times New Roman"/>
        </w:rPr>
        <w:t xml:space="preserve"> 6 (1): 1–11. https://doi.org/10.1038/srep35404.</w:t>
      </w:r>
    </w:p>
    <w:p w14:paraId="34348A30" w14:textId="77777777" w:rsidR="00C403FF" w:rsidRPr="00EF35D9" w:rsidRDefault="00C403FF" w:rsidP="00C403FF">
      <w:pPr>
        <w:pStyle w:val="Bibliography"/>
        <w:rPr>
          <w:rFonts w:ascii="Times New Roman" w:hAnsi="Times New Roman" w:cs="Times New Roman"/>
        </w:rPr>
      </w:pPr>
      <w:proofErr w:type="spellStart"/>
      <w:r w:rsidRPr="00EF35D9">
        <w:rPr>
          <w:rFonts w:ascii="Times New Roman" w:hAnsi="Times New Roman" w:cs="Times New Roman"/>
        </w:rPr>
        <w:t>Freidson</w:t>
      </w:r>
      <w:proofErr w:type="spellEnd"/>
      <w:r w:rsidRPr="00EF35D9">
        <w:rPr>
          <w:rFonts w:ascii="Times New Roman" w:hAnsi="Times New Roman" w:cs="Times New Roman"/>
        </w:rPr>
        <w:t xml:space="preserve">, Eliot. 2001. </w:t>
      </w:r>
      <w:r w:rsidRPr="00EF35D9">
        <w:rPr>
          <w:rFonts w:ascii="Times New Roman" w:hAnsi="Times New Roman" w:cs="Times New Roman"/>
          <w:i/>
          <w:iCs/>
        </w:rPr>
        <w:t>Professionalism, the Third Logic: On the Practice of Knowledge</w:t>
      </w:r>
      <w:r w:rsidRPr="00EF35D9">
        <w:rPr>
          <w:rFonts w:ascii="Times New Roman" w:hAnsi="Times New Roman" w:cs="Times New Roman"/>
        </w:rPr>
        <w:t>. University of Chicago Press.</w:t>
      </w:r>
    </w:p>
    <w:p w14:paraId="5EA61D8A"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Galton, Francis. 1869. </w:t>
      </w:r>
      <w:r w:rsidRPr="00EF35D9">
        <w:rPr>
          <w:rFonts w:ascii="Times New Roman" w:hAnsi="Times New Roman" w:cs="Times New Roman"/>
          <w:i/>
          <w:iCs/>
        </w:rPr>
        <w:t xml:space="preserve">Hereditary Genius: An Inquiry </w:t>
      </w:r>
      <w:proofErr w:type="gramStart"/>
      <w:r w:rsidRPr="00EF35D9">
        <w:rPr>
          <w:rFonts w:ascii="Times New Roman" w:hAnsi="Times New Roman" w:cs="Times New Roman"/>
          <w:i/>
          <w:iCs/>
        </w:rPr>
        <w:t>Into</w:t>
      </w:r>
      <w:proofErr w:type="gramEnd"/>
      <w:r w:rsidRPr="00EF35D9">
        <w:rPr>
          <w:rFonts w:ascii="Times New Roman" w:hAnsi="Times New Roman" w:cs="Times New Roman"/>
          <w:i/>
          <w:iCs/>
        </w:rPr>
        <w:t xml:space="preserve"> Its Laws and Consequences</w:t>
      </w:r>
      <w:r w:rsidRPr="00EF35D9">
        <w:rPr>
          <w:rFonts w:ascii="Times New Roman" w:hAnsi="Times New Roman" w:cs="Times New Roman"/>
        </w:rPr>
        <w:t>. Macmillan.</w:t>
      </w:r>
    </w:p>
    <w:p w14:paraId="25C829A0"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Greely, Henry, Barbara Sahakian, John Harris, Ronald C. Kessler, Michael Gazzaniga, Philip Campbell, and Martha J. Farah. 2008. “Towards Responsible Use of Cognitive-Enhancing Drugs by the Healthy.” </w:t>
      </w:r>
      <w:r w:rsidRPr="00EF35D9">
        <w:rPr>
          <w:rFonts w:ascii="Times New Roman" w:hAnsi="Times New Roman" w:cs="Times New Roman"/>
          <w:i/>
          <w:iCs/>
        </w:rPr>
        <w:t>Nature</w:t>
      </w:r>
      <w:r w:rsidRPr="00EF35D9">
        <w:rPr>
          <w:rFonts w:ascii="Times New Roman" w:hAnsi="Times New Roman" w:cs="Times New Roman"/>
        </w:rPr>
        <w:t xml:space="preserve"> 456 (7223): 702.</w:t>
      </w:r>
    </w:p>
    <w:p w14:paraId="0AF1A796"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Harris, John. 2007. </w:t>
      </w:r>
      <w:r w:rsidRPr="00EF35D9">
        <w:rPr>
          <w:rFonts w:ascii="Times New Roman" w:hAnsi="Times New Roman" w:cs="Times New Roman"/>
          <w:i/>
          <w:iCs/>
        </w:rPr>
        <w:t>Enhancing Evolution: The Ethical Case for Making Better People</w:t>
      </w:r>
      <w:r w:rsidRPr="00EF35D9">
        <w:rPr>
          <w:rFonts w:ascii="Times New Roman" w:hAnsi="Times New Roman" w:cs="Times New Roman"/>
        </w:rPr>
        <w:t>. Princeton, NJ: Princeton University Press.</w:t>
      </w:r>
    </w:p>
    <w:p w14:paraId="73B6CB67"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Harris, John, and Sarah Chan. 2010. “Moral </w:t>
      </w:r>
      <w:proofErr w:type="spellStart"/>
      <w:r w:rsidRPr="00EF35D9">
        <w:rPr>
          <w:rFonts w:ascii="Times New Roman" w:hAnsi="Times New Roman" w:cs="Times New Roman"/>
        </w:rPr>
        <w:t>Behavior</w:t>
      </w:r>
      <w:proofErr w:type="spellEnd"/>
      <w:r w:rsidRPr="00EF35D9">
        <w:rPr>
          <w:rFonts w:ascii="Times New Roman" w:hAnsi="Times New Roman" w:cs="Times New Roman"/>
        </w:rPr>
        <w:t xml:space="preserve"> Is Not What It Seems.” </w:t>
      </w:r>
      <w:r w:rsidRPr="00EF35D9">
        <w:rPr>
          <w:rFonts w:ascii="Times New Roman" w:hAnsi="Times New Roman" w:cs="Times New Roman"/>
          <w:i/>
          <w:iCs/>
        </w:rPr>
        <w:t>Proceedings of the National Academy of Sciences</w:t>
      </w:r>
      <w:r w:rsidRPr="00EF35D9">
        <w:rPr>
          <w:rFonts w:ascii="Times New Roman" w:hAnsi="Times New Roman" w:cs="Times New Roman"/>
        </w:rPr>
        <w:t xml:space="preserve"> 107 (50): E183–E183. https://doi.org/10.1073/pnas.1015001107.</w:t>
      </w:r>
    </w:p>
    <w:p w14:paraId="46A62B2C"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lastRenderedPageBreak/>
        <w:t xml:space="preserve">Hawley, Katherine. 2012. </w:t>
      </w:r>
      <w:r w:rsidRPr="00EF35D9">
        <w:rPr>
          <w:rFonts w:ascii="Times New Roman" w:hAnsi="Times New Roman" w:cs="Times New Roman"/>
          <w:i/>
          <w:iCs/>
        </w:rPr>
        <w:t>Trust: A Very Short Introduction</w:t>
      </w:r>
      <w:r w:rsidRPr="00EF35D9">
        <w:rPr>
          <w:rFonts w:ascii="Times New Roman" w:hAnsi="Times New Roman" w:cs="Times New Roman"/>
        </w:rPr>
        <w:t>. First edition. Very Short Introductions 325. Oxford: Oxford University Press. https://books.google.be/books/about/Trust_A_Very_Short_Introduction.html?id=lZIuLVq8-JEC&amp;redir_esc=y.</w:t>
      </w:r>
    </w:p>
    <w:p w14:paraId="6FD32174" w14:textId="77777777" w:rsidR="00C403FF" w:rsidRPr="00EF35D9" w:rsidRDefault="00C403FF" w:rsidP="00C403FF">
      <w:pPr>
        <w:pStyle w:val="Bibliography"/>
        <w:rPr>
          <w:rFonts w:ascii="Times New Roman" w:hAnsi="Times New Roman" w:cs="Times New Roman"/>
        </w:rPr>
      </w:pPr>
      <w:proofErr w:type="spellStart"/>
      <w:r w:rsidRPr="00EF35D9">
        <w:rPr>
          <w:rFonts w:ascii="Times New Roman" w:hAnsi="Times New Roman" w:cs="Times New Roman"/>
        </w:rPr>
        <w:t>Heersmink</w:t>
      </w:r>
      <w:proofErr w:type="spellEnd"/>
      <w:r w:rsidRPr="00EF35D9">
        <w:rPr>
          <w:rFonts w:ascii="Times New Roman" w:hAnsi="Times New Roman" w:cs="Times New Roman"/>
        </w:rPr>
        <w:t xml:space="preserve">, Richard. 2017. “Extended Mind and Cognitive Enhancement: Moral Aspects of Cognitive </w:t>
      </w:r>
      <w:proofErr w:type="spellStart"/>
      <w:r w:rsidRPr="00EF35D9">
        <w:rPr>
          <w:rFonts w:ascii="Times New Roman" w:hAnsi="Times New Roman" w:cs="Times New Roman"/>
        </w:rPr>
        <w:t>Artifacts</w:t>
      </w:r>
      <w:proofErr w:type="spellEnd"/>
      <w:r w:rsidRPr="00EF35D9">
        <w:rPr>
          <w:rFonts w:ascii="Times New Roman" w:hAnsi="Times New Roman" w:cs="Times New Roman"/>
        </w:rPr>
        <w:t xml:space="preserve">.” </w:t>
      </w:r>
      <w:r w:rsidRPr="00EF35D9">
        <w:rPr>
          <w:rFonts w:ascii="Times New Roman" w:hAnsi="Times New Roman" w:cs="Times New Roman"/>
          <w:i/>
          <w:iCs/>
        </w:rPr>
        <w:t>Phenomenology and the Cognitive Sciences</w:t>
      </w:r>
      <w:r w:rsidRPr="00EF35D9">
        <w:rPr>
          <w:rFonts w:ascii="Times New Roman" w:hAnsi="Times New Roman" w:cs="Times New Roman"/>
        </w:rPr>
        <w:t xml:space="preserve"> 16 (1): 17–32. https://doi.org/10.1007/s11097-015-9448-5.</w:t>
      </w:r>
    </w:p>
    <w:p w14:paraId="11B7639E"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Henrich, Joseph. 2004. “Cultural Group Selection, Coevolutionary Processes and Large-Scale Cooperation.” </w:t>
      </w:r>
      <w:r w:rsidRPr="00EF35D9">
        <w:rPr>
          <w:rFonts w:ascii="Times New Roman" w:hAnsi="Times New Roman" w:cs="Times New Roman"/>
          <w:i/>
          <w:iCs/>
        </w:rPr>
        <w:t xml:space="preserve">Journal of Economic </w:t>
      </w:r>
      <w:proofErr w:type="spellStart"/>
      <w:r w:rsidRPr="00EF35D9">
        <w:rPr>
          <w:rFonts w:ascii="Times New Roman" w:hAnsi="Times New Roman" w:cs="Times New Roman"/>
          <w:i/>
          <w:iCs/>
        </w:rPr>
        <w:t>Behavior</w:t>
      </w:r>
      <w:proofErr w:type="spellEnd"/>
      <w:r w:rsidRPr="00EF35D9">
        <w:rPr>
          <w:rFonts w:ascii="Times New Roman" w:hAnsi="Times New Roman" w:cs="Times New Roman"/>
          <w:i/>
          <w:iCs/>
        </w:rPr>
        <w:t xml:space="preserve"> &amp; Organization</w:t>
      </w:r>
      <w:r w:rsidRPr="00EF35D9">
        <w:rPr>
          <w:rFonts w:ascii="Times New Roman" w:hAnsi="Times New Roman" w:cs="Times New Roman"/>
        </w:rPr>
        <w:t xml:space="preserve"> 53 (1): 3–35. https://doi.org/10.1016/S0167-2681(03)00094-5.</w:t>
      </w:r>
    </w:p>
    <w:p w14:paraId="43755D45"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 2016. </w:t>
      </w:r>
      <w:r w:rsidRPr="00EF35D9">
        <w:rPr>
          <w:rFonts w:ascii="Times New Roman" w:hAnsi="Times New Roman" w:cs="Times New Roman"/>
          <w:i/>
          <w:iCs/>
        </w:rPr>
        <w:t>The Secret of Our Success: How Culture Is Driving Human Evolution, Domesticating Our Species, and Making Us Smarter</w:t>
      </w:r>
      <w:r w:rsidRPr="00EF35D9">
        <w:rPr>
          <w:rFonts w:ascii="Times New Roman" w:hAnsi="Times New Roman" w:cs="Times New Roman"/>
        </w:rPr>
        <w:t>. Princeton: Princeton University Press.</w:t>
      </w:r>
    </w:p>
    <w:p w14:paraId="0887F4BD"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Henrich, Joseph, Robert Boyd, and Peter J. </w:t>
      </w:r>
      <w:proofErr w:type="spellStart"/>
      <w:r w:rsidRPr="00EF35D9">
        <w:rPr>
          <w:rFonts w:ascii="Times New Roman" w:hAnsi="Times New Roman" w:cs="Times New Roman"/>
        </w:rPr>
        <w:t>Richerson</w:t>
      </w:r>
      <w:proofErr w:type="spellEnd"/>
      <w:r w:rsidRPr="00EF35D9">
        <w:rPr>
          <w:rFonts w:ascii="Times New Roman" w:hAnsi="Times New Roman" w:cs="Times New Roman"/>
        </w:rPr>
        <w:t xml:space="preserve">. 2008. “Five Misunderstandings About Cultural Evolution.” </w:t>
      </w:r>
      <w:r w:rsidRPr="00EF35D9">
        <w:rPr>
          <w:rFonts w:ascii="Times New Roman" w:hAnsi="Times New Roman" w:cs="Times New Roman"/>
          <w:i/>
          <w:iCs/>
        </w:rPr>
        <w:t>Human Nature</w:t>
      </w:r>
      <w:r w:rsidRPr="00EF35D9">
        <w:rPr>
          <w:rFonts w:ascii="Times New Roman" w:hAnsi="Times New Roman" w:cs="Times New Roman"/>
        </w:rPr>
        <w:t xml:space="preserve"> 19 (2): 119–37. https://doi.org/10.1007/s12110-008-9037-1.</w:t>
      </w:r>
    </w:p>
    <w:p w14:paraId="62C4B3E0"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Henrich, Joseph, Maciej </w:t>
      </w:r>
      <w:proofErr w:type="spellStart"/>
      <w:r w:rsidRPr="00EF35D9">
        <w:rPr>
          <w:rFonts w:ascii="Times New Roman" w:hAnsi="Times New Roman" w:cs="Times New Roman"/>
        </w:rPr>
        <w:t>Chudek</w:t>
      </w:r>
      <w:proofErr w:type="spellEnd"/>
      <w:r w:rsidRPr="00EF35D9">
        <w:rPr>
          <w:rFonts w:ascii="Times New Roman" w:hAnsi="Times New Roman" w:cs="Times New Roman"/>
        </w:rPr>
        <w:t xml:space="preserve">, and Robert Boyd. 2015. “The Big Man Mechanism: How Prestige Fosters Cooperation and Creates Prosocial Leaders.” </w:t>
      </w:r>
      <w:r w:rsidRPr="00EF35D9">
        <w:rPr>
          <w:rFonts w:ascii="Times New Roman" w:hAnsi="Times New Roman" w:cs="Times New Roman"/>
          <w:i/>
          <w:iCs/>
        </w:rPr>
        <w:t>Philosophical Transactions of the Royal Society B: Biological Sciences</w:t>
      </w:r>
      <w:r w:rsidRPr="00EF35D9">
        <w:rPr>
          <w:rFonts w:ascii="Times New Roman" w:hAnsi="Times New Roman" w:cs="Times New Roman"/>
        </w:rPr>
        <w:t xml:space="preserve"> 370 (1683): 20150013. https://doi.org/10.1098/rstb.2015.0013.</w:t>
      </w:r>
    </w:p>
    <w:p w14:paraId="2F358193"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Henrich, Joseph, and Francisco J Gil-White. 2001. “The Evolution of Prestige: Freely Conferred Deference as a Mechanism for Enhancing the Benefits of Cultural Transmission.” </w:t>
      </w:r>
      <w:r w:rsidRPr="00EF35D9">
        <w:rPr>
          <w:rFonts w:ascii="Times New Roman" w:hAnsi="Times New Roman" w:cs="Times New Roman"/>
          <w:i/>
          <w:iCs/>
        </w:rPr>
        <w:t xml:space="preserve">Evolution and Human </w:t>
      </w:r>
      <w:proofErr w:type="spellStart"/>
      <w:r w:rsidRPr="00EF35D9">
        <w:rPr>
          <w:rFonts w:ascii="Times New Roman" w:hAnsi="Times New Roman" w:cs="Times New Roman"/>
          <w:i/>
          <w:iCs/>
        </w:rPr>
        <w:t>Behavior</w:t>
      </w:r>
      <w:proofErr w:type="spellEnd"/>
      <w:r w:rsidRPr="00EF35D9">
        <w:rPr>
          <w:rFonts w:ascii="Times New Roman" w:hAnsi="Times New Roman" w:cs="Times New Roman"/>
        </w:rPr>
        <w:t xml:space="preserve"> 22 (3): 165–96. https://doi.org/10.1016/S1090-5138(00)00071-4.</w:t>
      </w:r>
    </w:p>
    <w:p w14:paraId="32B8BF24"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Herrmann, E., J. Call, M. V. Hernandez-</w:t>
      </w:r>
      <w:proofErr w:type="spellStart"/>
      <w:r w:rsidRPr="00EF35D9">
        <w:rPr>
          <w:rFonts w:ascii="Times New Roman" w:hAnsi="Times New Roman" w:cs="Times New Roman"/>
        </w:rPr>
        <w:t>Lloreda</w:t>
      </w:r>
      <w:proofErr w:type="spellEnd"/>
      <w:r w:rsidRPr="00EF35D9">
        <w:rPr>
          <w:rFonts w:ascii="Times New Roman" w:hAnsi="Times New Roman" w:cs="Times New Roman"/>
        </w:rPr>
        <w:t xml:space="preserve">, B. Hare, and M. </w:t>
      </w:r>
      <w:proofErr w:type="spellStart"/>
      <w:r w:rsidRPr="00EF35D9">
        <w:rPr>
          <w:rFonts w:ascii="Times New Roman" w:hAnsi="Times New Roman" w:cs="Times New Roman"/>
        </w:rPr>
        <w:t>Tomasello</w:t>
      </w:r>
      <w:proofErr w:type="spellEnd"/>
      <w:r w:rsidRPr="00EF35D9">
        <w:rPr>
          <w:rFonts w:ascii="Times New Roman" w:hAnsi="Times New Roman" w:cs="Times New Roman"/>
        </w:rPr>
        <w:t xml:space="preserve">. 2007. “Humans Have Evolved Specialized Skills of Social Cognition: The Cultural Intelligence Hypothesis.” </w:t>
      </w:r>
      <w:r w:rsidRPr="00EF35D9">
        <w:rPr>
          <w:rFonts w:ascii="Times New Roman" w:hAnsi="Times New Roman" w:cs="Times New Roman"/>
          <w:i/>
          <w:iCs/>
        </w:rPr>
        <w:t>Science</w:t>
      </w:r>
      <w:r w:rsidRPr="00EF35D9">
        <w:rPr>
          <w:rFonts w:ascii="Times New Roman" w:hAnsi="Times New Roman" w:cs="Times New Roman"/>
        </w:rPr>
        <w:t xml:space="preserve"> 317 (5843): 1360–66. https://doi.org/10.1126/science.1146282.</w:t>
      </w:r>
    </w:p>
    <w:p w14:paraId="7489A0A4"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Hull, David L. 1986. “On Human Nature.” </w:t>
      </w:r>
      <w:r w:rsidRPr="00EF35D9">
        <w:rPr>
          <w:rFonts w:ascii="Times New Roman" w:hAnsi="Times New Roman" w:cs="Times New Roman"/>
          <w:i/>
          <w:iCs/>
        </w:rPr>
        <w:t>Philosophy of Science</w:t>
      </w:r>
      <w:r w:rsidRPr="00EF35D9">
        <w:rPr>
          <w:rFonts w:ascii="Times New Roman" w:hAnsi="Times New Roman" w:cs="Times New Roman"/>
        </w:rPr>
        <w:t xml:space="preserve"> 2: 3–13. https://doi.org/10.1086/psaprocbienmeetp.1986.2.192787.</w:t>
      </w:r>
    </w:p>
    <w:p w14:paraId="5EE4A83D" w14:textId="77777777" w:rsidR="00C403FF" w:rsidRPr="00EF35D9" w:rsidRDefault="00C403FF" w:rsidP="00C403FF">
      <w:pPr>
        <w:pStyle w:val="Bibliography"/>
        <w:rPr>
          <w:rFonts w:ascii="Times New Roman" w:hAnsi="Times New Roman" w:cs="Times New Roman"/>
        </w:rPr>
      </w:pPr>
      <w:proofErr w:type="spellStart"/>
      <w:r w:rsidRPr="00EF35D9">
        <w:rPr>
          <w:rFonts w:ascii="Times New Roman" w:hAnsi="Times New Roman" w:cs="Times New Roman"/>
        </w:rPr>
        <w:t>Husak</w:t>
      </w:r>
      <w:proofErr w:type="spellEnd"/>
      <w:r w:rsidRPr="00EF35D9">
        <w:rPr>
          <w:rFonts w:ascii="Times New Roman" w:hAnsi="Times New Roman" w:cs="Times New Roman"/>
        </w:rPr>
        <w:t xml:space="preserve">, Douglas N. 2008. </w:t>
      </w:r>
      <w:r w:rsidRPr="00EF35D9">
        <w:rPr>
          <w:rFonts w:ascii="Times New Roman" w:hAnsi="Times New Roman" w:cs="Times New Roman"/>
          <w:i/>
          <w:iCs/>
        </w:rPr>
        <w:t>Overcriminalization: The Limits of the Criminal Law</w:t>
      </w:r>
      <w:r w:rsidRPr="00EF35D9">
        <w:rPr>
          <w:rFonts w:ascii="Times New Roman" w:hAnsi="Times New Roman" w:cs="Times New Roman"/>
        </w:rPr>
        <w:t>. New York: Oxford University Press.</w:t>
      </w:r>
    </w:p>
    <w:p w14:paraId="05172553" w14:textId="77777777" w:rsidR="00C403FF" w:rsidRPr="00EF35D9" w:rsidRDefault="00C403FF" w:rsidP="00C403FF">
      <w:pPr>
        <w:pStyle w:val="Bibliography"/>
        <w:rPr>
          <w:rFonts w:ascii="Times New Roman" w:hAnsi="Times New Roman" w:cs="Times New Roman"/>
        </w:rPr>
      </w:pPr>
      <w:proofErr w:type="spellStart"/>
      <w:r w:rsidRPr="00EF35D9">
        <w:rPr>
          <w:rFonts w:ascii="Times New Roman" w:hAnsi="Times New Roman" w:cs="Times New Roman"/>
        </w:rPr>
        <w:t>Kahane</w:t>
      </w:r>
      <w:proofErr w:type="spellEnd"/>
      <w:r w:rsidRPr="00EF35D9">
        <w:rPr>
          <w:rFonts w:ascii="Times New Roman" w:hAnsi="Times New Roman" w:cs="Times New Roman"/>
        </w:rPr>
        <w:t xml:space="preserve">, Guy, and Julian </w:t>
      </w:r>
      <w:proofErr w:type="spellStart"/>
      <w:r w:rsidRPr="00EF35D9">
        <w:rPr>
          <w:rFonts w:ascii="Times New Roman" w:hAnsi="Times New Roman" w:cs="Times New Roman"/>
        </w:rPr>
        <w:t>Savulescu</w:t>
      </w:r>
      <w:proofErr w:type="spellEnd"/>
      <w:r w:rsidRPr="00EF35D9">
        <w:rPr>
          <w:rFonts w:ascii="Times New Roman" w:hAnsi="Times New Roman" w:cs="Times New Roman"/>
        </w:rPr>
        <w:t xml:space="preserve">. 2015. “Normal Human Variation: Refocussing the Enhancement Debate: Normal Human Variation: Refocussing the Enhancement Debate.” </w:t>
      </w:r>
      <w:r w:rsidRPr="00EF35D9">
        <w:rPr>
          <w:rFonts w:ascii="Times New Roman" w:hAnsi="Times New Roman" w:cs="Times New Roman"/>
          <w:i/>
          <w:iCs/>
        </w:rPr>
        <w:t>Bioethics</w:t>
      </w:r>
      <w:r w:rsidRPr="00EF35D9">
        <w:rPr>
          <w:rFonts w:ascii="Times New Roman" w:hAnsi="Times New Roman" w:cs="Times New Roman"/>
        </w:rPr>
        <w:t xml:space="preserve"> 29 (2): 133–43. https://doi.org/10.1111/bioe.12045.</w:t>
      </w:r>
    </w:p>
    <w:p w14:paraId="63FF899D" w14:textId="77777777" w:rsidR="00C403FF" w:rsidRPr="00EF35D9" w:rsidRDefault="00C403FF" w:rsidP="00C403FF">
      <w:pPr>
        <w:pStyle w:val="Bibliography"/>
        <w:rPr>
          <w:rFonts w:ascii="Times New Roman" w:hAnsi="Times New Roman" w:cs="Times New Roman"/>
        </w:rPr>
      </w:pPr>
      <w:proofErr w:type="spellStart"/>
      <w:r w:rsidRPr="00EF35D9">
        <w:rPr>
          <w:rFonts w:ascii="Times New Roman" w:hAnsi="Times New Roman" w:cs="Times New Roman"/>
        </w:rPr>
        <w:t>Kakkar</w:t>
      </w:r>
      <w:proofErr w:type="spellEnd"/>
      <w:r w:rsidRPr="00EF35D9">
        <w:rPr>
          <w:rFonts w:ascii="Times New Roman" w:hAnsi="Times New Roman" w:cs="Times New Roman"/>
        </w:rPr>
        <w:t xml:space="preserve">, Hemant, Niro </w:t>
      </w:r>
      <w:proofErr w:type="spellStart"/>
      <w:r w:rsidRPr="00EF35D9">
        <w:rPr>
          <w:rFonts w:ascii="Times New Roman" w:hAnsi="Times New Roman" w:cs="Times New Roman"/>
        </w:rPr>
        <w:t>Sivanathan</w:t>
      </w:r>
      <w:proofErr w:type="spellEnd"/>
      <w:r w:rsidRPr="00EF35D9">
        <w:rPr>
          <w:rFonts w:ascii="Times New Roman" w:hAnsi="Times New Roman" w:cs="Times New Roman"/>
        </w:rPr>
        <w:t xml:space="preserve">, and Matthias </w:t>
      </w:r>
      <w:proofErr w:type="spellStart"/>
      <w:r w:rsidRPr="00EF35D9">
        <w:rPr>
          <w:rFonts w:ascii="Times New Roman" w:hAnsi="Times New Roman" w:cs="Times New Roman"/>
        </w:rPr>
        <w:t>Gobel</w:t>
      </w:r>
      <w:proofErr w:type="spellEnd"/>
      <w:r w:rsidRPr="00EF35D9">
        <w:rPr>
          <w:rFonts w:ascii="Times New Roman" w:hAnsi="Times New Roman" w:cs="Times New Roman"/>
        </w:rPr>
        <w:t xml:space="preserve">. 2019. “Fall from Grace: The Role of Dominance and Prestige in the Punishment of High-Status Actors.” </w:t>
      </w:r>
      <w:r w:rsidRPr="00EF35D9">
        <w:rPr>
          <w:rFonts w:ascii="Times New Roman" w:hAnsi="Times New Roman" w:cs="Times New Roman"/>
          <w:i/>
          <w:iCs/>
        </w:rPr>
        <w:t>Academy of Management Journal</w:t>
      </w:r>
      <w:r w:rsidRPr="00EF35D9">
        <w:rPr>
          <w:rFonts w:ascii="Times New Roman" w:hAnsi="Times New Roman" w:cs="Times New Roman"/>
        </w:rPr>
        <w:t>, March, amj.2017.0729. https://doi.org/10.5465/amj.2017.0729.</w:t>
      </w:r>
    </w:p>
    <w:p w14:paraId="5D4F292B" w14:textId="77777777" w:rsidR="00C403FF" w:rsidRPr="00EF35D9" w:rsidRDefault="00C403FF" w:rsidP="00C403FF">
      <w:pPr>
        <w:pStyle w:val="Bibliography"/>
        <w:rPr>
          <w:rFonts w:ascii="Times New Roman" w:hAnsi="Times New Roman" w:cs="Times New Roman"/>
        </w:rPr>
      </w:pPr>
      <w:proofErr w:type="spellStart"/>
      <w:r w:rsidRPr="00EF35D9">
        <w:rPr>
          <w:rFonts w:ascii="Times New Roman" w:hAnsi="Times New Roman" w:cs="Times New Roman"/>
        </w:rPr>
        <w:t>Kass</w:t>
      </w:r>
      <w:proofErr w:type="spellEnd"/>
      <w:r w:rsidRPr="00EF35D9">
        <w:rPr>
          <w:rFonts w:ascii="Times New Roman" w:hAnsi="Times New Roman" w:cs="Times New Roman"/>
        </w:rPr>
        <w:t xml:space="preserve">, Leon. 2003. “Beyond Therapy: Biotechnology and the Pursuit of Human Improvement.” </w:t>
      </w:r>
      <w:r w:rsidRPr="00EF35D9">
        <w:rPr>
          <w:rFonts w:ascii="Times New Roman" w:hAnsi="Times New Roman" w:cs="Times New Roman"/>
          <w:i/>
          <w:iCs/>
        </w:rPr>
        <w:t>President’s Council on Bioethics, Washington, DC</w:t>
      </w:r>
      <w:r w:rsidRPr="00EF35D9">
        <w:rPr>
          <w:rFonts w:ascii="Times New Roman" w:hAnsi="Times New Roman" w:cs="Times New Roman"/>
        </w:rPr>
        <w:t>.</w:t>
      </w:r>
    </w:p>
    <w:p w14:paraId="40EB4E5B" w14:textId="77777777" w:rsidR="00C403FF" w:rsidRPr="00EF35D9" w:rsidRDefault="00C403FF" w:rsidP="00C403FF">
      <w:pPr>
        <w:pStyle w:val="Bibliography"/>
        <w:rPr>
          <w:rFonts w:ascii="Times New Roman" w:hAnsi="Times New Roman" w:cs="Times New Roman"/>
        </w:rPr>
      </w:pPr>
      <w:proofErr w:type="spellStart"/>
      <w:r w:rsidRPr="00EF35D9">
        <w:rPr>
          <w:rFonts w:ascii="Times New Roman" w:hAnsi="Times New Roman" w:cs="Times New Roman"/>
        </w:rPr>
        <w:t>Kevles</w:t>
      </w:r>
      <w:proofErr w:type="spellEnd"/>
      <w:r w:rsidRPr="00EF35D9">
        <w:rPr>
          <w:rFonts w:ascii="Times New Roman" w:hAnsi="Times New Roman" w:cs="Times New Roman"/>
        </w:rPr>
        <w:t xml:space="preserve">, Daniel J. 1985. </w:t>
      </w:r>
      <w:r w:rsidRPr="00EF35D9">
        <w:rPr>
          <w:rFonts w:ascii="Times New Roman" w:hAnsi="Times New Roman" w:cs="Times New Roman"/>
          <w:i/>
          <w:iCs/>
        </w:rPr>
        <w:t>In the Name of Eugenics: Genetics and the Uses of Human Heredity</w:t>
      </w:r>
      <w:r w:rsidRPr="00EF35D9">
        <w:rPr>
          <w:rFonts w:ascii="Times New Roman" w:hAnsi="Times New Roman" w:cs="Times New Roman"/>
        </w:rPr>
        <w:t>. 95. Harvard University Press.</w:t>
      </w:r>
    </w:p>
    <w:p w14:paraId="1E29DCF1"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Marmot, Michael. 2005. </w:t>
      </w:r>
      <w:r w:rsidRPr="00EF35D9">
        <w:rPr>
          <w:rFonts w:ascii="Times New Roman" w:hAnsi="Times New Roman" w:cs="Times New Roman"/>
          <w:i/>
          <w:iCs/>
        </w:rPr>
        <w:t>Status Syndrome: How Your Social Standing Directly Affects Your Health</w:t>
      </w:r>
      <w:r w:rsidRPr="00EF35D9">
        <w:rPr>
          <w:rFonts w:ascii="Times New Roman" w:hAnsi="Times New Roman" w:cs="Times New Roman"/>
        </w:rPr>
        <w:t>. A&amp;C Black.</w:t>
      </w:r>
    </w:p>
    <w:p w14:paraId="470DC1E6"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Maslen, Hannah, Thomas Douglas, Roi Cohen </w:t>
      </w:r>
      <w:proofErr w:type="spellStart"/>
      <w:r w:rsidRPr="00EF35D9">
        <w:rPr>
          <w:rFonts w:ascii="Times New Roman" w:hAnsi="Times New Roman" w:cs="Times New Roman"/>
        </w:rPr>
        <w:t>Kadosh</w:t>
      </w:r>
      <w:proofErr w:type="spellEnd"/>
      <w:r w:rsidRPr="00EF35D9">
        <w:rPr>
          <w:rFonts w:ascii="Times New Roman" w:hAnsi="Times New Roman" w:cs="Times New Roman"/>
        </w:rPr>
        <w:t xml:space="preserve">, Neil Levy, and Julian </w:t>
      </w:r>
      <w:proofErr w:type="spellStart"/>
      <w:r w:rsidRPr="00EF35D9">
        <w:rPr>
          <w:rFonts w:ascii="Times New Roman" w:hAnsi="Times New Roman" w:cs="Times New Roman"/>
        </w:rPr>
        <w:t>Savulescu</w:t>
      </w:r>
      <w:proofErr w:type="spellEnd"/>
      <w:r w:rsidRPr="00EF35D9">
        <w:rPr>
          <w:rFonts w:ascii="Times New Roman" w:hAnsi="Times New Roman" w:cs="Times New Roman"/>
        </w:rPr>
        <w:t xml:space="preserve">. 2014. “The Regulation of Cognitive Enhancement Devices: Extending the Medical Model.” </w:t>
      </w:r>
      <w:r w:rsidRPr="00EF35D9">
        <w:rPr>
          <w:rFonts w:ascii="Times New Roman" w:hAnsi="Times New Roman" w:cs="Times New Roman"/>
          <w:i/>
          <w:iCs/>
        </w:rPr>
        <w:t>Journal of Law and the Biosciences</w:t>
      </w:r>
      <w:r w:rsidRPr="00EF35D9">
        <w:rPr>
          <w:rFonts w:ascii="Times New Roman" w:hAnsi="Times New Roman" w:cs="Times New Roman"/>
        </w:rPr>
        <w:t xml:space="preserve"> 1 (1): 68–93. https://doi.org/10.1093/jlb/lst003.</w:t>
      </w:r>
    </w:p>
    <w:p w14:paraId="75D45ECE" w14:textId="77777777" w:rsidR="00C403FF" w:rsidRPr="00EF35D9" w:rsidRDefault="00C403FF" w:rsidP="00C403FF">
      <w:pPr>
        <w:pStyle w:val="Bibliography"/>
        <w:rPr>
          <w:rFonts w:ascii="Times New Roman" w:hAnsi="Times New Roman" w:cs="Times New Roman"/>
        </w:rPr>
      </w:pPr>
      <w:proofErr w:type="spellStart"/>
      <w:r w:rsidRPr="00EF35D9">
        <w:rPr>
          <w:rFonts w:ascii="Times New Roman" w:hAnsi="Times New Roman" w:cs="Times New Roman"/>
        </w:rPr>
        <w:lastRenderedPageBreak/>
        <w:t>Parens</w:t>
      </w:r>
      <w:proofErr w:type="spellEnd"/>
      <w:r w:rsidRPr="00EF35D9">
        <w:rPr>
          <w:rFonts w:ascii="Times New Roman" w:hAnsi="Times New Roman" w:cs="Times New Roman"/>
        </w:rPr>
        <w:t xml:space="preserve">, Erik. 2015. </w:t>
      </w:r>
      <w:r w:rsidRPr="00EF35D9">
        <w:rPr>
          <w:rFonts w:ascii="Times New Roman" w:hAnsi="Times New Roman" w:cs="Times New Roman"/>
          <w:i/>
          <w:iCs/>
        </w:rPr>
        <w:t>Shaping Our Selves: On Technology, Flourishing, and a Habit of Thinking</w:t>
      </w:r>
      <w:r w:rsidRPr="00EF35D9">
        <w:rPr>
          <w:rFonts w:ascii="Times New Roman" w:hAnsi="Times New Roman" w:cs="Times New Roman"/>
        </w:rPr>
        <w:t>. Oxford University Press.</w:t>
      </w:r>
    </w:p>
    <w:p w14:paraId="6F460543"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Persson, Ingmar, and Julian </w:t>
      </w:r>
      <w:proofErr w:type="spellStart"/>
      <w:r w:rsidRPr="00EF35D9">
        <w:rPr>
          <w:rFonts w:ascii="Times New Roman" w:hAnsi="Times New Roman" w:cs="Times New Roman"/>
        </w:rPr>
        <w:t>Savulescu</w:t>
      </w:r>
      <w:proofErr w:type="spellEnd"/>
      <w:r w:rsidRPr="00EF35D9">
        <w:rPr>
          <w:rFonts w:ascii="Times New Roman" w:hAnsi="Times New Roman" w:cs="Times New Roman"/>
        </w:rPr>
        <w:t xml:space="preserve">. 2012. </w:t>
      </w:r>
      <w:r w:rsidRPr="00EF35D9">
        <w:rPr>
          <w:rFonts w:ascii="Times New Roman" w:hAnsi="Times New Roman" w:cs="Times New Roman"/>
          <w:i/>
          <w:iCs/>
        </w:rPr>
        <w:t>Unfit for the Future: The Need for Moral Enhancement</w:t>
      </w:r>
      <w:r w:rsidRPr="00EF35D9">
        <w:rPr>
          <w:rFonts w:ascii="Times New Roman" w:hAnsi="Times New Roman" w:cs="Times New Roman"/>
        </w:rPr>
        <w:t>. OUP Oxford.</w:t>
      </w:r>
    </w:p>
    <w:p w14:paraId="6C44C210"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Petersen, Michael Bang, Daniel </w:t>
      </w:r>
      <w:proofErr w:type="spellStart"/>
      <w:r w:rsidRPr="00EF35D9">
        <w:rPr>
          <w:rFonts w:ascii="Times New Roman" w:hAnsi="Times New Roman" w:cs="Times New Roman"/>
        </w:rPr>
        <w:t>Sznycer</w:t>
      </w:r>
      <w:proofErr w:type="spellEnd"/>
      <w:r w:rsidRPr="00EF35D9">
        <w:rPr>
          <w:rFonts w:ascii="Times New Roman" w:hAnsi="Times New Roman" w:cs="Times New Roman"/>
        </w:rPr>
        <w:t xml:space="preserve">, Aaron Sell, Leda Cosmides, and John </w:t>
      </w:r>
      <w:proofErr w:type="spellStart"/>
      <w:r w:rsidRPr="00EF35D9">
        <w:rPr>
          <w:rFonts w:ascii="Times New Roman" w:hAnsi="Times New Roman" w:cs="Times New Roman"/>
        </w:rPr>
        <w:t>Tooby</w:t>
      </w:r>
      <w:proofErr w:type="spellEnd"/>
      <w:r w:rsidRPr="00EF35D9">
        <w:rPr>
          <w:rFonts w:ascii="Times New Roman" w:hAnsi="Times New Roman" w:cs="Times New Roman"/>
        </w:rPr>
        <w:t xml:space="preserve">. 2013. “The Ancestral Logic of Politics: Upper-Body Strength Regulates Men’s Assertion of Self-Interest Over Economic Redistribution.” </w:t>
      </w:r>
      <w:r w:rsidRPr="00EF35D9">
        <w:rPr>
          <w:rFonts w:ascii="Times New Roman" w:hAnsi="Times New Roman" w:cs="Times New Roman"/>
          <w:i/>
          <w:iCs/>
        </w:rPr>
        <w:t>Psychological Science</w:t>
      </w:r>
      <w:r w:rsidRPr="00EF35D9">
        <w:rPr>
          <w:rFonts w:ascii="Times New Roman" w:hAnsi="Times New Roman" w:cs="Times New Roman"/>
        </w:rPr>
        <w:t xml:space="preserve"> 24 (7): 1098–1103. https://doi.org/10.1177/0956797612466415.</w:t>
      </w:r>
    </w:p>
    <w:p w14:paraId="24D5E137"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Price, Michael E., and Mark Van </w:t>
      </w:r>
      <w:proofErr w:type="spellStart"/>
      <w:r w:rsidRPr="00EF35D9">
        <w:rPr>
          <w:rFonts w:ascii="Times New Roman" w:hAnsi="Times New Roman" w:cs="Times New Roman"/>
        </w:rPr>
        <w:t>Vugt</w:t>
      </w:r>
      <w:proofErr w:type="spellEnd"/>
      <w:r w:rsidRPr="00EF35D9">
        <w:rPr>
          <w:rFonts w:ascii="Times New Roman" w:hAnsi="Times New Roman" w:cs="Times New Roman"/>
        </w:rPr>
        <w:t xml:space="preserve">. 2014. “The Evolution of Leader–Follower Reciprocity: The Theory of Service-for-Prestige.” </w:t>
      </w:r>
      <w:r w:rsidRPr="00EF35D9">
        <w:rPr>
          <w:rFonts w:ascii="Times New Roman" w:hAnsi="Times New Roman" w:cs="Times New Roman"/>
          <w:i/>
          <w:iCs/>
        </w:rPr>
        <w:t>Frontiers in Human Neuroscience</w:t>
      </w:r>
      <w:r w:rsidRPr="00EF35D9">
        <w:rPr>
          <w:rFonts w:ascii="Times New Roman" w:hAnsi="Times New Roman" w:cs="Times New Roman"/>
        </w:rPr>
        <w:t xml:space="preserve"> 8. https://doi.org/10.3389/fnhum.2014.00363.</w:t>
      </w:r>
    </w:p>
    <w:p w14:paraId="3C2DC922"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Pritchard, Rosalind. 2004. “Humboldtian Values in a Changing World: Staff and Students in German Universities.” </w:t>
      </w:r>
      <w:r w:rsidRPr="00EF35D9">
        <w:rPr>
          <w:rFonts w:ascii="Times New Roman" w:hAnsi="Times New Roman" w:cs="Times New Roman"/>
          <w:i/>
          <w:iCs/>
        </w:rPr>
        <w:t>Oxford Review of Education</w:t>
      </w:r>
      <w:r w:rsidRPr="00EF35D9">
        <w:rPr>
          <w:rFonts w:ascii="Times New Roman" w:hAnsi="Times New Roman" w:cs="Times New Roman"/>
        </w:rPr>
        <w:t xml:space="preserve"> 30 (4): 509–28. https://doi.org/10.1080/0305498042000303982.</w:t>
      </w:r>
    </w:p>
    <w:p w14:paraId="4389E223"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Pugh, Jonathan, Guy </w:t>
      </w:r>
      <w:proofErr w:type="spellStart"/>
      <w:r w:rsidRPr="00EF35D9">
        <w:rPr>
          <w:rFonts w:ascii="Times New Roman" w:hAnsi="Times New Roman" w:cs="Times New Roman"/>
        </w:rPr>
        <w:t>Kahane</w:t>
      </w:r>
      <w:proofErr w:type="spellEnd"/>
      <w:r w:rsidRPr="00EF35D9">
        <w:rPr>
          <w:rFonts w:ascii="Times New Roman" w:hAnsi="Times New Roman" w:cs="Times New Roman"/>
        </w:rPr>
        <w:t xml:space="preserve">, and Julian </w:t>
      </w:r>
      <w:proofErr w:type="spellStart"/>
      <w:r w:rsidRPr="00EF35D9">
        <w:rPr>
          <w:rFonts w:ascii="Times New Roman" w:hAnsi="Times New Roman" w:cs="Times New Roman"/>
        </w:rPr>
        <w:t>Savulescu</w:t>
      </w:r>
      <w:proofErr w:type="spellEnd"/>
      <w:r w:rsidRPr="00EF35D9">
        <w:rPr>
          <w:rFonts w:ascii="Times New Roman" w:hAnsi="Times New Roman" w:cs="Times New Roman"/>
        </w:rPr>
        <w:t>. 2016. “</w:t>
      </w:r>
      <w:proofErr w:type="spellStart"/>
      <w:r w:rsidRPr="00EF35D9">
        <w:rPr>
          <w:rFonts w:ascii="Times New Roman" w:hAnsi="Times New Roman" w:cs="Times New Roman"/>
        </w:rPr>
        <w:t>Bioconservatism</w:t>
      </w:r>
      <w:proofErr w:type="spellEnd"/>
      <w:r w:rsidRPr="00EF35D9">
        <w:rPr>
          <w:rFonts w:ascii="Times New Roman" w:hAnsi="Times New Roman" w:cs="Times New Roman"/>
        </w:rPr>
        <w:t xml:space="preserve">, Partiality, and the Human-Nature Objection to Enhancement.” </w:t>
      </w:r>
      <w:r w:rsidRPr="00EF35D9">
        <w:rPr>
          <w:rFonts w:ascii="Times New Roman" w:hAnsi="Times New Roman" w:cs="Times New Roman"/>
          <w:i/>
          <w:iCs/>
        </w:rPr>
        <w:t>The Monist</w:t>
      </w:r>
      <w:r w:rsidRPr="00EF35D9">
        <w:rPr>
          <w:rFonts w:ascii="Times New Roman" w:hAnsi="Times New Roman" w:cs="Times New Roman"/>
        </w:rPr>
        <w:t xml:space="preserve"> 99 (4): 406–22. https://doi.org/10.1093/monist/onw013.</w:t>
      </w:r>
    </w:p>
    <w:p w14:paraId="1BB528D1"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Redhead, Daniel, Joey Cheng, and Rick O’Gorman. 2018. “Status Competition and Peer Relationships in Childhood.” In </w:t>
      </w:r>
      <w:proofErr w:type="spellStart"/>
      <w:r w:rsidRPr="00EF35D9">
        <w:rPr>
          <w:rFonts w:ascii="Times New Roman" w:hAnsi="Times New Roman" w:cs="Times New Roman"/>
          <w:i/>
          <w:iCs/>
        </w:rPr>
        <w:t>Encyclopedia</w:t>
      </w:r>
      <w:proofErr w:type="spellEnd"/>
      <w:r w:rsidRPr="00EF35D9">
        <w:rPr>
          <w:rFonts w:ascii="Times New Roman" w:hAnsi="Times New Roman" w:cs="Times New Roman"/>
          <w:i/>
          <w:iCs/>
        </w:rPr>
        <w:t xml:space="preserve"> of Evolutionary Psychological Science</w:t>
      </w:r>
      <w:r w:rsidRPr="00EF35D9">
        <w:rPr>
          <w:rFonts w:ascii="Times New Roman" w:hAnsi="Times New Roman" w:cs="Times New Roman"/>
        </w:rPr>
        <w:t>, edited by Todd K. Shackelford and Viviana A. Weekes-Shackelford, 1–9. Cham: Springer International Publishing. https://doi.org/10.1007/978-3-319-16999-6_3639-1.</w:t>
      </w:r>
    </w:p>
    <w:p w14:paraId="0FEB9413" w14:textId="77777777" w:rsidR="00C403FF" w:rsidRPr="00EF35D9" w:rsidRDefault="00C403FF" w:rsidP="00C403FF">
      <w:pPr>
        <w:pStyle w:val="Bibliography"/>
        <w:rPr>
          <w:rFonts w:ascii="Times New Roman" w:hAnsi="Times New Roman" w:cs="Times New Roman"/>
        </w:rPr>
      </w:pPr>
      <w:proofErr w:type="spellStart"/>
      <w:r w:rsidRPr="00EF35D9">
        <w:rPr>
          <w:rFonts w:ascii="Times New Roman" w:hAnsi="Times New Roman" w:cs="Times New Roman"/>
        </w:rPr>
        <w:t>Rueden</w:t>
      </w:r>
      <w:proofErr w:type="spellEnd"/>
      <w:r w:rsidRPr="00EF35D9">
        <w:rPr>
          <w:rFonts w:ascii="Times New Roman" w:hAnsi="Times New Roman" w:cs="Times New Roman"/>
        </w:rPr>
        <w:t xml:space="preserve">, Christopher von, Michael </w:t>
      </w:r>
      <w:proofErr w:type="spellStart"/>
      <w:r w:rsidRPr="00EF35D9">
        <w:rPr>
          <w:rFonts w:ascii="Times New Roman" w:hAnsi="Times New Roman" w:cs="Times New Roman"/>
        </w:rPr>
        <w:t>Gurven</w:t>
      </w:r>
      <w:proofErr w:type="spellEnd"/>
      <w:r w:rsidRPr="00EF35D9">
        <w:rPr>
          <w:rFonts w:ascii="Times New Roman" w:hAnsi="Times New Roman" w:cs="Times New Roman"/>
        </w:rPr>
        <w:t xml:space="preserve">, and Hillard Kaplan. 2011. “Why Do Men Seek Status? Fitness Payoffs to Dominance and Prestige.” </w:t>
      </w:r>
      <w:r w:rsidRPr="00EF35D9">
        <w:rPr>
          <w:rFonts w:ascii="Times New Roman" w:hAnsi="Times New Roman" w:cs="Times New Roman"/>
          <w:i/>
          <w:iCs/>
        </w:rPr>
        <w:t>Proceedings of the Royal Society B: Biological Sciences</w:t>
      </w:r>
      <w:r w:rsidRPr="00EF35D9">
        <w:rPr>
          <w:rFonts w:ascii="Times New Roman" w:hAnsi="Times New Roman" w:cs="Times New Roman"/>
        </w:rPr>
        <w:t xml:space="preserve"> 278 (1715): 2223–32. https://doi.org/10.1098/rspb.2010.2145.</w:t>
      </w:r>
    </w:p>
    <w:p w14:paraId="5B9C4E94"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Sandberg, Anders. 2014. “Cognition Enhancement: Upgrading the Brain.” In </w:t>
      </w:r>
      <w:r w:rsidRPr="00EF35D9">
        <w:rPr>
          <w:rFonts w:ascii="Times New Roman" w:hAnsi="Times New Roman" w:cs="Times New Roman"/>
          <w:i/>
          <w:iCs/>
        </w:rPr>
        <w:t>Enhancing Human Capacities</w:t>
      </w:r>
      <w:r w:rsidRPr="00EF35D9">
        <w:rPr>
          <w:rFonts w:ascii="Times New Roman" w:hAnsi="Times New Roman" w:cs="Times New Roman"/>
        </w:rPr>
        <w:t xml:space="preserve">, edited by Julian </w:t>
      </w:r>
      <w:proofErr w:type="spellStart"/>
      <w:r w:rsidRPr="00EF35D9">
        <w:rPr>
          <w:rFonts w:ascii="Times New Roman" w:hAnsi="Times New Roman" w:cs="Times New Roman"/>
        </w:rPr>
        <w:t>Savulescu</w:t>
      </w:r>
      <w:proofErr w:type="spellEnd"/>
      <w:r w:rsidRPr="00EF35D9">
        <w:rPr>
          <w:rFonts w:ascii="Times New Roman" w:hAnsi="Times New Roman" w:cs="Times New Roman"/>
        </w:rPr>
        <w:t xml:space="preserve">, Ruud </w:t>
      </w:r>
      <w:proofErr w:type="spellStart"/>
      <w:r w:rsidRPr="00EF35D9">
        <w:rPr>
          <w:rFonts w:ascii="Times New Roman" w:hAnsi="Times New Roman" w:cs="Times New Roman"/>
        </w:rPr>
        <w:t>ter</w:t>
      </w:r>
      <w:proofErr w:type="spellEnd"/>
      <w:r w:rsidRPr="00EF35D9">
        <w:rPr>
          <w:rFonts w:ascii="Times New Roman" w:hAnsi="Times New Roman" w:cs="Times New Roman"/>
        </w:rPr>
        <w:t xml:space="preserve"> </w:t>
      </w:r>
      <w:proofErr w:type="spellStart"/>
      <w:r w:rsidRPr="00EF35D9">
        <w:rPr>
          <w:rFonts w:ascii="Times New Roman" w:hAnsi="Times New Roman" w:cs="Times New Roman"/>
        </w:rPr>
        <w:t>Meulen</w:t>
      </w:r>
      <w:proofErr w:type="spellEnd"/>
      <w:r w:rsidRPr="00EF35D9">
        <w:rPr>
          <w:rFonts w:ascii="Times New Roman" w:hAnsi="Times New Roman" w:cs="Times New Roman"/>
        </w:rPr>
        <w:t xml:space="preserve">, and Guy </w:t>
      </w:r>
      <w:proofErr w:type="spellStart"/>
      <w:r w:rsidRPr="00EF35D9">
        <w:rPr>
          <w:rFonts w:ascii="Times New Roman" w:hAnsi="Times New Roman" w:cs="Times New Roman"/>
        </w:rPr>
        <w:t>Kahane</w:t>
      </w:r>
      <w:proofErr w:type="spellEnd"/>
      <w:r w:rsidRPr="00EF35D9">
        <w:rPr>
          <w:rFonts w:ascii="Times New Roman" w:hAnsi="Times New Roman" w:cs="Times New Roman"/>
        </w:rPr>
        <w:t>, 69–91. Oxford: Blackwell Publishing Ltd. https://doi.org/10.1002/9781444393552.ch5.</w:t>
      </w:r>
    </w:p>
    <w:p w14:paraId="167F6E04"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Sandel, Michael J. 2007. </w:t>
      </w:r>
      <w:r w:rsidRPr="00EF35D9">
        <w:rPr>
          <w:rFonts w:ascii="Times New Roman" w:hAnsi="Times New Roman" w:cs="Times New Roman"/>
          <w:i/>
          <w:iCs/>
        </w:rPr>
        <w:t>The Case against Perfection: Ethics in the Age of Genetic Engineering</w:t>
      </w:r>
      <w:r w:rsidRPr="00EF35D9">
        <w:rPr>
          <w:rFonts w:ascii="Times New Roman" w:hAnsi="Times New Roman" w:cs="Times New Roman"/>
        </w:rPr>
        <w:t xml:space="preserve">. Cambridge, Mass: </w:t>
      </w:r>
      <w:proofErr w:type="spellStart"/>
      <w:r w:rsidRPr="00EF35D9">
        <w:rPr>
          <w:rFonts w:ascii="Times New Roman" w:hAnsi="Times New Roman" w:cs="Times New Roman"/>
        </w:rPr>
        <w:t>Belknap</w:t>
      </w:r>
      <w:proofErr w:type="spellEnd"/>
      <w:r w:rsidRPr="00EF35D9">
        <w:rPr>
          <w:rFonts w:ascii="Times New Roman" w:hAnsi="Times New Roman" w:cs="Times New Roman"/>
        </w:rPr>
        <w:t xml:space="preserve"> Press of Harvard University Press.</w:t>
      </w:r>
    </w:p>
    <w:p w14:paraId="31AC58A9" w14:textId="77777777" w:rsidR="00C403FF" w:rsidRPr="00EF35D9" w:rsidRDefault="00C403FF" w:rsidP="00C403FF">
      <w:pPr>
        <w:pStyle w:val="Bibliography"/>
        <w:rPr>
          <w:rFonts w:ascii="Times New Roman" w:hAnsi="Times New Roman" w:cs="Times New Roman"/>
        </w:rPr>
      </w:pPr>
      <w:proofErr w:type="spellStart"/>
      <w:r w:rsidRPr="00EF35D9">
        <w:rPr>
          <w:rFonts w:ascii="Times New Roman" w:hAnsi="Times New Roman" w:cs="Times New Roman"/>
        </w:rPr>
        <w:t>Savulescu</w:t>
      </w:r>
      <w:proofErr w:type="spellEnd"/>
      <w:r w:rsidRPr="00EF35D9">
        <w:rPr>
          <w:rFonts w:ascii="Times New Roman" w:hAnsi="Times New Roman" w:cs="Times New Roman"/>
        </w:rPr>
        <w:t xml:space="preserve">, Julian, Anders Sandberg, and Guy </w:t>
      </w:r>
      <w:proofErr w:type="spellStart"/>
      <w:r w:rsidRPr="00EF35D9">
        <w:rPr>
          <w:rFonts w:ascii="Times New Roman" w:hAnsi="Times New Roman" w:cs="Times New Roman"/>
        </w:rPr>
        <w:t>Kahane</w:t>
      </w:r>
      <w:proofErr w:type="spellEnd"/>
      <w:r w:rsidRPr="00EF35D9">
        <w:rPr>
          <w:rFonts w:ascii="Times New Roman" w:hAnsi="Times New Roman" w:cs="Times New Roman"/>
        </w:rPr>
        <w:t xml:space="preserve">. 2014. “Well-Being and Enhancement.” In </w:t>
      </w:r>
      <w:r w:rsidRPr="00EF35D9">
        <w:rPr>
          <w:rFonts w:ascii="Times New Roman" w:hAnsi="Times New Roman" w:cs="Times New Roman"/>
          <w:i/>
          <w:iCs/>
        </w:rPr>
        <w:t>Enhancing Human Capacities</w:t>
      </w:r>
      <w:r w:rsidRPr="00EF35D9">
        <w:rPr>
          <w:rFonts w:ascii="Times New Roman" w:hAnsi="Times New Roman" w:cs="Times New Roman"/>
        </w:rPr>
        <w:t>, 1–18. Oxford: Blackwell Publishing Ltd. https://doi.org/10.1002/9781444393552.ch1.</w:t>
      </w:r>
    </w:p>
    <w:p w14:paraId="3BD210A1" w14:textId="77777777" w:rsidR="00C403FF" w:rsidRPr="00EF35D9" w:rsidRDefault="00C403FF" w:rsidP="00C403FF">
      <w:pPr>
        <w:pStyle w:val="Bibliography"/>
        <w:rPr>
          <w:rFonts w:ascii="Times New Roman" w:hAnsi="Times New Roman" w:cs="Times New Roman"/>
        </w:rPr>
      </w:pPr>
      <w:proofErr w:type="spellStart"/>
      <w:r w:rsidRPr="00EF35D9">
        <w:rPr>
          <w:rFonts w:ascii="Times New Roman" w:hAnsi="Times New Roman" w:cs="Times New Roman"/>
        </w:rPr>
        <w:t>Schiffrin</w:t>
      </w:r>
      <w:proofErr w:type="spellEnd"/>
      <w:r w:rsidRPr="00EF35D9">
        <w:rPr>
          <w:rFonts w:ascii="Times New Roman" w:hAnsi="Times New Roman" w:cs="Times New Roman"/>
        </w:rPr>
        <w:t xml:space="preserve">, Holly H., and Miriam </w:t>
      </w:r>
      <w:proofErr w:type="spellStart"/>
      <w:r w:rsidRPr="00EF35D9">
        <w:rPr>
          <w:rFonts w:ascii="Times New Roman" w:hAnsi="Times New Roman" w:cs="Times New Roman"/>
        </w:rPr>
        <w:t>Liss</w:t>
      </w:r>
      <w:proofErr w:type="spellEnd"/>
      <w:r w:rsidRPr="00EF35D9">
        <w:rPr>
          <w:rFonts w:ascii="Times New Roman" w:hAnsi="Times New Roman" w:cs="Times New Roman"/>
        </w:rPr>
        <w:t xml:space="preserve">. 2017. “The Effects of Helicopter Parenting on Academic Motivation.” </w:t>
      </w:r>
      <w:r w:rsidRPr="00EF35D9">
        <w:rPr>
          <w:rFonts w:ascii="Times New Roman" w:hAnsi="Times New Roman" w:cs="Times New Roman"/>
          <w:i/>
          <w:iCs/>
        </w:rPr>
        <w:t>Journal of Child and Family Studies</w:t>
      </w:r>
      <w:r w:rsidRPr="00EF35D9">
        <w:rPr>
          <w:rFonts w:ascii="Times New Roman" w:hAnsi="Times New Roman" w:cs="Times New Roman"/>
        </w:rPr>
        <w:t xml:space="preserve"> 26 (5): 1472–80. https://doi.org/10.1007/s10826-017-0658-z.</w:t>
      </w:r>
    </w:p>
    <w:p w14:paraId="04D4C40A" w14:textId="77777777" w:rsidR="00C403FF" w:rsidRPr="00EF35D9" w:rsidRDefault="00C403FF" w:rsidP="00C403FF">
      <w:pPr>
        <w:pStyle w:val="Bibliography"/>
        <w:rPr>
          <w:rFonts w:ascii="Times New Roman" w:hAnsi="Times New Roman" w:cs="Times New Roman"/>
        </w:rPr>
      </w:pPr>
      <w:proofErr w:type="spellStart"/>
      <w:r w:rsidRPr="00EF35D9">
        <w:rPr>
          <w:rFonts w:ascii="Times New Roman" w:hAnsi="Times New Roman" w:cs="Times New Roman"/>
        </w:rPr>
        <w:t>Segrin</w:t>
      </w:r>
      <w:proofErr w:type="spellEnd"/>
      <w:r w:rsidRPr="00EF35D9">
        <w:rPr>
          <w:rFonts w:ascii="Times New Roman" w:hAnsi="Times New Roman" w:cs="Times New Roman"/>
        </w:rPr>
        <w:t xml:space="preserve">, Chris, Alesia </w:t>
      </w:r>
      <w:proofErr w:type="spellStart"/>
      <w:r w:rsidRPr="00EF35D9">
        <w:rPr>
          <w:rFonts w:ascii="Times New Roman" w:hAnsi="Times New Roman" w:cs="Times New Roman"/>
        </w:rPr>
        <w:t>Woszidlo</w:t>
      </w:r>
      <w:proofErr w:type="spellEnd"/>
      <w:r w:rsidRPr="00EF35D9">
        <w:rPr>
          <w:rFonts w:ascii="Times New Roman" w:hAnsi="Times New Roman" w:cs="Times New Roman"/>
        </w:rPr>
        <w:t xml:space="preserve">, Michelle </w:t>
      </w:r>
      <w:proofErr w:type="spellStart"/>
      <w:r w:rsidRPr="00EF35D9">
        <w:rPr>
          <w:rFonts w:ascii="Times New Roman" w:hAnsi="Times New Roman" w:cs="Times New Roman"/>
        </w:rPr>
        <w:t>Givertz</w:t>
      </w:r>
      <w:proofErr w:type="spellEnd"/>
      <w:r w:rsidRPr="00EF35D9">
        <w:rPr>
          <w:rFonts w:ascii="Times New Roman" w:hAnsi="Times New Roman" w:cs="Times New Roman"/>
        </w:rPr>
        <w:t xml:space="preserve">, and Neil Montgomery. 2013. “Parent and Child Traits Associated with Overparenting.” </w:t>
      </w:r>
      <w:r w:rsidRPr="00EF35D9">
        <w:rPr>
          <w:rFonts w:ascii="Times New Roman" w:hAnsi="Times New Roman" w:cs="Times New Roman"/>
          <w:i/>
          <w:iCs/>
        </w:rPr>
        <w:t>Journal of Social and Clinical Psychology</w:t>
      </w:r>
      <w:r w:rsidRPr="00EF35D9">
        <w:rPr>
          <w:rFonts w:ascii="Times New Roman" w:hAnsi="Times New Roman" w:cs="Times New Roman"/>
        </w:rPr>
        <w:t xml:space="preserve"> 32 (6): 569–95. https://doi.org/10.1521/jscp.2013.32.6.569.</w:t>
      </w:r>
    </w:p>
    <w:p w14:paraId="7171550C"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Sell, A., J. </w:t>
      </w:r>
      <w:proofErr w:type="spellStart"/>
      <w:r w:rsidRPr="00EF35D9">
        <w:rPr>
          <w:rFonts w:ascii="Times New Roman" w:hAnsi="Times New Roman" w:cs="Times New Roman"/>
        </w:rPr>
        <w:t>Tooby</w:t>
      </w:r>
      <w:proofErr w:type="spellEnd"/>
      <w:r w:rsidRPr="00EF35D9">
        <w:rPr>
          <w:rFonts w:ascii="Times New Roman" w:hAnsi="Times New Roman" w:cs="Times New Roman"/>
        </w:rPr>
        <w:t xml:space="preserve">, and L. Cosmides. 2009. “Formidability and the Logic of Human Anger.” </w:t>
      </w:r>
      <w:r w:rsidRPr="00EF35D9">
        <w:rPr>
          <w:rFonts w:ascii="Times New Roman" w:hAnsi="Times New Roman" w:cs="Times New Roman"/>
          <w:i/>
          <w:iCs/>
        </w:rPr>
        <w:t>Proceedings of the National Academy of Sciences</w:t>
      </w:r>
      <w:r w:rsidRPr="00EF35D9">
        <w:rPr>
          <w:rFonts w:ascii="Times New Roman" w:hAnsi="Times New Roman" w:cs="Times New Roman"/>
        </w:rPr>
        <w:t xml:space="preserve"> 106 (35): 15073–78. https://doi.org/10.1073/pnas.0904312106.</w:t>
      </w:r>
    </w:p>
    <w:p w14:paraId="23D8AE03"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Smith, Eric Alden, and Rebecca L. </w:t>
      </w:r>
      <w:proofErr w:type="spellStart"/>
      <w:r w:rsidRPr="00EF35D9">
        <w:rPr>
          <w:rFonts w:ascii="Times New Roman" w:hAnsi="Times New Roman" w:cs="Times New Roman"/>
        </w:rPr>
        <w:t>Bliege</w:t>
      </w:r>
      <w:proofErr w:type="spellEnd"/>
      <w:r w:rsidRPr="00EF35D9">
        <w:rPr>
          <w:rFonts w:ascii="Times New Roman" w:hAnsi="Times New Roman" w:cs="Times New Roman"/>
        </w:rPr>
        <w:t xml:space="preserve"> Bird. 2000. “Turtle Hunting and Tombstone Opening: Public Generosity as Costly </w:t>
      </w:r>
      <w:proofErr w:type="spellStart"/>
      <w:r w:rsidRPr="00EF35D9">
        <w:rPr>
          <w:rFonts w:ascii="Times New Roman" w:hAnsi="Times New Roman" w:cs="Times New Roman"/>
        </w:rPr>
        <w:t>Signaling</w:t>
      </w:r>
      <w:proofErr w:type="spellEnd"/>
      <w:r w:rsidRPr="00EF35D9">
        <w:rPr>
          <w:rFonts w:ascii="Times New Roman" w:hAnsi="Times New Roman" w:cs="Times New Roman"/>
        </w:rPr>
        <w:t xml:space="preserve">.” </w:t>
      </w:r>
      <w:r w:rsidRPr="00EF35D9">
        <w:rPr>
          <w:rFonts w:ascii="Times New Roman" w:hAnsi="Times New Roman" w:cs="Times New Roman"/>
          <w:i/>
          <w:iCs/>
        </w:rPr>
        <w:t xml:space="preserve">Evolution and Human </w:t>
      </w:r>
      <w:proofErr w:type="spellStart"/>
      <w:r w:rsidRPr="00EF35D9">
        <w:rPr>
          <w:rFonts w:ascii="Times New Roman" w:hAnsi="Times New Roman" w:cs="Times New Roman"/>
          <w:i/>
          <w:iCs/>
        </w:rPr>
        <w:t>Behavior</w:t>
      </w:r>
      <w:proofErr w:type="spellEnd"/>
      <w:r w:rsidRPr="00EF35D9">
        <w:rPr>
          <w:rFonts w:ascii="Times New Roman" w:hAnsi="Times New Roman" w:cs="Times New Roman"/>
        </w:rPr>
        <w:t xml:space="preserve"> 21 (4): 245–61. https://doi.org/10.1016/S1090-5138(00)00031-3.</w:t>
      </w:r>
    </w:p>
    <w:p w14:paraId="4A987E48"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Steckel, Richard H. 1995. “Stature and the Standard of Living.” </w:t>
      </w:r>
      <w:r w:rsidRPr="00EF35D9">
        <w:rPr>
          <w:rFonts w:ascii="Times New Roman" w:hAnsi="Times New Roman" w:cs="Times New Roman"/>
          <w:i/>
          <w:iCs/>
        </w:rPr>
        <w:t>Journal of Economic Literature</w:t>
      </w:r>
      <w:r w:rsidRPr="00EF35D9">
        <w:rPr>
          <w:rFonts w:ascii="Times New Roman" w:hAnsi="Times New Roman" w:cs="Times New Roman"/>
        </w:rPr>
        <w:t xml:space="preserve"> 33 (4): 1903–40.</w:t>
      </w:r>
    </w:p>
    <w:p w14:paraId="57317E26"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lastRenderedPageBreak/>
        <w:t xml:space="preserve">Street, Sharon. 2006. “A Darwinian Dilemma for Realist Theories of Value.” </w:t>
      </w:r>
      <w:r w:rsidRPr="00EF35D9">
        <w:rPr>
          <w:rFonts w:ascii="Times New Roman" w:hAnsi="Times New Roman" w:cs="Times New Roman"/>
          <w:i/>
          <w:iCs/>
        </w:rPr>
        <w:t>Philosophical Studies</w:t>
      </w:r>
      <w:r w:rsidRPr="00EF35D9">
        <w:rPr>
          <w:rFonts w:ascii="Times New Roman" w:hAnsi="Times New Roman" w:cs="Times New Roman"/>
        </w:rPr>
        <w:t xml:space="preserve"> 127 (1): 109–66. https://doi.org/10.1007/s11098-005-1726-6.</w:t>
      </w:r>
    </w:p>
    <w:p w14:paraId="20C16A86" w14:textId="77777777" w:rsidR="00C403FF" w:rsidRPr="00EF35D9" w:rsidRDefault="00C403FF" w:rsidP="00C403FF">
      <w:pPr>
        <w:pStyle w:val="Bibliography"/>
        <w:rPr>
          <w:rFonts w:ascii="Times New Roman" w:hAnsi="Times New Roman" w:cs="Times New Roman"/>
        </w:rPr>
      </w:pPr>
      <w:proofErr w:type="spellStart"/>
      <w:r w:rsidRPr="00EF35D9">
        <w:rPr>
          <w:rFonts w:ascii="Times New Roman" w:hAnsi="Times New Roman" w:cs="Times New Roman"/>
        </w:rPr>
        <w:t>Vugt</w:t>
      </w:r>
      <w:proofErr w:type="spellEnd"/>
      <w:r w:rsidRPr="00EF35D9">
        <w:rPr>
          <w:rFonts w:ascii="Times New Roman" w:hAnsi="Times New Roman" w:cs="Times New Roman"/>
        </w:rPr>
        <w:t xml:space="preserve">, Mark van, and Joshua M. </w:t>
      </w:r>
      <w:proofErr w:type="spellStart"/>
      <w:r w:rsidRPr="00EF35D9">
        <w:rPr>
          <w:rFonts w:ascii="Times New Roman" w:hAnsi="Times New Roman" w:cs="Times New Roman"/>
        </w:rPr>
        <w:t>Tybur</w:t>
      </w:r>
      <w:proofErr w:type="spellEnd"/>
      <w:r w:rsidRPr="00EF35D9">
        <w:rPr>
          <w:rFonts w:ascii="Times New Roman" w:hAnsi="Times New Roman" w:cs="Times New Roman"/>
        </w:rPr>
        <w:t xml:space="preserve">. 2015. “The Evolutionary Foundations of Status Hierarchy.” In </w:t>
      </w:r>
      <w:proofErr w:type="gramStart"/>
      <w:r w:rsidRPr="00EF35D9">
        <w:rPr>
          <w:rFonts w:ascii="Times New Roman" w:hAnsi="Times New Roman" w:cs="Times New Roman"/>
          <w:i/>
          <w:iCs/>
        </w:rPr>
        <w:t>The</w:t>
      </w:r>
      <w:proofErr w:type="gramEnd"/>
      <w:r w:rsidRPr="00EF35D9">
        <w:rPr>
          <w:rFonts w:ascii="Times New Roman" w:hAnsi="Times New Roman" w:cs="Times New Roman"/>
          <w:i/>
          <w:iCs/>
        </w:rPr>
        <w:t xml:space="preserve"> Handbook of Evolutionary Psychology</w:t>
      </w:r>
      <w:r w:rsidRPr="00EF35D9">
        <w:rPr>
          <w:rFonts w:ascii="Times New Roman" w:hAnsi="Times New Roman" w:cs="Times New Roman"/>
        </w:rPr>
        <w:t>, edited by David M Buss, 1–22. Hoboken, NJ, USA: John Wiley &amp; Sons, Inc. https://doi.org/10.1002/9781119125563.evpsych232.</w:t>
      </w:r>
    </w:p>
    <w:p w14:paraId="37204DAE" w14:textId="77777777" w:rsidR="00C403FF" w:rsidRPr="00EF35D9" w:rsidRDefault="00C403FF" w:rsidP="00C403FF">
      <w:pPr>
        <w:pStyle w:val="Bibliography"/>
        <w:rPr>
          <w:rFonts w:ascii="Times New Roman" w:hAnsi="Times New Roman" w:cs="Times New Roman"/>
        </w:rPr>
      </w:pPr>
      <w:r w:rsidRPr="00EF35D9">
        <w:rPr>
          <w:rFonts w:ascii="Times New Roman" w:hAnsi="Times New Roman" w:cs="Times New Roman"/>
        </w:rPr>
        <w:t xml:space="preserve">Wilkinson, Richard G. 2001. </w:t>
      </w:r>
      <w:r w:rsidRPr="00EF35D9">
        <w:rPr>
          <w:rFonts w:ascii="Times New Roman" w:hAnsi="Times New Roman" w:cs="Times New Roman"/>
          <w:i/>
          <w:iCs/>
        </w:rPr>
        <w:t>Mind the Gap: Hierarchies, Health and Human Evolution</w:t>
      </w:r>
      <w:r w:rsidRPr="00EF35D9">
        <w:rPr>
          <w:rFonts w:ascii="Times New Roman" w:hAnsi="Times New Roman" w:cs="Times New Roman"/>
        </w:rPr>
        <w:t>. Yale University Press.</w:t>
      </w:r>
    </w:p>
    <w:p w14:paraId="317D9D81" w14:textId="49D20D7C" w:rsidR="00217077" w:rsidRPr="00EF35D9" w:rsidRDefault="00217077" w:rsidP="001B4978">
      <w:pPr>
        <w:spacing w:line="360" w:lineRule="auto"/>
        <w:jc w:val="both"/>
        <w:rPr>
          <w:rFonts w:ascii="Times New Roman" w:hAnsi="Times New Roman" w:cs="Times New Roman"/>
          <w:b/>
          <w:bCs/>
          <w:lang w:val="en-US"/>
        </w:rPr>
      </w:pPr>
      <w:r w:rsidRPr="00EF35D9">
        <w:rPr>
          <w:rFonts w:ascii="Times New Roman" w:hAnsi="Times New Roman" w:cs="Times New Roman"/>
          <w:b/>
          <w:bCs/>
          <w:lang w:val="en-US"/>
        </w:rPr>
        <w:fldChar w:fldCharType="end"/>
      </w:r>
    </w:p>
    <w:p w14:paraId="74EA1672" w14:textId="77777777" w:rsidR="00217077" w:rsidRPr="00EF35D9" w:rsidRDefault="00217077" w:rsidP="001B4978">
      <w:pPr>
        <w:spacing w:line="360" w:lineRule="auto"/>
        <w:jc w:val="both"/>
        <w:rPr>
          <w:rFonts w:ascii="Times New Roman" w:hAnsi="Times New Roman" w:cs="Times New Roman"/>
          <w:b/>
          <w:bCs/>
          <w:lang w:val="en-US"/>
        </w:rPr>
      </w:pPr>
    </w:p>
    <w:p w14:paraId="1BD778FE" w14:textId="34496438" w:rsidR="00CC566D" w:rsidRPr="00EF35D9" w:rsidRDefault="00CC566D" w:rsidP="001B4978">
      <w:pPr>
        <w:spacing w:line="360" w:lineRule="auto"/>
        <w:jc w:val="both"/>
        <w:rPr>
          <w:rFonts w:ascii="Times New Roman" w:hAnsi="Times New Roman" w:cs="Times New Roman"/>
          <w:b/>
          <w:bCs/>
          <w:lang w:val="en-US"/>
        </w:rPr>
      </w:pPr>
    </w:p>
    <w:p w14:paraId="7E9677CE" w14:textId="77777777" w:rsidR="00CC566D" w:rsidRPr="00EF35D9" w:rsidRDefault="00CC566D" w:rsidP="001B4978">
      <w:pPr>
        <w:spacing w:line="360" w:lineRule="auto"/>
        <w:jc w:val="both"/>
        <w:rPr>
          <w:rFonts w:ascii="Times New Roman" w:hAnsi="Times New Roman" w:cs="Times New Roman"/>
          <w:b/>
          <w:bCs/>
          <w:lang w:val="en-US"/>
        </w:rPr>
      </w:pPr>
    </w:p>
    <w:sectPr w:rsidR="00CC566D" w:rsidRPr="00EF35D9" w:rsidSect="00AB349C">
      <w:footerReference w:type="even" r:id="rId8"/>
      <w:footerReference w:type="default" r:id="rId9"/>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76A2B8" w14:textId="77777777" w:rsidR="00A410F1" w:rsidRDefault="00A410F1" w:rsidP="00124A8F">
      <w:r>
        <w:separator/>
      </w:r>
    </w:p>
  </w:endnote>
  <w:endnote w:type="continuationSeparator" w:id="0">
    <w:p w14:paraId="75FB247B" w14:textId="77777777" w:rsidR="00A410F1" w:rsidRDefault="00A410F1" w:rsidP="00124A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27638216"/>
      <w:docPartObj>
        <w:docPartGallery w:val="Page Numbers (Bottom of Page)"/>
        <w:docPartUnique/>
      </w:docPartObj>
    </w:sdtPr>
    <w:sdtEndPr>
      <w:rPr>
        <w:rStyle w:val="PageNumber"/>
      </w:rPr>
    </w:sdtEndPr>
    <w:sdtContent>
      <w:p w14:paraId="761457BF" w14:textId="77777777" w:rsidR="007A213E" w:rsidRDefault="007A213E" w:rsidP="00AB349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773FB0" w14:textId="77777777" w:rsidR="007A213E" w:rsidRDefault="007A21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2124597293"/>
      <w:docPartObj>
        <w:docPartGallery w:val="Page Numbers (Bottom of Page)"/>
        <w:docPartUnique/>
      </w:docPartObj>
    </w:sdtPr>
    <w:sdtEndPr>
      <w:rPr>
        <w:rStyle w:val="PageNumber"/>
      </w:rPr>
    </w:sdtEndPr>
    <w:sdtContent>
      <w:p w14:paraId="1B1308DF" w14:textId="77777777" w:rsidR="007A213E" w:rsidRPr="00124A8F" w:rsidRDefault="007A213E" w:rsidP="00AB349C">
        <w:pPr>
          <w:pStyle w:val="Footer"/>
          <w:framePr w:wrap="none" w:vAnchor="text" w:hAnchor="margin" w:xAlign="center" w:y="1"/>
          <w:rPr>
            <w:rStyle w:val="PageNumber"/>
            <w:rFonts w:ascii="Times New Roman" w:hAnsi="Times New Roman" w:cs="Times New Roman"/>
          </w:rPr>
        </w:pPr>
        <w:r w:rsidRPr="00124A8F">
          <w:rPr>
            <w:rStyle w:val="PageNumber"/>
            <w:rFonts w:ascii="Times New Roman" w:hAnsi="Times New Roman" w:cs="Times New Roman"/>
          </w:rPr>
          <w:fldChar w:fldCharType="begin"/>
        </w:r>
        <w:r w:rsidRPr="00124A8F">
          <w:rPr>
            <w:rStyle w:val="PageNumber"/>
            <w:rFonts w:ascii="Times New Roman" w:hAnsi="Times New Roman" w:cs="Times New Roman"/>
          </w:rPr>
          <w:instrText xml:space="preserve"> PAGE </w:instrText>
        </w:r>
        <w:r w:rsidRPr="00124A8F">
          <w:rPr>
            <w:rStyle w:val="PageNumber"/>
            <w:rFonts w:ascii="Times New Roman" w:hAnsi="Times New Roman" w:cs="Times New Roman"/>
          </w:rPr>
          <w:fldChar w:fldCharType="separate"/>
        </w:r>
        <w:r w:rsidRPr="00124A8F">
          <w:rPr>
            <w:rStyle w:val="PageNumber"/>
            <w:rFonts w:ascii="Times New Roman" w:hAnsi="Times New Roman" w:cs="Times New Roman"/>
            <w:noProof/>
          </w:rPr>
          <w:t>3</w:t>
        </w:r>
        <w:r w:rsidRPr="00124A8F">
          <w:rPr>
            <w:rStyle w:val="PageNumber"/>
            <w:rFonts w:ascii="Times New Roman" w:hAnsi="Times New Roman" w:cs="Times New Roman"/>
          </w:rPr>
          <w:fldChar w:fldCharType="end"/>
        </w:r>
      </w:p>
    </w:sdtContent>
  </w:sdt>
  <w:p w14:paraId="4448103A" w14:textId="77777777" w:rsidR="007A213E" w:rsidRPr="00124A8F" w:rsidRDefault="007A213E">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609CD2" w14:textId="77777777" w:rsidR="00A410F1" w:rsidRDefault="00A410F1" w:rsidP="00124A8F">
      <w:r>
        <w:separator/>
      </w:r>
    </w:p>
  </w:footnote>
  <w:footnote w:type="continuationSeparator" w:id="0">
    <w:p w14:paraId="0B1098AA" w14:textId="77777777" w:rsidR="00A410F1" w:rsidRDefault="00A410F1" w:rsidP="00124A8F">
      <w:r>
        <w:continuationSeparator/>
      </w:r>
    </w:p>
  </w:footnote>
  <w:footnote w:id="1">
    <w:p w14:paraId="2132B005" w14:textId="23F79014" w:rsidR="00815A6D" w:rsidRPr="00815A6D" w:rsidRDefault="00815A6D">
      <w:pPr>
        <w:pStyle w:val="FootnoteText"/>
        <w:rPr>
          <w:lang w:val="en-US"/>
        </w:rPr>
      </w:pPr>
      <w:r>
        <w:rPr>
          <w:rStyle w:val="FootnoteReference"/>
        </w:rPr>
        <w:footnoteRef/>
      </w:r>
      <w:r>
        <w:t xml:space="preserve"> </w:t>
      </w:r>
      <w:r>
        <w:rPr>
          <w:lang w:val="en-US"/>
        </w:rPr>
        <w:t xml:space="preserve"> </w:t>
      </w:r>
      <w:r w:rsidR="00124322">
        <w:rPr>
          <w:rFonts w:ascii="Times New Roman" w:hAnsi="Times New Roman" w:cs="Times New Roman"/>
          <w:lang w:val="en-US"/>
        </w:rPr>
        <w:t xml:space="preserve">For instance, </w:t>
      </w:r>
      <w:r w:rsidR="00A24C4A">
        <w:rPr>
          <w:rFonts w:ascii="Times New Roman" w:hAnsi="Times New Roman" w:cs="Times New Roman"/>
          <w:lang w:val="en-US"/>
        </w:rPr>
        <w:t xml:space="preserve">moral enhancement through pharmaceutical means </w:t>
      </w:r>
      <w:r w:rsidR="00B351A3">
        <w:rPr>
          <w:rFonts w:ascii="Times New Roman" w:hAnsi="Times New Roman" w:cs="Times New Roman"/>
          <w:lang w:val="en-US"/>
        </w:rPr>
        <w:t>has been argued to erode autonomy</w:t>
      </w:r>
      <w:r w:rsidR="00CB2EB3">
        <w:rPr>
          <w:rFonts w:ascii="Times New Roman" w:hAnsi="Times New Roman" w:cs="Times New Roman"/>
          <w:lang w:val="en-US"/>
        </w:rPr>
        <w:t xml:space="preserve"> </w:t>
      </w:r>
      <w:r w:rsidR="009536D7">
        <w:rPr>
          <w:rFonts w:ascii="Times New Roman" w:hAnsi="Times New Roman" w:cs="Times New Roman"/>
          <w:lang w:val="en-US"/>
        </w:rPr>
        <w:t>(which in turn is central to a certain understanding of moral capacity)</w:t>
      </w:r>
      <w:r w:rsidR="00D92D46">
        <w:rPr>
          <w:rFonts w:ascii="Times New Roman" w:hAnsi="Times New Roman" w:cs="Times New Roman"/>
          <w:lang w:val="en-US"/>
        </w:rPr>
        <w:t xml:space="preserve">. See </w:t>
      </w:r>
      <w:r w:rsidR="0004406E">
        <w:rPr>
          <w:rFonts w:ascii="Times New Roman" w:hAnsi="Times New Roman" w:cs="Times New Roman"/>
          <w:lang w:val="en-US"/>
        </w:rPr>
        <w:fldChar w:fldCharType="begin"/>
      </w:r>
      <w:r w:rsidR="00C403FF">
        <w:rPr>
          <w:rFonts w:ascii="Times New Roman" w:hAnsi="Times New Roman" w:cs="Times New Roman"/>
          <w:lang w:val="en-US"/>
        </w:rPr>
        <w:instrText xml:space="preserve"> ADDIN ZOTERO_ITEM CSL_CITATION {"citationID":"a135avbl994","properties":{"formattedCitation":"(John Harris and Chan 2010)","plainCitation":"(John Harris and Chan 2010)","dontUpdate":true,"noteIndex":1},"citationItems":[{"id":6277,"uris":["http://zotero.org/users/4673489/items/G4C2FQRE"],"uri":["http://zotero.org/users/4673489/items/G4C2FQRE"],"itemData":{"id":6277,"type":"article-journal","container-title":"Proceedings of the National Academy of Sciences","DOI":"10.1073/pnas.1015001107","ISSN":"0027-8424, 1091-6490","issue":"50","journalAbbreviation":"Proceedings of the National Academy of Sciences","language":"en","page":"E183-E183","source":"DOI.org (Crossref)","title":"Moral behavior is not what it seems","volume":"107","author":[{"family":"Harris","given":"John"},{"family":"Chan","given":"Sarah"}],"issued":{"date-parts":[["2010",12,14]]}}}],"schema":"https://github.com/citation-style-language/schema/raw/master/csl-citation.json"} </w:instrText>
      </w:r>
      <w:r w:rsidR="0004406E">
        <w:rPr>
          <w:rFonts w:ascii="Times New Roman" w:hAnsi="Times New Roman" w:cs="Times New Roman"/>
          <w:lang w:val="en-US"/>
        </w:rPr>
        <w:fldChar w:fldCharType="separate"/>
      </w:r>
      <w:r w:rsidR="009F46EB">
        <w:rPr>
          <w:rFonts w:ascii="Times New Roman" w:hAnsi="Times New Roman" w:cs="Times New Roman"/>
        </w:rPr>
        <w:t>(Harris and Chan 2010)</w:t>
      </w:r>
      <w:r w:rsidR="0004406E">
        <w:rPr>
          <w:rFonts w:ascii="Times New Roman" w:hAnsi="Times New Roman" w:cs="Times New Roman"/>
          <w:lang w:val="en-US"/>
        </w:rPr>
        <w:fldChar w:fldCharType="end"/>
      </w:r>
    </w:p>
  </w:footnote>
  <w:footnote w:id="2">
    <w:p w14:paraId="526EBE66" w14:textId="04C34ACB" w:rsidR="007A213E" w:rsidRPr="0056308A" w:rsidRDefault="007A213E" w:rsidP="00D038A6">
      <w:pPr>
        <w:autoSpaceDE w:val="0"/>
        <w:autoSpaceDN w:val="0"/>
        <w:adjustRightInd w:val="0"/>
        <w:jc w:val="both"/>
        <w:rPr>
          <w:rFonts w:ascii="Times New Roman" w:hAnsi="Times New Roman" w:cs="Times New Roman"/>
          <w:sz w:val="20"/>
          <w:szCs w:val="20"/>
        </w:rPr>
      </w:pPr>
      <w:r w:rsidRPr="0056308A">
        <w:rPr>
          <w:rStyle w:val="FootnoteReference"/>
          <w:rFonts w:ascii="Times New Roman" w:hAnsi="Times New Roman" w:cs="Times New Roman"/>
          <w:sz w:val="20"/>
          <w:szCs w:val="20"/>
        </w:rPr>
        <w:footnoteRef/>
      </w:r>
      <w:r w:rsidRPr="0056308A">
        <w:rPr>
          <w:rFonts w:ascii="Times New Roman" w:hAnsi="Times New Roman" w:cs="Times New Roman"/>
          <w:sz w:val="20"/>
          <w:szCs w:val="20"/>
        </w:rPr>
        <w:t xml:space="preserve"> For instance, </w:t>
      </w:r>
      <w:r w:rsidRPr="0056308A">
        <w:rPr>
          <w:rFonts w:ascii="Times New Roman" w:hAnsi="Times New Roman" w:cs="Times New Roman"/>
          <w:sz w:val="20"/>
          <w:szCs w:val="20"/>
        </w:rPr>
        <w:fldChar w:fldCharType="begin"/>
      </w:r>
      <w:r w:rsidR="00926325">
        <w:rPr>
          <w:rFonts w:ascii="Times New Roman" w:hAnsi="Times New Roman" w:cs="Times New Roman"/>
          <w:sz w:val="20"/>
          <w:szCs w:val="20"/>
        </w:rPr>
        <w:instrText xml:space="preserve"> ADDIN ZOTERO_ITEM CSL_CITATION {"citationID":"O5uat489","properties":{"formattedCitation":"(Bostrom and Ord 2006)","plainCitation":"(Bostrom and Ord 2006)","dontUpdate":true,"noteIndex":2},"citationItems":[{"id":3415,"uris":["http://zotero.org/users/4673489/items/F5TZJCWT"],"uri":["http://zotero.org/users/4673489/items/F5TZJCWT"],"itemData":{"id":3415,"type":"article-journal","container-title":"Ethics","DOI":"10.1086/505233","ISSN":"0014-1704","issue":"4","journalAbbreviation":"Ethics","page":"656-679","source":"journals.uchicago.edu (Atypon)","title":"The Reversal Test: Eliminating Status Quo Bias in Applied Ethics","title-short":"The Reversal Test","volume":"116","author":[{"family":"Bostrom","given":"Nick"},{"family":"Ord","given":"Toby"}],"issued":{"date-parts":[["2006",7,1]]}}}],"schema":"https://github.com/citation-style-language/schema/raw/master/csl-citation.json"} </w:instrText>
      </w:r>
      <w:r w:rsidRPr="0056308A">
        <w:rPr>
          <w:rFonts w:ascii="Times New Roman" w:hAnsi="Times New Roman" w:cs="Times New Roman"/>
          <w:sz w:val="20"/>
          <w:szCs w:val="20"/>
        </w:rPr>
        <w:fldChar w:fldCharType="separate"/>
      </w:r>
      <w:r w:rsidRPr="0056308A">
        <w:rPr>
          <w:rFonts w:ascii="Times New Roman" w:hAnsi="Times New Roman" w:cs="Times New Roman"/>
          <w:noProof/>
          <w:sz w:val="20"/>
          <w:szCs w:val="20"/>
        </w:rPr>
        <w:t>Bostrom and Ord 2006, p. 665-666:</w:t>
      </w:r>
      <w:r w:rsidRPr="0056308A">
        <w:rPr>
          <w:rFonts w:ascii="Times New Roman" w:hAnsi="Times New Roman" w:cs="Times New Roman"/>
          <w:sz w:val="20"/>
          <w:szCs w:val="20"/>
        </w:rPr>
        <w:fldChar w:fldCharType="end"/>
      </w:r>
      <w:r w:rsidRPr="0056308A">
        <w:rPr>
          <w:rFonts w:ascii="Times New Roman" w:hAnsi="Times New Roman" w:cs="Times New Roman"/>
          <w:sz w:val="20"/>
          <w:szCs w:val="20"/>
        </w:rPr>
        <w:t xml:space="preserve"> “… our current environment is in many respects very different from that of our evolutionary ancestors … [and] places very different demands on cognitive functioning than did an illiterate life on the savanna”. Or </w:t>
      </w:r>
      <w:r w:rsidRPr="0056308A">
        <w:rPr>
          <w:rFonts w:ascii="Times New Roman" w:hAnsi="Times New Roman" w:cs="Times New Roman"/>
          <w:sz w:val="20"/>
          <w:szCs w:val="20"/>
        </w:rPr>
        <w:fldChar w:fldCharType="begin"/>
      </w:r>
      <w:r w:rsidR="00926325">
        <w:rPr>
          <w:rFonts w:ascii="Times New Roman" w:hAnsi="Times New Roman" w:cs="Times New Roman"/>
          <w:sz w:val="20"/>
          <w:szCs w:val="20"/>
        </w:rPr>
        <w:instrText xml:space="preserve"> ADDIN ZOTERO_ITEM CSL_CITATION {"citationID":"qRmFa72L","properties":{"formattedCitation":"(Pugh, Kahane, and Savulescu 2016)","plainCitation":"(Pugh, Kahane, and Savulescu 2016)","dontUpdate":true,"noteIndex":2},"citationItems":[{"id":4287,"uris":["http://zotero.org/users/4673489/items/7GW9K988"],"uri":["http://zotero.org/users/4673489/items/7GW9K988"],"itemData":{"id":4287,"type":"article-journal","abstract":"“Bioconservatives” in the human enhancement debate endorse the conservative claim that we should reject the use of biotechnologies that enhance natural human ca","container-title":"The Monist","DOI":"10.1093/monist/onw013","ISSN":"0026-9662","issue":"4","journalAbbreviation":"Monist","language":"en","page":"406-422","source":"academic.oup.com","title":"Bioconservatism, Partiality, and the Human-Nature Objection to Enhancement","volume":"99","author":[{"family":"Pugh","given":"Jonathan"},{"family":"Kahane","given":"Guy"},{"family":"Savulescu","given":"Julian"}],"issued":{"date-parts":[["2016",10,1]]}}}],"schema":"https://github.com/citation-style-language/schema/raw/master/csl-citation.json"} </w:instrText>
      </w:r>
      <w:r w:rsidRPr="0056308A">
        <w:rPr>
          <w:rFonts w:ascii="Times New Roman" w:hAnsi="Times New Roman" w:cs="Times New Roman"/>
          <w:sz w:val="20"/>
          <w:szCs w:val="20"/>
        </w:rPr>
        <w:fldChar w:fldCharType="separate"/>
      </w:r>
      <w:r w:rsidRPr="0056308A">
        <w:rPr>
          <w:rFonts w:ascii="Times New Roman" w:hAnsi="Times New Roman" w:cs="Times New Roman"/>
          <w:noProof/>
          <w:sz w:val="20"/>
          <w:szCs w:val="20"/>
        </w:rPr>
        <w:t>Pugh, Kahane, and Savulescu 2016, p. 407</w:t>
      </w:r>
      <w:r w:rsidRPr="0056308A">
        <w:rPr>
          <w:rFonts w:ascii="Times New Roman" w:hAnsi="Times New Roman" w:cs="Times New Roman"/>
          <w:sz w:val="20"/>
          <w:szCs w:val="20"/>
        </w:rPr>
        <w:fldChar w:fldCharType="end"/>
      </w:r>
      <w:r w:rsidRPr="0056308A">
        <w:rPr>
          <w:rFonts w:ascii="Times New Roman" w:hAnsi="Times New Roman" w:cs="Times New Roman"/>
          <w:sz w:val="20"/>
          <w:szCs w:val="20"/>
        </w:rPr>
        <w:t>: “.. the relatively contingent and arbitrary features of human nature, selected as they were blind evolutionary processes…”</w:t>
      </w:r>
    </w:p>
  </w:footnote>
  <w:footnote w:id="3">
    <w:p w14:paraId="2659AEA0" w14:textId="21CFB016" w:rsidR="00F272F6" w:rsidRPr="00F272F6" w:rsidRDefault="00F272F6">
      <w:pPr>
        <w:pStyle w:val="FootnoteText"/>
        <w:rPr>
          <w:lang w:val="en-US"/>
        </w:rPr>
      </w:pPr>
      <w:r>
        <w:rPr>
          <w:rStyle w:val="FootnoteReference"/>
        </w:rPr>
        <w:footnoteRef/>
      </w:r>
      <w:r>
        <w:t xml:space="preserve"> </w:t>
      </w:r>
      <w:r>
        <w:rPr>
          <w:rFonts w:ascii="Times New Roman" w:hAnsi="Times New Roman" w:cs="Times New Roman"/>
          <w:lang w:val="en-US"/>
        </w:rPr>
        <w:t xml:space="preserve">This a remarkable </w:t>
      </w:r>
      <w:r w:rsidR="00C30CA9">
        <w:rPr>
          <w:rFonts w:ascii="Times New Roman" w:hAnsi="Times New Roman" w:cs="Times New Roman"/>
          <w:lang w:val="en-US"/>
        </w:rPr>
        <w:t>terminological convergence</w:t>
      </w:r>
      <w:r>
        <w:rPr>
          <w:rFonts w:ascii="Times New Roman" w:hAnsi="Times New Roman" w:cs="Times New Roman"/>
          <w:lang w:val="en-US"/>
        </w:rPr>
        <w:t xml:space="preserve"> </w:t>
      </w:r>
      <w:r w:rsidR="00C30CA9">
        <w:rPr>
          <w:rFonts w:ascii="Times New Roman" w:hAnsi="Times New Roman" w:cs="Times New Roman"/>
          <w:lang w:val="en-US"/>
        </w:rPr>
        <w:t>between sociologists and</w:t>
      </w:r>
      <w:r>
        <w:rPr>
          <w:rFonts w:ascii="Times New Roman" w:hAnsi="Times New Roman" w:cs="Times New Roman"/>
          <w:lang w:val="en-US"/>
        </w:rPr>
        <w:t xml:space="preserve"> evolutionary scientists</w:t>
      </w:r>
      <w:r w:rsidR="00D76848">
        <w:rPr>
          <w:rFonts w:ascii="Times New Roman" w:hAnsi="Times New Roman" w:cs="Times New Roman"/>
          <w:lang w:val="en-US"/>
        </w:rPr>
        <w:t xml:space="preserve"> (‘service-for-prestige’)</w:t>
      </w:r>
      <w:r w:rsidR="00491C5C">
        <w:rPr>
          <w:rFonts w:ascii="Times New Roman" w:hAnsi="Times New Roman" w:cs="Times New Roman"/>
          <w:lang w:val="en-US"/>
        </w:rPr>
        <w:t>.</w:t>
      </w:r>
    </w:p>
  </w:footnote>
  <w:footnote w:id="4">
    <w:p w14:paraId="339E08E3" w14:textId="77777777" w:rsidR="00DC1946" w:rsidRPr="0056308A" w:rsidRDefault="00DC1946" w:rsidP="00DC1946">
      <w:pPr>
        <w:pStyle w:val="FootnoteText"/>
        <w:jc w:val="both"/>
        <w:rPr>
          <w:rFonts w:ascii="Times New Roman" w:hAnsi="Times New Roman" w:cs="Times New Roman"/>
          <w:lang w:val="en-US"/>
        </w:rPr>
      </w:pPr>
      <w:r w:rsidRPr="0056308A">
        <w:rPr>
          <w:rStyle w:val="FootnoteReference"/>
          <w:rFonts w:ascii="Times New Roman" w:hAnsi="Times New Roman" w:cs="Times New Roman"/>
        </w:rPr>
        <w:footnoteRef/>
      </w:r>
      <w:r w:rsidRPr="0056308A">
        <w:rPr>
          <w:rFonts w:ascii="Times New Roman" w:hAnsi="Times New Roman" w:cs="Times New Roman"/>
        </w:rPr>
        <w:t xml:space="preserve"> The same rough pattern is evidenced in surveys in the US (</w:t>
      </w:r>
      <w:hyperlink r:id="rId1" w:history="1">
        <w:r w:rsidRPr="0056308A">
          <w:rPr>
            <w:rStyle w:val="Hyperlink"/>
            <w:rFonts w:ascii="Times New Roman" w:hAnsi="Times New Roman" w:cs="Times New Roman"/>
          </w:rPr>
          <w:t>https://www.pewresearch.org/fact-tank/2016/10/18/most-americans-trust-the-military-and-scientists-to-act-in-the-publics-interest/</w:t>
        </w:r>
      </w:hyperlink>
      <w:r w:rsidRPr="0056308A">
        <w:rPr>
          <w:rFonts w:ascii="Times New Roman" w:hAnsi="Times New Roman" w:cs="Times New Roman"/>
        </w:rPr>
        <w:t>) as well as in the Netherlands (</w:t>
      </w:r>
      <w:hyperlink r:id="rId2" w:history="1">
        <w:r w:rsidRPr="0056308A">
          <w:rPr>
            <w:rStyle w:val="Hyperlink"/>
            <w:rFonts w:ascii="Times New Roman" w:hAnsi="Times New Roman" w:cs="Times New Roman"/>
          </w:rPr>
          <w:t>https://www.rathenau.nl/en/knowledge-ecosystems/trust-science-netherlands</w:t>
        </w:r>
      </w:hyperlink>
      <w:r w:rsidRPr="0056308A">
        <w:rPr>
          <w:rFonts w:ascii="Times New Roman" w:hAnsi="Times New Roman" w:cs="Times New Roman"/>
        </w:rPr>
        <w:t>) and the UK (https://wellcome.ac.uk/sites/default/files/monitor-wave3-summary-wellcome-apr16.pdf).</w:t>
      </w:r>
    </w:p>
  </w:footnote>
  <w:footnote w:id="5">
    <w:p w14:paraId="028DF648" w14:textId="4DE498DA" w:rsidR="00D42D34" w:rsidRPr="0056308A" w:rsidRDefault="00D42D34">
      <w:pPr>
        <w:pStyle w:val="FootnoteText"/>
        <w:rPr>
          <w:rFonts w:ascii="Times New Roman" w:hAnsi="Times New Roman" w:cs="Times New Roman"/>
          <w:lang w:val="en-US"/>
        </w:rPr>
      </w:pPr>
      <w:r w:rsidRPr="0056308A">
        <w:rPr>
          <w:rStyle w:val="FootnoteReference"/>
          <w:rFonts w:ascii="Times New Roman" w:hAnsi="Times New Roman" w:cs="Times New Roman"/>
        </w:rPr>
        <w:footnoteRef/>
      </w:r>
      <w:r w:rsidRPr="0056308A">
        <w:rPr>
          <w:rFonts w:ascii="Times New Roman" w:hAnsi="Times New Roman" w:cs="Times New Roman"/>
        </w:rPr>
        <w:t xml:space="preserve"> </w:t>
      </w:r>
      <w:r w:rsidRPr="0056308A">
        <w:rPr>
          <w:rFonts w:ascii="Times New Roman" w:hAnsi="Times New Roman" w:cs="Times New Roman"/>
          <w:lang w:val="en-US"/>
        </w:rPr>
        <w:t xml:space="preserve">Whether such enhancements should be called ‘enhancement’ or rather a therapeutic intervention is </w:t>
      </w:r>
      <w:r w:rsidR="00770D5C" w:rsidRPr="0056308A">
        <w:rPr>
          <w:rFonts w:ascii="Times New Roman" w:hAnsi="Times New Roman" w:cs="Times New Roman"/>
          <w:lang w:val="en-US"/>
        </w:rPr>
        <w:t xml:space="preserve">a separate issue. </w:t>
      </w:r>
    </w:p>
  </w:footnote>
  <w:footnote w:id="6">
    <w:p w14:paraId="431755EF" w14:textId="1A3B4037" w:rsidR="00B74C4D" w:rsidRPr="00B74C4D" w:rsidRDefault="00B74C4D">
      <w:pPr>
        <w:pStyle w:val="FootnoteText"/>
        <w:rPr>
          <w:lang w:val="en-US"/>
        </w:rPr>
      </w:pPr>
      <w:r>
        <w:rPr>
          <w:rStyle w:val="FootnoteReference"/>
        </w:rPr>
        <w:footnoteRef/>
      </w:r>
      <w:r>
        <w:t xml:space="preserve"> </w:t>
      </w:r>
      <w:r>
        <w:rPr>
          <w:rFonts w:ascii="Times New Roman" w:hAnsi="Times New Roman" w:cs="Times New Roman"/>
          <w:lang w:val="en-US"/>
        </w:rPr>
        <w:t>T</w:t>
      </w:r>
      <w:r w:rsidRPr="0012718B">
        <w:rPr>
          <w:rFonts w:ascii="Times New Roman" w:hAnsi="Times New Roman" w:cs="Times New Roman"/>
          <w:lang w:val="en-US"/>
        </w:rPr>
        <w:t xml:space="preserve">here </w:t>
      </w:r>
      <w:r>
        <w:rPr>
          <w:rFonts w:ascii="Times New Roman" w:hAnsi="Times New Roman" w:cs="Times New Roman"/>
          <w:lang w:val="en-US"/>
        </w:rPr>
        <w:t xml:space="preserve">are question marks </w:t>
      </w:r>
      <w:r w:rsidRPr="0012718B">
        <w:rPr>
          <w:rFonts w:ascii="Times New Roman" w:hAnsi="Times New Roman" w:cs="Times New Roman"/>
          <w:lang w:val="en-US"/>
        </w:rPr>
        <w:t xml:space="preserve">how effective overparenting is in the longer term, especially with regards to the effect on independence and academic motivation </w:t>
      </w:r>
      <w:r w:rsidRPr="0012718B">
        <w:rPr>
          <w:rFonts w:ascii="Times New Roman" w:hAnsi="Times New Roman" w:cs="Times New Roman"/>
          <w:lang w:val="en-US"/>
        </w:rPr>
        <w:fldChar w:fldCharType="begin"/>
      </w:r>
      <w:r w:rsidR="00926325">
        <w:rPr>
          <w:rFonts w:ascii="Times New Roman" w:hAnsi="Times New Roman" w:cs="Times New Roman"/>
          <w:lang w:val="en-US"/>
        </w:rPr>
        <w:instrText xml:space="preserve"> ADDIN ZOTERO_ITEM CSL_CITATION {"citationID":"9LLC6F60","properties":{"formattedCitation":"(Schiffrin and Liss 2017)","plainCitation":"(Schiffrin and Liss 2017)","noteIndex":6},"citationItems":[{"id":6107,"uris":["http://zotero.org/users/4673489/items/JXASIBKZ"],"uri":["http://zotero.org/users/4673489/items/JXASIBKZ"],"itemData":{"id":6107,"type":"article-journal","abstract":"There is a growing concern that overinvolved, helicopter parenting may have negative consequences for college students’ well-being and academic achievement. The goal of this study was to examine the effects of helicopter parenting on constructs related to academic achievement and success such as motivation for learning, perfectionism, and entitlement. Survey data are presented from 192 college students and their mothers (N = 121). Children’s report of maternal helicopter parenting was related to extrinsic motivation to learn, perfectionistic discrepancy, and avoidance goals for learning, which have been associated with lower academic performance in prior research. Mother’s report of helicopter parenting was related to children’s sense of entitlement. This study suggests that helicopter parenting is related to maladaptive academic motivations that may have negative implications for academic achievement.","container-title":"Journal of Child and Family Studies","DOI":"10.1007/s10826-017-0658-z","ISSN":"1573-2843","issue":"5","journalAbbreviation":"J Child Fam Stud","language":"en","page":"1472-1480","source":"Springer Link","title":"The Effects of Helicopter Parenting on Academic Motivation","volume":"26","author":[{"family":"Schiffrin","given":"Holly H."},{"family":"Liss","given":"Miriam"}],"issued":{"date-parts":[["2017",5,1]]}}}],"schema":"https://github.com/citation-style-language/schema/raw/master/csl-citation.json"} </w:instrText>
      </w:r>
      <w:r w:rsidRPr="0012718B">
        <w:rPr>
          <w:rFonts w:ascii="Times New Roman" w:hAnsi="Times New Roman" w:cs="Times New Roman"/>
          <w:lang w:val="en-US"/>
        </w:rPr>
        <w:fldChar w:fldCharType="separate"/>
      </w:r>
      <w:r w:rsidRPr="0012718B">
        <w:rPr>
          <w:rFonts w:ascii="Times New Roman" w:hAnsi="Times New Roman" w:cs="Times New Roman"/>
          <w:noProof/>
          <w:lang w:val="en-US"/>
        </w:rPr>
        <w:t>(Schiffrin and Liss 2017)</w:t>
      </w:r>
      <w:r w:rsidRPr="0012718B">
        <w:rPr>
          <w:rFonts w:ascii="Times New Roman" w:hAnsi="Times New Roman" w:cs="Times New Roman"/>
          <w:lang w:val="en-US"/>
        </w:rPr>
        <w:fldChar w:fldCharType="end"/>
      </w:r>
      <w:r w:rsidRPr="0012718B">
        <w:rPr>
          <w:rFonts w:ascii="Times New Roman" w:hAnsi="Times New Roman" w:cs="Times New Roman"/>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521552"/>
    <w:multiLevelType w:val="multilevel"/>
    <w:tmpl w:val="6242FACC"/>
    <w:lvl w:ilvl="0">
      <w:start w:val="1"/>
      <w:numFmt w:val="decimal"/>
      <w:lvlText w:val="%1."/>
      <w:lvlJc w:val="left"/>
      <w:pPr>
        <w:ind w:left="720" w:hanging="360"/>
      </w:pPr>
      <w:rPr>
        <w:rFonts w:hint="default"/>
        <w:b/>
        <w:bCs/>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10B93C32"/>
    <w:multiLevelType w:val="hybridMultilevel"/>
    <w:tmpl w:val="CE4CC3C6"/>
    <w:lvl w:ilvl="0" w:tplc="A5D6AC9E">
      <w:start w:val="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4A92"/>
    <w:multiLevelType w:val="hybridMultilevel"/>
    <w:tmpl w:val="00B0C9B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E502BE7"/>
    <w:multiLevelType w:val="multilevel"/>
    <w:tmpl w:val="E1F4F410"/>
    <w:lvl w:ilvl="0">
      <w:start w:val="4"/>
      <w:numFmt w:val="decimal"/>
      <w:lvlText w:val="%1"/>
      <w:lvlJc w:val="left"/>
      <w:pPr>
        <w:ind w:left="360" w:hanging="360"/>
      </w:pPr>
      <w:rPr>
        <w:rFonts w:hint="default"/>
        <w:b/>
        <w:bC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3967A18"/>
    <w:multiLevelType w:val="hybridMultilevel"/>
    <w:tmpl w:val="CFA0AD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F07962"/>
    <w:multiLevelType w:val="hybridMultilevel"/>
    <w:tmpl w:val="C68694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05F2B15"/>
    <w:multiLevelType w:val="hybridMultilevel"/>
    <w:tmpl w:val="A6B033E6"/>
    <w:lvl w:ilvl="0" w:tplc="D30E6D1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41715181"/>
    <w:multiLevelType w:val="hybridMultilevel"/>
    <w:tmpl w:val="30C08AB0"/>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E9A08BF"/>
    <w:multiLevelType w:val="hybridMultilevel"/>
    <w:tmpl w:val="1C680C9E"/>
    <w:lvl w:ilvl="0" w:tplc="C64628CA">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7371EB"/>
    <w:multiLevelType w:val="hybridMultilevel"/>
    <w:tmpl w:val="4F92F7FE"/>
    <w:lvl w:ilvl="0" w:tplc="30FCB81A">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0"/>
  </w:num>
  <w:num w:numId="4">
    <w:abstractNumId w:val="9"/>
  </w:num>
  <w:num w:numId="5">
    <w:abstractNumId w:val="2"/>
  </w:num>
  <w:num w:numId="6">
    <w:abstractNumId w:val="3"/>
  </w:num>
  <w:num w:numId="7">
    <w:abstractNumId w:val="6"/>
  </w:num>
  <w:num w:numId="8">
    <w:abstractNumId w:val="7"/>
  </w:num>
  <w:num w:numId="9">
    <w:abstractNumId w:val="8"/>
  </w:num>
  <w:num w:numId="10">
    <w:abstractNumId w:val="5"/>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6B9"/>
    <w:rsid w:val="0000061B"/>
    <w:rsid w:val="00000644"/>
    <w:rsid w:val="00000ADD"/>
    <w:rsid w:val="00000CDB"/>
    <w:rsid w:val="00000FF4"/>
    <w:rsid w:val="0000105C"/>
    <w:rsid w:val="000013FA"/>
    <w:rsid w:val="00001501"/>
    <w:rsid w:val="00001584"/>
    <w:rsid w:val="000016BF"/>
    <w:rsid w:val="000017CC"/>
    <w:rsid w:val="000025DE"/>
    <w:rsid w:val="00002641"/>
    <w:rsid w:val="000026D2"/>
    <w:rsid w:val="00002D98"/>
    <w:rsid w:val="00002E32"/>
    <w:rsid w:val="00002ECB"/>
    <w:rsid w:val="000033F3"/>
    <w:rsid w:val="00003615"/>
    <w:rsid w:val="0000372A"/>
    <w:rsid w:val="00003A5A"/>
    <w:rsid w:val="0000445A"/>
    <w:rsid w:val="00004921"/>
    <w:rsid w:val="00004968"/>
    <w:rsid w:val="00004F13"/>
    <w:rsid w:val="00005593"/>
    <w:rsid w:val="00005683"/>
    <w:rsid w:val="000057CB"/>
    <w:rsid w:val="000059D9"/>
    <w:rsid w:val="00005FAB"/>
    <w:rsid w:val="00006146"/>
    <w:rsid w:val="00006177"/>
    <w:rsid w:val="0000686D"/>
    <w:rsid w:val="00006946"/>
    <w:rsid w:val="0000695C"/>
    <w:rsid w:val="0000722F"/>
    <w:rsid w:val="00007357"/>
    <w:rsid w:val="0000764F"/>
    <w:rsid w:val="000076AD"/>
    <w:rsid w:val="00007740"/>
    <w:rsid w:val="00007941"/>
    <w:rsid w:val="000106E8"/>
    <w:rsid w:val="00010AD1"/>
    <w:rsid w:val="00011038"/>
    <w:rsid w:val="000113FF"/>
    <w:rsid w:val="00011B0E"/>
    <w:rsid w:val="00012121"/>
    <w:rsid w:val="00012319"/>
    <w:rsid w:val="000123A4"/>
    <w:rsid w:val="000124C0"/>
    <w:rsid w:val="000124F8"/>
    <w:rsid w:val="000129BA"/>
    <w:rsid w:val="00013177"/>
    <w:rsid w:val="0001371B"/>
    <w:rsid w:val="000148C0"/>
    <w:rsid w:val="00014F3B"/>
    <w:rsid w:val="000150EB"/>
    <w:rsid w:val="00015582"/>
    <w:rsid w:val="0001565B"/>
    <w:rsid w:val="000159AA"/>
    <w:rsid w:val="00015D15"/>
    <w:rsid w:val="00015DCB"/>
    <w:rsid w:val="00016946"/>
    <w:rsid w:val="00016BFF"/>
    <w:rsid w:val="00017282"/>
    <w:rsid w:val="0001737E"/>
    <w:rsid w:val="000177E0"/>
    <w:rsid w:val="00017AC9"/>
    <w:rsid w:val="00020185"/>
    <w:rsid w:val="00020576"/>
    <w:rsid w:val="00020817"/>
    <w:rsid w:val="0002098D"/>
    <w:rsid w:val="000209DE"/>
    <w:rsid w:val="00020E05"/>
    <w:rsid w:val="0002104C"/>
    <w:rsid w:val="0002111A"/>
    <w:rsid w:val="00021A6A"/>
    <w:rsid w:val="00022C4E"/>
    <w:rsid w:val="00023136"/>
    <w:rsid w:val="0002368B"/>
    <w:rsid w:val="00023BFF"/>
    <w:rsid w:val="000241B3"/>
    <w:rsid w:val="00024999"/>
    <w:rsid w:val="000252E0"/>
    <w:rsid w:val="0002548A"/>
    <w:rsid w:val="00025E58"/>
    <w:rsid w:val="00025ECF"/>
    <w:rsid w:val="00026B21"/>
    <w:rsid w:val="00026D77"/>
    <w:rsid w:val="00026D85"/>
    <w:rsid w:val="00027084"/>
    <w:rsid w:val="000270AB"/>
    <w:rsid w:val="0002713B"/>
    <w:rsid w:val="00030D23"/>
    <w:rsid w:val="00030F6E"/>
    <w:rsid w:val="00030FF1"/>
    <w:rsid w:val="000310D5"/>
    <w:rsid w:val="00031749"/>
    <w:rsid w:val="00031F03"/>
    <w:rsid w:val="000320A2"/>
    <w:rsid w:val="000329B8"/>
    <w:rsid w:val="00032A8B"/>
    <w:rsid w:val="00033045"/>
    <w:rsid w:val="000332BD"/>
    <w:rsid w:val="000334FC"/>
    <w:rsid w:val="00033808"/>
    <w:rsid w:val="000339E3"/>
    <w:rsid w:val="00033B07"/>
    <w:rsid w:val="00033E14"/>
    <w:rsid w:val="000344B8"/>
    <w:rsid w:val="00034883"/>
    <w:rsid w:val="000349DE"/>
    <w:rsid w:val="00034C98"/>
    <w:rsid w:val="0003603B"/>
    <w:rsid w:val="00036454"/>
    <w:rsid w:val="0003685B"/>
    <w:rsid w:val="000368ED"/>
    <w:rsid w:val="000369ED"/>
    <w:rsid w:val="00036AF9"/>
    <w:rsid w:val="00036BF8"/>
    <w:rsid w:val="00036CE2"/>
    <w:rsid w:val="000372B4"/>
    <w:rsid w:val="00037473"/>
    <w:rsid w:val="00037891"/>
    <w:rsid w:val="000379E7"/>
    <w:rsid w:val="00037F10"/>
    <w:rsid w:val="000403BD"/>
    <w:rsid w:val="00040556"/>
    <w:rsid w:val="000406DB"/>
    <w:rsid w:val="00040799"/>
    <w:rsid w:val="000407F5"/>
    <w:rsid w:val="00040868"/>
    <w:rsid w:val="00040B4F"/>
    <w:rsid w:val="00040C76"/>
    <w:rsid w:val="00040D0C"/>
    <w:rsid w:val="00041545"/>
    <w:rsid w:val="00041659"/>
    <w:rsid w:val="0004218E"/>
    <w:rsid w:val="000433F7"/>
    <w:rsid w:val="00043F19"/>
    <w:rsid w:val="0004406E"/>
    <w:rsid w:val="00044476"/>
    <w:rsid w:val="0004455F"/>
    <w:rsid w:val="0004470C"/>
    <w:rsid w:val="00044B70"/>
    <w:rsid w:val="00044D29"/>
    <w:rsid w:val="00044F0F"/>
    <w:rsid w:val="0004533E"/>
    <w:rsid w:val="00045477"/>
    <w:rsid w:val="00045703"/>
    <w:rsid w:val="00046076"/>
    <w:rsid w:val="000461FA"/>
    <w:rsid w:val="00046431"/>
    <w:rsid w:val="000465C4"/>
    <w:rsid w:val="00046802"/>
    <w:rsid w:val="00046ADB"/>
    <w:rsid w:val="00046B3C"/>
    <w:rsid w:val="00046C1F"/>
    <w:rsid w:val="00046DA0"/>
    <w:rsid w:val="00046EC8"/>
    <w:rsid w:val="0004755A"/>
    <w:rsid w:val="0004786E"/>
    <w:rsid w:val="00047876"/>
    <w:rsid w:val="00047904"/>
    <w:rsid w:val="00047EBF"/>
    <w:rsid w:val="00047EDE"/>
    <w:rsid w:val="000509F3"/>
    <w:rsid w:val="00050B7D"/>
    <w:rsid w:val="0005136D"/>
    <w:rsid w:val="000515D9"/>
    <w:rsid w:val="000518CD"/>
    <w:rsid w:val="00051984"/>
    <w:rsid w:val="00052079"/>
    <w:rsid w:val="00052180"/>
    <w:rsid w:val="0005248B"/>
    <w:rsid w:val="000526E0"/>
    <w:rsid w:val="00052EBD"/>
    <w:rsid w:val="0005314C"/>
    <w:rsid w:val="0005323B"/>
    <w:rsid w:val="00053406"/>
    <w:rsid w:val="000539E4"/>
    <w:rsid w:val="00053DE5"/>
    <w:rsid w:val="000541A4"/>
    <w:rsid w:val="00055198"/>
    <w:rsid w:val="00055382"/>
    <w:rsid w:val="000561AD"/>
    <w:rsid w:val="00056A46"/>
    <w:rsid w:val="00057720"/>
    <w:rsid w:val="000578D1"/>
    <w:rsid w:val="0005790F"/>
    <w:rsid w:val="000604B6"/>
    <w:rsid w:val="00060701"/>
    <w:rsid w:val="00060839"/>
    <w:rsid w:val="000609CE"/>
    <w:rsid w:val="000613A9"/>
    <w:rsid w:val="00061776"/>
    <w:rsid w:val="000617AA"/>
    <w:rsid w:val="00061A96"/>
    <w:rsid w:val="000628AF"/>
    <w:rsid w:val="0006292C"/>
    <w:rsid w:val="00062B79"/>
    <w:rsid w:val="00062C61"/>
    <w:rsid w:val="000630B5"/>
    <w:rsid w:val="00063105"/>
    <w:rsid w:val="000631CF"/>
    <w:rsid w:val="0006386C"/>
    <w:rsid w:val="0006419A"/>
    <w:rsid w:val="000643A3"/>
    <w:rsid w:val="00064408"/>
    <w:rsid w:val="00064AA1"/>
    <w:rsid w:val="0006541D"/>
    <w:rsid w:val="000657AB"/>
    <w:rsid w:val="000659FF"/>
    <w:rsid w:val="00065A26"/>
    <w:rsid w:val="00065A8C"/>
    <w:rsid w:val="00065D14"/>
    <w:rsid w:val="000660C5"/>
    <w:rsid w:val="000662EF"/>
    <w:rsid w:val="0006703A"/>
    <w:rsid w:val="000676B9"/>
    <w:rsid w:val="000700BD"/>
    <w:rsid w:val="00070406"/>
    <w:rsid w:val="00070472"/>
    <w:rsid w:val="00070478"/>
    <w:rsid w:val="0007098B"/>
    <w:rsid w:val="00070A0E"/>
    <w:rsid w:val="00070B35"/>
    <w:rsid w:val="00070ED6"/>
    <w:rsid w:val="00070EE1"/>
    <w:rsid w:val="000711BC"/>
    <w:rsid w:val="000713F3"/>
    <w:rsid w:val="00071546"/>
    <w:rsid w:val="00071608"/>
    <w:rsid w:val="0007163A"/>
    <w:rsid w:val="00071823"/>
    <w:rsid w:val="00071F52"/>
    <w:rsid w:val="00071F6A"/>
    <w:rsid w:val="00072641"/>
    <w:rsid w:val="00072F25"/>
    <w:rsid w:val="00073069"/>
    <w:rsid w:val="0007335D"/>
    <w:rsid w:val="000734D8"/>
    <w:rsid w:val="0007351D"/>
    <w:rsid w:val="00073DF9"/>
    <w:rsid w:val="00073EFC"/>
    <w:rsid w:val="000741C6"/>
    <w:rsid w:val="000744D6"/>
    <w:rsid w:val="00074B3C"/>
    <w:rsid w:val="00075A48"/>
    <w:rsid w:val="00075AC3"/>
    <w:rsid w:val="00075AC9"/>
    <w:rsid w:val="00075DFC"/>
    <w:rsid w:val="00075FB2"/>
    <w:rsid w:val="00076695"/>
    <w:rsid w:val="00076709"/>
    <w:rsid w:val="00076B86"/>
    <w:rsid w:val="000773C6"/>
    <w:rsid w:val="00077820"/>
    <w:rsid w:val="00077AF4"/>
    <w:rsid w:val="0008010B"/>
    <w:rsid w:val="0008023B"/>
    <w:rsid w:val="00080764"/>
    <w:rsid w:val="0008093C"/>
    <w:rsid w:val="00080B26"/>
    <w:rsid w:val="00080B6E"/>
    <w:rsid w:val="00080BE9"/>
    <w:rsid w:val="00080CCF"/>
    <w:rsid w:val="00080E51"/>
    <w:rsid w:val="00080FA6"/>
    <w:rsid w:val="000812BF"/>
    <w:rsid w:val="00081ACA"/>
    <w:rsid w:val="00081CAB"/>
    <w:rsid w:val="00082641"/>
    <w:rsid w:val="0008293A"/>
    <w:rsid w:val="00082C7D"/>
    <w:rsid w:val="00082D4C"/>
    <w:rsid w:val="00082D4D"/>
    <w:rsid w:val="00082D6D"/>
    <w:rsid w:val="00082E69"/>
    <w:rsid w:val="0008313F"/>
    <w:rsid w:val="00083317"/>
    <w:rsid w:val="00083422"/>
    <w:rsid w:val="00083721"/>
    <w:rsid w:val="00083795"/>
    <w:rsid w:val="00083961"/>
    <w:rsid w:val="00084284"/>
    <w:rsid w:val="000843BF"/>
    <w:rsid w:val="000847EA"/>
    <w:rsid w:val="00084ABC"/>
    <w:rsid w:val="0008548B"/>
    <w:rsid w:val="00085C1D"/>
    <w:rsid w:val="00085CD9"/>
    <w:rsid w:val="000863CC"/>
    <w:rsid w:val="000864F5"/>
    <w:rsid w:val="0008690B"/>
    <w:rsid w:val="00086CBA"/>
    <w:rsid w:val="000870A6"/>
    <w:rsid w:val="000875BC"/>
    <w:rsid w:val="0008761C"/>
    <w:rsid w:val="00087FC8"/>
    <w:rsid w:val="00090119"/>
    <w:rsid w:val="0009049F"/>
    <w:rsid w:val="00090530"/>
    <w:rsid w:val="000905EF"/>
    <w:rsid w:val="00090850"/>
    <w:rsid w:val="000908F6"/>
    <w:rsid w:val="00090EB8"/>
    <w:rsid w:val="00091028"/>
    <w:rsid w:val="000913D2"/>
    <w:rsid w:val="000916DB"/>
    <w:rsid w:val="000918ED"/>
    <w:rsid w:val="00091956"/>
    <w:rsid w:val="0009211D"/>
    <w:rsid w:val="000921F0"/>
    <w:rsid w:val="00092740"/>
    <w:rsid w:val="0009291D"/>
    <w:rsid w:val="000930B1"/>
    <w:rsid w:val="000939F7"/>
    <w:rsid w:val="00093F51"/>
    <w:rsid w:val="00094028"/>
    <w:rsid w:val="000944F6"/>
    <w:rsid w:val="00094597"/>
    <w:rsid w:val="000948D7"/>
    <w:rsid w:val="00094BD8"/>
    <w:rsid w:val="00094C7A"/>
    <w:rsid w:val="000951A0"/>
    <w:rsid w:val="00095819"/>
    <w:rsid w:val="00095A2A"/>
    <w:rsid w:val="00096190"/>
    <w:rsid w:val="00096AEB"/>
    <w:rsid w:val="00096B5A"/>
    <w:rsid w:val="00096C78"/>
    <w:rsid w:val="00096DAF"/>
    <w:rsid w:val="000976EC"/>
    <w:rsid w:val="00097C7C"/>
    <w:rsid w:val="000A049F"/>
    <w:rsid w:val="000A07C4"/>
    <w:rsid w:val="000A0C91"/>
    <w:rsid w:val="000A0D7B"/>
    <w:rsid w:val="000A12D9"/>
    <w:rsid w:val="000A24B0"/>
    <w:rsid w:val="000A2657"/>
    <w:rsid w:val="000A2AB0"/>
    <w:rsid w:val="000A38E6"/>
    <w:rsid w:val="000A3931"/>
    <w:rsid w:val="000A3A47"/>
    <w:rsid w:val="000A4095"/>
    <w:rsid w:val="000A40F9"/>
    <w:rsid w:val="000A4310"/>
    <w:rsid w:val="000A44BD"/>
    <w:rsid w:val="000A4518"/>
    <w:rsid w:val="000A4590"/>
    <w:rsid w:val="000A48C5"/>
    <w:rsid w:val="000A4C16"/>
    <w:rsid w:val="000A4E01"/>
    <w:rsid w:val="000A51B6"/>
    <w:rsid w:val="000A5D50"/>
    <w:rsid w:val="000A5E02"/>
    <w:rsid w:val="000A5E09"/>
    <w:rsid w:val="000A62F8"/>
    <w:rsid w:val="000A68C6"/>
    <w:rsid w:val="000A6C37"/>
    <w:rsid w:val="000A6C8F"/>
    <w:rsid w:val="000A7041"/>
    <w:rsid w:val="000A78FE"/>
    <w:rsid w:val="000A7C5A"/>
    <w:rsid w:val="000A7E8D"/>
    <w:rsid w:val="000B009D"/>
    <w:rsid w:val="000B0164"/>
    <w:rsid w:val="000B02D7"/>
    <w:rsid w:val="000B097B"/>
    <w:rsid w:val="000B0EEE"/>
    <w:rsid w:val="000B11EA"/>
    <w:rsid w:val="000B122F"/>
    <w:rsid w:val="000B1344"/>
    <w:rsid w:val="000B1508"/>
    <w:rsid w:val="000B18E8"/>
    <w:rsid w:val="000B1CAD"/>
    <w:rsid w:val="000B2013"/>
    <w:rsid w:val="000B2311"/>
    <w:rsid w:val="000B27A8"/>
    <w:rsid w:val="000B3730"/>
    <w:rsid w:val="000B3840"/>
    <w:rsid w:val="000B390C"/>
    <w:rsid w:val="000B427E"/>
    <w:rsid w:val="000B443F"/>
    <w:rsid w:val="000B4454"/>
    <w:rsid w:val="000B4E64"/>
    <w:rsid w:val="000B5348"/>
    <w:rsid w:val="000B5A7D"/>
    <w:rsid w:val="000B5E37"/>
    <w:rsid w:val="000B69DB"/>
    <w:rsid w:val="000B6C0B"/>
    <w:rsid w:val="000B73A3"/>
    <w:rsid w:val="000B74B1"/>
    <w:rsid w:val="000B7742"/>
    <w:rsid w:val="000B7E20"/>
    <w:rsid w:val="000B7EC3"/>
    <w:rsid w:val="000B7FEF"/>
    <w:rsid w:val="000C0044"/>
    <w:rsid w:val="000C0444"/>
    <w:rsid w:val="000C04A2"/>
    <w:rsid w:val="000C0689"/>
    <w:rsid w:val="000C0B65"/>
    <w:rsid w:val="000C0E1E"/>
    <w:rsid w:val="000C119B"/>
    <w:rsid w:val="000C12A4"/>
    <w:rsid w:val="000C1C0B"/>
    <w:rsid w:val="000C1F07"/>
    <w:rsid w:val="000C237C"/>
    <w:rsid w:val="000C23F0"/>
    <w:rsid w:val="000C25D8"/>
    <w:rsid w:val="000C2B67"/>
    <w:rsid w:val="000C2E59"/>
    <w:rsid w:val="000C311F"/>
    <w:rsid w:val="000C353E"/>
    <w:rsid w:val="000C3565"/>
    <w:rsid w:val="000C3C27"/>
    <w:rsid w:val="000C3E2A"/>
    <w:rsid w:val="000C3FBA"/>
    <w:rsid w:val="000C4723"/>
    <w:rsid w:val="000C4997"/>
    <w:rsid w:val="000C4C4B"/>
    <w:rsid w:val="000C4FAB"/>
    <w:rsid w:val="000C5802"/>
    <w:rsid w:val="000C5B58"/>
    <w:rsid w:val="000C5BD9"/>
    <w:rsid w:val="000C5E5B"/>
    <w:rsid w:val="000C5F28"/>
    <w:rsid w:val="000C606F"/>
    <w:rsid w:val="000C64C1"/>
    <w:rsid w:val="000C660C"/>
    <w:rsid w:val="000C6788"/>
    <w:rsid w:val="000C6CB1"/>
    <w:rsid w:val="000C6E34"/>
    <w:rsid w:val="000C7312"/>
    <w:rsid w:val="000C746D"/>
    <w:rsid w:val="000C74B8"/>
    <w:rsid w:val="000C7824"/>
    <w:rsid w:val="000C7949"/>
    <w:rsid w:val="000C79BE"/>
    <w:rsid w:val="000C7A17"/>
    <w:rsid w:val="000C7E3D"/>
    <w:rsid w:val="000D02C9"/>
    <w:rsid w:val="000D0670"/>
    <w:rsid w:val="000D0881"/>
    <w:rsid w:val="000D0BC9"/>
    <w:rsid w:val="000D0DFD"/>
    <w:rsid w:val="000D0E44"/>
    <w:rsid w:val="000D1224"/>
    <w:rsid w:val="000D13D1"/>
    <w:rsid w:val="000D196F"/>
    <w:rsid w:val="000D1DCE"/>
    <w:rsid w:val="000D238E"/>
    <w:rsid w:val="000D28AE"/>
    <w:rsid w:val="000D3158"/>
    <w:rsid w:val="000D33BF"/>
    <w:rsid w:val="000D3D5F"/>
    <w:rsid w:val="000D3DDD"/>
    <w:rsid w:val="000D460C"/>
    <w:rsid w:val="000D471F"/>
    <w:rsid w:val="000D4BBD"/>
    <w:rsid w:val="000D4FC3"/>
    <w:rsid w:val="000D5246"/>
    <w:rsid w:val="000D52C8"/>
    <w:rsid w:val="000D5A01"/>
    <w:rsid w:val="000D5A5D"/>
    <w:rsid w:val="000D5E67"/>
    <w:rsid w:val="000D5FA8"/>
    <w:rsid w:val="000D67E5"/>
    <w:rsid w:val="000D7403"/>
    <w:rsid w:val="000D7521"/>
    <w:rsid w:val="000D76EA"/>
    <w:rsid w:val="000D7C35"/>
    <w:rsid w:val="000D7DB5"/>
    <w:rsid w:val="000E05D6"/>
    <w:rsid w:val="000E0A81"/>
    <w:rsid w:val="000E0ED6"/>
    <w:rsid w:val="000E1367"/>
    <w:rsid w:val="000E13E5"/>
    <w:rsid w:val="000E14CC"/>
    <w:rsid w:val="000E164E"/>
    <w:rsid w:val="000E1687"/>
    <w:rsid w:val="000E170A"/>
    <w:rsid w:val="000E1833"/>
    <w:rsid w:val="000E1BA5"/>
    <w:rsid w:val="000E27BF"/>
    <w:rsid w:val="000E2801"/>
    <w:rsid w:val="000E2ADD"/>
    <w:rsid w:val="000E2DEF"/>
    <w:rsid w:val="000E3147"/>
    <w:rsid w:val="000E34A3"/>
    <w:rsid w:val="000E3738"/>
    <w:rsid w:val="000E39DA"/>
    <w:rsid w:val="000E3BFE"/>
    <w:rsid w:val="000E3C9F"/>
    <w:rsid w:val="000E3E76"/>
    <w:rsid w:val="000E4642"/>
    <w:rsid w:val="000E4F39"/>
    <w:rsid w:val="000E5130"/>
    <w:rsid w:val="000E5195"/>
    <w:rsid w:val="000E52E7"/>
    <w:rsid w:val="000E5670"/>
    <w:rsid w:val="000E5FF5"/>
    <w:rsid w:val="000E663E"/>
    <w:rsid w:val="000E6783"/>
    <w:rsid w:val="000E68A2"/>
    <w:rsid w:val="000E6A9C"/>
    <w:rsid w:val="000E6E94"/>
    <w:rsid w:val="000E6EBD"/>
    <w:rsid w:val="000E7BC1"/>
    <w:rsid w:val="000F02D3"/>
    <w:rsid w:val="000F0470"/>
    <w:rsid w:val="000F075C"/>
    <w:rsid w:val="000F10AE"/>
    <w:rsid w:val="000F151E"/>
    <w:rsid w:val="000F1A8E"/>
    <w:rsid w:val="000F1B04"/>
    <w:rsid w:val="000F1CEA"/>
    <w:rsid w:val="000F2333"/>
    <w:rsid w:val="000F23EC"/>
    <w:rsid w:val="000F24C9"/>
    <w:rsid w:val="000F25B3"/>
    <w:rsid w:val="000F2838"/>
    <w:rsid w:val="000F2898"/>
    <w:rsid w:val="000F30A5"/>
    <w:rsid w:val="000F354D"/>
    <w:rsid w:val="000F36E2"/>
    <w:rsid w:val="000F36FA"/>
    <w:rsid w:val="000F3C18"/>
    <w:rsid w:val="000F457C"/>
    <w:rsid w:val="000F470E"/>
    <w:rsid w:val="000F5CD4"/>
    <w:rsid w:val="000F5CF7"/>
    <w:rsid w:val="000F64B8"/>
    <w:rsid w:val="000F6634"/>
    <w:rsid w:val="000F6F69"/>
    <w:rsid w:val="000F7018"/>
    <w:rsid w:val="000F71A1"/>
    <w:rsid w:val="000F753F"/>
    <w:rsid w:val="000F762A"/>
    <w:rsid w:val="000F785F"/>
    <w:rsid w:val="000F7935"/>
    <w:rsid w:val="000F7BD0"/>
    <w:rsid w:val="000F7EC3"/>
    <w:rsid w:val="000F7EE1"/>
    <w:rsid w:val="001000A8"/>
    <w:rsid w:val="001007D5"/>
    <w:rsid w:val="00100BD5"/>
    <w:rsid w:val="00100C3C"/>
    <w:rsid w:val="0010253A"/>
    <w:rsid w:val="00102661"/>
    <w:rsid w:val="00102806"/>
    <w:rsid w:val="00102834"/>
    <w:rsid w:val="0010291D"/>
    <w:rsid w:val="00102A9F"/>
    <w:rsid w:val="00102DE5"/>
    <w:rsid w:val="001030E5"/>
    <w:rsid w:val="00103499"/>
    <w:rsid w:val="001039A7"/>
    <w:rsid w:val="001039AC"/>
    <w:rsid w:val="00103B46"/>
    <w:rsid w:val="00104180"/>
    <w:rsid w:val="001045FA"/>
    <w:rsid w:val="00104A49"/>
    <w:rsid w:val="00104A5B"/>
    <w:rsid w:val="001050D7"/>
    <w:rsid w:val="0010567C"/>
    <w:rsid w:val="0010622A"/>
    <w:rsid w:val="001067E0"/>
    <w:rsid w:val="00106C92"/>
    <w:rsid w:val="00106D24"/>
    <w:rsid w:val="00106F43"/>
    <w:rsid w:val="00106FEB"/>
    <w:rsid w:val="001072A6"/>
    <w:rsid w:val="0010737D"/>
    <w:rsid w:val="00107E30"/>
    <w:rsid w:val="00107F19"/>
    <w:rsid w:val="001103B5"/>
    <w:rsid w:val="00110650"/>
    <w:rsid w:val="00110C1C"/>
    <w:rsid w:val="00110D0A"/>
    <w:rsid w:val="00110E5A"/>
    <w:rsid w:val="00111134"/>
    <w:rsid w:val="00111492"/>
    <w:rsid w:val="001115BF"/>
    <w:rsid w:val="00111A0C"/>
    <w:rsid w:val="00111B1F"/>
    <w:rsid w:val="00111F0A"/>
    <w:rsid w:val="00112772"/>
    <w:rsid w:val="001127E3"/>
    <w:rsid w:val="0011285A"/>
    <w:rsid w:val="00112A44"/>
    <w:rsid w:val="00112CA3"/>
    <w:rsid w:val="001130CA"/>
    <w:rsid w:val="00113434"/>
    <w:rsid w:val="001134EB"/>
    <w:rsid w:val="001135E8"/>
    <w:rsid w:val="0011367C"/>
    <w:rsid w:val="001138B2"/>
    <w:rsid w:val="001139FA"/>
    <w:rsid w:val="00113F23"/>
    <w:rsid w:val="0011410A"/>
    <w:rsid w:val="00114551"/>
    <w:rsid w:val="00114821"/>
    <w:rsid w:val="00114863"/>
    <w:rsid w:val="00114B4C"/>
    <w:rsid w:val="00114DA6"/>
    <w:rsid w:val="00115BA4"/>
    <w:rsid w:val="00115CE1"/>
    <w:rsid w:val="001162D0"/>
    <w:rsid w:val="001164BB"/>
    <w:rsid w:val="00116962"/>
    <w:rsid w:val="00117595"/>
    <w:rsid w:val="00117AA4"/>
    <w:rsid w:val="00117B38"/>
    <w:rsid w:val="00117B71"/>
    <w:rsid w:val="00117F1C"/>
    <w:rsid w:val="00117FF5"/>
    <w:rsid w:val="00120857"/>
    <w:rsid w:val="001209CC"/>
    <w:rsid w:val="001209D7"/>
    <w:rsid w:val="00121507"/>
    <w:rsid w:val="001215C1"/>
    <w:rsid w:val="0012182E"/>
    <w:rsid w:val="00121F07"/>
    <w:rsid w:val="00121F43"/>
    <w:rsid w:val="0012211E"/>
    <w:rsid w:val="00122230"/>
    <w:rsid w:val="00122395"/>
    <w:rsid w:val="00122808"/>
    <w:rsid w:val="00122855"/>
    <w:rsid w:val="00122E7C"/>
    <w:rsid w:val="001230B1"/>
    <w:rsid w:val="001232A2"/>
    <w:rsid w:val="00123358"/>
    <w:rsid w:val="0012344E"/>
    <w:rsid w:val="00123771"/>
    <w:rsid w:val="0012377E"/>
    <w:rsid w:val="00123C4A"/>
    <w:rsid w:val="00123CB8"/>
    <w:rsid w:val="00123DF0"/>
    <w:rsid w:val="00124181"/>
    <w:rsid w:val="00124322"/>
    <w:rsid w:val="0012465E"/>
    <w:rsid w:val="00124814"/>
    <w:rsid w:val="00124A8F"/>
    <w:rsid w:val="00124C6E"/>
    <w:rsid w:val="00125796"/>
    <w:rsid w:val="00125A70"/>
    <w:rsid w:val="00125B73"/>
    <w:rsid w:val="00125B80"/>
    <w:rsid w:val="0012610A"/>
    <w:rsid w:val="0012627C"/>
    <w:rsid w:val="001262E6"/>
    <w:rsid w:val="00126438"/>
    <w:rsid w:val="001265EB"/>
    <w:rsid w:val="001269A4"/>
    <w:rsid w:val="00126AD2"/>
    <w:rsid w:val="00126E65"/>
    <w:rsid w:val="00126F17"/>
    <w:rsid w:val="0012718B"/>
    <w:rsid w:val="001271D5"/>
    <w:rsid w:val="00127B0D"/>
    <w:rsid w:val="00127CE0"/>
    <w:rsid w:val="00130069"/>
    <w:rsid w:val="00130FB3"/>
    <w:rsid w:val="00131443"/>
    <w:rsid w:val="00131787"/>
    <w:rsid w:val="0013184C"/>
    <w:rsid w:val="001319CE"/>
    <w:rsid w:val="00131ABC"/>
    <w:rsid w:val="00131C34"/>
    <w:rsid w:val="00131C55"/>
    <w:rsid w:val="00132241"/>
    <w:rsid w:val="00132869"/>
    <w:rsid w:val="0013292E"/>
    <w:rsid w:val="00132A72"/>
    <w:rsid w:val="0013324D"/>
    <w:rsid w:val="00133318"/>
    <w:rsid w:val="00133345"/>
    <w:rsid w:val="00133374"/>
    <w:rsid w:val="00133617"/>
    <w:rsid w:val="00133997"/>
    <w:rsid w:val="00133D3A"/>
    <w:rsid w:val="00133FF5"/>
    <w:rsid w:val="00134137"/>
    <w:rsid w:val="0013430E"/>
    <w:rsid w:val="00134520"/>
    <w:rsid w:val="0013474F"/>
    <w:rsid w:val="001347AA"/>
    <w:rsid w:val="00134FA5"/>
    <w:rsid w:val="001351CC"/>
    <w:rsid w:val="00135418"/>
    <w:rsid w:val="00135786"/>
    <w:rsid w:val="001357E0"/>
    <w:rsid w:val="0013595D"/>
    <w:rsid w:val="00135CEE"/>
    <w:rsid w:val="00135E84"/>
    <w:rsid w:val="00136479"/>
    <w:rsid w:val="0013654B"/>
    <w:rsid w:val="0013725E"/>
    <w:rsid w:val="001372DD"/>
    <w:rsid w:val="00137339"/>
    <w:rsid w:val="00137A53"/>
    <w:rsid w:val="001400F5"/>
    <w:rsid w:val="00140155"/>
    <w:rsid w:val="0014024E"/>
    <w:rsid w:val="00140A02"/>
    <w:rsid w:val="00140E10"/>
    <w:rsid w:val="00141644"/>
    <w:rsid w:val="00142A11"/>
    <w:rsid w:val="00142C48"/>
    <w:rsid w:val="00142EE2"/>
    <w:rsid w:val="00143013"/>
    <w:rsid w:val="001431B3"/>
    <w:rsid w:val="001432AA"/>
    <w:rsid w:val="0014340C"/>
    <w:rsid w:val="00143C9E"/>
    <w:rsid w:val="001440EA"/>
    <w:rsid w:val="00144104"/>
    <w:rsid w:val="0014469B"/>
    <w:rsid w:val="00144C87"/>
    <w:rsid w:val="00144DD1"/>
    <w:rsid w:val="00144E49"/>
    <w:rsid w:val="001454AC"/>
    <w:rsid w:val="001454CC"/>
    <w:rsid w:val="0014589D"/>
    <w:rsid w:val="00145A9E"/>
    <w:rsid w:val="0014628B"/>
    <w:rsid w:val="001465E2"/>
    <w:rsid w:val="00146928"/>
    <w:rsid w:val="001469CD"/>
    <w:rsid w:val="00146CEB"/>
    <w:rsid w:val="00147598"/>
    <w:rsid w:val="00147BAB"/>
    <w:rsid w:val="00147DD8"/>
    <w:rsid w:val="00150608"/>
    <w:rsid w:val="0015074D"/>
    <w:rsid w:val="00150BBC"/>
    <w:rsid w:val="00150D7F"/>
    <w:rsid w:val="00150F78"/>
    <w:rsid w:val="00151A12"/>
    <w:rsid w:val="0015242D"/>
    <w:rsid w:val="00152584"/>
    <w:rsid w:val="00152B57"/>
    <w:rsid w:val="00152BEA"/>
    <w:rsid w:val="00152F7E"/>
    <w:rsid w:val="00153078"/>
    <w:rsid w:val="0015365C"/>
    <w:rsid w:val="001545BA"/>
    <w:rsid w:val="00154BA8"/>
    <w:rsid w:val="00155641"/>
    <w:rsid w:val="0015591B"/>
    <w:rsid w:val="0015603B"/>
    <w:rsid w:val="001561D2"/>
    <w:rsid w:val="001561FC"/>
    <w:rsid w:val="001566B4"/>
    <w:rsid w:val="00156968"/>
    <w:rsid w:val="00156F7D"/>
    <w:rsid w:val="00157134"/>
    <w:rsid w:val="001571B4"/>
    <w:rsid w:val="001573BF"/>
    <w:rsid w:val="00157468"/>
    <w:rsid w:val="0015763C"/>
    <w:rsid w:val="00157FAB"/>
    <w:rsid w:val="001603FA"/>
    <w:rsid w:val="00160893"/>
    <w:rsid w:val="00161CD4"/>
    <w:rsid w:val="00161F5D"/>
    <w:rsid w:val="00161F92"/>
    <w:rsid w:val="00162111"/>
    <w:rsid w:val="001625E4"/>
    <w:rsid w:val="00162671"/>
    <w:rsid w:val="00162926"/>
    <w:rsid w:val="00162A5C"/>
    <w:rsid w:val="00162C23"/>
    <w:rsid w:val="00163239"/>
    <w:rsid w:val="00163460"/>
    <w:rsid w:val="001637EE"/>
    <w:rsid w:val="001638F9"/>
    <w:rsid w:val="001640A7"/>
    <w:rsid w:val="0016481E"/>
    <w:rsid w:val="00164DD8"/>
    <w:rsid w:val="00165224"/>
    <w:rsid w:val="00165752"/>
    <w:rsid w:val="0016595D"/>
    <w:rsid w:val="00165C77"/>
    <w:rsid w:val="00165FB1"/>
    <w:rsid w:val="0016624B"/>
    <w:rsid w:val="001668BE"/>
    <w:rsid w:val="00166ED9"/>
    <w:rsid w:val="00166EE1"/>
    <w:rsid w:val="0016741B"/>
    <w:rsid w:val="00167421"/>
    <w:rsid w:val="0016777D"/>
    <w:rsid w:val="001677DA"/>
    <w:rsid w:val="00167E56"/>
    <w:rsid w:val="00167F6D"/>
    <w:rsid w:val="001702C6"/>
    <w:rsid w:val="00171055"/>
    <w:rsid w:val="001711C0"/>
    <w:rsid w:val="001711C1"/>
    <w:rsid w:val="00171568"/>
    <w:rsid w:val="00171597"/>
    <w:rsid w:val="00171A02"/>
    <w:rsid w:val="00171B0B"/>
    <w:rsid w:val="00171B84"/>
    <w:rsid w:val="00171E30"/>
    <w:rsid w:val="00172540"/>
    <w:rsid w:val="00172935"/>
    <w:rsid w:val="001729E9"/>
    <w:rsid w:val="00172B27"/>
    <w:rsid w:val="00172D19"/>
    <w:rsid w:val="00172DB3"/>
    <w:rsid w:val="00172FCF"/>
    <w:rsid w:val="00173EB6"/>
    <w:rsid w:val="0017410C"/>
    <w:rsid w:val="001743ED"/>
    <w:rsid w:val="00174455"/>
    <w:rsid w:val="00174624"/>
    <w:rsid w:val="00174E1E"/>
    <w:rsid w:val="00175297"/>
    <w:rsid w:val="001756BF"/>
    <w:rsid w:val="00175952"/>
    <w:rsid w:val="00176146"/>
    <w:rsid w:val="00176BF9"/>
    <w:rsid w:val="001770E9"/>
    <w:rsid w:val="001771DD"/>
    <w:rsid w:val="001777B2"/>
    <w:rsid w:val="0017781D"/>
    <w:rsid w:val="00177AF2"/>
    <w:rsid w:val="00177DB8"/>
    <w:rsid w:val="00177FDA"/>
    <w:rsid w:val="001800F5"/>
    <w:rsid w:val="00180787"/>
    <w:rsid w:val="001808A3"/>
    <w:rsid w:val="00180934"/>
    <w:rsid w:val="00180CEA"/>
    <w:rsid w:val="00180E17"/>
    <w:rsid w:val="00180EAE"/>
    <w:rsid w:val="00181244"/>
    <w:rsid w:val="00181548"/>
    <w:rsid w:val="00181559"/>
    <w:rsid w:val="001816F6"/>
    <w:rsid w:val="00181851"/>
    <w:rsid w:val="0018195D"/>
    <w:rsid w:val="00181ABC"/>
    <w:rsid w:val="00181C02"/>
    <w:rsid w:val="00181D07"/>
    <w:rsid w:val="00181D34"/>
    <w:rsid w:val="001829FE"/>
    <w:rsid w:val="00183073"/>
    <w:rsid w:val="001833F7"/>
    <w:rsid w:val="0018365D"/>
    <w:rsid w:val="001837CD"/>
    <w:rsid w:val="00184092"/>
    <w:rsid w:val="001849FA"/>
    <w:rsid w:val="00184C44"/>
    <w:rsid w:val="00184D59"/>
    <w:rsid w:val="00184DFC"/>
    <w:rsid w:val="001852C3"/>
    <w:rsid w:val="00185A02"/>
    <w:rsid w:val="00185E70"/>
    <w:rsid w:val="00185F99"/>
    <w:rsid w:val="001860C4"/>
    <w:rsid w:val="0018682F"/>
    <w:rsid w:val="001869DC"/>
    <w:rsid w:val="00186E14"/>
    <w:rsid w:val="00186F8E"/>
    <w:rsid w:val="00187565"/>
    <w:rsid w:val="0018765B"/>
    <w:rsid w:val="00187FE4"/>
    <w:rsid w:val="001902AC"/>
    <w:rsid w:val="001902FB"/>
    <w:rsid w:val="0019045E"/>
    <w:rsid w:val="00190984"/>
    <w:rsid w:val="00190993"/>
    <w:rsid w:val="00190E3F"/>
    <w:rsid w:val="00191274"/>
    <w:rsid w:val="00191724"/>
    <w:rsid w:val="00191F07"/>
    <w:rsid w:val="00192338"/>
    <w:rsid w:val="00192935"/>
    <w:rsid w:val="0019299B"/>
    <w:rsid w:val="00192B02"/>
    <w:rsid w:val="00193C50"/>
    <w:rsid w:val="00194155"/>
    <w:rsid w:val="00194CE8"/>
    <w:rsid w:val="00194EB2"/>
    <w:rsid w:val="00194F08"/>
    <w:rsid w:val="001951FE"/>
    <w:rsid w:val="0019545F"/>
    <w:rsid w:val="0019556F"/>
    <w:rsid w:val="0019590B"/>
    <w:rsid w:val="0019591B"/>
    <w:rsid w:val="00195B83"/>
    <w:rsid w:val="0019607E"/>
    <w:rsid w:val="00196766"/>
    <w:rsid w:val="00196780"/>
    <w:rsid w:val="00196838"/>
    <w:rsid w:val="001970A7"/>
    <w:rsid w:val="001970DF"/>
    <w:rsid w:val="0019751D"/>
    <w:rsid w:val="00197673"/>
    <w:rsid w:val="00197A4C"/>
    <w:rsid w:val="001A0567"/>
    <w:rsid w:val="001A07D1"/>
    <w:rsid w:val="001A0D88"/>
    <w:rsid w:val="001A13B8"/>
    <w:rsid w:val="001A1456"/>
    <w:rsid w:val="001A17A3"/>
    <w:rsid w:val="001A19FA"/>
    <w:rsid w:val="001A1B52"/>
    <w:rsid w:val="001A2407"/>
    <w:rsid w:val="001A25AD"/>
    <w:rsid w:val="001A26A2"/>
    <w:rsid w:val="001A29CA"/>
    <w:rsid w:val="001A2BB4"/>
    <w:rsid w:val="001A306E"/>
    <w:rsid w:val="001A3392"/>
    <w:rsid w:val="001A368F"/>
    <w:rsid w:val="001A379C"/>
    <w:rsid w:val="001A3997"/>
    <w:rsid w:val="001A3F3A"/>
    <w:rsid w:val="001A4781"/>
    <w:rsid w:val="001A4C36"/>
    <w:rsid w:val="001A5808"/>
    <w:rsid w:val="001A5838"/>
    <w:rsid w:val="001A58E3"/>
    <w:rsid w:val="001A5EE2"/>
    <w:rsid w:val="001A61B1"/>
    <w:rsid w:val="001A66D0"/>
    <w:rsid w:val="001A68AD"/>
    <w:rsid w:val="001A6AFC"/>
    <w:rsid w:val="001A6B1B"/>
    <w:rsid w:val="001A7024"/>
    <w:rsid w:val="001A75C1"/>
    <w:rsid w:val="001A7BDC"/>
    <w:rsid w:val="001A7DD2"/>
    <w:rsid w:val="001B019C"/>
    <w:rsid w:val="001B0401"/>
    <w:rsid w:val="001B0C98"/>
    <w:rsid w:val="001B0D62"/>
    <w:rsid w:val="001B0E87"/>
    <w:rsid w:val="001B0FCE"/>
    <w:rsid w:val="001B1080"/>
    <w:rsid w:val="001B1084"/>
    <w:rsid w:val="001B123A"/>
    <w:rsid w:val="001B14C5"/>
    <w:rsid w:val="001B166F"/>
    <w:rsid w:val="001B1C7F"/>
    <w:rsid w:val="001B1CE1"/>
    <w:rsid w:val="001B1FC2"/>
    <w:rsid w:val="001B201C"/>
    <w:rsid w:val="001B22A0"/>
    <w:rsid w:val="001B23CB"/>
    <w:rsid w:val="001B265A"/>
    <w:rsid w:val="001B2A59"/>
    <w:rsid w:val="001B2AB1"/>
    <w:rsid w:val="001B2BDC"/>
    <w:rsid w:val="001B2D58"/>
    <w:rsid w:val="001B32A7"/>
    <w:rsid w:val="001B342F"/>
    <w:rsid w:val="001B37A5"/>
    <w:rsid w:val="001B38ED"/>
    <w:rsid w:val="001B39D0"/>
    <w:rsid w:val="001B3ABA"/>
    <w:rsid w:val="001B3B36"/>
    <w:rsid w:val="001B42A9"/>
    <w:rsid w:val="001B4849"/>
    <w:rsid w:val="001B4978"/>
    <w:rsid w:val="001B4A69"/>
    <w:rsid w:val="001B4CFB"/>
    <w:rsid w:val="001B4DE8"/>
    <w:rsid w:val="001B4F33"/>
    <w:rsid w:val="001B54AD"/>
    <w:rsid w:val="001B54C3"/>
    <w:rsid w:val="001B5749"/>
    <w:rsid w:val="001B5E5E"/>
    <w:rsid w:val="001B6AFB"/>
    <w:rsid w:val="001B6D13"/>
    <w:rsid w:val="001B7084"/>
    <w:rsid w:val="001B715D"/>
    <w:rsid w:val="001B7168"/>
    <w:rsid w:val="001B7701"/>
    <w:rsid w:val="001C0699"/>
    <w:rsid w:val="001C0C8C"/>
    <w:rsid w:val="001C0CAB"/>
    <w:rsid w:val="001C0E45"/>
    <w:rsid w:val="001C10F6"/>
    <w:rsid w:val="001C1202"/>
    <w:rsid w:val="001C158E"/>
    <w:rsid w:val="001C1697"/>
    <w:rsid w:val="001C23B6"/>
    <w:rsid w:val="001C28C7"/>
    <w:rsid w:val="001C2916"/>
    <w:rsid w:val="001C31F4"/>
    <w:rsid w:val="001C3CDE"/>
    <w:rsid w:val="001C4143"/>
    <w:rsid w:val="001C42B8"/>
    <w:rsid w:val="001C49F1"/>
    <w:rsid w:val="001C4C50"/>
    <w:rsid w:val="001C4EAC"/>
    <w:rsid w:val="001C5337"/>
    <w:rsid w:val="001C5A4F"/>
    <w:rsid w:val="001C5B28"/>
    <w:rsid w:val="001C66CD"/>
    <w:rsid w:val="001C67FD"/>
    <w:rsid w:val="001C6BC9"/>
    <w:rsid w:val="001C6D88"/>
    <w:rsid w:val="001C7555"/>
    <w:rsid w:val="001C76D5"/>
    <w:rsid w:val="001C7706"/>
    <w:rsid w:val="001D044A"/>
    <w:rsid w:val="001D085D"/>
    <w:rsid w:val="001D0D24"/>
    <w:rsid w:val="001D0DCF"/>
    <w:rsid w:val="001D0F20"/>
    <w:rsid w:val="001D11F0"/>
    <w:rsid w:val="001D1527"/>
    <w:rsid w:val="001D1561"/>
    <w:rsid w:val="001D16EA"/>
    <w:rsid w:val="001D193B"/>
    <w:rsid w:val="001D1A8C"/>
    <w:rsid w:val="001D1B2C"/>
    <w:rsid w:val="001D2333"/>
    <w:rsid w:val="001D24E3"/>
    <w:rsid w:val="001D294D"/>
    <w:rsid w:val="001D30AE"/>
    <w:rsid w:val="001D3186"/>
    <w:rsid w:val="001D31AD"/>
    <w:rsid w:val="001D3222"/>
    <w:rsid w:val="001D32E7"/>
    <w:rsid w:val="001D34BE"/>
    <w:rsid w:val="001D3A8E"/>
    <w:rsid w:val="001D3B66"/>
    <w:rsid w:val="001D3D39"/>
    <w:rsid w:val="001D3FCC"/>
    <w:rsid w:val="001D40C2"/>
    <w:rsid w:val="001D5438"/>
    <w:rsid w:val="001D5555"/>
    <w:rsid w:val="001D5600"/>
    <w:rsid w:val="001D563A"/>
    <w:rsid w:val="001D5820"/>
    <w:rsid w:val="001D5E65"/>
    <w:rsid w:val="001D5FA5"/>
    <w:rsid w:val="001D6A42"/>
    <w:rsid w:val="001D6E54"/>
    <w:rsid w:val="001D727B"/>
    <w:rsid w:val="001D7804"/>
    <w:rsid w:val="001D7F63"/>
    <w:rsid w:val="001E001B"/>
    <w:rsid w:val="001E052A"/>
    <w:rsid w:val="001E055B"/>
    <w:rsid w:val="001E05A6"/>
    <w:rsid w:val="001E05A8"/>
    <w:rsid w:val="001E0EA2"/>
    <w:rsid w:val="001E0FAA"/>
    <w:rsid w:val="001E10F9"/>
    <w:rsid w:val="001E1181"/>
    <w:rsid w:val="001E146F"/>
    <w:rsid w:val="001E159C"/>
    <w:rsid w:val="001E1C78"/>
    <w:rsid w:val="001E1C94"/>
    <w:rsid w:val="001E1FE0"/>
    <w:rsid w:val="001E21CB"/>
    <w:rsid w:val="001E24D4"/>
    <w:rsid w:val="001E25FD"/>
    <w:rsid w:val="001E2B33"/>
    <w:rsid w:val="001E2EE9"/>
    <w:rsid w:val="001E2F6B"/>
    <w:rsid w:val="001E3967"/>
    <w:rsid w:val="001E3AFF"/>
    <w:rsid w:val="001E3BC2"/>
    <w:rsid w:val="001E3F6F"/>
    <w:rsid w:val="001E406B"/>
    <w:rsid w:val="001E4212"/>
    <w:rsid w:val="001E451C"/>
    <w:rsid w:val="001E50D5"/>
    <w:rsid w:val="001E5361"/>
    <w:rsid w:val="001E5382"/>
    <w:rsid w:val="001E5444"/>
    <w:rsid w:val="001E555A"/>
    <w:rsid w:val="001E558E"/>
    <w:rsid w:val="001E5698"/>
    <w:rsid w:val="001E579D"/>
    <w:rsid w:val="001E5F13"/>
    <w:rsid w:val="001E65D4"/>
    <w:rsid w:val="001E680A"/>
    <w:rsid w:val="001E6D81"/>
    <w:rsid w:val="001E726E"/>
    <w:rsid w:val="001E7D5D"/>
    <w:rsid w:val="001F070F"/>
    <w:rsid w:val="001F0AD6"/>
    <w:rsid w:val="001F0DAF"/>
    <w:rsid w:val="001F0DEB"/>
    <w:rsid w:val="001F0E03"/>
    <w:rsid w:val="001F0F97"/>
    <w:rsid w:val="001F0FF9"/>
    <w:rsid w:val="001F11B0"/>
    <w:rsid w:val="001F1804"/>
    <w:rsid w:val="001F19EE"/>
    <w:rsid w:val="001F1BE2"/>
    <w:rsid w:val="001F1C75"/>
    <w:rsid w:val="001F1DA6"/>
    <w:rsid w:val="001F1E80"/>
    <w:rsid w:val="001F23FB"/>
    <w:rsid w:val="001F264E"/>
    <w:rsid w:val="001F2E5C"/>
    <w:rsid w:val="001F2EBE"/>
    <w:rsid w:val="001F3015"/>
    <w:rsid w:val="001F32CD"/>
    <w:rsid w:val="001F35FB"/>
    <w:rsid w:val="001F3CF7"/>
    <w:rsid w:val="001F3E19"/>
    <w:rsid w:val="001F40BF"/>
    <w:rsid w:val="001F4497"/>
    <w:rsid w:val="001F478C"/>
    <w:rsid w:val="001F4880"/>
    <w:rsid w:val="001F4AD9"/>
    <w:rsid w:val="001F4C0F"/>
    <w:rsid w:val="001F4CA7"/>
    <w:rsid w:val="001F4F17"/>
    <w:rsid w:val="001F526C"/>
    <w:rsid w:val="001F5344"/>
    <w:rsid w:val="001F5963"/>
    <w:rsid w:val="001F5D50"/>
    <w:rsid w:val="001F5E38"/>
    <w:rsid w:val="001F5EA6"/>
    <w:rsid w:val="001F5F78"/>
    <w:rsid w:val="001F63FB"/>
    <w:rsid w:val="001F645C"/>
    <w:rsid w:val="001F6F6F"/>
    <w:rsid w:val="001F720C"/>
    <w:rsid w:val="001F73E1"/>
    <w:rsid w:val="001F76D2"/>
    <w:rsid w:val="001F7E03"/>
    <w:rsid w:val="00200235"/>
    <w:rsid w:val="00200762"/>
    <w:rsid w:val="00200A9C"/>
    <w:rsid w:val="00200C55"/>
    <w:rsid w:val="00200D7D"/>
    <w:rsid w:val="0020145B"/>
    <w:rsid w:val="0020279F"/>
    <w:rsid w:val="00203632"/>
    <w:rsid w:val="00203CC7"/>
    <w:rsid w:val="00203D9F"/>
    <w:rsid w:val="00203DDA"/>
    <w:rsid w:val="00204582"/>
    <w:rsid w:val="002047E0"/>
    <w:rsid w:val="00204F0A"/>
    <w:rsid w:val="00204FF7"/>
    <w:rsid w:val="002051EA"/>
    <w:rsid w:val="002051FA"/>
    <w:rsid w:val="00205A3C"/>
    <w:rsid w:val="00205EA4"/>
    <w:rsid w:val="00206001"/>
    <w:rsid w:val="00206230"/>
    <w:rsid w:val="00206BFA"/>
    <w:rsid w:val="00206C3B"/>
    <w:rsid w:val="00206E91"/>
    <w:rsid w:val="00206FCD"/>
    <w:rsid w:val="0020737E"/>
    <w:rsid w:val="002075BE"/>
    <w:rsid w:val="00207AD0"/>
    <w:rsid w:val="00207C7B"/>
    <w:rsid w:val="00207EB9"/>
    <w:rsid w:val="0021065E"/>
    <w:rsid w:val="00210719"/>
    <w:rsid w:val="0021208C"/>
    <w:rsid w:val="0021209A"/>
    <w:rsid w:val="0021211B"/>
    <w:rsid w:val="0021252F"/>
    <w:rsid w:val="00212F85"/>
    <w:rsid w:val="002130E5"/>
    <w:rsid w:val="002134DB"/>
    <w:rsid w:val="002137A1"/>
    <w:rsid w:val="0021390E"/>
    <w:rsid w:val="00214192"/>
    <w:rsid w:val="00214638"/>
    <w:rsid w:val="002147AC"/>
    <w:rsid w:val="00214918"/>
    <w:rsid w:val="00214DF6"/>
    <w:rsid w:val="00215020"/>
    <w:rsid w:val="00215325"/>
    <w:rsid w:val="0021541B"/>
    <w:rsid w:val="002154FB"/>
    <w:rsid w:val="00215640"/>
    <w:rsid w:val="00215778"/>
    <w:rsid w:val="00215B02"/>
    <w:rsid w:val="00215F8E"/>
    <w:rsid w:val="002160D4"/>
    <w:rsid w:val="002169F6"/>
    <w:rsid w:val="00216B8E"/>
    <w:rsid w:val="00216C65"/>
    <w:rsid w:val="00216FBB"/>
    <w:rsid w:val="00217077"/>
    <w:rsid w:val="0021719E"/>
    <w:rsid w:val="0021747E"/>
    <w:rsid w:val="00217AB8"/>
    <w:rsid w:val="00217DDA"/>
    <w:rsid w:val="00217F8E"/>
    <w:rsid w:val="002203A0"/>
    <w:rsid w:val="002204F6"/>
    <w:rsid w:val="00220D67"/>
    <w:rsid w:val="00221286"/>
    <w:rsid w:val="0022172F"/>
    <w:rsid w:val="002218CF"/>
    <w:rsid w:val="00221C21"/>
    <w:rsid w:val="00221DDC"/>
    <w:rsid w:val="00221F1E"/>
    <w:rsid w:val="002223F1"/>
    <w:rsid w:val="002223F8"/>
    <w:rsid w:val="002224E6"/>
    <w:rsid w:val="00222711"/>
    <w:rsid w:val="00222C94"/>
    <w:rsid w:val="00222D58"/>
    <w:rsid w:val="00223D8A"/>
    <w:rsid w:val="00223F11"/>
    <w:rsid w:val="00223F79"/>
    <w:rsid w:val="00224158"/>
    <w:rsid w:val="00224DFD"/>
    <w:rsid w:val="00225164"/>
    <w:rsid w:val="00226E13"/>
    <w:rsid w:val="002270CC"/>
    <w:rsid w:val="0022725C"/>
    <w:rsid w:val="00227396"/>
    <w:rsid w:val="00227C39"/>
    <w:rsid w:val="00227ECB"/>
    <w:rsid w:val="00230680"/>
    <w:rsid w:val="00230BDA"/>
    <w:rsid w:val="002318DB"/>
    <w:rsid w:val="00231D8A"/>
    <w:rsid w:val="00232103"/>
    <w:rsid w:val="002321F1"/>
    <w:rsid w:val="00232642"/>
    <w:rsid w:val="00232B65"/>
    <w:rsid w:val="002332DC"/>
    <w:rsid w:val="00233972"/>
    <w:rsid w:val="00233DBD"/>
    <w:rsid w:val="00233DCF"/>
    <w:rsid w:val="0023437E"/>
    <w:rsid w:val="00234717"/>
    <w:rsid w:val="00235066"/>
    <w:rsid w:val="002351E7"/>
    <w:rsid w:val="00235427"/>
    <w:rsid w:val="00235538"/>
    <w:rsid w:val="0023587D"/>
    <w:rsid w:val="00235B68"/>
    <w:rsid w:val="00235F03"/>
    <w:rsid w:val="00236FC2"/>
    <w:rsid w:val="00237091"/>
    <w:rsid w:val="0023712D"/>
    <w:rsid w:val="0023720E"/>
    <w:rsid w:val="002372E0"/>
    <w:rsid w:val="00237E69"/>
    <w:rsid w:val="002400AC"/>
    <w:rsid w:val="002403A6"/>
    <w:rsid w:val="0024049E"/>
    <w:rsid w:val="00240CE7"/>
    <w:rsid w:val="00240DCE"/>
    <w:rsid w:val="00240DDF"/>
    <w:rsid w:val="00240F37"/>
    <w:rsid w:val="00241097"/>
    <w:rsid w:val="00241641"/>
    <w:rsid w:val="002417E3"/>
    <w:rsid w:val="00241823"/>
    <w:rsid w:val="0024184D"/>
    <w:rsid w:val="00241BCF"/>
    <w:rsid w:val="00241C71"/>
    <w:rsid w:val="00242378"/>
    <w:rsid w:val="0024278D"/>
    <w:rsid w:val="00242E0E"/>
    <w:rsid w:val="00242F43"/>
    <w:rsid w:val="0024310B"/>
    <w:rsid w:val="00243719"/>
    <w:rsid w:val="0024391D"/>
    <w:rsid w:val="002445BE"/>
    <w:rsid w:val="002446DE"/>
    <w:rsid w:val="00244A2B"/>
    <w:rsid w:val="00244D2F"/>
    <w:rsid w:val="00244D84"/>
    <w:rsid w:val="0024511A"/>
    <w:rsid w:val="002452CC"/>
    <w:rsid w:val="002461DD"/>
    <w:rsid w:val="002464F3"/>
    <w:rsid w:val="0024653E"/>
    <w:rsid w:val="002468B7"/>
    <w:rsid w:val="00246CC3"/>
    <w:rsid w:val="00247197"/>
    <w:rsid w:val="00247787"/>
    <w:rsid w:val="002478F3"/>
    <w:rsid w:val="00247B4B"/>
    <w:rsid w:val="00247B8B"/>
    <w:rsid w:val="00247E3D"/>
    <w:rsid w:val="00251153"/>
    <w:rsid w:val="0025132B"/>
    <w:rsid w:val="00251786"/>
    <w:rsid w:val="00251FFA"/>
    <w:rsid w:val="0025227B"/>
    <w:rsid w:val="0025280A"/>
    <w:rsid w:val="0025283D"/>
    <w:rsid w:val="00252B5A"/>
    <w:rsid w:val="00252DAA"/>
    <w:rsid w:val="00252E59"/>
    <w:rsid w:val="00252FF8"/>
    <w:rsid w:val="00253051"/>
    <w:rsid w:val="00253375"/>
    <w:rsid w:val="002534F8"/>
    <w:rsid w:val="00253BDC"/>
    <w:rsid w:val="002545C7"/>
    <w:rsid w:val="002545F2"/>
    <w:rsid w:val="0025468F"/>
    <w:rsid w:val="00254F15"/>
    <w:rsid w:val="00255834"/>
    <w:rsid w:val="00255F1C"/>
    <w:rsid w:val="002560C0"/>
    <w:rsid w:val="002560E4"/>
    <w:rsid w:val="00256239"/>
    <w:rsid w:val="002564AA"/>
    <w:rsid w:val="002564F9"/>
    <w:rsid w:val="00256E10"/>
    <w:rsid w:val="00256EB1"/>
    <w:rsid w:val="0025733D"/>
    <w:rsid w:val="00257B4B"/>
    <w:rsid w:val="00257C0D"/>
    <w:rsid w:val="002604C5"/>
    <w:rsid w:val="0026072D"/>
    <w:rsid w:val="0026086E"/>
    <w:rsid w:val="002608F0"/>
    <w:rsid w:val="002618CF"/>
    <w:rsid w:val="00262053"/>
    <w:rsid w:val="002620E8"/>
    <w:rsid w:val="0026294D"/>
    <w:rsid w:val="00262EF0"/>
    <w:rsid w:val="002636B1"/>
    <w:rsid w:val="00263B04"/>
    <w:rsid w:val="00263F90"/>
    <w:rsid w:val="00264760"/>
    <w:rsid w:val="002651BE"/>
    <w:rsid w:val="00265800"/>
    <w:rsid w:val="00265839"/>
    <w:rsid w:val="00265A0D"/>
    <w:rsid w:val="0026604E"/>
    <w:rsid w:val="002661C3"/>
    <w:rsid w:val="00266D23"/>
    <w:rsid w:val="002671FC"/>
    <w:rsid w:val="00267588"/>
    <w:rsid w:val="00270121"/>
    <w:rsid w:val="002705E0"/>
    <w:rsid w:val="002708D5"/>
    <w:rsid w:val="00270944"/>
    <w:rsid w:val="00270B55"/>
    <w:rsid w:val="00270BFB"/>
    <w:rsid w:val="00271880"/>
    <w:rsid w:val="00271984"/>
    <w:rsid w:val="002719F6"/>
    <w:rsid w:val="002719FA"/>
    <w:rsid w:val="00271CFA"/>
    <w:rsid w:val="0027223D"/>
    <w:rsid w:val="00272AE1"/>
    <w:rsid w:val="00272BD8"/>
    <w:rsid w:val="00272EDB"/>
    <w:rsid w:val="0027319C"/>
    <w:rsid w:val="002736DD"/>
    <w:rsid w:val="00274079"/>
    <w:rsid w:val="0027452B"/>
    <w:rsid w:val="00274634"/>
    <w:rsid w:val="00274A93"/>
    <w:rsid w:val="00274C29"/>
    <w:rsid w:val="00274FEB"/>
    <w:rsid w:val="002752DD"/>
    <w:rsid w:val="0027587A"/>
    <w:rsid w:val="00275ACE"/>
    <w:rsid w:val="00275C12"/>
    <w:rsid w:val="00276009"/>
    <w:rsid w:val="00276686"/>
    <w:rsid w:val="00276918"/>
    <w:rsid w:val="002769C1"/>
    <w:rsid w:val="00276BA5"/>
    <w:rsid w:val="002771C8"/>
    <w:rsid w:val="0027770F"/>
    <w:rsid w:val="00277796"/>
    <w:rsid w:val="00277ABE"/>
    <w:rsid w:val="00280015"/>
    <w:rsid w:val="0028014A"/>
    <w:rsid w:val="002805D4"/>
    <w:rsid w:val="002813B4"/>
    <w:rsid w:val="002813F6"/>
    <w:rsid w:val="00281739"/>
    <w:rsid w:val="00281DCE"/>
    <w:rsid w:val="00281EE9"/>
    <w:rsid w:val="00281EF3"/>
    <w:rsid w:val="002822F1"/>
    <w:rsid w:val="00282542"/>
    <w:rsid w:val="00282609"/>
    <w:rsid w:val="002826F9"/>
    <w:rsid w:val="00282968"/>
    <w:rsid w:val="00282A62"/>
    <w:rsid w:val="00282A6D"/>
    <w:rsid w:val="00282F10"/>
    <w:rsid w:val="00283382"/>
    <w:rsid w:val="0028338E"/>
    <w:rsid w:val="002836FF"/>
    <w:rsid w:val="00283A93"/>
    <w:rsid w:val="00284064"/>
    <w:rsid w:val="00284077"/>
    <w:rsid w:val="00284532"/>
    <w:rsid w:val="0028482B"/>
    <w:rsid w:val="00284E20"/>
    <w:rsid w:val="0028549E"/>
    <w:rsid w:val="00285580"/>
    <w:rsid w:val="002858A9"/>
    <w:rsid w:val="00285B1A"/>
    <w:rsid w:val="002865E6"/>
    <w:rsid w:val="00286699"/>
    <w:rsid w:val="00286E84"/>
    <w:rsid w:val="00286F90"/>
    <w:rsid w:val="00287041"/>
    <w:rsid w:val="00287085"/>
    <w:rsid w:val="00287089"/>
    <w:rsid w:val="0028755D"/>
    <w:rsid w:val="00287E98"/>
    <w:rsid w:val="00287F1B"/>
    <w:rsid w:val="002906BF"/>
    <w:rsid w:val="002906C9"/>
    <w:rsid w:val="002908F2"/>
    <w:rsid w:val="002909D1"/>
    <w:rsid w:val="00290AA1"/>
    <w:rsid w:val="00290F81"/>
    <w:rsid w:val="002912AE"/>
    <w:rsid w:val="00291969"/>
    <w:rsid w:val="00291C42"/>
    <w:rsid w:val="00291C66"/>
    <w:rsid w:val="00291CA9"/>
    <w:rsid w:val="0029218A"/>
    <w:rsid w:val="0029249E"/>
    <w:rsid w:val="0029266C"/>
    <w:rsid w:val="00292675"/>
    <w:rsid w:val="002928CD"/>
    <w:rsid w:val="002928CE"/>
    <w:rsid w:val="00292D34"/>
    <w:rsid w:val="00292E2A"/>
    <w:rsid w:val="0029344F"/>
    <w:rsid w:val="0029399C"/>
    <w:rsid w:val="00293BFF"/>
    <w:rsid w:val="00293E84"/>
    <w:rsid w:val="0029460B"/>
    <w:rsid w:val="00294C73"/>
    <w:rsid w:val="00294EDB"/>
    <w:rsid w:val="00294F44"/>
    <w:rsid w:val="0029505C"/>
    <w:rsid w:val="002954D2"/>
    <w:rsid w:val="00295A23"/>
    <w:rsid w:val="00295B2B"/>
    <w:rsid w:val="00295D01"/>
    <w:rsid w:val="002963A7"/>
    <w:rsid w:val="0029646B"/>
    <w:rsid w:val="00296613"/>
    <w:rsid w:val="0029691A"/>
    <w:rsid w:val="002969BF"/>
    <w:rsid w:val="00296AE3"/>
    <w:rsid w:val="00296E20"/>
    <w:rsid w:val="00296EBC"/>
    <w:rsid w:val="00297122"/>
    <w:rsid w:val="002971E7"/>
    <w:rsid w:val="002975CE"/>
    <w:rsid w:val="00297E32"/>
    <w:rsid w:val="00297E9B"/>
    <w:rsid w:val="002A0240"/>
    <w:rsid w:val="002A03F5"/>
    <w:rsid w:val="002A062E"/>
    <w:rsid w:val="002A1403"/>
    <w:rsid w:val="002A15CD"/>
    <w:rsid w:val="002A16D6"/>
    <w:rsid w:val="002A18D0"/>
    <w:rsid w:val="002A1DCB"/>
    <w:rsid w:val="002A2189"/>
    <w:rsid w:val="002A29A7"/>
    <w:rsid w:val="002A2A5E"/>
    <w:rsid w:val="002A3153"/>
    <w:rsid w:val="002A31C2"/>
    <w:rsid w:val="002A3444"/>
    <w:rsid w:val="002A3740"/>
    <w:rsid w:val="002A3A07"/>
    <w:rsid w:val="002A3A4D"/>
    <w:rsid w:val="002A470E"/>
    <w:rsid w:val="002A4B03"/>
    <w:rsid w:val="002A4C4A"/>
    <w:rsid w:val="002A4D4F"/>
    <w:rsid w:val="002A563D"/>
    <w:rsid w:val="002A5721"/>
    <w:rsid w:val="002A5C2C"/>
    <w:rsid w:val="002A5EEA"/>
    <w:rsid w:val="002A639B"/>
    <w:rsid w:val="002A64F2"/>
    <w:rsid w:val="002A674E"/>
    <w:rsid w:val="002A6F97"/>
    <w:rsid w:val="002A7334"/>
    <w:rsid w:val="002B00BE"/>
    <w:rsid w:val="002B022E"/>
    <w:rsid w:val="002B08F0"/>
    <w:rsid w:val="002B0994"/>
    <w:rsid w:val="002B0A7F"/>
    <w:rsid w:val="002B0C80"/>
    <w:rsid w:val="002B0F82"/>
    <w:rsid w:val="002B139D"/>
    <w:rsid w:val="002B153E"/>
    <w:rsid w:val="002B1A7E"/>
    <w:rsid w:val="002B1E1E"/>
    <w:rsid w:val="002B1FDF"/>
    <w:rsid w:val="002B2011"/>
    <w:rsid w:val="002B204C"/>
    <w:rsid w:val="002B2518"/>
    <w:rsid w:val="002B26C3"/>
    <w:rsid w:val="002B2C82"/>
    <w:rsid w:val="002B2F89"/>
    <w:rsid w:val="002B2FCD"/>
    <w:rsid w:val="002B30B3"/>
    <w:rsid w:val="002B33F4"/>
    <w:rsid w:val="002B34DC"/>
    <w:rsid w:val="002B37A8"/>
    <w:rsid w:val="002B38C7"/>
    <w:rsid w:val="002B39F5"/>
    <w:rsid w:val="002B3A49"/>
    <w:rsid w:val="002B3EE6"/>
    <w:rsid w:val="002B4284"/>
    <w:rsid w:val="002B436D"/>
    <w:rsid w:val="002B4558"/>
    <w:rsid w:val="002B4B65"/>
    <w:rsid w:val="002B5229"/>
    <w:rsid w:val="002B562E"/>
    <w:rsid w:val="002B58E0"/>
    <w:rsid w:val="002B5FD9"/>
    <w:rsid w:val="002B636D"/>
    <w:rsid w:val="002B7079"/>
    <w:rsid w:val="002B730A"/>
    <w:rsid w:val="002B75E5"/>
    <w:rsid w:val="002C053D"/>
    <w:rsid w:val="002C0A3E"/>
    <w:rsid w:val="002C1507"/>
    <w:rsid w:val="002C16C9"/>
    <w:rsid w:val="002C1804"/>
    <w:rsid w:val="002C1BA4"/>
    <w:rsid w:val="002C1E9B"/>
    <w:rsid w:val="002C22A2"/>
    <w:rsid w:val="002C2374"/>
    <w:rsid w:val="002C27F9"/>
    <w:rsid w:val="002C285D"/>
    <w:rsid w:val="002C30CC"/>
    <w:rsid w:val="002C3394"/>
    <w:rsid w:val="002C3710"/>
    <w:rsid w:val="002C372D"/>
    <w:rsid w:val="002C3BA6"/>
    <w:rsid w:val="002C416B"/>
    <w:rsid w:val="002C47D0"/>
    <w:rsid w:val="002C490A"/>
    <w:rsid w:val="002C49B8"/>
    <w:rsid w:val="002C4E05"/>
    <w:rsid w:val="002C53DA"/>
    <w:rsid w:val="002C5828"/>
    <w:rsid w:val="002C58B3"/>
    <w:rsid w:val="002C5C00"/>
    <w:rsid w:val="002C7082"/>
    <w:rsid w:val="002C7110"/>
    <w:rsid w:val="002C7330"/>
    <w:rsid w:val="002C7604"/>
    <w:rsid w:val="002C7F35"/>
    <w:rsid w:val="002D0206"/>
    <w:rsid w:val="002D038E"/>
    <w:rsid w:val="002D04C7"/>
    <w:rsid w:val="002D06B7"/>
    <w:rsid w:val="002D08EE"/>
    <w:rsid w:val="002D090B"/>
    <w:rsid w:val="002D0DE4"/>
    <w:rsid w:val="002D1229"/>
    <w:rsid w:val="002D127B"/>
    <w:rsid w:val="002D15C6"/>
    <w:rsid w:val="002D170B"/>
    <w:rsid w:val="002D17D3"/>
    <w:rsid w:val="002D17F1"/>
    <w:rsid w:val="002D1886"/>
    <w:rsid w:val="002D1AA9"/>
    <w:rsid w:val="002D1B7E"/>
    <w:rsid w:val="002D2156"/>
    <w:rsid w:val="002D240A"/>
    <w:rsid w:val="002D2AD8"/>
    <w:rsid w:val="002D3280"/>
    <w:rsid w:val="002D376F"/>
    <w:rsid w:val="002D3954"/>
    <w:rsid w:val="002D3B7D"/>
    <w:rsid w:val="002D3FB6"/>
    <w:rsid w:val="002D422A"/>
    <w:rsid w:val="002D4789"/>
    <w:rsid w:val="002D492F"/>
    <w:rsid w:val="002D4BEF"/>
    <w:rsid w:val="002D4FC6"/>
    <w:rsid w:val="002D56E7"/>
    <w:rsid w:val="002D5BA8"/>
    <w:rsid w:val="002D5C63"/>
    <w:rsid w:val="002D669E"/>
    <w:rsid w:val="002D7A8E"/>
    <w:rsid w:val="002D7D05"/>
    <w:rsid w:val="002E02C2"/>
    <w:rsid w:val="002E03C0"/>
    <w:rsid w:val="002E08D6"/>
    <w:rsid w:val="002E1700"/>
    <w:rsid w:val="002E1857"/>
    <w:rsid w:val="002E1BF5"/>
    <w:rsid w:val="002E1D31"/>
    <w:rsid w:val="002E1F20"/>
    <w:rsid w:val="002E2047"/>
    <w:rsid w:val="002E21D1"/>
    <w:rsid w:val="002E2697"/>
    <w:rsid w:val="002E27C6"/>
    <w:rsid w:val="002E295C"/>
    <w:rsid w:val="002E302E"/>
    <w:rsid w:val="002E3569"/>
    <w:rsid w:val="002E36A8"/>
    <w:rsid w:val="002E3738"/>
    <w:rsid w:val="002E48AD"/>
    <w:rsid w:val="002E49A3"/>
    <w:rsid w:val="002E4AD8"/>
    <w:rsid w:val="002E4B29"/>
    <w:rsid w:val="002E4E0D"/>
    <w:rsid w:val="002E52B2"/>
    <w:rsid w:val="002E53C7"/>
    <w:rsid w:val="002E598C"/>
    <w:rsid w:val="002E608C"/>
    <w:rsid w:val="002E611A"/>
    <w:rsid w:val="002E649A"/>
    <w:rsid w:val="002E6599"/>
    <w:rsid w:val="002E6C75"/>
    <w:rsid w:val="002E7A1B"/>
    <w:rsid w:val="002E7D82"/>
    <w:rsid w:val="002E7DFE"/>
    <w:rsid w:val="002F04C8"/>
    <w:rsid w:val="002F075A"/>
    <w:rsid w:val="002F08B2"/>
    <w:rsid w:val="002F09F5"/>
    <w:rsid w:val="002F0BC8"/>
    <w:rsid w:val="002F1101"/>
    <w:rsid w:val="002F123B"/>
    <w:rsid w:val="002F1857"/>
    <w:rsid w:val="002F194D"/>
    <w:rsid w:val="002F1979"/>
    <w:rsid w:val="002F19E5"/>
    <w:rsid w:val="002F2025"/>
    <w:rsid w:val="002F2070"/>
    <w:rsid w:val="002F20CE"/>
    <w:rsid w:val="002F227F"/>
    <w:rsid w:val="002F25D2"/>
    <w:rsid w:val="002F38FA"/>
    <w:rsid w:val="002F3CFD"/>
    <w:rsid w:val="002F3DE2"/>
    <w:rsid w:val="002F4B0C"/>
    <w:rsid w:val="002F510B"/>
    <w:rsid w:val="002F521D"/>
    <w:rsid w:val="002F61EA"/>
    <w:rsid w:val="002F6602"/>
    <w:rsid w:val="002F6DFF"/>
    <w:rsid w:val="002F6EED"/>
    <w:rsid w:val="002F74B8"/>
    <w:rsid w:val="002F7FB1"/>
    <w:rsid w:val="00300801"/>
    <w:rsid w:val="00300A9C"/>
    <w:rsid w:val="00300C0D"/>
    <w:rsid w:val="00300D52"/>
    <w:rsid w:val="003014B7"/>
    <w:rsid w:val="003018C0"/>
    <w:rsid w:val="00301A39"/>
    <w:rsid w:val="00301CB7"/>
    <w:rsid w:val="0030268B"/>
    <w:rsid w:val="00302A5F"/>
    <w:rsid w:val="00303066"/>
    <w:rsid w:val="003037D3"/>
    <w:rsid w:val="0030389D"/>
    <w:rsid w:val="00303958"/>
    <w:rsid w:val="00303B77"/>
    <w:rsid w:val="00303C79"/>
    <w:rsid w:val="00303D36"/>
    <w:rsid w:val="00303F80"/>
    <w:rsid w:val="00304109"/>
    <w:rsid w:val="00305088"/>
    <w:rsid w:val="00305B90"/>
    <w:rsid w:val="003061CF"/>
    <w:rsid w:val="00306327"/>
    <w:rsid w:val="0030643F"/>
    <w:rsid w:val="003068C5"/>
    <w:rsid w:val="00306967"/>
    <w:rsid w:val="003069B6"/>
    <w:rsid w:val="00306A56"/>
    <w:rsid w:val="00306AF0"/>
    <w:rsid w:val="00306E20"/>
    <w:rsid w:val="003078BD"/>
    <w:rsid w:val="003105C2"/>
    <w:rsid w:val="0031077D"/>
    <w:rsid w:val="003108B2"/>
    <w:rsid w:val="0031147C"/>
    <w:rsid w:val="0031164D"/>
    <w:rsid w:val="0031167F"/>
    <w:rsid w:val="003118DD"/>
    <w:rsid w:val="0031192C"/>
    <w:rsid w:val="00311C1C"/>
    <w:rsid w:val="00311C49"/>
    <w:rsid w:val="00312031"/>
    <w:rsid w:val="003124C7"/>
    <w:rsid w:val="00312DC2"/>
    <w:rsid w:val="00312FBE"/>
    <w:rsid w:val="0031305E"/>
    <w:rsid w:val="003131F9"/>
    <w:rsid w:val="00313515"/>
    <w:rsid w:val="0031470B"/>
    <w:rsid w:val="00314933"/>
    <w:rsid w:val="00314A36"/>
    <w:rsid w:val="00314B29"/>
    <w:rsid w:val="00314CA5"/>
    <w:rsid w:val="00314D42"/>
    <w:rsid w:val="00314D9F"/>
    <w:rsid w:val="003150F3"/>
    <w:rsid w:val="0031524A"/>
    <w:rsid w:val="003152F9"/>
    <w:rsid w:val="00315847"/>
    <w:rsid w:val="0031585B"/>
    <w:rsid w:val="0031593D"/>
    <w:rsid w:val="00315AA8"/>
    <w:rsid w:val="00316831"/>
    <w:rsid w:val="00316BDB"/>
    <w:rsid w:val="00316F25"/>
    <w:rsid w:val="003170D5"/>
    <w:rsid w:val="003171B7"/>
    <w:rsid w:val="0031753C"/>
    <w:rsid w:val="00317E49"/>
    <w:rsid w:val="003202BD"/>
    <w:rsid w:val="003206C0"/>
    <w:rsid w:val="003207C6"/>
    <w:rsid w:val="003209EF"/>
    <w:rsid w:val="00320DC5"/>
    <w:rsid w:val="00320ED8"/>
    <w:rsid w:val="00321880"/>
    <w:rsid w:val="003218B4"/>
    <w:rsid w:val="003218D2"/>
    <w:rsid w:val="00321F17"/>
    <w:rsid w:val="003220B7"/>
    <w:rsid w:val="0032214D"/>
    <w:rsid w:val="003222D4"/>
    <w:rsid w:val="003224D4"/>
    <w:rsid w:val="00322DA7"/>
    <w:rsid w:val="003231DD"/>
    <w:rsid w:val="00324032"/>
    <w:rsid w:val="00324C07"/>
    <w:rsid w:val="00324D20"/>
    <w:rsid w:val="00324F59"/>
    <w:rsid w:val="00325067"/>
    <w:rsid w:val="0032520C"/>
    <w:rsid w:val="00325474"/>
    <w:rsid w:val="00325A35"/>
    <w:rsid w:val="00325FE9"/>
    <w:rsid w:val="00326279"/>
    <w:rsid w:val="0032629A"/>
    <w:rsid w:val="00326972"/>
    <w:rsid w:val="00326D9D"/>
    <w:rsid w:val="00326DA7"/>
    <w:rsid w:val="003274AF"/>
    <w:rsid w:val="003279F7"/>
    <w:rsid w:val="00327BDF"/>
    <w:rsid w:val="00327DEB"/>
    <w:rsid w:val="00330152"/>
    <w:rsid w:val="0033094E"/>
    <w:rsid w:val="00330C59"/>
    <w:rsid w:val="00330CED"/>
    <w:rsid w:val="00330F29"/>
    <w:rsid w:val="003312FE"/>
    <w:rsid w:val="003314D0"/>
    <w:rsid w:val="003314EB"/>
    <w:rsid w:val="00331BEB"/>
    <w:rsid w:val="00331C88"/>
    <w:rsid w:val="00332392"/>
    <w:rsid w:val="003325F5"/>
    <w:rsid w:val="00332760"/>
    <w:rsid w:val="00332ABD"/>
    <w:rsid w:val="00332C39"/>
    <w:rsid w:val="00333149"/>
    <w:rsid w:val="00333928"/>
    <w:rsid w:val="00333D07"/>
    <w:rsid w:val="00333D8C"/>
    <w:rsid w:val="00333DA2"/>
    <w:rsid w:val="00333EFA"/>
    <w:rsid w:val="003342CC"/>
    <w:rsid w:val="00334B08"/>
    <w:rsid w:val="00334C64"/>
    <w:rsid w:val="0033520E"/>
    <w:rsid w:val="003352E1"/>
    <w:rsid w:val="0033532B"/>
    <w:rsid w:val="00335553"/>
    <w:rsid w:val="003357E1"/>
    <w:rsid w:val="00335A2A"/>
    <w:rsid w:val="00335B18"/>
    <w:rsid w:val="00336371"/>
    <w:rsid w:val="0033656A"/>
    <w:rsid w:val="00336887"/>
    <w:rsid w:val="00336A68"/>
    <w:rsid w:val="00336BF0"/>
    <w:rsid w:val="00336D85"/>
    <w:rsid w:val="00337000"/>
    <w:rsid w:val="00337147"/>
    <w:rsid w:val="0033766A"/>
    <w:rsid w:val="00337BBB"/>
    <w:rsid w:val="00337EFA"/>
    <w:rsid w:val="003402E5"/>
    <w:rsid w:val="00340407"/>
    <w:rsid w:val="003404B8"/>
    <w:rsid w:val="0034071D"/>
    <w:rsid w:val="00340810"/>
    <w:rsid w:val="003410F6"/>
    <w:rsid w:val="00341374"/>
    <w:rsid w:val="00341513"/>
    <w:rsid w:val="00341535"/>
    <w:rsid w:val="003416C3"/>
    <w:rsid w:val="00341737"/>
    <w:rsid w:val="00341757"/>
    <w:rsid w:val="00341B4F"/>
    <w:rsid w:val="00341C8A"/>
    <w:rsid w:val="00341DE2"/>
    <w:rsid w:val="00341E0C"/>
    <w:rsid w:val="0034206F"/>
    <w:rsid w:val="003425C4"/>
    <w:rsid w:val="00342B83"/>
    <w:rsid w:val="00342E72"/>
    <w:rsid w:val="00343354"/>
    <w:rsid w:val="003433F8"/>
    <w:rsid w:val="00343886"/>
    <w:rsid w:val="003438CC"/>
    <w:rsid w:val="00343AE4"/>
    <w:rsid w:val="00343D7D"/>
    <w:rsid w:val="0034464B"/>
    <w:rsid w:val="00344E49"/>
    <w:rsid w:val="00344FC8"/>
    <w:rsid w:val="00345A13"/>
    <w:rsid w:val="00345C5D"/>
    <w:rsid w:val="00345CB1"/>
    <w:rsid w:val="00345E0C"/>
    <w:rsid w:val="00345EB6"/>
    <w:rsid w:val="00346014"/>
    <w:rsid w:val="0034615E"/>
    <w:rsid w:val="00346218"/>
    <w:rsid w:val="00346365"/>
    <w:rsid w:val="003464B3"/>
    <w:rsid w:val="00346724"/>
    <w:rsid w:val="00346D15"/>
    <w:rsid w:val="003470D6"/>
    <w:rsid w:val="00347112"/>
    <w:rsid w:val="003475DF"/>
    <w:rsid w:val="003477F6"/>
    <w:rsid w:val="003478B6"/>
    <w:rsid w:val="00347FA0"/>
    <w:rsid w:val="00347FF3"/>
    <w:rsid w:val="0035011E"/>
    <w:rsid w:val="0035035E"/>
    <w:rsid w:val="00350504"/>
    <w:rsid w:val="00350654"/>
    <w:rsid w:val="00350852"/>
    <w:rsid w:val="00350C34"/>
    <w:rsid w:val="00350F41"/>
    <w:rsid w:val="0035178F"/>
    <w:rsid w:val="00351A96"/>
    <w:rsid w:val="00351AF2"/>
    <w:rsid w:val="00351D6B"/>
    <w:rsid w:val="00351EA2"/>
    <w:rsid w:val="00351EAA"/>
    <w:rsid w:val="00351F5D"/>
    <w:rsid w:val="00352012"/>
    <w:rsid w:val="00352995"/>
    <w:rsid w:val="00352C6A"/>
    <w:rsid w:val="0035319B"/>
    <w:rsid w:val="0035335A"/>
    <w:rsid w:val="00353AA0"/>
    <w:rsid w:val="00354170"/>
    <w:rsid w:val="00354194"/>
    <w:rsid w:val="00354CAC"/>
    <w:rsid w:val="00354E2C"/>
    <w:rsid w:val="00354FFF"/>
    <w:rsid w:val="00355351"/>
    <w:rsid w:val="00355512"/>
    <w:rsid w:val="00355BCC"/>
    <w:rsid w:val="00356121"/>
    <w:rsid w:val="00356909"/>
    <w:rsid w:val="003569A2"/>
    <w:rsid w:val="00357042"/>
    <w:rsid w:val="00357203"/>
    <w:rsid w:val="0035731A"/>
    <w:rsid w:val="003575E4"/>
    <w:rsid w:val="00357B60"/>
    <w:rsid w:val="00357C8D"/>
    <w:rsid w:val="00357DA5"/>
    <w:rsid w:val="00360277"/>
    <w:rsid w:val="00360650"/>
    <w:rsid w:val="00360698"/>
    <w:rsid w:val="003609C5"/>
    <w:rsid w:val="00360C72"/>
    <w:rsid w:val="00360D97"/>
    <w:rsid w:val="00360E6F"/>
    <w:rsid w:val="00361124"/>
    <w:rsid w:val="0036142C"/>
    <w:rsid w:val="0036154F"/>
    <w:rsid w:val="00361AAD"/>
    <w:rsid w:val="00361E5C"/>
    <w:rsid w:val="00361F05"/>
    <w:rsid w:val="003624E5"/>
    <w:rsid w:val="003626B9"/>
    <w:rsid w:val="003629C9"/>
    <w:rsid w:val="00362E47"/>
    <w:rsid w:val="00363594"/>
    <w:rsid w:val="00363634"/>
    <w:rsid w:val="003638D9"/>
    <w:rsid w:val="003639BB"/>
    <w:rsid w:val="00363A9D"/>
    <w:rsid w:val="003640AF"/>
    <w:rsid w:val="0036434C"/>
    <w:rsid w:val="00364361"/>
    <w:rsid w:val="0036442B"/>
    <w:rsid w:val="003644E3"/>
    <w:rsid w:val="00364631"/>
    <w:rsid w:val="003646E5"/>
    <w:rsid w:val="0036484C"/>
    <w:rsid w:val="003648A8"/>
    <w:rsid w:val="00364AB5"/>
    <w:rsid w:val="0036516C"/>
    <w:rsid w:val="00365496"/>
    <w:rsid w:val="00365522"/>
    <w:rsid w:val="00365567"/>
    <w:rsid w:val="00365FC5"/>
    <w:rsid w:val="00365FC8"/>
    <w:rsid w:val="003664A0"/>
    <w:rsid w:val="003665A3"/>
    <w:rsid w:val="003669DB"/>
    <w:rsid w:val="00366D04"/>
    <w:rsid w:val="00367592"/>
    <w:rsid w:val="003679DF"/>
    <w:rsid w:val="00367C5C"/>
    <w:rsid w:val="00367F26"/>
    <w:rsid w:val="0037018C"/>
    <w:rsid w:val="0037030E"/>
    <w:rsid w:val="003708F1"/>
    <w:rsid w:val="00370D35"/>
    <w:rsid w:val="00370E42"/>
    <w:rsid w:val="003725DC"/>
    <w:rsid w:val="0037267D"/>
    <w:rsid w:val="00372A42"/>
    <w:rsid w:val="00372CCA"/>
    <w:rsid w:val="00372CFA"/>
    <w:rsid w:val="00372EE5"/>
    <w:rsid w:val="0037383E"/>
    <w:rsid w:val="00373EE3"/>
    <w:rsid w:val="00373FE9"/>
    <w:rsid w:val="00374522"/>
    <w:rsid w:val="0037481B"/>
    <w:rsid w:val="00374F20"/>
    <w:rsid w:val="003751B9"/>
    <w:rsid w:val="00375247"/>
    <w:rsid w:val="003753C8"/>
    <w:rsid w:val="00375596"/>
    <w:rsid w:val="00375AE4"/>
    <w:rsid w:val="00375B18"/>
    <w:rsid w:val="003765C2"/>
    <w:rsid w:val="003765DF"/>
    <w:rsid w:val="003770D7"/>
    <w:rsid w:val="00377449"/>
    <w:rsid w:val="003811E2"/>
    <w:rsid w:val="0038122A"/>
    <w:rsid w:val="00381A6D"/>
    <w:rsid w:val="00381C4F"/>
    <w:rsid w:val="00381E20"/>
    <w:rsid w:val="003827EF"/>
    <w:rsid w:val="003828B9"/>
    <w:rsid w:val="00382A3B"/>
    <w:rsid w:val="00382A62"/>
    <w:rsid w:val="00383057"/>
    <w:rsid w:val="003831B3"/>
    <w:rsid w:val="00383870"/>
    <w:rsid w:val="00383BD8"/>
    <w:rsid w:val="00383F18"/>
    <w:rsid w:val="00383FFC"/>
    <w:rsid w:val="0038409D"/>
    <w:rsid w:val="0038450D"/>
    <w:rsid w:val="00384B32"/>
    <w:rsid w:val="00384F84"/>
    <w:rsid w:val="00385036"/>
    <w:rsid w:val="003850EB"/>
    <w:rsid w:val="00385669"/>
    <w:rsid w:val="003856FC"/>
    <w:rsid w:val="00385B0C"/>
    <w:rsid w:val="00385DB4"/>
    <w:rsid w:val="003860A9"/>
    <w:rsid w:val="003860B2"/>
    <w:rsid w:val="00386389"/>
    <w:rsid w:val="0038654A"/>
    <w:rsid w:val="0038678D"/>
    <w:rsid w:val="00387626"/>
    <w:rsid w:val="00387854"/>
    <w:rsid w:val="00387F23"/>
    <w:rsid w:val="003904BE"/>
    <w:rsid w:val="003908CC"/>
    <w:rsid w:val="003908DF"/>
    <w:rsid w:val="00390ED6"/>
    <w:rsid w:val="00390F5E"/>
    <w:rsid w:val="003916D2"/>
    <w:rsid w:val="00392101"/>
    <w:rsid w:val="00392158"/>
    <w:rsid w:val="00392553"/>
    <w:rsid w:val="00392B3C"/>
    <w:rsid w:val="00392F6E"/>
    <w:rsid w:val="00393246"/>
    <w:rsid w:val="003934C5"/>
    <w:rsid w:val="00393834"/>
    <w:rsid w:val="003939D9"/>
    <w:rsid w:val="00393E23"/>
    <w:rsid w:val="00394555"/>
    <w:rsid w:val="003949F6"/>
    <w:rsid w:val="003951BA"/>
    <w:rsid w:val="00395729"/>
    <w:rsid w:val="00395A91"/>
    <w:rsid w:val="00395FF3"/>
    <w:rsid w:val="003961DB"/>
    <w:rsid w:val="003963C8"/>
    <w:rsid w:val="00396485"/>
    <w:rsid w:val="00397595"/>
    <w:rsid w:val="003976BB"/>
    <w:rsid w:val="00397E97"/>
    <w:rsid w:val="003A0109"/>
    <w:rsid w:val="003A02B0"/>
    <w:rsid w:val="003A03E5"/>
    <w:rsid w:val="003A0F2E"/>
    <w:rsid w:val="003A0F61"/>
    <w:rsid w:val="003A157B"/>
    <w:rsid w:val="003A15EA"/>
    <w:rsid w:val="003A1DE2"/>
    <w:rsid w:val="003A2006"/>
    <w:rsid w:val="003A3049"/>
    <w:rsid w:val="003A33C3"/>
    <w:rsid w:val="003A379D"/>
    <w:rsid w:val="003A3B75"/>
    <w:rsid w:val="003A3C06"/>
    <w:rsid w:val="003A3FF0"/>
    <w:rsid w:val="003A4225"/>
    <w:rsid w:val="003A426D"/>
    <w:rsid w:val="003A451C"/>
    <w:rsid w:val="003A4821"/>
    <w:rsid w:val="003A4AC9"/>
    <w:rsid w:val="003A4B90"/>
    <w:rsid w:val="003A4C1E"/>
    <w:rsid w:val="003A4C40"/>
    <w:rsid w:val="003A50DA"/>
    <w:rsid w:val="003A5270"/>
    <w:rsid w:val="003A57C5"/>
    <w:rsid w:val="003A58F1"/>
    <w:rsid w:val="003A59AB"/>
    <w:rsid w:val="003A5B61"/>
    <w:rsid w:val="003A694B"/>
    <w:rsid w:val="003A6AB3"/>
    <w:rsid w:val="003A6AC4"/>
    <w:rsid w:val="003A6B9B"/>
    <w:rsid w:val="003A7101"/>
    <w:rsid w:val="003A7111"/>
    <w:rsid w:val="003A727D"/>
    <w:rsid w:val="003A755E"/>
    <w:rsid w:val="003A7595"/>
    <w:rsid w:val="003A77FB"/>
    <w:rsid w:val="003A7A31"/>
    <w:rsid w:val="003A7B2B"/>
    <w:rsid w:val="003B0490"/>
    <w:rsid w:val="003B0811"/>
    <w:rsid w:val="003B0BCD"/>
    <w:rsid w:val="003B0C3D"/>
    <w:rsid w:val="003B0E17"/>
    <w:rsid w:val="003B14C4"/>
    <w:rsid w:val="003B1660"/>
    <w:rsid w:val="003B2539"/>
    <w:rsid w:val="003B25DD"/>
    <w:rsid w:val="003B288D"/>
    <w:rsid w:val="003B3589"/>
    <w:rsid w:val="003B359B"/>
    <w:rsid w:val="003B35F9"/>
    <w:rsid w:val="003B3B15"/>
    <w:rsid w:val="003B3CE7"/>
    <w:rsid w:val="003B3D62"/>
    <w:rsid w:val="003B3E49"/>
    <w:rsid w:val="003B3FA3"/>
    <w:rsid w:val="003B42FF"/>
    <w:rsid w:val="003B467E"/>
    <w:rsid w:val="003B4ADF"/>
    <w:rsid w:val="003B5064"/>
    <w:rsid w:val="003B53F7"/>
    <w:rsid w:val="003B5689"/>
    <w:rsid w:val="003B6089"/>
    <w:rsid w:val="003B6431"/>
    <w:rsid w:val="003B653C"/>
    <w:rsid w:val="003B6A28"/>
    <w:rsid w:val="003B6A8E"/>
    <w:rsid w:val="003B6B45"/>
    <w:rsid w:val="003B6BFB"/>
    <w:rsid w:val="003B6E69"/>
    <w:rsid w:val="003B708F"/>
    <w:rsid w:val="003B79F2"/>
    <w:rsid w:val="003B7D38"/>
    <w:rsid w:val="003C066F"/>
    <w:rsid w:val="003C07E0"/>
    <w:rsid w:val="003C1312"/>
    <w:rsid w:val="003C149B"/>
    <w:rsid w:val="003C1535"/>
    <w:rsid w:val="003C18CA"/>
    <w:rsid w:val="003C18E5"/>
    <w:rsid w:val="003C18E6"/>
    <w:rsid w:val="003C1B21"/>
    <w:rsid w:val="003C1ED4"/>
    <w:rsid w:val="003C2072"/>
    <w:rsid w:val="003C238C"/>
    <w:rsid w:val="003C23D0"/>
    <w:rsid w:val="003C23F0"/>
    <w:rsid w:val="003C2684"/>
    <w:rsid w:val="003C27E1"/>
    <w:rsid w:val="003C2E95"/>
    <w:rsid w:val="003C3433"/>
    <w:rsid w:val="003C34BC"/>
    <w:rsid w:val="003C369C"/>
    <w:rsid w:val="003C3B54"/>
    <w:rsid w:val="003C3C60"/>
    <w:rsid w:val="003C442E"/>
    <w:rsid w:val="003C451E"/>
    <w:rsid w:val="003C6337"/>
    <w:rsid w:val="003C63B5"/>
    <w:rsid w:val="003C6505"/>
    <w:rsid w:val="003C6EC0"/>
    <w:rsid w:val="003C7016"/>
    <w:rsid w:val="003C7388"/>
    <w:rsid w:val="003C775E"/>
    <w:rsid w:val="003C7883"/>
    <w:rsid w:val="003C7A02"/>
    <w:rsid w:val="003C7C08"/>
    <w:rsid w:val="003D043C"/>
    <w:rsid w:val="003D06A3"/>
    <w:rsid w:val="003D0A86"/>
    <w:rsid w:val="003D10A2"/>
    <w:rsid w:val="003D1230"/>
    <w:rsid w:val="003D1298"/>
    <w:rsid w:val="003D1316"/>
    <w:rsid w:val="003D1971"/>
    <w:rsid w:val="003D2006"/>
    <w:rsid w:val="003D2051"/>
    <w:rsid w:val="003D2056"/>
    <w:rsid w:val="003D2117"/>
    <w:rsid w:val="003D229D"/>
    <w:rsid w:val="003D23AB"/>
    <w:rsid w:val="003D2463"/>
    <w:rsid w:val="003D27F4"/>
    <w:rsid w:val="003D2808"/>
    <w:rsid w:val="003D289C"/>
    <w:rsid w:val="003D29C9"/>
    <w:rsid w:val="003D3638"/>
    <w:rsid w:val="003D3780"/>
    <w:rsid w:val="003D3E7E"/>
    <w:rsid w:val="003D49B1"/>
    <w:rsid w:val="003D4BC5"/>
    <w:rsid w:val="003D5A91"/>
    <w:rsid w:val="003D5C7C"/>
    <w:rsid w:val="003D5D4D"/>
    <w:rsid w:val="003D5DB5"/>
    <w:rsid w:val="003D6934"/>
    <w:rsid w:val="003D6C5F"/>
    <w:rsid w:val="003D6DA8"/>
    <w:rsid w:val="003D6E58"/>
    <w:rsid w:val="003D704D"/>
    <w:rsid w:val="003D73D9"/>
    <w:rsid w:val="003D7D3F"/>
    <w:rsid w:val="003D7ED7"/>
    <w:rsid w:val="003E02A1"/>
    <w:rsid w:val="003E0425"/>
    <w:rsid w:val="003E05CD"/>
    <w:rsid w:val="003E18A4"/>
    <w:rsid w:val="003E18B9"/>
    <w:rsid w:val="003E1A69"/>
    <w:rsid w:val="003E1EA3"/>
    <w:rsid w:val="003E1EDB"/>
    <w:rsid w:val="003E2150"/>
    <w:rsid w:val="003E21AF"/>
    <w:rsid w:val="003E2423"/>
    <w:rsid w:val="003E2594"/>
    <w:rsid w:val="003E264A"/>
    <w:rsid w:val="003E2736"/>
    <w:rsid w:val="003E27B0"/>
    <w:rsid w:val="003E27D4"/>
    <w:rsid w:val="003E290E"/>
    <w:rsid w:val="003E3358"/>
    <w:rsid w:val="003E3F48"/>
    <w:rsid w:val="003E4177"/>
    <w:rsid w:val="003E418D"/>
    <w:rsid w:val="003E4335"/>
    <w:rsid w:val="003E4349"/>
    <w:rsid w:val="003E483D"/>
    <w:rsid w:val="003E48A7"/>
    <w:rsid w:val="003E501A"/>
    <w:rsid w:val="003E516C"/>
    <w:rsid w:val="003E53A2"/>
    <w:rsid w:val="003E5B39"/>
    <w:rsid w:val="003E5B42"/>
    <w:rsid w:val="003E5C4C"/>
    <w:rsid w:val="003E5E76"/>
    <w:rsid w:val="003E6236"/>
    <w:rsid w:val="003E62FF"/>
    <w:rsid w:val="003E63F0"/>
    <w:rsid w:val="003E6552"/>
    <w:rsid w:val="003E66A8"/>
    <w:rsid w:val="003E66AB"/>
    <w:rsid w:val="003E69CF"/>
    <w:rsid w:val="003E6DEE"/>
    <w:rsid w:val="003E7029"/>
    <w:rsid w:val="003E7ACA"/>
    <w:rsid w:val="003F0446"/>
    <w:rsid w:val="003F16FD"/>
    <w:rsid w:val="003F1FE1"/>
    <w:rsid w:val="003F209E"/>
    <w:rsid w:val="003F22BC"/>
    <w:rsid w:val="003F23B6"/>
    <w:rsid w:val="003F27D3"/>
    <w:rsid w:val="003F27D6"/>
    <w:rsid w:val="003F2853"/>
    <w:rsid w:val="003F2C94"/>
    <w:rsid w:val="003F2E06"/>
    <w:rsid w:val="003F321F"/>
    <w:rsid w:val="003F3914"/>
    <w:rsid w:val="003F3B63"/>
    <w:rsid w:val="003F424C"/>
    <w:rsid w:val="003F4374"/>
    <w:rsid w:val="003F443E"/>
    <w:rsid w:val="003F4606"/>
    <w:rsid w:val="003F4624"/>
    <w:rsid w:val="003F4818"/>
    <w:rsid w:val="003F49BD"/>
    <w:rsid w:val="003F4B2C"/>
    <w:rsid w:val="003F5752"/>
    <w:rsid w:val="003F58F2"/>
    <w:rsid w:val="003F5932"/>
    <w:rsid w:val="003F6297"/>
    <w:rsid w:val="003F667A"/>
    <w:rsid w:val="003F66A5"/>
    <w:rsid w:val="003F6949"/>
    <w:rsid w:val="003F7864"/>
    <w:rsid w:val="003F79E8"/>
    <w:rsid w:val="003F7ECB"/>
    <w:rsid w:val="003F7F17"/>
    <w:rsid w:val="004000B2"/>
    <w:rsid w:val="004001A3"/>
    <w:rsid w:val="00400B9D"/>
    <w:rsid w:val="00400CC2"/>
    <w:rsid w:val="00401076"/>
    <w:rsid w:val="0040113E"/>
    <w:rsid w:val="004021C4"/>
    <w:rsid w:val="00402217"/>
    <w:rsid w:val="004024B3"/>
    <w:rsid w:val="0040287D"/>
    <w:rsid w:val="00402950"/>
    <w:rsid w:val="00402C94"/>
    <w:rsid w:val="00402E88"/>
    <w:rsid w:val="0040362E"/>
    <w:rsid w:val="00403977"/>
    <w:rsid w:val="00403E9C"/>
    <w:rsid w:val="0040463B"/>
    <w:rsid w:val="004046EE"/>
    <w:rsid w:val="00404B14"/>
    <w:rsid w:val="00404B48"/>
    <w:rsid w:val="00404BE8"/>
    <w:rsid w:val="00404C70"/>
    <w:rsid w:val="00404C99"/>
    <w:rsid w:val="00404CD4"/>
    <w:rsid w:val="00404E5C"/>
    <w:rsid w:val="00405CBF"/>
    <w:rsid w:val="0040637C"/>
    <w:rsid w:val="004066E4"/>
    <w:rsid w:val="0040691F"/>
    <w:rsid w:val="00407279"/>
    <w:rsid w:val="004075EA"/>
    <w:rsid w:val="00407B2B"/>
    <w:rsid w:val="00407F60"/>
    <w:rsid w:val="00410604"/>
    <w:rsid w:val="0041098B"/>
    <w:rsid w:val="004109DB"/>
    <w:rsid w:val="00410B17"/>
    <w:rsid w:val="00410DA0"/>
    <w:rsid w:val="004110FD"/>
    <w:rsid w:val="004112A7"/>
    <w:rsid w:val="004112FE"/>
    <w:rsid w:val="004116F2"/>
    <w:rsid w:val="004119CD"/>
    <w:rsid w:val="00411D14"/>
    <w:rsid w:val="00411D54"/>
    <w:rsid w:val="00411E61"/>
    <w:rsid w:val="00411E87"/>
    <w:rsid w:val="004127AA"/>
    <w:rsid w:val="00412BB7"/>
    <w:rsid w:val="00412C4A"/>
    <w:rsid w:val="00413165"/>
    <w:rsid w:val="004131B4"/>
    <w:rsid w:val="00413861"/>
    <w:rsid w:val="00413CEE"/>
    <w:rsid w:val="00413D8A"/>
    <w:rsid w:val="00414407"/>
    <w:rsid w:val="00414730"/>
    <w:rsid w:val="004147B4"/>
    <w:rsid w:val="00414834"/>
    <w:rsid w:val="00414C35"/>
    <w:rsid w:val="00414CB3"/>
    <w:rsid w:val="004156EE"/>
    <w:rsid w:val="00415A54"/>
    <w:rsid w:val="00415A73"/>
    <w:rsid w:val="00415B0F"/>
    <w:rsid w:val="00416018"/>
    <w:rsid w:val="004163A4"/>
    <w:rsid w:val="00416F4A"/>
    <w:rsid w:val="0041730B"/>
    <w:rsid w:val="004175EC"/>
    <w:rsid w:val="00417916"/>
    <w:rsid w:val="00417C3D"/>
    <w:rsid w:val="00417CF4"/>
    <w:rsid w:val="00417F14"/>
    <w:rsid w:val="0042034C"/>
    <w:rsid w:val="00420499"/>
    <w:rsid w:val="004207BF"/>
    <w:rsid w:val="00420D62"/>
    <w:rsid w:val="00420DA7"/>
    <w:rsid w:val="00421335"/>
    <w:rsid w:val="00421732"/>
    <w:rsid w:val="004218C5"/>
    <w:rsid w:val="00421AFD"/>
    <w:rsid w:val="00421DFA"/>
    <w:rsid w:val="00422276"/>
    <w:rsid w:val="0042229B"/>
    <w:rsid w:val="00422405"/>
    <w:rsid w:val="00422989"/>
    <w:rsid w:val="00422C74"/>
    <w:rsid w:val="00422C92"/>
    <w:rsid w:val="004230DB"/>
    <w:rsid w:val="00423266"/>
    <w:rsid w:val="0042362B"/>
    <w:rsid w:val="004236FF"/>
    <w:rsid w:val="00423B77"/>
    <w:rsid w:val="00424099"/>
    <w:rsid w:val="00424269"/>
    <w:rsid w:val="00424511"/>
    <w:rsid w:val="0042459B"/>
    <w:rsid w:val="004249F4"/>
    <w:rsid w:val="00425283"/>
    <w:rsid w:val="00425530"/>
    <w:rsid w:val="00425549"/>
    <w:rsid w:val="0042578D"/>
    <w:rsid w:val="00425871"/>
    <w:rsid w:val="004259A8"/>
    <w:rsid w:val="00425B62"/>
    <w:rsid w:val="00425E5F"/>
    <w:rsid w:val="00426041"/>
    <w:rsid w:val="00426240"/>
    <w:rsid w:val="00426737"/>
    <w:rsid w:val="00426D07"/>
    <w:rsid w:val="004272FA"/>
    <w:rsid w:val="00427688"/>
    <w:rsid w:val="004277E1"/>
    <w:rsid w:val="004277EC"/>
    <w:rsid w:val="00427C45"/>
    <w:rsid w:val="00427E1D"/>
    <w:rsid w:val="00427F86"/>
    <w:rsid w:val="00430063"/>
    <w:rsid w:val="004300EA"/>
    <w:rsid w:val="0043022A"/>
    <w:rsid w:val="00430507"/>
    <w:rsid w:val="004306EA"/>
    <w:rsid w:val="0043095E"/>
    <w:rsid w:val="004309CC"/>
    <w:rsid w:val="00430CEF"/>
    <w:rsid w:val="00430DEB"/>
    <w:rsid w:val="004311FB"/>
    <w:rsid w:val="00431241"/>
    <w:rsid w:val="00431254"/>
    <w:rsid w:val="0043162E"/>
    <w:rsid w:val="00431760"/>
    <w:rsid w:val="00431895"/>
    <w:rsid w:val="00432049"/>
    <w:rsid w:val="004329DE"/>
    <w:rsid w:val="00432BEC"/>
    <w:rsid w:val="004330A7"/>
    <w:rsid w:val="004332A9"/>
    <w:rsid w:val="004337FB"/>
    <w:rsid w:val="00433ABE"/>
    <w:rsid w:val="00433B47"/>
    <w:rsid w:val="00433BEF"/>
    <w:rsid w:val="00433E6F"/>
    <w:rsid w:val="00433F7C"/>
    <w:rsid w:val="0043429A"/>
    <w:rsid w:val="004342FE"/>
    <w:rsid w:val="004345DE"/>
    <w:rsid w:val="00434BCF"/>
    <w:rsid w:val="00434CB1"/>
    <w:rsid w:val="00434E4A"/>
    <w:rsid w:val="00435347"/>
    <w:rsid w:val="0043571C"/>
    <w:rsid w:val="00435737"/>
    <w:rsid w:val="00435838"/>
    <w:rsid w:val="00436120"/>
    <w:rsid w:val="0043615D"/>
    <w:rsid w:val="004367F6"/>
    <w:rsid w:val="00436E08"/>
    <w:rsid w:val="00436F9C"/>
    <w:rsid w:val="004371FE"/>
    <w:rsid w:val="00437259"/>
    <w:rsid w:val="00437720"/>
    <w:rsid w:val="0043774E"/>
    <w:rsid w:val="004377DF"/>
    <w:rsid w:val="00437950"/>
    <w:rsid w:val="00437BEB"/>
    <w:rsid w:val="00437C80"/>
    <w:rsid w:val="00437CDB"/>
    <w:rsid w:val="004405A9"/>
    <w:rsid w:val="00440C2F"/>
    <w:rsid w:val="00441289"/>
    <w:rsid w:val="004414A3"/>
    <w:rsid w:val="00441506"/>
    <w:rsid w:val="00441797"/>
    <w:rsid w:val="00441A70"/>
    <w:rsid w:val="00441CA6"/>
    <w:rsid w:val="0044227B"/>
    <w:rsid w:val="00442426"/>
    <w:rsid w:val="0044265A"/>
    <w:rsid w:val="004429C7"/>
    <w:rsid w:val="00443272"/>
    <w:rsid w:val="0044384C"/>
    <w:rsid w:val="00443EFD"/>
    <w:rsid w:val="0044447C"/>
    <w:rsid w:val="00444739"/>
    <w:rsid w:val="00444B41"/>
    <w:rsid w:val="00444CC0"/>
    <w:rsid w:val="00444D04"/>
    <w:rsid w:val="00444DFF"/>
    <w:rsid w:val="00445532"/>
    <w:rsid w:val="004458AB"/>
    <w:rsid w:val="00445D74"/>
    <w:rsid w:val="00445FF5"/>
    <w:rsid w:val="00446964"/>
    <w:rsid w:val="00446CAE"/>
    <w:rsid w:val="0044709D"/>
    <w:rsid w:val="0044749E"/>
    <w:rsid w:val="0044757E"/>
    <w:rsid w:val="00447CD6"/>
    <w:rsid w:val="00450E16"/>
    <w:rsid w:val="004515D7"/>
    <w:rsid w:val="00451808"/>
    <w:rsid w:val="00451BC2"/>
    <w:rsid w:val="00451C10"/>
    <w:rsid w:val="00451CE9"/>
    <w:rsid w:val="00451D5B"/>
    <w:rsid w:val="00451E7F"/>
    <w:rsid w:val="00451F72"/>
    <w:rsid w:val="00451FE1"/>
    <w:rsid w:val="0045200A"/>
    <w:rsid w:val="004522CD"/>
    <w:rsid w:val="004524D8"/>
    <w:rsid w:val="00452917"/>
    <w:rsid w:val="00452CA1"/>
    <w:rsid w:val="00452D14"/>
    <w:rsid w:val="00452F21"/>
    <w:rsid w:val="00452FAB"/>
    <w:rsid w:val="00452FB7"/>
    <w:rsid w:val="0045370B"/>
    <w:rsid w:val="00453827"/>
    <w:rsid w:val="00453AF1"/>
    <w:rsid w:val="00453D28"/>
    <w:rsid w:val="00453DCE"/>
    <w:rsid w:val="00454052"/>
    <w:rsid w:val="004540F2"/>
    <w:rsid w:val="004545A5"/>
    <w:rsid w:val="004550C1"/>
    <w:rsid w:val="004551BD"/>
    <w:rsid w:val="004559A7"/>
    <w:rsid w:val="004561F3"/>
    <w:rsid w:val="00456733"/>
    <w:rsid w:val="00456746"/>
    <w:rsid w:val="00456927"/>
    <w:rsid w:val="00456DDD"/>
    <w:rsid w:val="00456E37"/>
    <w:rsid w:val="004577AF"/>
    <w:rsid w:val="00457A4A"/>
    <w:rsid w:val="00457CD3"/>
    <w:rsid w:val="00457D24"/>
    <w:rsid w:val="0046030B"/>
    <w:rsid w:val="004605BC"/>
    <w:rsid w:val="00460A66"/>
    <w:rsid w:val="00460B36"/>
    <w:rsid w:val="00460C34"/>
    <w:rsid w:val="00461002"/>
    <w:rsid w:val="00461140"/>
    <w:rsid w:val="0046123B"/>
    <w:rsid w:val="00461BCE"/>
    <w:rsid w:val="00461F24"/>
    <w:rsid w:val="004621D0"/>
    <w:rsid w:val="00462D61"/>
    <w:rsid w:val="00462DB8"/>
    <w:rsid w:val="004632E2"/>
    <w:rsid w:val="00463CDE"/>
    <w:rsid w:val="00463D57"/>
    <w:rsid w:val="004642E6"/>
    <w:rsid w:val="00464A68"/>
    <w:rsid w:val="00464A76"/>
    <w:rsid w:val="0046502A"/>
    <w:rsid w:val="0046543F"/>
    <w:rsid w:val="00465901"/>
    <w:rsid w:val="00465B65"/>
    <w:rsid w:val="00465D52"/>
    <w:rsid w:val="004664BF"/>
    <w:rsid w:val="004668B8"/>
    <w:rsid w:val="0046758B"/>
    <w:rsid w:val="00467889"/>
    <w:rsid w:val="004679B0"/>
    <w:rsid w:val="004679D0"/>
    <w:rsid w:val="00467C35"/>
    <w:rsid w:val="0047017D"/>
    <w:rsid w:val="004702B8"/>
    <w:rsid w:val="00470D48"/>
    <w:rsid w:val="00470E18"/>
    <w:rsid w:val="00470ED9"/>
    <w:rsid w:val="00470F44"/>
    <w:rsid w:val="004714F2"/>
    <w:rsid w:val="00471EB5"/>
    <w:rsid w:val="0047236C"/>
    <w:rsid w:val="00472BC5"/>
    <w:rsid w:val="00472BCB"/>
    <w:rsid w:val="00473252"/>
    <w:rsid w:val="004736EC"/>
    <w:rsid w:val="00473AEE"/>
    <w:rsid w:val="00473F3A"/>
    <w:rsid w:val="00474618"/>
    <w:rsid w:val="00474A2A"/>
    <w:rsid w:val="004751F8"/>
    <w:rsid w:val="00475763"/>
    <w:rsid w:val="00475B43"/>
    <w:rsid w:val="00475C2C"/>
    <w:rsid w:val="00475CDB"/>
    <w:rsid w:val="00475E27"/>
    <w:rsid w:val="00475EAE"/>
    <w:rsid w:val="00476114"/>
    <w:rsid w:val="004761DA"/>
    <w:rsid w:val="0047626E"/>
    <w:rsid w:val="004763CC"/>
    <w:rsid w:val="00476A58"/>
    <w:rsid w:val="00476AF5"/>
    <w:rsid w:val="00476CF4"/>
    <w:rsid w:val="00476D83"/>
    <w:rsid w:val="00476E6C"/>
    <w:rsid w:val="004772E8"/>
    <w:rsid w:val="004773DB"/>
    <w:rsid w:val="00477782"/>
    <w:rsid w:val="00477815"/>
    <w:rsid w:val="00477FA9"/>
    <w:rsid w:val="00480212"/>
    <w:rsid w:val="0048031D"/>
    <w:rsid w:val="004803F5"/>
    <w:rsid w:val="00480552"/>
    <w:rsid w:val="00480E59"/>
    <w:rsid w:val="00480EBD"/>
    <w:rsid w:val="00480EBE"/>
    <w:rsid w:val="00480F5F"/>
    <w:rsid w:val="00481730"/>
    <w:rsid w:val="00481791"/>
    <w:rsid w:val="0048205F"/>
    <w:rsid w:val="004823D1"/>
    <w:rsid w:val="00482718"/>
    <w:rsid w:val="00482A49"/>
    <w:rsid w:val="00482B97"/>
    <w:rsid w:val="00482CF9"/>
    <w:rsid w:val="00483B51"/>
    <w:rsid w:val="00483BFB"/>
    <w:rsid w:val="00483C59"/>
    <w:rsid w:val="00483DFE"/>
    <w:rsid w:val="00484664"/>
    <w:rsid w:val="004846D8"/>
    <w:rsid w:val="0048477C"/>
    <w:rsid w:val="00484CF2"/>
    <w:rsid w:val="00484D0A"/>
    <w:rsid w:val="0048568A"/>
    <w:rsid w:val="004856B9"/>
    <w:rsid w:val="0048576B"/>
    <w:rsid w:val="004858F9"/>
    <w:rsid w:val="00485A64"/>
    <w:rsid w:val="00486576"/>
    <w:rsid w:val="00486751"/>
    <w:rsid w:val="00486D52"/>
    <w:rsid w:val="00487454"/>
    <w:rsid w:val="004875BC"/>
    <w:rsid w:val="00487FB9"/>
    <w:rsid w:val="00490297"/>
    <w:rsid w:val="004906DD"/>
    <w:rsid w:val="00490A26"/>
    <w:rsid w:val="00490C5B"/>
    <w:rsid w:val="00490C7F"/>
    <w:rsid w:val="004912A5"/>
    <w:rsid w:val="004914A3"/>
    <w:rsid w:val="004918F1"/>
    <w:rsid w:val="00491AB5"/>
    <w:rsid w:val="00491AD9"/>
    <w:rsid w:val="00491AF2"/>
    <w:rsid w:val="00491C5C"/>
    <w:rsid w:val="00492029"/>
    <w:rsid w:val="00492462"/>
    <w:rsid w:val="004925A8"/>
    <w:rsid w:val="004928D8"/>
    <w:rsid w:val="00492DD3"/>
    <w:rsid w:val="00493190"/>
    <w:rsid w:val="004936A3"/>
    <w:rsid w:val="00493FE7"/>
    <w:rsid w:val="004942CA"/>
    <w:rsid w:val="00494455"/>
    <w:rsid w:val="00494715"/>
    <w:rsid w:val="00494BA3"/>
    <w:rsid w:val="00494BB4"/>
    <w:rsid w:val="00494D08"/>
    <w:rsid w:val="00494D9E"/>
    <w:rsid w:val="00494FDE"/>
    <w:rsid w:val="0049516E"/>
    <w:rsid w:val="00495235"/>
    <w:rsid w:val="004955F4"/>
    <w:rsid w:val="00495BB5"/>
    <w:rsid w:val="00495F7A"/>
    <w:rsid w:val="004960AA"/>
    <w:rsid w:val="004961AA"/>
    <w:rsid w:val="0049629A"/>
    <w:rsid w:val="00496B26"/>
    <w:rsid w:val="00496C95"/>
    <w:rsid w:val="00496D18"/>
    <w:rsid w:val="00496E79"/>
    <w:rsid w:val="00497032"/>
    <w:rsid w:val="00497108"/>
    <w:rsid w:val="00497227"/>
    <w:rsid w:val="0049723E"/>
    <w:rsid w:val="004973A0"/>
    <w:rsid w:val="00497647"/>
    <w:rsid w:val="00497E1D"/>
    <w:rsid w:val="00497FE0"/>
    <w:rsid w:val="004A0B0C"/>
    <w:rsid w:val="004A0C02"/>
    <w:rsid w:val="004A0E63"/>
    <w:rsid w:val="004A1074"/>
    <w:rsid w:val="004A172B"/>
    <w:rsid w:val="004A18CA"/>
    <w:rsid w:val="004A20F1"/>
    <w:rsid w:val="004A25AC"/>
    <w:rsid w:val="004A2BF6"/>
    <w:rsid w:val="004A2EE8"/>
    <w:rsid w:val="004A3216"/>
    <w:rsid w:val="004A3ABF"/>
    <w:rsid w:val="004A3BAE"/>
    <w:rsid w:val="004A3C84"/>
    <w:rsid w:val="004A3C88"/>
    <w:rsid w:val="004A4210"/>
    <w:rsid w:val="004A4239"/>
    <w:rsid w:val="004A4943"/>
    <w:rsid w:val="004A4A3F"/>
    <w:rsid w:val="004A4E84"/>
    <w:rsid w:val="004A4F5C"/>
    <w:rsid w:val="004A50DC"/>
    <w:rsid w:val="004A58BE"/>
    <w:rsid w:val="004A5BA1"/>
    <w:rsid w:val="004A5E5A"/>
    <w:rsid w:val="004A66F6"/>
    <w:rsid w:val="004A6CB1"/>
    <w:rsid w:val="004A7055"/>
    <w:rsid w:val="004A7CC6"/>
    <w:rsid w:val="004A7D08"/>
    <w:rsid w:val="004B0034"/>
    <w:rsid w:val="004B04C0"/>
    <w:rsid w:val="004B0595"/>
    <w:rsid w:val="004B0882"/>
    <w:rsid w:val="004B0A04"/>
    <w:rsid w:val="004B0CAD"/>
    <w:rsid w:val="004B13C8"/>
    <w:rsid w:val="004B142F"/>
    <w:rsid w:val="004B14CF"/>
    <w:rsid w:val="004B272D"/>
    <w:rsid w:val="004B2D42"/>
    <w:rsid w:val="004B3239"/>
    <w:rsid w:val="004B3244"/>
    <w:rsid w:val="004B32B2"/>
    <w:rsid w:val="004B3583"/>
    <w:rsid w:val="004B3810"/>
    <w:rsid w:val="004B3B2C"/>
    <w:rsid w:val="004B3C07"/>
    <w:rsid w:val="004B42B3"/>
    <w:rsid w:val="004B4532"/>
    <w:rsid w:val="004B46AB"/>
    <w:rsid w:val="004B4FEC"/>
    <w:rsid w:val="004B5106"/>
    <w:rsid w:val="004B5159"/>
    <w:rsid w:val="004B5864"/>
    <w:rsid w:val="004B59D0"/>
    <w:rsid w:val="004B5A2B"/>
    <w:rsid w:val="004B5A8E"/>
    <w:rsid w:val="004B5D9D"/>
    <w:rsid w:val="004B5FC7"/>
    <w:rsid w:val="004B64FB"/>
    <w:rsid w:val="004B6B98"/>
    <w:rsid w:val="004B6C61"/>
    <w:rsid w:val="004B6D94"/>
    <w:rsid w:val="004B6E9B"/>
    <w:rsid w:val="004B706A"/>
    <w:rsid w:val="004B7139"/>
    <w:rsid w:val="004B785D"/>
    <w:rsid w:val="004B7A28"/>
    <w:rsid w:val="004C0105"/>
    <w:rsid w:val="004C012F"/>
    <w:rsid w:val="004C0DCB"/>
    <w:rsid w:val="004C181D"/>
    <w:rsid w:val="004C1A50"/>
    <w:rsid w:val="004C1C6F"/>
    <w:rsid w:val="004C1E34"/>
    <w:rsid w:val="004C2083"/>
    <w:rsid w:val="004C2D0E"/>
    <w:rsid w:val="004C2EC4"/>
    <w:rsid w:val="004C3BA3"/>
    <w:rsid w:val="004C3EF0"/>
    <w:rsid w:val="004C3FB2"/>
    <w:rsid w:val="004C4004"/>
    <w:rsid w:val="004C422E"/>
    <w:rsid w:val="004C471A"/>
    <w:rsid w:val="004C4943"/>
    <w:rsid w:val="004C4B82"/>
    <w:rsid w:val="004C4EA1"/>
    <w:rsid w:val="004C5290"/>
    <w:rsid w:val="004C5A4F"/>
    <w:rsid w:val="004C5C98"/>
    <w:rsid w:val="004C5F29"/>
    <w:rsid w:val="004C5FC9"/>
    <w:rsid w:val="004C62C6"/>
    <w:rsid w:val="004C62CE"/>
    <w:rsid w:val="004C64DB"/>
    <w:rsid w:val="004C65B4"/>
    <w:rsid w:val="004C6BE1"/>
    <w:rsid w:val="004C7178"/>
    <w:rsid w:val="004C7231"/>
    <w:rsid w:val="004C760B"/>
    <w:rsid w:val="004C79ED"/>
    <w:rsid w:val="004C7B47"/>
    <w:rsid w:val="004D017D"/>
    <w:rsid w:val="004D01F1"/>
    <w:rsid w:val="004D0441"/>
    <w:rsid w:val="004D10A9"/>
    <w:rsid w:val="004D10D7"/>
    <w:rsid w:val="004D18A7"/>
    <w:rsid w:val="004D21B3"/>
    <w:rsid w:val="004D28EC"/>
    <w:rsid w:val="004D29FE"/>
    <w:rsid w:val="004D3117"/>
    <w:rsid w:val="004D31C6"/>
    <w:rsid w:val="004D326D"/>
    <w:rsid w:val="004D392E"/>
    <w:rsid w:val="004D406C"/>
    <w:rsid w:val="004D43A9"/>
    <w:rsid w:val="004D4C93"/>
    <w:rsid w:val="004D4ED2"/>
    <w:rsid w:val="004D515C"/>
    <w:rsid w:val="004D529E"/>
    <w:rsid w:val="004D533B"/>
    <w:rsid w:val="004D5DD1"/>
    <w:rsid w:val="004D5F07"/>
    <w:rsid w:val="004D617A"/>
    <w:rsid w:val="004D62C5"/>
    <w:rsid w:val="004D6389"/>
    <w:rsid w:val="004D6692"/>
    <w:rsid w:val="004D6787"/>
    <w:rsid w:val="004D6BC8"/>
    <w:rsid w:val="004D7338"/>
    <w:rsid w:val="004D7A56"/>
    <w:rsid w:val="004D7A6C"/>
    <w:rsid w:val="004D7C7C"/>
    <w:rsid w:val="004E00B9"/>
    <w:rsid w:val="004E0ABF"/>
    <w:rsid w:val="004E0C79"/>
    <w:rsid w:val="004E11E7"/>
    <w:rsid w:val="004E13EC"/>
    <w:rsid w:val="004E175E"/>
    <w:rsid w:val="004E1CF9"/>
    <w:rsid w:val="004E278B"/>
    <w:rsid w:val="004E2930"/>
    <w:rsid w:val="004E2AC9"/>
    <w:rsid w:val="004E2EB0"/>
    <w:rsid w:val="004E34AE"/>
    <w:rsid w:val="004E3EA0"/>
    <w:rsid w:val="004E404B"/>
    <w:rsid w:val="004E5281"/>
    <w:rsid w:val="004E53B1"/>
    <w:rsid w:val="004E57E5"/>
    <w:rsid w:val="004E5A63"/>
    <w:rsid w:val="004E6157"/>
    <w:rsid w:val="004E636E"/>
    <w:rsid w:val="004E63BE"/>
    <w:rsid w:val="004E6480"/>
    <w:rsid w:val="004E6888"/>
    <w:rsid w:val="004E6AB1"/>
    <w:rsid w:val="004E6E5C"/>
    <w:rsid w:val="004E78A2"/>
    <w:rsid w:val="004E7C92"/>
    <w:rsid w:val="004E7E57"/>
    <w:rsid w:val="004F05CA"/>
    <w:rsid w:val="004F097A"/>
    <w:rsid w:val="004F0CF8"/>
    <w:rsid w:val="004F100C"/>
    <w:rsid w:val="004F1247"/>
    <w:rsid w:val="004F1326"/>
    <w:rsid w:val="004F1463"/>
    <w:rsid w:val="004F1616"/>
    <w:rsid w:val="004F1A35"/>
    <w:rsid w:val="004F1FC3"/>
    <w:rsid w:val="004F257F"/>
    <w:rsid w:val="004F279B"/>
    <w:rsid w:val="004F2F4F"/>
    <w:rsid w:val="004F3209"/>
    <w:rsid w:val="004F3214"/>
    <w:rsid w:val="004F340C"/>
    <w:rsid w:val="004F3620"/>
    <w:rsid w:val="004F3763"/>
    <w:rsid w:val="004F3BAC"/>
    <w:rsid w:val="004F3E7F"/>
    <w:rsid w:val="004F4BDC"/>
    <w:rsid w:val="004F4DC6"/>
    <w:rsid w:val="004F51A5"/>
    <w:rsid w:val="004F5324"/>
    <w:rsid w:val="004F5840"/>
    <w:rsid w:val="004F5893"/>
    <w:rsid w:val="004F5A47"/>
    <w:rsid w:val="004F6118"/>
    <w:rsid w:val="004F61FC"/>
    <w:rsid w:val="004F7575"/>
    <w:rsid w:val="004F7A7D"/>
    <w:rsid w:val="004F7DE1"/>
    <w:rsid w:val="005000AB"/>
    <w:rsid w:val="005003A7"/>
    <w:rsid w:val="00500C6C"/>
    <w:rsid w:val="00500E06"/>
    <w:rsid w:val="00501239"/>
    <w:rsid w:val="00501479"/>
    <w:rsid w:val="00501489"/>
    <w:rsid w:val="005022E6"/>
    <w:rsid w:val="00502728"/>
    <w:rsid w:val="00502A12"/>
    <w:rsid w:val="00502BDA"/>
    <w:rsid w:val="00502F6F"/>
    <w:rsid w:val="005030E6"/>
    <w:rsid w:val="005033B9"/>
    <w:rsid w:val="005039F7"/>
    <w:rsid w:val="00503C3E"/>
    <w:rsid w:val="00503F8B"/>
    <w:rsid w:val="0050437B"/>
    <w:rsid w:val="00504497"/>
    <w:rsid w:val="00504E56"/>
    <w:rsid w:val="00504E73"/>
    <w:rsid w:val="00505476"/>
    <w:rsid w:val="0050554E"/>
    <w:rsid w:val="005055B5"/>
    <w:rsid w:val="00505672"/>
    <w:rsid w:val="0050581C"/>
    <w:rsid w:val="005058B7"/>
    <w:rsid w:val="0050594E"/>
    <w:rsid w:val="00505E2E"/>
    <w:rsid w:val="00506137"/>
    <w:rsid w:val="00506E94"/>
    <w:rsid w:val="0050710F"/>
    <w:rsid w:val="005074EA"/>
    <w:rsid w:val="005078A8"/>
    <w:rsid w:val="005078C9"/>
    <w:rsid w:val="00507A53"/>
    <w:rsid w:val="00507AC9"/>
    <w:rsid w:val="00507B29"/>
    <w:rsid w:val="00510632"/>
    <w:rsid w:val="00511114"/>
    <w:rsid w:val="00511203"/>
    <w:rsid w:val="0051167A"/>
    <w:rsid w:val="005116D3"/>
    <w:rsid w:val="00511CFF"/>
    <w:rsid w:val="00511E8A"/>
    <w:rsid w:val="00511F8A"/>
    <w:rsid w:val="005121BB"/>
    <w:rsid w:val="00512212"/>
    <w:rsid w:val="005124A6"/>
    <w:rsid w:val="005128B8"/>
    <w:rsid w:val="00512CDA"/>
    <w:rsid w:val="00512E2E"/>
    <w:rsid w:val="00513153"/>
    <w:rsid w:val="0051357E"/>
    <w:rsid w:val="00513FF6"/>
    <w:rsid w:val="005141A0"/>
    <w:rsid w:val="005143A7"/>
    <w:rsid w:val="0051476F"/>
    <w:rsid w:val="00514931"/>
    <w:rsid w:val="005149D3"/>
    <w:rsid w:val="00514E9C"/>
    <w:rsid w:val="00514F56"/>
    <w:rsid w:val="00515B1F"/>
    <w:rsid w:val="00515BE5"/>
    <w:rsid w:val="005161B8"/>
    <w:rsid w:val="005163F0"/>
    <w:rsid w:val="00516EC0"/>
    <w:rsid w:val="00516EDC"/>
    <w:rsid w:val="00517263"/>
    <w:rsid w:val="0051728E"/>
    <w:rsid w:val="005177FA"/>
    <w:rsid w:val="00517B5C"/>
    <w:rsid w:val="00517D6A"/>
    <w:rsid w:val="00517D95"/>
    <w:rsid w:val="00517E47"/>
    <w:rsid w:val="00517FA4"/>
    <w:rsid w:val="005200E3"/>
    <w:rsid w:val="00520821"/>
    <w:rsid w:val="00520C04"/>
    <w:rsid w:val="00520C3A"/>
    <w:rsid w:val="00520E0E"/>
    <w:rsid w:val="0052159A"/>
    <w:rsid w:val="00521637"/>
    <w:rsid w:val="00521F0D"/>
    <w:rsid w:val="0052204D"/>
    <w:rsid w:val="005229A2"/>
    <w:rsid w:val="00522A10"/>
    <w:rsid w:val="00522C51"/>
    <w:rsid w:val="00522E30"/>
    <w:rsid w:val="00522EBD"/>
    <w:rsid w:val="00522F4D"/>
    <w:rsid w:val="00523209"/>
    <w:rsid w:val="00523F6F"/>
    <w:rsid w:val="00523FCF"/>
    <w:rsid w:val="00523FF6"/>
    <w:rsid w:val="005240E4"/>
    <w:rsid w:val="00524232"/>
    <w:rsid w:val="00524710"/>
    <w:rsid w:val="00524A56"/>
    <w:rsid w:val="00524C19"/>
    <w:rsid w:val="00524D26"/>
    <w:rsid w:val="00524DD5"/>
    <w:rsid w:val="005250F2"/>
    <w:rsid w:val="005258D6"/>
    <w:rsid w:val="005258DA"/>
    <w:rsid w:val="00525A49"/>
    <w:rsid w:val="00526084"/>
    <w:rsid w:val="00526472"/>
    <w:rsid w:val="00526E26"/>
    <w:rsid w:val="00526F71"/>
    <w:rsid w:val="00527572"/>
    <w:rsid w:val="005276D3"/>
    <w:rsid w:val="0053071F"/>
    <w:rsid w:val="005308FB"/>
    <w:rsid w:val="00530D5C"/>
    <w:rsid w:val="00530DF7"/>
    <w:rsid w:val="00532B08"/>
    <w:rsid w:val="00532F5F"/>
    <w:rsid w:val="00532FEE"/>
    <w:rsid w:val="00533003"/>
    <w:rsid w:val="0053302A"/>
    <w:rsid w:val="00533248"/>
    <w:rsid w:val="00533BF8"/>
    <w:rsid w:val="00534DA4"/>
    <w:rsid w:val="005352D9"/>
    <w:rsid w:val="00536014"/>
    <w:rsid w:val="0053633A"/>
    <w:rsid w:val="0053645E"/>
    <w:rsid w:val="00536C54"/>
    <w:rsid w:val="00537354"/>
    <w:rsid w:val="00537496"/>
    <w:rsid w:val="0053767C"/>
    <w:rsid w:val="005379DD"/>
    <w:rsid w:val="00540207"/>
    <w:rsid w:val="00540671"/>
    <w:rsid w:val="00540A3C"/>
    <w:rsid w:val="00540C57"/>
    <w:rsid w:val="00540EFF"/>
    <w:rsid w:val="00540F3C"/>
    <w:rsid w:val="00541184"/>
    <w:rsid w:val="0054161E"/>
    <w:rsid w:val="005416D1"/>
    <w:rsid w:val="00541BE4"/>
    <w:rsid w:val="00541EB6"/>
    <w:rsid w:val="00541FD4"/>
    <w:rsid w:val="005420E8"/>
    <w:rsid w:val="00542316"/>
    <w:rsid w:val="0054233B"/>
    <w:rsid w:val="00542927"/>
    <w:rsid w:val="00542C81"/>
    <w:rsid w:val="00542F25"/>
    <w:rsid w:val="0054312F"/>
    <w:rsid w:val="005434C4"/>
    <w:rsid w:val="005435D0"/>
    <w:rsid w:val="00543BF0"/>
    <w:rsid w:val="00543CD8"/>
    <w:rsid w:val="00543CE9"/>
    <w:rsid w:val="00543D80"/>
    <w:rsid w:val="005442BC"/>
    <w:rsid w:val="005443AE"/>
    <w:rsid w:val="005445A7"/>
    <w:rsid w:val="0054474C"/>
    <w:rsid w:val="00544934"/>
    <w:rsid w:val="00544973"/>
    <w:rsid w:val="00544993"/>
    <w:rsid w:val="00544B4D"/>
    <w:rsid w:val="005450D6"/>
    <w:rsid w:val="00545130"/>
    <w:rsid w:val="00545ACE"/>
    <w:rsid w:val="00545B94"/>
    <w:rsid w:val="00545CB5"/>
    <w:rsid w:val="005461D5"/>
    <w:rsid w:val="00546369"/>
    <w:rsid w:val="00546CC4"/>
    <w:rsid w:val="00547391"/>
    <w:rsid w:val="00547CD4"/>
    <w:rsid w:val="00547D00"/>
    <w:rsid w:val="00550E42"/>
    <w:rsid w:val="00550E91"/>
    <w:rsid w:val="0055106D"/>
    <w:rsid w:val="005511BF"/>
    <w:rsid w:val="00551504"/>
    <w:rsid w:val="005516B2"/>
    <w:rsid w:val="00551997"/>
    <w:rsid w:val="00551B2B"/>
    <w:rsid w:val="005522D9"/>
    <w:rsid w:val="005527DD"/>
    <w:rsid w:val="00552883"/>
    <w:rsid w:val="00552B5D"/>
    <w:rsid w:val="00552BB2"/>
    <w:rsid w:val="00552DD1"/>
    <w:rsid w:val="00552F73"/>
    <w:rsid w:val="00553012"/>
    <w:rsid w:val="005530C4"/>
    <w:rsid w:val="005531A9"/>
    <w:rsid w:val="005532ED"/>
    <w:rsid w:val="00553708"/>
    <w:rsid w:val="00553746"/>
    <w:rsid w:val="00553A3E"/>
    <w:rsid w:val="005546D2"/>
    <w:rsid w:val="005546D5"/>
    <w:rsid w:val="00554FD2"/>
    <w:rsid w:val="005551B8"/>
    <w:rsid w:val="00555285"/>
    <w:rsid w:val="005558C5"/>
    <w:rsid w:val="00556293"/>
    <w:rsid w:val="00556604"/>
    <w:rsid w:val="00556AB5"/>
    <w:rsid w:val="00556FB3"/>
    <w:rsid w:val="0055775A"/>
    <w:rsid w:val="005579E1"/>
    <w:rsid w:val="00557CA1"/>
    <w:rsid w:val="00560149"/>
    <w:rsid w:val="005604DF"/>
    <w:rsid w:val="00560BD6"/>
    <w:rsid w:val="00560DFA"/>
    <w:rsid w:val="00560FB6"/>
    <w:rsid w:val="005614D8"/>
    <w:rsid w:val="00561760"/>
    <w:rsid w:val="005617BB"/>
    <w:rsid w:val="005619E2"/>
    <w:rsid w:val="00561F9B"/>
    <w:rsid w:val="0056222B"/>
    <w:rsid w:val="00562424"/>
    <w:rsid w:val="0056262E"/>
    <w:rsid w:val="00562BF9"/>
    <w:rsid w:val="00562F4A"/>
    <w:rsid w:val="00563024"/>
    <w:rsid w:val="0056308A"/>
    <w:rsid w:val="00563554"/>
    <w:rsid w:val="005637C4"/>
    <w:rsid w:val="00563CDA"/>
    <w:rsid w:val="00563F3F"/>
    <w:rsid w:val="005640A4"/>
    <w:rsid w:val="00564E1A"/>
    <w:rsid w:val="00564E66"/>
    <w:rsid w:val="00565026"/>
    <w:rsid w:val="00565807"/>
    <w:rsid w:val="00565D6F"/>
    <w:rsid w:val="00565E99"/>
    <w:rsid w:val="00565FD5"/>
    <w:rsid w:val="005666FF"/>
    <w:rsid w:val="00566C6D"/>
    <w:rsid w:val="00566EC0"/>
    <w:rsid w:val="00567176"/>
    <w:rsid w:val="0056790C"/>
    <w:rsid w:val="00567A4F"/>
    <w:rsid w:val="00567DDD"/>
    <w:rsid w:val="005700A6"/>
    <w:rsid w:val="00570231"/>
    <w:rsid w:val="00570323"/>
    <w:rsid w:val="0057035E"/>
    <w:rsid w:val="00570735"/>
    <w:rsid w:val="005709AE"/>
    <w:rsid w:val="005709DC"/>
    <w:rsid w:val="00570C45"/>
    <w:rsid w:val="00570E71"/>
    <w:rsid w:val="00570EEA"/>
    <w:rsid w:val="005714EE"/>
    <w:rsid w:val="0057151F"/>
    <w:rsid w:val="0057156C"/>
    <w:rsid w:val="00571792"/>
    <w:rsid w:val="00571A3A"/>
    <w:rsid w:val="00571DC3"/>
    <w:rsid w:val="00571F96"/>
    <w:rsid w:val="0057208C"/>
    <w:rsid w:val="00572232"/>
    <w:rsid w:val="00572489"/>
    <w:rsid w:val="0057289F"/>
    <w:rsid w:val="005728C7"/>
    <w:rsid w:val="00572D0F"/>
    <w:rsid w:val="00572D85"/>
    <w:rsid w:val="00572F7F"/>
    <w:rsid w:val="005739D2"/>
    <w:rsid w:val="00573B09"/>
    <w:rsid w:val="00573EB8"/>
    <w:rsid w:val="00574194"/>
    <w:rsid w:val="0057437D"/>
    <w:rsid w:val="005748B3"/>
    <w:rsid w:val="00574B4C"/>
    <w:rsid w:val="00574B96"/>
    <w:rsid w:val="00574FA0"/>
    <w:rsid w:val="0057559E"/>
    <w:rsid w:val="005755EC"/>
    <w:rsid w:val="005759F3"/>
    <w:rsid w:val="00575DEC"/>
    <w:rsid w:val="00575F35"/>
    <w:rsid w:val="00575F9F"/>
    <w:rsid w:val="0057643D"/>
    <w:rsid w:val="0057647D"/>
    <w:rsid w:val="00576692"/>
    <w:rsid w:val="00576A38"/>
    <w:rsid w:val="00576B9B"/>
    <w:rsid w:val="00576C10"/>
    <w:rsid w:val="00576F6A"/>
    <w:rsid w:val="005773BE"/>
    <w:rsid w:val="005776B4"/>
    <w:rsid w:val="00577ACF"/>
    <w:rsid w:val="00577ED6"/>
    <w:rsid w:val="00577FB2"/>
    <w:rsid w:val="0058072D"/>
    <w:rsid w:val="00580AA2"/>
    <w:rsid w:val="00580BA7"/>
    <w:rsid w:val="0058102C"/>
    <w:rsid w:val="005815A4"/>
    <w:rsid w:val="005816A0"/>
    <w:rsid w:val="005817DD"/>
    <w:rsid w:val="00581A99"/>
    <w:rsid w:val="00581C61"/>
    <w:rsid w:val="0058295E"/>
    <w:rsid w:val="00582D8E"/>
    <w:rsid w:val="005833F1"/>
    <w:rsid w:val="00583A9B"/>
    <w:rsid w:val="00584058"/>
    <w:rsid w:val="005840B4"/>
    <w:rsid w:val="00584422"/>
    <w:rsid w:val="00584BEA"/>
    <w:rsid w:val="00585055"/>
    <w:rsid w:val="005853C9"/>
    <w:rsid w:val="00585762"/>
    <w:rsid w:val="005858A1"/>
    <w:rsid w:val="00585A86"/>
    <w:rsid w:val="00585FBB"/>
    <w:rsid w:val="005868C6"/>
    <w:rsid w:val="00586A1A"/>
    <w:rsid w:val="00586F71"/>
    <w:rsid w:val="00586FFF"/>
    <w:rsid w:val="005876FD"/>
    <w:rsid w:val="00587CFC"/>
    <w:rsid w:val="00587E75"/>
    <w:rsid w:val="0059089E"/>
    <w:rsid w:val="00590BBF"/>
    <w:rsid w:val="00591276"/>
    <w:rsid w:val="0059153E"/>
    <w:rsid w:val="00591635"/>
    <w:rsid w:val="0059175F"/>
    <w:rsid w:val="005920F3"/>
    <w:rsid w:val="00592987"/>
    <w:rsid w:val="005929B3"/>
    <w:rsid w:val="00592AE6"/>
    <w:rsid w:val="00592BC3"/>
    <w:rsid w:val="00592F0D"/>
    <w:rsid w:val="005933E3"/>
    <w:rsid w:val="0059354A"/>
    <w:rsid w:val="005944E6"/>
    <w:rsid w:val="00594B01"/>
    <w:rsid w:val="00594CEE"/>
    <w:rsid w:val="005950D9"/>
    <w:rsid w:val="0059528F"/>
    <w:rsid w:val="005954CC"/>
    <w:rsid w:val="0059573B"/>
    <w:rsid w:val="00595776"/>
    <w:rsid w:val="00595C09"/>
    <w:rsid w:val="00595D19"/>
    <w:rsid w:val="005960E9"/>
    <w:rsid w:val="005962A3"/>
    <w:rsid w:val="00596792"/>
    <w:rsid w:val="0059751F"/>
    <w:rsid w:val="00597782"/>
    <w:rsid w:val="00597793"/>
    <w:rsid w:val="0059799C"/>
    <w:rsid w:val="005A00C6"/>
    <w:rsid w:val="005A06A8"/>
    <w:rsid w:val="005A0872"/>
    <w:rsid w:val="005A09BE"/>
    <w:rsid w:val="005A0ADB"/>
    <w:rsid w:val="005A0C35"/>
    <w:rsid w:val="005A0F1F"/>
    <w:rsid w:val="005A1666"/>
    <w:rsid w:val="005A1AB2"/>
    <w:rsid w:val="005A1BB7"/>
    <w:rsid w:val="005A1FFC"/>
    <w:rsid w:val="005A2482"/>
    <w:rsid w:val="005A2485"/>
    <w:rsid w:val="005A248B"/>
    <w:rsid w:val="005A24B6"/>
    <w:rsid w:val="005A256E"/>
    <w:rsid w:val="005A25E7"/>
    <w:rsid w:val="005A2776"/>
    <w:rsid w:val="005A27D6"/>
    <w:rsid w:val="005A294B"/>
    <w:rsid w:val="005A2C8E"/>
    <w:rsid w:val="005A2F96"/>
    <w:rsid w:val="005A31B7"/>
    <w:rsid w:val="005A3C24"/>
    <w:rsid w:val="005A3EB2"/>
    <w:rsid w:val="005A3FAD"/>
    <w:rsid w:val="005A41B1"/>
    <w:rsid w:val="005A41BA"/>
    <w:rsid w:val="005A41FA"/>
    <w:rsid w:val="005A44E7"/>
    <w:rsid w:val="005A467F"/>
    <w:rsid w:val="005A4935"/>
    <w:rsid w:val="005A49A1"/>
    <w:rsid w:val="005A49E3"/>
    <w:rsid w:val="005A4C46"/>
    <w:rsid w:val="005A4ED0"/>
    <w:rsid w:val="005A4FA5"/>
    <w:rsid w:val="005A5A0F"/>
    <w:rsid w:val="005A5A1C"/>
    <w:rsid w:val="005A5AAD"/>
    <w:rsid w:val="005A5EEF"/>
    <w:rsid w:val="005A65B2"/>
    <w:rsid w:val="005A66BE"/>
    <w:rsid w:val="005A6A51"/>
    <w:rsid w:val="005A6A5F"/>
    <w:rsid w:val="005A6A60"/>
    <w:rsid w:val="005A6ECB"/>
    <w:rsid w:val="005A6F81"/>
    <w:rsid w:val="005A7876"/>
    <w:rsid w:val="005A79DA"/>
    <w:rsid w:val="005A7AB6"/>
    <w:rsid w:val="005A7CDD"/>
    <w:rsid w:val="005B03B5"/>
    <w:rsid w:val="005B046E"/>
    <w:rsid w:val="005B04B6"/>
    <w:rsid w:val="005B060D"/>
    <w:rsid w:val="005B0C7D"/>
    <w:rsid w:val="005B0D8C"/>
    <w:rsid w:val="005B0F6C"/>
    <w:rsid w:val="005B10E4"/>
    <w:rsid w:val="005B1333"/>
    <w:rsid w:val="005B18CE"/>
    <w:rsid w:val="005B1FD8"/>
    <w:rsid w:val="005B210E"/>
    <w:rsid w:val="005B3071"/>
    <w:rsid w:val="005B353E"/>
    <w:rsid w:val="005B35EF"/>
    <w:rsid w:val="005B3BAA"/>
    <w:rsid w:val="005B3C37"/>
    <w:rsid w:val="005B3F96"/>
    <w:rsid w:val="005B40D6"/>
    <w:rsid w:val="005B43D9"/>
    <w:rsid w:val="005B473A"/>
    <w:rsid w:val="005B4745"/>
    <w:rsid w:val="005B4D22"/>
    <w:rsid w:val="005B4F9A"/>
    <w:rsid w:val="005B547F"/>
    <w:rsid w:val="005B5B6F"/>
    <w:rsid w:val="005B611D"/>
    <w:rsid w:val="005B647F"/>
    <w:rsid w:val="005B64AF"/>
    <w:rsid w:val="005B65FC"/>
    <w:rsid w:val="005B67C1"/>
    <w:rsid w:val="005B6E10"/>
    <w:rsid w:val="005B7003"/>
    <w:rsid w:val="005B7066"/>
    <w:rsid w:val="005B77A5"/>
    <w:rsid w:val="005B7802"/>
    <w:rsid w:val="005B7B09"/>
    <w:rsid w:val="005B7D32"/>
    <w:rsid w:val="005B7DA5"/>
    <w:rsid w:val="005C0CF3"/>
    <w:rsid w:val="005C0EB8"/>
    <w:rsid w:val="005C0F4E"/>
    <w:rsid w:val="005C18DC"/>
    <w:rsid w:val="005C1920"/>
    <w:rsid w:val="005C1BE0"/>
    <w:rsid w:val="005C1C60"/>
    <w:rsid w:val="005C1EC2"/>
    <w:rsid w:val="005C1F6A"/>
    <w:rsid w:val="005C23AD"/>
    <w:rsid w:val="005C25C1"/>
    <w:rsid w:val="005C292E"/>
    <w:rsid w:val="005C2CB1"/>
    <w:rsid w:val="005C2D09"/>
    <w:rsid w:val="005C301A"/>
    <w:rsid w:val="005C35B3"/>
    <w:rsid w:val="005C368B"/>
    <w:rsid w:val="005C375E"/>
    <w:rsid w:val="005C3A93"/>
    <w:rsid w:val="005C3FE6"/>
    <w:rsid w:val="005C4136"/>
    <w:rsid w:val="005C449F"/>
    <w:rsid w:val="005C4686"/>
    <w:rsid w:val="005C4892"/>
    <w:rsid w:val="005C4894"/>
    <w:rsid w:val="005C4B5F"/>
    <w:rsid w:val="005C4C02"/>
    <w:rsid w:val="005C4F1C"/>
    <w:rsid w:val="005C4F5F"/>
    <w:rsid w:val="005C5080"/>
    <w:rsid w:val="005C515D"/>
    <w:rsid w:val="005C5430"/>
    <w:rsid w:val="005C54C2"/>
    <w:rsid w:val="005C5604"/>
    <w:rsid w:val="005C573F"/>
    <w:rsid w:val="005C57D4"/>
    <w:rsid w:val="005C57FF"/>
    <w:rsid w:val="005C5BD4"/>
    <w:rsid w:val="005C5CB9"/>
    <w:rsid w:val="005C617C"/>
    <w:rsid w:val="005C635F"/>
    <w:rsid w:val="005C64CE"/>
    <w:rsid w:val="005C64E1"/>
    <w:rsid w:val="005C6521"/>
    <w:rsid w:val="005C6A28"/>
    <w:rsid w:val="005C6D18"/>
    <w:rsid w:val="005C706A"/>
    <w:rsid w:val="005C709B"/>
    <w:rsid w:val="005C71BC"/>
    <w:rsid w:val="005C73C7"/>
    <w:rsid w:val="005C743A"/>
    <w:rsid w:val="005C775C"/>
    <w:rsid w:val="005C776F"/>
    <w:rsid w:val="005C7880"/>
    <w:rsid w:val="005D0148"/>
    <w:rsid w:val="005D027A"/>
    <w:rsid w:val="005D0424"/>
    <w:rsid w:val="005D0827"/>
    <w:rsid w:val="005D08EA"/>
    <w:rsid w:val="005D09CE"/>
    <w:rsid w:val="005D0FA2"/>
    <w:rsid w:val="005D2144"/>
    <w:rsid w:val="005D2179"/>
    <w:rsid w:val="005D2B4F"/>
    <w:rsid w:val="005D3078"/>
    <w:rsid w:val="005D33C1"/>
    <w:rsid w:val="005D3445"/>
    <w:rsid w:val="005D347B"/>
    <w:rsid w:val="005D34E3"/>
    <w:rsid w:val="005D3964"/>
    <w:rsid w:val="005D3FDD"/>
    <w:rsid w:val="005D54C9"/>
    <w:rsid w:val="005D550A"/>
    <w:rsid w:val="005D5782"/>
    <w:rsid w:val="005D5A1B"/>
    <w:rsid w:val="005D6300"/>
    <w:rsid w:val="005D665E"/>
    <w:rsid w:val="005D6868"/>
    <w:rsid w:val="005D6B19"/>
    <w:rsid w:val="005D6B6E"/>
    <w:rsid w:val="005D6C07"/>
    <w:rsid w:val="005D732F"/>
    <w:rsid w:val="005D7895"/>
    <w:rsid w:val="005D795C"/>
    <w:rsid w:val="005D7C01"/>
    <w:rsid w:val="005E04BF"/>
    <w:rsid w:val="005E053E"/>
    <w:rsid w:val="005E0C44"/>
    <w:rsid w:val="005E101C"/>
    <w:rsid w:val="005E14C1"/>
    <w:rsid w:val="005E2539"/>
    <w:rsid w:val="005E2642"/>
    <w:rsid w:val="005E2745"/>
    <w:rsid w:val="005E2F13"/>
    <w:rsid w:val="005E34EB"/>
    <w:rsid w:val="005E3953"/>
    <w:rsid w:val="005E3962"/>
    <w:rsid w:val="005E3A49"/>
    <w:rsid w:val="005E40AB"/>
    <w:rsid w:val="005E410F"/>
    <w:rsid w:val="005E436D"/>
    <w:rsid w:val="005E4525"/>
    <w:rsid w:val="005E512C"/>
    <w:rsid w:val="005E522C"/>
    <w:rsid w:val="005E52A4"/>
    <w:rsid w:val="005E52FE"/>
    <w:rsid w:val="005E563E"/>
    <w:rsid w:val="005E5B61"/>
    <w:rsid w:val="005E5D12"/>
    <w:rsid w:val="005E5E79"/>
    <w:rsid w:val="005E62E3"/>
    <w:rsid w:val="005E636C"/>
    <w:rsid w:val="005E63B3"/>
    <w:rsid w:val="005E6CCB"/>
    <w:rsid w:val="005E6DEA"/>
    <w:rsid w:val="005E6FA5"/>
    <w:rsid w:val="005E7021"/>
    <w:rsid w:val="005E72AD"/>
    <w:rsid w:val="005E7345"/>
    <w:rsid w:val="005E7392"/>
    <w:rsid w:val="005E79FA"/>
    <w:rsid w:val="005E7D09"/>
    <w:rsid w:val="005E7DCF"/>
    <w:rsid w:val="005F008C"/>
    <w:rsid w:val="005F0BA5"/>
    <w:rsid w:val="005F104F"/>
    <w:rsid w:val="005F117E"/>
    <w:rsid w:val="005F13D1"/>
    <w:rsid w:val="005F1A8C"/>
    <w:rsid w:val="005F1B93"/>
    <w:rsid w:val="005F1FA8"/>
    <w:rsid w:val="005F22C2"/>
    <w:rsid w:val="005F22EB"/>
    <w:rsid w:val="005F251B"/>
    <w:rsid w:val="005F25AA"/>
    <w:rsid w:val="005F2666"/>
    <w:rsid w:val="005F2823"/>
    <w:rsid w:val="005F2ABB"/>
    <w:rsid w:val="005F2B36"/>
    <w:rsid w:val="005F30A6"/>
    <w:rsid w:val="005F3E70"/>
    <w:rsid w:val="005F3F0B"/>
    <w:rsid w:val="005F4339"/>
    <w:rsid w:val="005F46F2"/>
    <w:rsid w:val="005F4AFA"/>
    <w:rsid w:val="005F4EFE"/>
    <w:rsid w:val="005F515E"/>
    <w:rsid w:val="005F5271"/>
    <w:rsid w:val="005F660A"/>
    <w:rsid w:val="005F6DD3"/>
    <w:rsid w:val="005F7258"/>
    <w:rsid w:val="005F740C"/>
    <w:rsid w:val="005F787C"/>
    <w:rsid w:val="005F7E08"/>
    <w:rsid w:val="005F7E6D"/>
    <w:rsid w:val="00600072"/>
    <w:rsid w:val="00600091"/>
    <w:rsid w:val="00600565"/>
    <w:rsid w:val="00600AF8"/>
    <w:rsid w:val="00600F0D"/>
    <w:rsid w:val="00601214"/>
    <w:rsid w:val="006016CA"/>
    <w:rsid w:val="00601CCB"/>
    <w:rsid w:val="00601DBB"/>
    <w:rsid w:val="00602345"/>
    <w:rsid w:val="0060276E"/>
    <w:rsid w:val="00602B7A"/>
    <w:rsid w:val="006030AB"/>
    <w:rsid w:val="0060317C"/>
    <w:rsid w:val="00603374"/>
    <w:rsid w:val="006033B3"/>
    <w:rsid w:val="0060390E"/>
    <w:rsid w:val="00604174"/>
    <w:rsid w:val="00604431"/>
    <w:rsid w:val="00604745"/>
    <w:rsid w:val="00604ED1"/>
    <w:rsid w:val="006057F0"/>
    <w:rsid w:val="00605B03"/>
    <w:rsid w:val="00605B24"/>
    <w:rsid w:val="00605F26"/>
    <w:rsid w:val="006063B3"/>
    <w:rsid w:val="0060670C"/>
    <w:rsid w:val="0060672D"/>
    <w:rsid w:val="0060694F"/>
    <w:rsid w:val="00606AD4"/>
    <w:rsid w:val="00606CCE"/>
    <w:rsid w:val="00606F11"/>
    <w:rsid w:val="00607C23"/>
    <w:rsid w:val="00607F30"/>
    <w:rsid w:val="006104A7"/>
    <w:rsid w:val="00610BF7"/>
    <w:rsid w:val="00610CF4"/>
    <w:rsid w:val="00610E3E"/>
    <w:rsid w:val="00610FB9"/>
    <w:rsid w:val="00610FCB"/>
    <w:rsid w:val="006114D0"/>
    <w:rsid w:val="00611683"/>
    <w:rsid w:val="00611A3D"/>
    <w:rsid w:val="00611DAD"/>
    <w:rsid w:val="00612CBA"/>
    <w:rsid w:val="00612ED1"/>
    <w:rsid w:val="00614054"/>
    <w:rsid w:val="006143EE"/>
    <w:rsid w:val="006144D0"/>
    <w:rsid w:val="00614FD8"/>
    <w:rsid w:val="00614FFE"/>
    <w:rsid w:val="0061501E"/>
    <w:rsid w:val="00615440"/>
    <w:rsid w:val="006159DF"/>
    <w:rsid w:val="0061629C"/>
    <w:rsid w:val="006163D6"/>
    <w:rsid w:val="006165E9"/>
    <w:rsid w:val="00616627"/>
    <w:rsid w:val="00616859"/>
    <w:rsid w:val="00616D4D"/>
    <w:rsid w:val="00616EB7"/>
    <w:rsid w:val="006171C4"/>
    <w:rsid w:val="00617262"/>
    <w:rsid w:val="00617680"/>
    <w:rsid w:val="00617932"/>
    <w:rsid w:val="00617D7F"/>
    <w:rsid w:val="0062068D"/>
    <w:rsid w:val="006206AC"/>
    <w:rsid w:val="00620920"/>
    <w:rsid w:val="00620971"/>
    <w:rsid w:val="00620AAA"/>
    <w:rsid w:val="00620AE2"/>
    <w:rsid w:val="00620AF1"/>
    <w:rsid w:val="00620E6F"/>
    <w:rsid w:val="006212A0"/>
    <w:rsid w:val="006214DA"/>
    <w:rsid w:val="00621B6E"/>
    <w:rsid w:val="00621D48"/>
    <w:rsid w:val="00621DFA"/>
    <w:rsid w:val="00622097"/>
    <w:rsid w:val="006221A6"/>
    <w:rsid w:val="00622304"/>
    <w:rsid w:val="00622450"/>
    <w:rsid w:val="00622705"/>
    <w:rsid w:val="00622C9F"/>
    <w:rsid w:val="00622CAB"/>
    <w:rsid w:val="00622F56"/>
    <w:rsid w:val="00623220"/>
    <w:rsid w:val="00623DCE"/>
    <w:rsid w:val="006241EF"/>
    <w:rsid w:val="006243F6"/>
    <w:rsid w:val="00624591"/>
    <w:rsid w:val="00624833"/>
    <w:rsid w:val="00624902"/>
    <w:rsid w:val="00624A3B"/>
    <w:rsid w:val="00624AEE"/>
    <w:rsid w:val="00624D2C"/>
    <w:rsid w:val="00624D5F"/>
    <w:rsid w:val="006255BE"/>
    <w:rsid w:val="006255EF"/>
    <w:rsid w:val="0062573C"/>
    <w:rsid w:val="00625C6D"/>
    <w:rsid w:val="00626A66"/>
    <w:rsid w:val="0062701B"/>
    <w:rsid w:val="00627140"/>
    <w:rsid w:val="006272D1"/>
    <w:rsid w:val="006272E8"/>
    <w:rsid w:val="0062741A"/>
    <w:rsid w:val="006277CB"/>
    <w:rsid w:val="00627873"/>
    <w:rsid w:val="00630184"/>
    <w:rsid w:val="0063040E"/>
    <w:rsid w:val="006307FF"/>
    <w:rsid w:val="00630C8C"/>
    <w:rsid w:val="00630F61"/>
    <w:rsid w:val="00631403"/>
    <w:rsid w:val="006316D0"/>
    <w:rsid w:val="006319EA"/>
    <w:rsid w:val="00631EAE"/>
    <w:rsid w:val="00631FED"/>
    <w:rsid w:val="00631FF6"/>
    <w:rsid w:val="00632089"/>
    <w:rsid w:val="00632176"/>
    <w:rsid w:val="00632747"/>
    <w:rsid w:val="00632884"/>
    <w:rsid w:val="00632BB8"/>
    <w:rsid w:val="00632C7A"/>
    <w:rsid w:val="00632C8E"/>
    <w:rsid w:val="00633330"/>
    <w:rsid w:val="006333DB"/>
    <w:rsid w:val="00633510"/>
    <w:rsid w:val="0063376A"/>
    <w:rsid w:val="00633A5E"/>
    <w:rsid w:val="00633B50"/>
    <w:rsid w:val="00633F05"/>
    <w:rsid w:val="0063482C"/>
    <w:rsid w:val="006348DD"/>
    <w:rsid w:val="006351CC"/>
    <w:rsid w:val="00635242"/>
    <w:rsid w:val="006357B5"/>
    <w:rsid w:val="00635D4B"/>
    <w:rsid w:val="00635E08"/>
    <w:rsid w:val="00635F8C"/>
    <w:rsid w:val="0063612C"/>
    <w:rsid w:val="006366ED"/>
    <w:rsid w:val="0063682B"/>
    <w:rsid w:val="00636935"/>
    <w:rsid w:val="006369A5"/>
    <w:rsid w:val="006371C7"/>
    <w:rsid w:val="006371CD"/>
    <w:rsid w:val="006375D0"/>
    <w:rsid w:val="00637A7B"/>
    <w:rsid w:val="00637FE8"/>
    <w:rsid w:val="0064035F"/>
    <w:rsid w:val="00640936"/>
    <w:rsid w:val="00640BC4"/>
    <w:rsid w:val="00640C3A"/>
    <w:rsid w:val="00640DCB"/>
    <w:rsid w:val="006419B4"/>
    <w:rsid w:val="00641B49"/>
    <w:rsid w:val="00642907"/>
    <w:rsid w:val="00642931"/>
    <w:rsid w:val="00642E59"/>
    <w:rsid w:val="00643074"/>
    <w:rsid w:val="006430DD"/>
    <w:rsid w:val="006431BA"/>
    <w:rsid w:val="0064379C"/>
    <w:rsid w:val="00643E4E"/>
    <w:rsid w:val="00644122"/>
    <w:rsid w:val="0064427D"/>
    <w:rsid w:val="006447B2"/>
    <w:rsid w:val="006450EE"/>
    <w:rsid w:val="00645192"/>
    <w:rsid w:val="0064524F"/>
    <w:rsid w:val="006455E9"/>
    <w:rsid w:val="00645777"/>
    <w:rsid w:val="00645A17"/>
    <w:rsid w:val="00645BA7"/>
    <w:rsid w:val="00646412"/>
    <w:rsid w:val="006465C9"/>
    <w:rsid w:val="00646663"/>
    <w:rsid w:val="00646846"/>
    <w:rsid w:val="00646D45"/>
    <w:rsid w:val="00646F0A"/>
    <w:rsid w:val="00646FAB"/>
    <w:rsid w:val="00647468"/>
    <w:rsid w:val="006502D9"/>
    <w:rsid w:val="00650330"/>
    <w:rsid w:val="00650CD5"/>
    <w:rsid w:val="00650DDB"/>
    <w:rsid w:val="0065119C"/>
    <w:rsid w:val="006514B2"/>
    <w:rsid w:val="006515C0"/>
    <w:rsid w:val="006517C1"/>
    <w:rsid w:val="00651859"/>
    <w:rsid w:val="00651D46"/>
    <w:rsid w:val="00652B91"/>
    <w:rsid w:val="00652C98"/>
    <w:rsid w:val="00653176"/>
    <w:rsid w:val="006532D1"/>
    <w:rsid w:val="00653642"/>
    <w:rsid w:val="0065413A"/>
    <w:rsid w:val="0065438E"/>
    <w:rsid w:val="00654488"/>
    <w:rsid w:val="006544B3"/>
    <w:rsid w:val="00654B4D"/>
    <w:rsid w:val="00654CBC"/>
    <w:rsid w:val="00655076"/>
    <w:rsid w:val="00655124"/>
    <w:rsid w:val="00655392"/>
    <w:rsid w:val="006553E5"/>
    <w:rsid w:val="0065549D"/>
    <w:rsid w:val="00655522"/>
    <w:rsid w:val="00655CAF"/>
    <w:rsid w:val="006568A9"/>
    <w:rsid w:val="00656BB7"/>
    <w:rsid w:val="00657E62"/>
    <w:rsid w:val="00661A60"/>
    <w:rsid w:val="00661AA3"/>
    <w:rsid w:val="006620E5"/>
    <w:rsid w:val="0066231E"/>
    <w:rsid w:val="0066234A"/>
    <w:rsid w:val="006623E4"/>
    <w:rsid w:val="00662A41"/>
    <w:rsid w:val="00662B5F"/>
    <w:rsid w:val="00663055"/>
    <w:rsid w:val="0066331F"/>
    <w:rsid w:val="00663A22"/>
    <w:rsid w:val="00663BBA"/>
    <w:rsid w:val="00663F90"/>
    <w:rsid w:val="00663FE7"/>
    <w:rsid w:val="006640BD"/>
    <w:rsid w:val="006642CA"/>
    <w:rsid w:val="006642E4"/>
    <w:rsid w:val="006644C9"/>
    <w:rsid w:val="0066452D"/>
    <w:rsid w:val="00664648"/>
    <w:rsid w:val="00664809"/>
    <w:rsid w:val="0066495E"/>
    <w:rsid w:val="00664D9E"/>
    <w:rsid w:val="00665738"/>
    <w:rsid w:val="006657AE"/>
    <w:rsid w:val="00665EC5"/>
    <w:rsid w:val="00665F5B"/>
    <w:rsid w:val="0066607A"/>
    <w:rsid w:val="0066611D"/>
    <w:rsid w:val="0066621B"/>
    <w:rsid w:val="006662E0"/>
    <w:rsid w:val="0066646F"/>
    <w:rsid w:val="0066658E"/>
    <w:rsid w:val="006674BF"/>
    <w:rsid w:val="00667A05"/>
    <w:rsid w:val="00667EB8"/>
    <w:rsid w:val="00667EF5"/>
    <w:rsid w:val="006703E9"/>
    <w:rsid w:val="00670F44"/>
    <w:rsid w:val="0067110F"/>
    <w:rsid w:val="00671431"/>
    <w:rsid w:val="006718AB"/>
    <w:rsid w:val="006727C8"/>
    <w:rsid w:val="00672B20"/>
    <w:rsid w:val="00672E46"/>
    <w:rsid w:val="00672EAF"/>
    <w:rsid w:val="006732B6"/>
    <w:rsid w:val="00673434"/>
    <w:rsid w:val="00673575"/>
    <w:rsid w:val="00673855"/>
    <w:rsid w:val="00673890"/>
    <w:rsid w:val="00673B04"/>
    <w:rsid w:val="00673D20"/>
    <w:rsid w:val="00674252"/>
    <w:rsid w:val="00674BA5"/>
    <w:rsid w:val="00674EBB"/>
    <w:rsid w:val="00675060"/>
    <w:rsid w:val="00675455"/>
    <w:rsid w:val="006758C1"/>
    <w:rsid w:val="006759BE"/>
    <w:rsid w:val="00675D09"/>
    <w:rsid w:val="00675ED2"/>
    <w:rsid w:val="00676188"/>
    <w:rsid w:val="0067619C"/>
    <w:rsid w:val="0067642B"/>
    <w:rsid w:val="00676622"/>
    <w:rsid w:val="00676679"/>
    <w:rsid w:val="006766BF"/>
    <w:rsid w:val="006768B7"/>
    <w:rsid w:val="006768BB"/>
    <w:rsid w:val="00676F74"/>
    <w:rsid w:val="00677219"/>
    <w:rsid w:val="006774BB"/>
    <w:rsid w:val="006774C6"/>
    <w:rsid w:val="006776B6"/>
    <w:rsid w:val="00677A7E"/>
    <w:rsid w:val="00677B86"/>
    <w:rsid w:val="00680153"/>
    <w:rsid w:val="00680165"/>
    <w:rsid w:val="006801DB"/>
    <w:rsid w:val="00680406"/>
    <w:rsid w:val="00680808"/>
    <w:rsid w:val="0068081E"/>
    <w:rsid w:val="006808A9"/>
    <w:rsid w:val="0068106E"/>
    <w:rsid w:val="00681182"/>
    <w:rsid w:val="0068132A"/>
    <w:rsid w:val="006814CA"/>
    <w:rsid w:val="00681539"/>
    <w:rsid w:val="00681742"/>
    <w:rsid w:val="00681957"/>
    <w:rsid w:val="00681F72"/>
    <w:rsid w:val="006822CA"/>
    <w:rsid w:val="00682D0C"/>
    <w:rsid w:val="0068344E"/>
    <w:rsid w:val="00683D20"/>
    <w:rsid w:val="00683E10"/>
    <w:rsid w:val="00683E98"/>
    <w:rsid w:val="0068436C"/>
    <w:rsid w:val="006845B1"/>
    <w:rsid w:val="00684917"/>
    <w:rsid w:val="0068493A"/>
    <w:rsid w:val="00685516"/>
    <w:rsid w:val="006856D7"/>
    <w:rsid w:val="00685BD6"/>
    <w:rsid w:val="00685EAD"/>
    <w:rsid w:val="006863B2"/>
    <w:rsid w:val="0068729C"/>
    <w:rsid w:val="006873A0"/>
    <w:rsid w:val="0068741E"/>
    <w:rsid w:val="00687714"/>
    <w:rsid w:val="0068783D"/>
    <w:rsid w:val="00687F8B"/>
    <w:rsid w:val="00690274"/>
    <w:rsid w:val="006908D5"/>
    <w:rsid w:val="00690BC6"/>
    <w:rsid w:val="00690D21"/>
    <w:rsid w:val="00691071"/>
    <w:rsid w:val="006911B8"/>
    <w:rsid w:val="006926BA"/>
    <w:rsid w:val="0069332E"/>
    <w:rsid w:val="00693804"/>
    <w:rsid w:val="006941A3"/>
    <w:rsid w:val="00694365"/>
    <w:rsid w:val="006943E4"/>
    <w:rsid w:val="00694434"/>
    <w:rsid w:val="00694BB4"/>
    <w:rsid w:val="00694FE0"/>
    <w:rsid w:val="00695347"/>
    <w:rsid w:val="006953B5"/>
    <w:rsid w:val="00695641"/>
    <w:rsid w:val="00696441"/>
    <w:rsid w:val="006964FD"/>
    <w:rsid w:val="006969FB"/>
    <w:rsid w:val="00696B94"/>
    <w:rsid w:val="00696FB6"/>
    <w:rsid w:val="00696FBF"/>
    <w:rsid w:val="00697559"/>
    <w:rsid w:val="006977CE"/>
    <w:rsid w:val="0069784C"/>
    <w:rsid w:val="00697AA8"/>
    <w:rsid w:val="00697D0F"/>
    <w:rsid w:val="006A00EF"/>
    <w:rsid w:val="006A0860"/>
    <w:rsid w:val="006A1009"/>
    <w:rsid w:val="006A10B2"/>
    <w:rsid w:val="006A1112"/>
    <w:rsid w:val="006A153E"/>
    <w:rsid w:val="006A15EE"/>
    <w:rsid w:val="006A1D96"/>
    <w:rsid w:val="006A2059"/>
    <w:rsid w:val="006A2260"/>
    <w:rsid w:val="006A3445"/>
    <w:rsid w:val="006A36A9"/>
    <w:rsid w:val="006A3A1C"/>
    <w:rsid w:val="006A3D03"/>
    <w:rsid w:val="006A3E0A"/>
    <w:rsid w:val="006A3ECA"/>
    <w:rsid w:val="006A3F15"/>
    <w:rsid w:val="006A46D3"/>
    <w:rsid w:val="006A4CF3"/>
    <w:rsid w:val="006A4DCB"/>
    <w:rsid w:val="006A4EB3"/>
    <w:rsid w:val="006A5586"/>
    <w:rsid w:val="006A6583"/>
    <w:rsid w:val="006A6832"/>
    <w:rsid w:val="006A69AF"/>
    <w:rsid w:val="006A6CC0"/>
    <w:rsid w:val="006A72DF"/>
    <w:rsid w:val="006A7CE0"/>
    <w:rsid w:val="006B0216"/>
    <w:rsid w:val="006B02FC"/>
    <w:rsid w:val="006B0488"/>
    <w:rsid w:val="006B04FB"/>
    <w:rsid w:val="006B07E7"/>
    <w:rsid w:val="006B0E77"/>
    <w:rsid w:val="006B12D6"/>
    <w:rsid w:val="006B138D"/>
    <w:rsid w:val="006B173F"/>
    <w:rsid w:val="006B1D78"/>
    <w:rsid w:val="006B24E9"/>
    <w:rsid w:val="006B2779"/>
    <w:rsid w:val="006B2FDC"/>
    <w:rsid w:val="006B3B72"/>
    <w:rsid w:val="006B426B"/>
    <w:rsid w:val="006B435E"/>
    <w:rsid w:val="006B460B"/>
    <w:rsid w:val="006B49AF"/>
    <w:rsid w:val="006B4CFA"/>
    <w:rsid w:val="006B5140"/>
    <w:rsid w:val="006B5B3A"/>
    <w:rsid w:val="006B5DBC"/>
    <w:rsid w:val="006B5E68"/>
    <w:rsid w:val="006B5EF8"/>
    <w:rsid w:val="006B63C8"/>
    <w:rsid w:val="006B6425"/>
    <w:rsid w:val="006B6640"/>
    <w:rsid w:val="006B6CD7"/>
    <w:rsid w:val="006B702B"/>
    <w:rsid w:val="006B7119"/>
    <w:rsid w:val="006B7664"/>
    <w:rsid w:val="006B76B4"/>
    <w:rsid w:val="006B772D"/>
    <w:rsid w:val="006B7965"/>
    <w:rsid w:val="006B79EC"/>
    <w:rsid w:val="006B7DFE"/>
    <w:rsid w:val="006C02D5"/>
    <w:rsid w:val="006C0420"/>
    <w:rsid w:val="006C0971"/>
    <w:rsid w:val="006C1A71"/>
    <w:rsid w:val="006C1C5E"/>
    <w:rsid w:val="006C21D9"/>
    <w:rsid w:val="006C2D04"/>
    <w:rsid w:val="006C3158"/>
    <w:rsid w:val="006C327C"/>
    <w:rsid w:val="006C344A"/>
    <w:rsid w:val="006C34A7"/>
    <w:rsid w:val="006C3A40"/>
    <w:rsid w:val="006C3C23"/>
    <w:rsid w:val="006C4AE5"/>
    <w:rsid w:val="006C4CC4"/>
    <w:rsid w:val="006C528E"/>
    <w:rsid w:val="006C5387"/>
    <w:rsid w:val="006C5D62"/>
    <w:rsid w:val="006C5DF4"/>
    <w:rsid w:val="006C678D"/>
    <w:rsid w:val="006C69FB"/>
    <w:rsid w:val="006C6DA8"/>
    <w:rsid w:val="006C7090"/>
    <w:rsid w:val="006C7346"/>
    <w:rsid w:val="006C73AE"/>
    <w:rsid w:val="006C7436"/>
    <w:rsid w:val="006C7721"/>
    <w:rsid w:val="006C7CB9"/>
    <w:rsid w:val="006D0054"/>
    <w:rsid w:val="006D05B7"/>
    <w:rsid w:val="006D0624"/>
    <w:rsid w:val="006D0783"/>
    <w:rsid w:val="006D0867"/>
    <w:rsid w:val="006D0B5E"/>
    <w:rsid w:val="006D0C4E"/>
    <w:rsid w:val="006D10E2"/>
    <w:rsid w:val="006D12BA"/>
    <w:rsid w:val="006D16AD"/>
    <w:rsid w:val="006D1E3B"/>
    <w:rsid w:val="006D1FF4"/>
    <w:rsid w:val="006D23A2"/>
    <w:rsid w:val="006D2A56"/>
    <w:rsid w:val="006D2BFF"/>
    <w:rsid w:val="006D34C6"/>
    <w:rsid w:val="006D367F"/>
    <w:rsid w:val="006D38EA"/>
    <w:rsid w:val="006D3B3D"/>
    <w:rsid w:val="006D3BBC"/>
    <w:rsid w:val="006D3E5D"/>
    <w:rsid w:val="006D3F01"/>
    <w:rsid w:val="006D45EF"/>
    <w:rsid w:val="006D47E1"/>
    <w:rsid w:val="006D4C2F"/>
    <w:rsid w:val="006D5B89"/>
    <w:rsid w:val="006D5EBA"/>
    <w:rsid w:val="006D5EF8"/>
    <w:rsid w:val="006D621D"/>
    <w:rsid w:val="006D650A"/>
    <w:rsid w:val="006D68A4"/>
    <w:rsid w:val="006D6BCD"/>
    <w:rsid w:val="006D70E4"/>
    <w:rsid w:val="006D7CE8"/>
    <w:rsid w:val="006E003E"/>
    <w:rsid w:val="006E0295"/>
    <w:rsid w:val="006E0854"/>
    <w:rsid w:val="006E0A33"/>
    <w:rsid w:val="006E0B21"/>
    <w:rsid w:val="006E0D4B"/>
    <w:rsid w:val="006E0DF6"/>
    <w:rsid w:val="006E0E1E"/>
    <w:rsid w:val="006E1030"/>
    <w:rsid w:val="006E16AD"/>
    <w:rsid w:val="006E2DC2"/>
    <w:rsid w:val="006E345F"/>
    <w:rsid w:val="006E39ED"/>
    <w:rsid w:val="006E41BE"/>
    <w:rsid w:val="006E4731"/>
    <w:rsid w:val="006E47EC"/>
    <w:rsid w:val="006E4882"/>
    <w:rsid w:val="006E4A95"/>
    <w:rsid w:val="006E4B99"/>
    <w:rsid w:val="006E522F"/>
    <w:rsid w:val="006E533B"/>
    <w:rsid w:val="006E54CC"/>
    <w:rsid w:val="006E60E3"/>
    <w:rsid w:val="006E6A24"/>
    <w:rsid w:val="006E6D38"/>
    <w:rsid w:val="006E75E5"/>
    <w:rsid w:val="006E7C28"/>
    <w:rsid w:val="006E7CDD"/>
    <w:rsid w:val="006F005F"/>
    <w:rsid w:val="006F05D4"/>
    <w:rsid w:val="006F05EA"/>
    <w:rsid w:val="006F08FC"/>
    <w:rsid w:val="006F0C65"/>
    <w:rsid w:val="006F0F6B"/>
    <w:rsid w:val="006F14F9"/>
    <w:rsid w:val="006F1712"/>
    <w:rsid w:val="006F21F5"/>
    <w:rsid w:val="006F222E"/>
    <w:rsid w:val="006F22E2"/>
    <w:rsid w:val="006F22E6"/>
    <w:rsid w:val="006F27A4"/>
    <w:rsid w:val="006F281C"/>
    <w:rsid w:val="006F2A72"/>
    <w:rsid w:val="006F3104"/>
    <w:rsid w:val="006F315E"/>
    <w:rsid w:val="006F3292"/>
    <w:rsid w:val="006F3467"/>
    <w:rsid w:val="006F3552"/>
    <w:rsid w:val="006F37C9"/>
    <w:rsid w:val="006F380E"/>
    <w:rsid w:val="006F39F4"/>
    <w:rsid w:val="006F3A10"/>
    <w:rsid w:val="006F3C49"/>
    <w:rsid w:val="006F444F"/>
    <w:rsid w:val="006F5560"/>
    <w:rsid w:val="006F6083"/>
    <w:rsid w:val="006F619B"/>
    <w:rsid w:val="006F682C"/>
    <w:rsid w:val="006F6946"/>
    <w:rsid w:val="006F6A8A"/>
    <w:rsid w:val="006F6C00"/>
    <w:rsid w:val="006F7466"/>
    <w:rsid w:val="006F7A78"/>
    <w:rsid w:val="006F7B6E"/>
    <w:rsid w:val="007002D6"/>
    <w:rsid w:val="00700429"/>
    <w:rsid w:val="00700787"/>
    <w:rsid w:val="00700AF6"/>
    <w:rsid w:val="00700E96"/>
    <w:rsid w:val="0070114F"/>
    <w:rsid w:val="007011C8"/>
    <w:rsid w:val="007011E5"/>
    <w:rsid w:val="00701313"/>
    <w:rsid w:val="007014AF"/>
    <w:rsid w:val="00701531"/>
    <w:rsid w:val="007018F4"/>
    <w:rsid w:val="00701CF0"/>
    <w:rsid w:val="00701D3C"/>
    <w:rsid w:val="00701F13"/>
    <w:rsid w:val="00701F25"/>
    <w:rsid w:val="007023C7"/>
    <w:rsid w:val="007029F9"/>
    <w:rsid w:val="007032CB"/>
    <w:rsid w:val="007034BE"/>
    <w:rsid w:val="0070353E"/>
    <w:rsid w:val="007036AC"/>
    <w:rsid w:val="00703815"/>
    <w:rsid w:val="00706173"/>
    <w:rsid w:val="007064AE"/>
    <w:rsid w:val="00706504"/>
    <w:rsid w:val="007066FD"/>
    <w:rsid w:val="007069CE"/>
    <w:rsid w:val="00706BBC"/>
    <w:rsid w:val="00706CEE"/>
    <w:rsid w:val="00706EF8"/>
    <w:rsid w:val="00707039"/>
    <w:rsid w:val="00707189"/>
    <w:rsid w:val="0070721A"/>
    <w:rsid w:val="007074F9"/>
    <w:rsid w:val="00707B6A"/>
    <w:rsid w:val="00707C78"/>
    <w:rsid w:val="00707CC3"/>
    <w:rsid w:val="00707D3D"/>
    <w:rsid w:val="00710185"/>
    <w:rsid w:val="007103DD"/>
    <w:rsid w:val="0071112E"/>
    <w:rsid w:val="00711322"/>
    <w:rsid w:val="00711328"/>
    <w:rsid w:val="007118CF"/>
    <w:rsid w:val="00711AF2"/>
    <w:rsid w:val="00711DC4"/>
    <w:rsid w:val="007122C5"/>
    <w:rsid w:val="007124F4"/>
    <w:rsid w:val="00712512"/>
    <w:rsid w:val="00712622"/>
    <w:rsid w:val="00712766"/>
    <w:rsid w:val="00712ABE"/>
    <w:rsid w:val="00712C18"/>
    <w:rsid w:val="00712E13"/>
    <w:rsid w:val="00712E45"/>
    <w:rsid w:val="00712F37"/>
    <w:rsid w:val="0071324D"/>
    <w:rsid w:val="007132A9"/>
    <w:rsid w:val="00713C00"/>
    <w:rsid w:val="00714113"/>
    <w:rsid w:val="0071455E"/>
    <w:rsid w:val="00714FE6"/>
    <w:rsid w:val="00715271"/>
    <w:rsid w:val="007152EE"/>
    <w:rsid w:val="007160C8"/>
    <w:rsid w:val="007170EA"/>
    <w:rsid w:val="0071723B"/>
    <w:rsid w:val="007174FC"/>
    <w:rsid w:val="00717563"/>
    <w:rsid w:val="00717938"/>
    <w:rsid w:val="00717EA9"/>
    <w:rsid w:val="00720174"/>
    <w:rsid w:val="007203C4"/>
    <w:rsid w:val="007206DD"/>
    <w:rsid w:val="00720812"/>
    <w:rsid w:val="00720889"/>
    <w:rsid w:val="00720924"/>
    <w:rsid w:val="00720967"/>
    <w:rsid w:val="0072096D"/>
    <w:rsid w:val="00721E8D"/>
    <w:rsid w:val="0072223B"/>
    <w:rsid w:val="007223FA"/>
    <w:rsid w:val="00722947"/>
    <w:rsid w:val="00722987"/>
    <w:rsid w:val="00723003"/>
    <w:rsid w:val="00723530"/>
    <w:rsid w:val="007239DB"/>
    <w:rsid w:val="00723F72"/>
    <w:rsid w:val="007245E6"/>
    <w:rsid w:val="0072473A"/>
    <w:rsid w:val="007248E7"/>
    <w:rsid w:val="00724EF6"/>
    <w:rsid w:val="007259A0"/>
    <w:rsid w:val="00725C04"/>
    <w:rsid w:val="00725ED3"/>
    <w:rsid w:val="00725F73"/>
    <w:rsid w:val="00725FA4"/>
    <w:rsid w:val="00726498"/>
    <w:rsid w:val="00726DCE"/>
    <w:rsid w:val="00727168"/>
    <w:rsid w:val="0072720D"/>
    <w:rsid w:val="007276A9"/>
    <w:rsid w:val="007276DD"/>
    <w:rsid w:val="00727944"/>
    <w:rsid w:val="00727E4B"/>
    <w:rsid w:val="00730523"/>
    <w:rsid w:val="007305DB"/>
    <w:rsid w:val="007309C7"/>
    <w:rsid w:val="00730E66"/>
    <w:rsid w:val="00731374"/>
    <w:rsid w:val="007316FA"/>
    <w:rsid w:val="007318B7"/>
    <w:rsid w:val="007319B8"/>
    <w:rsid w:val="00731BED"/>
    <w:rsid w:val="00732029"/>
    <w:rsid w:val="00732D1B"/>
    <w:rsid w:val="00732F79"/>
    <w:rsid w:val="00732FD5"/>
    <w:rsid w:val="007332C9"/>
    <w:rsid w:val="00733565"/>
    <w:rsid w:val="00733976"/>
    <w:rsid w:val="00733DB8"/>
    <w:rsid w:val="00733E2E"/>
    <w:rsid w:val="00733ECA"/>
    <w:rsid w:val="007342A8"/>
    <w:rsid w:val="00734338"/>
    <w:rsid w:val="007348F3"/>
    <w:rsid w:val="00734F81"/>
    <w:rsid w:val="007350AC"/>
    <w:rsid w:val="007354AA"/>
    <w:rsid w:val="007355F8"/>
    <w:rsid w:val="00735749"/>
    <w:rsid w:val="007358F5"/>
    <w:rsid w:val="00735E74"/>
    <w:rsid w:val="007360E1"/>
    <w:rsid w:val="00736662"/>
    <w:rsid w:val="00736767"/>
    <w:rsid w:val="00736A16"/>
    <w:rsid w:val="00736AAA"/>
    <w:rsid w:val="00736D5F"/>
    <w:rsid w:val="00737056"/>
    <w:rsid w:val="00737B52"/>
    <w:rsid w:val="00737BBC"/>
    <w:rsid w:val="00737C6B"/>
    <w:rsid w:val="007401D0"/>
    <w:rsid w:val="0074034A"/>
    <w:rsid w:val="00740946"/>
    <w:rsid w:val="00740CA0"/>
    <w:rsid w:val="00740DB6"/>
    <w:rsid w:val="007417CF"/>
    <w:rsid w:val="007418DF"/>
    <w:rsid w:val="00741A89"/>
    <w:rsid w:val="00742117"/>
    <w:rsid w:val="0074267C"/>
    <w:rsid w:val="00742691"/>
    <w:rsid w:val="007429CB"/>
    <w:rsid w:val="00742F60"/>
    <w:rsid w:val="007431F8"/>
    <w:rsid w:val="00743736"/>
    <w:rsid w:val="00743836"/>
    <w:rsid w:val="00743B72"/>
    <w:rsid w:val="00743C1D"/>
    <w:rsid w:val="00744460"/>
    <w:rsid w:val="00744AA3"/>
    <w:rsid w:val="00744BE3"/>
    <w:rsid w:val="00744F4B"/>
    <w:rsid w:val="007450B4"/>
    <w:rsid w:val="007453E4"/>
    <w:rsid w:val="00745C2F"/>
    <w:rsid w:val="00745DA6"/>
    <w:rsid w:val="007460DE"/>
    <w:rsid w:val="0074619B"/>
    <w:rsid w:val="0074647B"/>
    <w:rsid w:val="00746BF2"/>
    <w:rsid w:val="0074781E"/>
    <w:rsid w:val="00747B6E"/>
    <w:rsid w:val="00747C4C"/>
    <w:rsid w:val="00747EAB"/>
    <w:rsid w:val="00750495"/>
    <w:rsid w:val="0075076B"/>
    <w:rsid w:val="00750BF7"/>
    <w:rsid w:val="00750C29"/>
    <w:rsid w:val="00750D72"/>
    <w:rsid w:val="007516DE"/>
    <w:rsid w:val="00751A76"/>
    <w:rsid w:val="00751AFC"/>
    <w:rsid w:val="00751C0A"/>
    <w:rsid w:val="007521A2"/>
    <w:rsid w:val="00752A5F"/>
    <w:rsid w:val="00752EC0"/>
    <w:rsid w:val="00752F52"/>
    <w:rsid w:val="00753303"/>
    <w:rsid w:val="0075346A"/>
    <w:rsid w:val="00754097"/>
    <w:rsid w:val="0075434E"/>
    <w:rsid w:val="0075443C"/>
    <w:rsid w:val="007547B5"/>
    <w:rsid w:val="00754A15"/>
    <w:rsid w:val="00755060"/>
    <w:rsid w:val="0075554C"/>
    <w:rsid w:val="0075571E"/>
    <w:rsid w:val="00755B12"/>
    <w:rsid w:val="00755E9D"/>
    <w:rsid w:val="00756943"/>
    <w:rsid w:val="0075769A"/>
    <w:rsid w:val="007578B7"/>
    <w:rsid w:val="007578D5"/>
    <w:rsid w:val="0076009E"/>
    <w:rsid w:val="0076010E"/>
    <w:rsid w:val="007602BB"/>
    <w:rsid w:val="00760568"/>
    <w:rsid w:val="00761A64"/>
    <w:rsid w:val="007624E4"/>
    <w:rsid w:val="00762CF5"/>
    <w:rsid w:val="00762DA2"/>
    <w:rsid w:val="0076327C"/>
    <w:rsid w:val="007632F5"/>
    <w:rsid w:val="007634CC"/>
    <w:rsid w:val="007634D0"/>
    <w:rsid w:val="00763529"/>
    <w:rsid w:val="0076359A"/>
    <w:rsid w:val="00763853"/>
    <w:rsid w:val="0076395D"/>
    <w:rsid w:val="00763CE6"/>
    <w:rsid w:val="007641A0"/>
    <w:rsid w:val="00764270"/>
    <w:rsid w:val="0076498A"/>
    <w:rsid w:val="00764BD0"/>
    <w:rsid w:val="0076572A"/>
    <w:rsid w:val="0076581C"/>
    <w:rsid w:val="00765CF1"/>
    <w:rsid w:val="00765E35"/>
    <w:rsid w:val="00765F9E"/>
    <w:rsid w:val="007668F8"/>
    <w:rsid w:val="00766FF9"/>
    <w:rsid w:val="007671AE"/>
    <w:rsid w:val="007672D9"/>
    <w:rsid w:val="007677B2"/>
    <w:rsid w:val="00767CCE"/>
    <w:rsid w:val="00767F09"/>
    <w:rsid w:val="0077023B"/>
    <w:rsid w:val="007705BC"/>
    <w:rsid w:val="0077079E"/>
    <w:rsid w:val="00770D5C"/>
    <w:rsid w:val="00770EAE"/>
    <w:rsid w:val="00770FF6"/>
    <w:rsid w:val="0077136A"/>
    <w:rsid w:val="007714C2"/>
    <w:rsid w:val="00771F16"/>
    <w:rsid w:val="00771F5A"/>
    <w:rsid w:val="00771FBB"/>
    <w:rsid w:val="00772317"/>
    <w:rsid w:val="007724F2"/>
    <w:rsid w:val="007728DB"/>
    <w:rsid w:val="00773008"/>
    <w:rsid w:val="00773279"/>
    <w:rsid w:val="0077363A"/>
    <w:rsid w:val="00773719"/>
    <w:rsid w:val="0077380F"/>
    <w:rsid w:val="00774088"/>
    <w:rsid w:val="0077522E"/>
    <w:rsid w:val="007756D7"/>
    <w:rsid w:val="00775F89"/>
    <w:rsid w:val="0077605E"/>
    <w:rsid w:val="00776085"/>
    <w:rsid w:val="007761FC"/>
    <w:rsid w:val="007767CA"/>
    <w:rsid w:val="00776AA8"/>
    <w:rsid w:val="00776BF3"/>
    <w:rsid w:val="0077704A"/>
    <w:rsid w:val="007772BA"/>
    <w:rsid w:val="00777AF1"/>
    <w:rsid w:val="00777BF6"/>
    <w:rsid w:val="0078025D"/>
    <w:rsid w:val="0078029C"/>
    <w:rsid w:val="00780359"/>
    <w:rsid w:val="007803AB"/>
    <w:rsid w:val="00780556"/>
    <w:rsid w:val="007805A0"/>
    <w:rsid w:val="00780968"/>
    <w:rsid w:val="00780DF5"/>
    <w:rsid w:val="00781059"/>
    <w:rsid w:val="007812D1"/>
    <w:rsid w:val="007819C6"/>
    <w:rsid w:val="0078200C"/>
    <w:rsid w:val="00782213"/>
    <w:rsid w:val="007824DC"/>
    <w:rsid w:val="00782B99"/>
    <w:rsid w:val="00782D3E"/>
    <w:rsid w:val="00783910"/>
    <w:rsid w:val="007839C9"/>
    <w:rsid w:val="00783CC9"/>
    <w:rsid w:val="00783E45"/>
    <w:rsid w:val="007840E8"/>
    <w:rsid w:val="0078445B"/>
    <w:rsid w:val="0078450A"/>
    <w:rsid w:val="00784878"/>
    <w:rsid w:val="00784974"/>
    <w:rsid w:val="00784A1D"/>
    <w:rsid w:val="00784FE2"/>
    <w:rsid w:val="007853C7"/>
    <w:rsid w:val="00785558"/>
    <w:rsid w:val="00785866"/>
    <w:rsid w:val="00785FC8"/>
    <w:rsid w:val="007860C5"/>
    <w:rsid w:val="00786112"/>
    <w:rsid w:val="00786260"/>
    <w:rsid w:val="00786504"/>
    <w:rsid w:val="0078683F"/>
    <w:rsid w:val="007868EA"/>
    <w:rsid w:val="007873BC"/>
    <w:rsid w:val="007873BF"/>
    <w:rsid w:val="00787ADA"/>
    <w:rsid w:val="00787AE1"/>
    <w:rsid w:val="00787FBB"/>
    <w:rsid w:val="007900DF"/>
    <w:rsid w:val="00790426"/>
    <w:rsid w:val="00790B9E"/>
    <w:rsid w:val="00791073"/>
    <w:rsid w:val="007910D7"/>
    <w:rsid w:val="00791450"/>
    <w:rsid w:val="007915B7"/>
    <w:rsid w:val="007915D4"/>
    <w:rsid w:val="007918A8"/>
    <w:rsid w:val="00791931"/>
    <w:rsid w:val="00792791"/>
    <w:rsid w:val="00792AD0"/>
    <w:rsid w:val="00792B85"/>
    <w:rsid w:val="00792D62"/>
    <w:rsid w:val="00793920"/>
    <w:rsid w:val="0079418C"/>
    <w:rsid w:val="007944B2"/>
    <w:rsid w:val="007944D6"/>
    <w:rsid w:val="0079462E"/>
    <w:rsid w:val="00794EC7"/>
    <w:rsid w:val="007950DF"/>
    <w:rsid w:val="0079528E"/>
    <w:rsid w:val="00795354"/>
    <w:rsid w:val="00795BE7"/>
    <w:rsid w:val="00795E10"/>
    <w:rsid w:val="0079608A"/>
    <w:rsid w:val="007960D7"/>
    <w:rsid w:val="007964AC"/>
    <w:rsid w:val="00796D76"/>
    <w:rsid w:val="00796E47"/>
    <w:rsid w:val="0079721B"/>
    <w:rsid w:val="00797224"/>
    <w:rsid w:val="0079760F"/>
    <w:rsid w:val="00797B01"/>
    <w:rsid w:val="00797D5E"/>
    <w:rsid w:val="007A00DE"/>
    <w:rsid w:val="007A043B"/>
    <w:rsid w:val="007A0C92"/>
    <w:rsid w:val="007A1068"/>
    <w:rsid w:val="007A129B"/>
    <w:rsid w:val="007A164C"/>
    <w:rsid w:val="007A185C"/>
    <w:rsid w:val="007A19F7"/>
    <w:rsid w:val="007A213A"/>
    <w:rsid w:val="007A213E"/>
    <w:rsid w:val="007A2A93"/>
    <w:rsid w:val="007A2FB4"/>
    <w:rsid w:val="007A3273"/>
    <w:rsid w:val="007A333F"/>
    <w:rsid w:val="007A3DF7"/>
    <w:rsid w:val="007A3F4D"/>
    <w:rsid w:val="007A4113"/>
    <w:rsid w:val="007A4211"/>
    <w:rsid w:val="007A425F"/>
    <w:rsid w:val="007A435B"/>
    <w:rsid w:val="007A488E"/>
    <w:rsid w:val="007A4F65"/>
    <w:rsid w:val="007A5227"/>
    <w:rsid w:val="007A5542"/>
    <w:rsid w:val="007A5B8D"/>
    <w:rsid w:val="007A5E71"/>
    <w:rsid w:val="007A664A"/>
    <w:rsid w:val="007A7004"/>
    <w:rsid w:val="007A7475"/>
    <w:rsid w:val="007A74AB"/>
    <w:rsid w:val="007A764B"/>
    <w:rsid w:val="007A7712"/>
    <w:rsid w:val="007A7DFB"/>
    <w:rsid w:val="007A7FE4"/>
    <w:rsid w:val="007B0345"/>
    <w:rsid w:val="007B1219"/>
    <w:rsid w:val="007B1387"/>
    <w:rsid w:val="007B1425"/>
    <w:rsid w:val="007B16FC"/>
    <w:rsid w:val="007B1A3A"/>
    <w:rsid w:val="007B1C9F"/>
    <w:rsid w:val="007B1D2C"/>
    <w:rsid w:val="007B1D7C"/>
    <w:rsid w:val="007B21E9"/>
    <w:rsid w:val="007B23A2"/>
    <w:rsid w:val="007B25CA"/>
    <w:rsid w:val="007B2868"/>
    <w:rsid w:val="007B2921"/>
    <w:rsid w:val="007B2BC6"/>
    <w:rsid w:val="007B2CBD"/>
    <w:rsid w:val="007B3764"/>
    <w:rsid w:val="007B3A46"/>
    <w:rsid w:val="007B40C4"/>
    <w:rsid w:val="007B4324"/>
    <w:rsid w:val="007B43C8"/>
    <w:rsid w:val="007B4462"/>
    <w:rsid w:val="007B479A"/>
    <w:rsid w:val="007B486A"/>
    <w:rsid w:val="007B4B41"/>
    <w:rsid w:val="007B5403"/>
    <w:rsid w:val="007B545D"/>
    <w:rsid w:val="007B5598"/>
    <w:rsid w:val="007B5E38"/>
    <w:rsid w:val="007B638F"/>
    <w:rsid w:val="007B6763"/>
    <w:rsid w:val="007B67EC"/>
    <w:rsid w:val="007B6CA3"/>
    <w:rsid w:val="007B6EBE"/>
    <w:rsid w:val="007B722B"/>
    <w:rsid w:val="007B73BD"/>
    <w:rsid w:val="007B76F4"/>
    <w:rsid w:val="007B77FF"/>
    <w:rsid w:val="007B7BD1"/>
    <w:rsid w:val="007B7D06"/>
    <w:rsid w:val="007C041C"/>
    <w:rsid w:val="007C0888"/>
    <w:rsid w:val="007C116B"/>
    <w:rsid w:val="007C1535"/>
    <w:rsid w:val="007C15B1"/>
    <w:rsid w:val="007C1B6F"/>
    <w:rsid w:val="007C1EC1"/>
    <w:rsid w:val="007C24A3"/>
    <w:rsid w:val="007C2D2C"/>
    <w:rsid w:val="007C338E"/>
    <w:rsid w:val="007C3465"/>
    <w:rsid w:val="007C36CF"/>
    <w:rsid w:val="007C3D3D"/>
    <w:rsid w:val="007C3E21"/>
    <w:rsid w:val="007C4202"/>
    <w:rsid w:val="007C423E"/>
    <w:rsid w:val="007C4288"/>
    <w:rsid w:val="007C43F0"/>
    <w:rsid w:val="007C4B74"/>
    <w:rsid w:val="007C4C04"/>
    <w:rsid w:val="007C51C9"/>
    <w:rsid w:val="007C56C8"/>
    <w:rsid w:val="007C576F"/>
    <w:rsid w:val="007C5E80"/>
    <w:rsid w:val="007C5F1E"/>
    <w:rsid w:val="007C605A"/>
    <w:rsid w:val="007C6630"/>
    <w:rsid w:val="007C69B1"/>
    <w:rsid w:val="007C69DB"/>
    <w:rsid w:val="007C6A1B"/>
    <w:rsid w:val="007C71B9"/>
    <w:rsid w:val="007C750B"/>
    <w:rsid w:val="007D019D"/>
    <w:rsid w:val="007D0467"/>
    <w:rsid w:val="007D0534"/>
    <w:rsid w:val="007D0A1A"/>
    <w:rsid w:val="007D0BF6"/>
    <w:rsid w:val="007D0F97"/>
    <w:rsid w:val="007D0FCE"/>
    <w:rsid w:val="007D1039"/>
    <w:rsid w:val="007D12C9"/>
    <w:rsid w:val="007D13D8"/>
    <w:rsid w:val="007D1641"/>
    <w:rsid w:val="007D181B"/>
    <w:rsid w:val="007D249C"/>
    <w:rsid w:val="007D2D7B"/>
    <w:rsid w:val="007D3018"/>
    <w:rsid w:val="007D33FB"/>
    <w:rsid w:val="007D3B62"/>
    <w:rsid w:val="007D3E40"/>
    <w:rsid w:val="007D3F20"/>
    <w:rsid w:val="007D47FE"/>
    <w:rsid w:val="007D49DB"/>
    <w:rsid w:val="007D4F1C"/>
    <w:rsid w:val="007D5115"/>
    <w:rsid w:val="007D52E5"/>
    <w:rsid w:val="007D56C1"/>
    <w:rsid w:val="007D5750"/>
    <w:rsid w:val="007D5A62"/>
    <w:rsid w:val="007D602E"/>
    <w:rsid w:val="007D6777"/>
    <w:rsid w:val="007D684E"/>
    <w:rsid w:val="007D713B"/>
    <w:rsid w:val="007E010A"/>
    <w:rsid w:val="007E01AD"/>
    <w:rsid w:val="007E0353"/>
    <w:rsid w:val="007E0890"/>
    <w:rsid w:val="007E0B89"/>
    <w:rsid w:val="007E0C19"/>
    <w:rsid w:val="007E0CA2"/>
    <w:rsid w:val="007E0F58"/>
    <w:rsid w:val="007E0FCD"/>
    <w:rsid w:val="007E1486"/>
    <w:rsid w:val="007E1822"/>
    <w:rsid w:val="007E1E70"/>
    <w:rsid w:val="007E26CE"/>
    <w:rsid w:val="007E278C"/>
    <w:rsid w:val="007E33B8"/>
    <w:rsid w:val="007E3C65"/>
    <w:rsid w:val="007E421D"/>
    <w:rsid w:val="007E491C"/>
    <w:rsid w:val="007E4D8A"/>
    <w:rsid w:val="007E53F4"/>
    <w:rsid w:val="007E5499"/>
    <w:rsid w:val="007E57F6"/>
    <w:rsid w:val="007E5B11"/>
    <w:rsid w:val="007E5B4F"/>
    <w:rsid w:val="007E5EE9"/>
    <w:rsid w:val="007E5FBD"/>
    <w:rsid w:val="007E625E"/>
    <w:rsid w:val="007E6BE9"/>
    <w:rsid w:val="007E71D4"/>
    <w:rsid w:val="007E7319"/>
    <w:rsid w:val="007E782A"/>
    <w:rsid w:val="007F0129"/>
    <w:rsid w:val="007F0FC9"/>
    <w:rsid w:val="007F1305"/>
    <w:rsid w:val="007F133E"/>
    <w:rsid w:val="007F148A"/>
    <w:rsid w:val="007F179B"/>
    <w:rsid w:val="007F18DA"/>
    <w:rsid w:val="007F1BE1"/>
    <w:rsid w:val="007F1F6E"/>
    <w:rsid w:val="007F210B"/>
    <w:rsid w:val="007F23C8"/>
    <w:rsid w:val="007F2891"/>
    <w:rsid w:val="007F2A84"/>
    <w:rsid w:val="007F2C65"/>
    <w:rsid w:val="007F2DA9"/>
    <w:rsid w:val="007F2FCC"/>
    <w:rsid w:val="007F34CF"/>
    <w:rsid w:val="007F359C"/>
    <w:rsid w:val="007F3655"/>
    <w:rsid w:val="007F3689"/>
    <w:rsid w:val="007F3829"/>
    <w:rsid w:val="007F3C83"/>
    <w:rsid w:val="007F3CEE"/>
    <w:rsid w:val="007F40DF"/>
    <w:rsid w:val="007F4354"/>
    <w:rsid w:val="007F4A7B"/>
    <w:rsid w:val="007F4A85"/>
    <w:rsid w:val="007F5234"/>
    <w:rsid w:val="007F576C"/>
    <w:rsid w:val="007F5B13"/>
    <w:rsid w:val="007F5DDD"/>
    <w:rsid w:val="007F5EE1"/>
    <w:rsid w:val="007F5F5C"/>
    <w:rsid w:val="007F6298"/>
    <w:rsid w:val="007F6382"/>
    <w:rsid w:val="007F66D3"/>
    <w:rsid w:val="007F683C"/>
    <w:rsid w:val="007F69C7"/>
    <w:rsid w:val="007F6B96"/>
    <w:rsid w:val="007F6C9B"/>
    <w:rsid w:val="007F7953"/>
    <w:rsid w:val="007F7A2F"/>
    <w:rsid w:val="007F7B14"/>
    <w:rsid w:val="007F7DE9"/>
    <w:rsid w:val="00800921"/>
    <w:rsid w:val="00800AD2"/>
    <w:rsid w:val="00800E48"/>
    <w:rsid w:val="00800F29"/>
    <w:rsid w:val="00801D94"/>
    <w:rsid w:val="00801E22"/>
    <w:rsid w:val="00801F71"/>
    <w:rsid w:val="008023E2"/>
    <w:rsid w:val="00802564"/>
    <w:rsid w:val="00802F20"/>
    <w:rsid w:val="00802F6C"/>
    <w:rsid w:val="0080370E"/>
    <w:rsid w:val="008037C5"/>
    <w:rsid w:val="0080399D"/>
    <w:rsid w:val="00803D84"/>
    <w:rsid w:val="00803E5D"/>
    <w:rsid w:val="0080431A"/>
    <w:rsid w:val="00804C0E"/>
    <w:rsid w:val="00804CB5"/>
    <w:rsid w:val="0080514A"/>
    <w:rsid w:val="008051F0"/>
    <w:rsid w:val="00805673"/>
    <w:rsid w:val="00805C32"/>
    <w:rsid w:val="00805FD9"/>
    <w:rsid w:val="00806A63"/>
    <w:rsid w:val="00806CD1"/>
    <w:rsid w:val="00806E65"/>
    <w:rsid w:val="00807032"/>
    <w:rsid w:val="008074E7"/>
    <w:rsid w:val="00807654"/>
    <w:rsid w:val="00807B71"/>
    <w:rsid w:val="00807D61"/>
    <w:rsid w:val="008100EE"/>
    <w:rsid w:val="00810B56"/>
    <w:rsid w:val="00811133"/>
    <w:rsid w:val="0081122A"/>
    <w:rsid w:val="008113EB"/>
    <w:rsid w:val="00811409"/>
    <w:rsid w:val="0081163C"/>
    <w:rsid w:val="00811A32"/>
    <w:rsid w:val="00811F8A"/>
    <w:rsid w:val="0081215B"/>
    <w:rsid w:val="00812DCE"/>
    <w:rsid w:val="0081310D"/>
    <w:rsid w:val="008133B6"/>
    <w:rsid w:val="008136B2"/>
    <w:rsid w:val="00813BC8"/>
    <w:rsid w:val="0081408B"/>
    <w:rsid w:val="0081435B"/>
    <w:rsid w:val="00814A45"/>
    <w:rsid w:val="0081501F"/>
    <w:rsid w:val="00815186"/>
    <w:rsid w:val="008158FD"/>
    <w:rsid w:val="00815A6D"/>
    <w:rsid w:val="00815DEF"/>
    <w:rsid w:val="00815EDA"/>
    <w:rsid w:val="00816213"/>
    <w:rsid w:val="00816260"/>
    <w:rsid w:val="008163C7"/>
    <w:rsid w:val="0081719E"/>
    <w:rsid w:val="00817407"/>
    <w:rsid w:val="00817462"/>
    <w:rsid w:val="0081787A"/>
    <w:rsid w:val="00817934"/>
    <w:rsid w:val="00820202"/>
    <w:rsid w:val="008204E4"/>
    <w:rsid w:val="00820A9F"/>
    <w:rsid w:val="00820AB2"/>
    <w:rsid w:val="00820B98"/>
    <w:rsid w:val="00821956"/>
    <w:rsid w:val="00821C4D"/>
    <w:rsid w:val="00821C70"/>
    <w:rsid w:val="00821E91"/>
    <w:rsid w:val="0082238F"/>
    <w:rsid w:val="0082240F"/>
    <w:rsid w:val="008225FB"/>
    <w:rsid w:val="00822B30"/>
    <w:rsid w:val="00822B44"/>
    <w:rsid w:val="00822CD4"/>
    <w:rsid w:val="00822DAC"/>
    <w:rsid w:val="0082317E"/>
    <w:rsid w:val="00823C5E"/>
    <w:rsid w:val="00823E07"/>
    <w:rsid w:val="00824177"/>
    <w:rsid w:val="00824206"/>
    <w:rsid w:val="00824730"/>
    <w:rsid w:val="00824C0D"/>
    <w:rsid w:val="00825087"/>
    <w:rsid w:val="00825256"/>
    <w:rsid w:val="00825331"/>
    <w:rsid w:val="008253BC"/>
    <w:rsid w:val="00825713"/>
    <w:rsid w:val="00825847"/>
    <w:rsid w:val="00825FCF"/>
    <w:rsid w:val="00826159"/>
    <w:rsid w:val="00826281"/>
    <w:rsid w:val="00826840"/>
    <w:rsid w:val="00827376"/>
    <w:rsid w:val="00827592"/>
    <w:rsid w:val="00827699"/>
    <w:rsid w:val="00827708"/>
    <w:rsid w:val="00827B7E"/>
    <w:rsid w:val="00827D61"/>
    <w:rsid w:val="0083007F"/>
    <w:rsid w:val="008301C3"/>
    <w:rsid w:val="0083070F"/>
    <w:rsid w:val="00830B10"/>
    <w:rsid w:val="0083116F"/>
    <w:rsid w:val="00831AB3"/>
    <w:rsid w:val="0083217C"/>
    <w:rsid w:val="008329C8"/>
    <w:rsid w:val="008330DC"/>
    <w:rsid w:val="0083324E"/>
    <w:rsid w:val="00833583"/>
    <w:rsid w:val="008336C5"/>
    <w:rsid w:val="008336F4"/>
    <w:rsid w:val="00833A10"/>
    <w:rsid w:val="00833E8F"/>
    <w:rsid w:val="0083422C"/>
    <w:rsid w:val="008349EA"/>
    <w:rsid w:val="0083632C"/>
    <w:rsid w:val="00836499"/>
    <w:rsid w:val="00836614"/>
    <w:rsid w:val="0083709B"/>
    <w:rsid w:val="00837A58"/>
    <w:rsid w:val="0084044D"/>
    <w:rsid w:val="00840640"/>
    <w:rsid w:val="008409A2"/>
    <w:rsid w:val="008416FD"/>
    <w:rsid w:val="008419D0"/>
    <w:rsid w:val="00841AAD"/>
    <w:rsid w:val="00841B6B"/>
    <w:rsid w:val="00842066"/>
    <w:rsid w:val="00842148"/>
    <w:rsid w:val="008425AC"/>
    <w:rsid w:val="00842AE8"/>
    <w:rsid w:val="00842B9F"/>
    <w:rsid w:val="00842E2C"/>
    <w:rsid w:val="00842E37"/>
    <w:rsid w:val="0084318C"/>
    <w:rsid w:val="00843219"/>
    <w:rsid w:val="00843AB6"/>
    <w:rsid w:val="008441B1"/>
    <w:rsid w:val="00844630"/>
    <w:rsid w:val="00844B30"/>
    <w:rsid w:val="00844C51"/>
    <w:rsid w:val="00845062"/>
    <w:rsid w:val="008453D3"/>
    <w:rsid w:val="00845412"/>
    <w:rsid w:val="00845DC9"/>
    <w:rsid w:val="00845ED3"/>
    <w:rsid w:val="0084614F"/>
    <w:rsid w:val="008466B2"/>
    <w:rsid w:val="00847095"/>
    <w:rsid w:val="00847168"/>
    <w:rsid w:val="008471DA"/>
    <w:rsid w:val="00847DB0"/>
    <w:rsid w:val="00850289"/>
    <w:rsid w:val="00850451"/>
    <w:rsid w:val="0085089A"/>
    <w:rsid w:val="008508FC"/>
    <w:rsid w:val="00850A81"/>
    <w:rsid w:val="00850ABA"/>
    <w:rsid w:val="00850F6E"/>
    <w:rsid w:val="00851108"/>
    <w:rsid w:val="008517AF"/>
    <w:rsid w:val="00851855"/>
    <w:rsid w:val="00851C54"/>
    <w:rsid w:val="00851CB2"/>
    <w:rsid w:val="00851D42"/>
    <w:rsid w:val="00851D91"/>
    <w:rsid w:val="0085220E"/>
    <w:rsid w:val="00852B98"/>
    <w:rsid w:val="00852D2C"/>
    <w:rsid w:val="00852F76"/>
    <w:rsid w:val="00852FAD"/>
    <w:rsid w:val="00853605"/>
    <w:rsid w:val="00853C1F"/>
    <w:rsid w:val="00853D47"/>
    <w:rsid w:val="0085491F"/>
    <w:rsid w:val="00855274"/>
    <w:rsid w:val="008557A3"/>
    <w:rsid w:val="00855EEE"/>
    <w:rsid w:val="00856318"/>
    <w:rsid w:val="00856662"/>
    <w:rsid w:val="008568C2"/>
    <w:rsid w:val="00856CFE"/>
    <w:rsid w:val="0085750B"/>
    <w:rsid w:val="00857942"/>
    <w:rsid w:val="008604B1"/>
    <w:rsid w:val="00860D02"/>
    <w:rsid w:val="00860D3B"/>
    <w:rsid w:val="008618B6"/>
    <w:rsid w:val="00861BD3"/>
    <w:rsid w:val="00861DAC"/>
    <w:rsid w:val="00861E32"/>
    <w:rsid w:val="008620BC"/>
    <w:rsid w:val="00862177"/>
    <w:rsid w:val="008621F1"/>
    <w:rsid w:val="008621FC"/>
    <w:rsid w:val="008623EB"/>
    <w:rsid w:val="00862612"/>
    <w:rsid w:val="00862745"/>
    <w:rsid w:val="0086288C"/>
    <w:rsid w:val="00862955"/>
    <w:rsid w:val="008635CB"/>
    <w:rsid w:val="008637D1"/>
    <w:rsid w:val="008641FE"/>
    <w:rsid w:val="0086472B"/>
    <w:rsid w:val="008654AF"/>
    <w:rsid w:val="00865790"/>
    <w:rsid w:val="008657B6"/>
    <w:rsid w:val="00865B54"/>
    <w:rsid w:val="0086603D"/>
    <w:rsid w:val="00866312"/>
    <w:rsid w:val="0086660A"/>
    <w:rsid w:val="0086663C"/>
    <w:rsid w:val="008669CD"/>
    <w:rsid w:val="00866DB3"/>
    <w:rsid w:val="0087170E"/>
    <w:rsid w:val="0087175D"/>
    <w:rsid w:val="00871777"/>
    <w:rsid w:val="00871A1A"/>
    <w:rsid w:val="00871CA0"/>
    <w:rsid w:val="00872B29"/>
    <w:rsid w:val="00872BEC"/>
    <w:rsid w:val="0087389E"/>
    <w:rsid w:val="00873BC9"/>
    <w:rsid w:val="00873F7E"/>
    <w:rsid w:val="00874343"/>
    <w:rsid w:val="008745BA"/>
    <w:rsid w:val="00874658"/>
    <w:rsid w:val="00874C20"/>
    <w:rsid w:val="00874FE1"/>
    <w:rsid w:val="00875650"/>
    <w:rsid w:val="008756A6"/>
    <w:rsid w:val="008758BD"/>
    <w:rsid w:val="00875CC2"/>
    <w:rsid w:val="008760D3"/>
    <w:rsid w:val="0087658D"/>
    <w:rsid w:val="008765A7"/>
    <w:rsid w:val="00876E9F"/>
    <w:rsid w:val="00876EE7"/>
    <w:rsid w:val="0087714F"/>
    <w:rsid w:val="00877152"/>
    <w:rsid w:val="00877348"/>
    <w:rsid w:val="0087790F"/>
    <w:rsid w:val="00877A5E"/>
    <w:rsid w:val="00877C0F"/>
    <w:rsid w:val="00877DC9"/>
    <w:rsid w:val="00877E12"/>
    <w:rsid w:val="00877E92"/>
    <w:rsid w:val="00880491"/>
    <w:rsid w:val="008804BA"/>
    <w:rsid w:val="008808D9"/>
    <w:rsid w:val="00880AC5"/>
    <w:rsid w:val="00880D1D"/>
    <w:rsid w:val="00880DDF"/>
    <w:rsid w:val="008812DD"/>
    <w:rsid w:val="0088132D"/>
    <w:rsid w:val="008815F0"/>
    <w:rsid w:val="00881843"/>
    <w:rsid w:val="008818B5"/>
    <w:rsid w:val="00881A44"/>
    <w:rsid w:val="00881BDA"/>
    <w:rsid w:val="00881C43"/>
    <w:rsid w:val="00881D5F"/>
    <w:rsid w:val="00881DB3"/>
    <w:rsid w:val="00881E29"/>
    <w:rsid w:val="00881FC5"/>
    <w:rsid w:val="00882105"/>
    <w:rsid w:val="00882134"/>
    <w:rsid w:val="0088220B"/>
    <w:rsid w:val="008822A9"/>
    <w:rsid w:val="008828C1"/>
    <w:rsid w:val="0088339D"/>
    <w:rsid w:val="00883516"/>
    <w:rsid w:val="00884568"/>
    <w:rsid w:val="008847BF"/>
    <w:rsid w:val="00884879"/>
    <w:rsid w:val="00884A63"/>
    <w:rsid w:val="00884DEF"/>
    <w:rsid w:val="00884E66"/>
    <w:rsid w:val="00885208"/>
    <w:rsid w:val="00885249"/>
    <w:rsid w:val="0088526E"/>
    <w:rsid w:val="00885284"/>
    <w:rsid w:val="00885329"/>
    <w:rsid w:val="00885521"/>
    <w:rsid w:val="00885748"/>
    <w:rsid w:val="00885875"/>
    <w:rsid w:val="00885C65"/>
    <w:rsid w:val="00885D1F"/>
    <w:rsid w:val="00885ED6"/>
    <w:rsid w:val="00886751"/>
    <w:rsid w:val="00886CA2"/>
    <w:rsid w:val="00886DC8"/>
    <w:rsid w:val="00886E83"/>
    <w:rsid w:val="00886EF4"/>
    <w:rsid w:val="008871A3"/>
    <w:rsid w:val="00887A63"/>
    <w:rsid w:val="00887CC5"/>
    <w:rsid w:val="0089031B"/>
    <w:rsid w:val="00890478"/>
    <w:rsid w:val="00890636"/>
    <w:rsid w:val="008907DB"/>
    <w:rsid w:val="00890839"/>
    <w:rsid w:val="00890DBD"/>
    <w:rsid w:val="00890E03"/>
    <w:rsid w:val="00890E08"/>
    <w:rsid w:val="00891120"/>
    <w:rsid w:val="0089145B"/>
    <w:rsid w:val="008918C8"/>
    <w:rsid w:val="008921D0"/>
    <w:rsid w:val="008924F3"/>
    <w:rsid w:val="008926D6"/>
    <w:rsid w:val="008927C5"/>
    <w:rsid w:val="008931B6"/>
    <w:rsid w:val="00893321"/>
    <w:rsid w:val="00893366"/>
    <w:rsid w:val="0089388A"/>
    <w:rsid w:val="008938F3"/>
    <w:rsid w:val="00893980"/>
    <w:rsid w:val="008939DD"/>
    <w:rsid w:val="00893FAF"/>
    <w:rsid w:val="00894221"/>
    <w:rsid w:val="00894954"/>
    <w:rsid w:val="00894CDE"/>
    <w:rsid w:val="00895548"/>
    <w:rsid w:val="0089598E"/>
    <w:rsid w:val="00895A11"/>
    <w:rsid w:val="00895DDF"/>
    <w:rsid w:val="008961E9"/>
    <w:rsid w:val="0089685D"/>
    <w:rsid w:val="00897045"/>
    <w:rsid w:val="008971EC"/>
    <w:rsid w:val="00897699"/>
    <w:rsid w:val="00897853"/>
    <w:rsid w:val="00897C9C"/>
    <w:rsid w:val="00897D00"/>
    <w:rsid w:val="008A0345"/>
    <w:rsid w:val="008A03B0"/>
    <w:rsid w:val="008A04F0"/>
    <w:rsid w:val="008A0869"/>
    <w:rsid w:val="008A0B10"/>
    <w:rsid w:val="008A1C5B"/>
    <w:rsid w:val="008A1D02"/>
    <w:rsid w:val="008A1D3F"/>
    <w:rsid w:val="008A20E8"/>
    <w:rsid w:val="008A2376"/>
    <w:rsid w:val="008A26A7"/>
    <w:rsid w:val="008A296B"/>
    <w:rsid w:val="008A2B1C"/>
    <w:rsid w:val="008A2BE2"/>
    <w:rsid w:val="008A352E"/>
    <w:rsid w:val="008A39A4"/>
    <w:rsid w:val="008A39C5"/>
    <w:rsid w:val="008A3AE6"/>
    <w:rsid w:val="008A3B82"/>
    <w:rsid w:val="008A3C30"/>
    <w:rsid w:val="008A3E2F"/>
    <w:rsid w:val="008A438C"/>
    <w:rsid w:val="008A4554"/>
    <w:rsid w:val="008A4D43"/>
    <w:rsid w:val="008A5676"/>
    <w:rsid w:val="008A583C"/>
    <w:rsid w:val="008A5A19"/>
    <w:rsid w:val="008A5B9D"/>
    <w:rsid w:val="008A5D82"/>
    <w:rsid w:val="008A5DAF"/>
    <w:rsid w:val="008A60DE"/>
    <w:rsid w:val="008A63D3"/>
    <w:rsid w:val="008A6565"/>
    <w:rsid w:val="008A69A1"/>
    <w:rsid w:val="008A70F7"/>
    <w:rsid w:val="008A735A"/>
    <w:rsid w:val="008A73F4"/>
    <w:rsid w:val="008A76C2"/>
    <w:rsid w:val="008A7872"/>
    <w:rsid w:val="008A7FEC"/>
    <w:rsid w:val="008B0426"/>
    <w:rsid w:val="008B0768"/>
    <w:rsid w:val="008B0D6A"/>
    <w:rsid w:val="008B1039"/>
    <w:rsid w:val="008B1077"/>
    <w:rsid w:val="008B11C3"/>
    <w:rsid w:val="008B1555"/>
    <w:rsid w:val="008B1741"/>
    <w:rsid w:val="008B18E8"/>
    <w:rsid w:val="008B18EF"/>
    <w:rsid w:val="008B1C37"/>
    <w:rsid w:val="008B1E41"/>
    <w:rsid w:val="008B1FD5"/>
    <w:rsid w:val="008B2268"/>
    <w:rsid w:val="008B2291"/>
    <w:rsid w:val="008B2FED"/>
    <w:rsid w:val="008B333B"/>
    <w:rsid w:val="008B3689"/>
    <w:rsid w:val="008B3B36"/>
    <w:rsid w:val="008B3B6D"/>
    <w:rsid w:val="008B3EE8"/>
    <w:rsid w:val="008B405E"/>
    <w:rsid w:val="008B4B46"/>
    <w:rsid w:val="008B4D4F"/>
    <w:rsid w:val="008B4D5C"/>
    <w:rsid w:val="008B4DF9"/>
    <w:rsid w:val="008B549C"/>
    <w:rsid w:val="008B56EB"/>
    <w:rsid w:val="008B6267"/>
    <w:rsid w:val="008B629B"/>
    <w:rsid w:val="008B66E7"/>
    <w:rsid w:val="008B6AC2"/>
    <w:rsid w:val="008B6B66"/>
    <w:rsid w:val="008B6CDA"/>
    <w:rsid w:val="008B6DB1"/>
    <w:rsid w:val="008B6E04"/>
    <w:rsid w:val="008B6E17"/>
    <w:rsid w:val="008B714D"/>
    <w:rsid w:val="008B7541"/>
    <w:rsid w:val="008C0226"/>
    <w:rsid w:val="008C025D"/>
    <w:rsid w:val="008C084B"/>
    <w:rsid w:val="008C0D9E"/>
    <w:rsid w:val="008C0FF1"/>
    <w:rsid w:val="008C1458"/>
    <w:rsid w:val="008C1698"/>
    <w:rsid w:val="008C1B30"/>
    <w:rsid w:val="008C1E2A"/>
    <w:rsid w:val="008C1E3F"/>
    <w:rsid w:val="008C23F3"/>
    <w:rsid w:val="008C2556"/>
    <w:rsid w:val="008C2A3A"/>
    <w:rsid w:val="008C2A9D"/>
    <w:rsid w:val="008C2BD2"/>
    <w:rsid w:val="008C3338"/>
    <w:rsid w:val="008C333C"/>
    <w:rsid w:val="008C3886"/>
    <w:rsid w:val="008C3E75"/>
    <w:rsid w:val="008C4366"/>
    <w:rsid w:val="008C43B1"/>
    <w:rsid w:val="008C4B15"/>
    <w:rsid w:val="008C4C9F"/>
    <w:rsid w:val="008C4E4E"/>
    <w:rsid w:val="008C5055"/>
    <w:rsid w:val="008C56AB"/>
    <w:rsid w:val="008C5784"/>
    <w:rsid w:val="008C59EF"/>
    <w:rsid w:val="008C5A9C"/>
    <w:rsid w:val="008C5B12"/>
    <w:rsid w:val="008C5CF6"/>
    <w:rsid w:val="008C5E9B"/>
    <w:rsid w:val="008C60B2"/>
    <w:rsid w:val="008C6575"/>
    <w:rsid w:val="008C6EF7"/>
    <w:rsid w:val="008C7010"/>
    <w:rsid w:val="008C755E"/>
    <w:rsid w:val="008C7CCA"/>
    <w:rsid w:val="008D07CB"/>
    <w:rsid w:val="008D0EE3"/>
    <w:rsid w:val="008D14D3"/>
    <w:rsid w:val="008D1941"/>
    <w:rsid w:val="008D1DA5"/>
    <w:rsid w:val="008D22E8"/>
    <w:rsid w:val="008D2364"/>
    <w:rsid w:val="008D274A"/>
    <w:rsid w:val="008D2925"/>
    <w:rsid w:val="008D2F51"/>
    <w:rsid w:val="008D3423"/>
    <w:rsid w:val="008D346F"/>
    <w:rsid w:val="008D3572"/>
    <w:rsid w:val="008D3596"/>
    <w:rsid w:val="008D3D33"/>
    <w:rsid w:val="008D3E6B"/>
    <w:rsid w:val="008D424C"/>
    <w:rsid w:val="008D444F"/>
    <w:rsid w:val="008D4A37"/>
    <w:rsid w:val="008D4D07"/>
    <w:rsid w:val="008D5207"/>
    <w:rsid w:val="008D5541"/>
    <w:rsid w:val="008D5567"/>
    <w:rsid w:val="008D58ED"/>
    <w:rsid w:val="008D5D1A"/>
    <w:rsid w:val="008D5ED2"/>
    <w:rsid w:val="008D5FD3"/>
    <w:rsid w:val="008D60C4"/>
    <w:rsid w:val="008D67F4"/>
    <w:rsid w:val="008D6E58"/>
    <w:rsid w:val="008D6E85"/>
    <w:rsid w:val="008D77BD"/>
    <w:rsid w:val="008D77C8"/>
    <w:rsid w:val="008D7D48"/>
    <w:rsid w:val="008D7EC5"/>
    <w:rsid w:val="008E0015"/>
    <w:rsid w:val="008E0997"/>
    <w:rsid w:val="008E0AC8"/>
    <w:rsid w:val="008E0CC7"/>
    <w:rsid w:val="008E0D98"/>
    <w:rsid w:val="008E0EC0"/>
    <w:rsid w:val="008E0ED0"/>
    <w:rsid w:val="008E1057"/>
    <w:rsid w:val="008E14AA"/>
    <w:rsid w:val="008E15AD"/>
    <w:rsid w:val="008E1B1F"/>
    <w:rsid w:val="008E2123"/>
    <w:rsid w:val="008E2C5C"/>
    <w:rsid w:val="008E2F1E"/>
    <w:rsid w:val="008E2FD4"/>
    <w:rsid w:val="008E32CC"/>
    <w:rsid w:val="008E38FF"/>
    <w:rsid w:val="008E3C62"/>
    <w:rsid w:val="008E3FB2"/>
    <w:rsid w:val="008E3FCF"/>
    <w:rsid w:val="008E4141"/>
    <w:rsid w:val="008E438F"/>
    <w:rsid w:val="008E44FB"/>
    <w:rsid w:val="008E4879"/>
    <w:rsid w:val="008E48C5"/>
    <w:rsid w:val="008E48D2"/>
    <w:rsid w:val="008E49B6"/>
    <w:rsid w:val="008E4E62"/>
    <w:rsid w:val="008E515C"/>
    <w:rsid w:val="008E5515"/>
    <w:rsid w:val="008E5697"/>
    <w:rsid w:val="008E5A8F"/>
    <w:rsid w:val="008E5B5E"/>
    <w:rsid w:val="008E660F"/>
    <w:rsid w:val="008E7531"/>
    <w:rsid w:val="008E7537"/>
    <w:rsid w:val="008E7676"/>
    <w:rsid w:val="008E773E"/>
    <w:rsid w:val="008E7930"/>
    <w:rsid w:val="008F05DB"/>
    <w:rsid w:val="008F1598"/>
    <w:rsid w:val="008F1A63"/>
    <w:rsid w:val="008F1D63"/>
    <w:rsid w:val="008F1DD3"/>
    <w:rsid w:val="008F2215"/>
    <w:rsid w:val="008F2360"/>
    <w:rsid w:val="008F26D9"/>
    <w:rsid w:val="008F29D5"/>
    <w:rsid w:val="008F2A38"/>
    <w:rsid w:val="008F2D8F"/>
    <w:rsid w:val="008F2E89"/>
    <w:rsid w:val="008F3938"/>
    <w:rsid w:val="008F3AC7"/>
    <w:rsid w:val="008F408C"/>
    <w:rsid w:val="008F427A"/>
    <w:rsid w:val="008F4405"/>
    <w:rsid w:val="008F44C3"/>
    <w:rsid w:val="008F48A0"/>
    <w:rsid w:val="008F5103"/>
    <w:rsid w:val="008F559B"/>
    <w:rsid w:val="008F57E1"/>
    <w:rsid w:val="008F57FF"/>
    <w:rsid w:val="008F5DE7"/>
    <w:rsid w:val="008F66AA"/>
    <w:rsid w:val="008F673E"/>
    <w:rsid w:val="008F6D26"/>
    <w:rsid w:val="008F6E56"/>
    <w:rsid w:val="008F6FC6"/>
    <w:rsid w:val="008F74AB"/>
    <w:rsid w:val="008F7852"/>
    <w:rsid w:val="008F7AF7"/>
    <w:rsid w:val="0090011C"/>
    <w:rsid w:val="00900496"/>
    <w:rsid w:val="00900839"/>
    <w:rsid w:val="00900A37"/>
    <w:rsid w:val="00900CCB"/>
    <w:rsid w:val="0090171B"/>
    <w:rsid w:val="00901790"/>
    <w:rsid w:val="00901C65"/>
    <w:rsid w:val="009020E6"/>
    <w:rsid w:val="0090226B"/>
    <w:rsid w:val="0090236B"/>
    <w:rsid w:val="009023DF"/>
    <w:rsid w:val="00902422"/>
    <w:rsid w:val="00902B9D"/>
    <w:rsid w:val="00902E8D"/>
    <w:rsid w:val="00902E9A"/>
    <w:rsid w:val="009039DB"/>
    <w:rsid w:val="00903ADA"/>
    <w:rsid w:val="00903B76"/>
    <w:rsid w:val="00903C24"/>
    <w:rsid w:val="00903E6D"/>
    <w:rsid w:val="009042D3"/>
    <w:rsid w:val="009044F7"/>
    <w:rsid w:val="009048AB"/>
    <w:rsid w:val="00904AEE"/>
    <w:rsid w:val="00905611"/>
    <w:rsid w:val="009056AC"/>
    <w:rsid w:val="00905931"/>
    <w:rsid w:val="00905DC8"/>
    <w:rsid w:val="009063E8"/>
    <w:rsid w:val="009066E4"/>
    <w:rsid w:val="00906728"/>
    <w:rsid w:val="00906729"/>
    <w:rsid w:val="00906BD8"/>
    <w:rsid w:val="00906DF1"/>
    <w:rsid w:val="009070B2"/>
    <w:rsid w:val="00907467"/>
    <w:rsid w:val="00907B2F"/>
    <w:rsid w:val="00910717"/>
    <w:rsid w:val="009107EE"/>
    <w:rsid w:val="00910CE9"/>
    <w:rsid w:val="0091106C"/>
    <w:rsid w:val="009112AA"/>
    <w:rsid w:val="00911F11"/>
    <w:rsid w:val="00911F65"/>
    <w:rsid w:val="00912325"/>
    <w:rsid w:val="009124C4"/>
    <w:rsid w:val="00912764"/>
    <w:rsid w:val="0091291C"/>
    <w:rsid w:val="00912DA0"/>
    <w:rsid w:val="00912FDB"/>
    <w:rsid w:val="00913146"/>
    <w:rsid w:val="00913257"/>
    <w:rsid w:val="0091338E"/>
    <w:rsid w:val="0091352D"/>
    <w:rsid w:val="009136F1"/>
    <w:rsid w:val="0091374D"/>
    <w:rsid w:val="00913BD5"/>
    <w:rsid w:val="00913D1A"/>
    <w:rsid w:val="00913D59"/>
    <w:rsid w:val="00914015"/>
    <w:rsid w:val="0091438D"/>
    <w:rsid w:val="00914614"/>
    <w:rsid w:val="00914ACB"/>
    <w:rsid w:val="00914AEC"/>
    <w:rsid w:val="00915189"/>
    <w:rsid w:val="0091565C"/>
    <w:rsid w:val="009159A2"/>
    <w:rsid w:val="00915A81"/>
    <w:rsid w:val="00915B9D"/>
    <w:rsid w:val="00915DDF"/>
    <w:rsid w:val="00915F7F"/>
    <w:rsid w:val="0091609F"/>
    <w:rsid w:val="00916632"/>
    <w:rsid w:val="0091693B"/>
    <w:rsid w:val="0091697F"/>
    <w:rsid w:val="00916D96"/>
    <w:rsid w:val="0091709B"/>
    <w:rsid w:val="009171C8"/>
    <w:rsid w:val="00917284"/>
    <w:rsid w:val="00917319"/>
    <w:rsid w:val="0091743C"/>
    <w:rsid w:val="009174F0"/>
    <w:rsid w:val="00917931"/>
    <w:rsid w:val="0091794F"/>
    <w:rsid w:val="00917A9B"/>
    <w:rsid w:val="009203E4"/>
    <w:rsid w:val="009205BB"/>
    <w:rsid w:val="00920683"/>
    <w:rsid w:val="009208EB"/>
    <w:rsid w:val="00920FC5"/>
    <w:rsid w:val="009210C9"/>
    <w:rsid w:val="00921123"/>
    <w:rsid w:val="0092114E"/>
    <w:rsid w:val="009211B2"/>
    <w:rsid w:val="0092127F"/>
    <w:rsid w:val="0092175C"/>
    <w:rsid w:val="009218E1"/>
    <w:rsid w:val="00921B5A"/>
    <w:rsid w:val="00921E98"/>
    <w:rsid w:val="0092204F"/>
    <w:rsid w:val="00922145"/>
    <w:rsid w:val="0092224A"/>
    <w:rsid w:val="0092234D"/>
    <w:rsid w:val="0092263B"/>
    <w:rsid w:val="00923161"/>
    <w:rsid w:val="00923408"/>
    <w:rsid w:val="0092360E"/>
    <w:rsid w:val="00923B45"/>
    <w:rsid w:val="00923E84"/>
    <w:rsid w:val="009247EB"/>
    <w:rsid w:val="0092482F"/>
    <w:rsid w:val="00924966"/>
    <w:rsid w:val="00925280"/>
    <w:rsid w:val="00926325"/>
    <w:rsid w:val="009267C0"/>
    <w:rsid w:val="00926EE5"/>
    <w:rsid w:val="00926F0A"/>
    <w:rsid w:val="00927EEE"/>
    <w:rsid w:val="00930542"/>
    <w:rsid w:val="00930845"/>
    <w:rsid w:val="0093092C"/>
    <w:rsid w:val="00930A90"/>
    <w:rsid w:val="00930D41"/>
    <w:rsid w:val="00931254"/>
    <w:rsid w:val="00931C6A"/>
    <w:rsid w:val="00932273"/>
    <w:rsid w:val="00932738"/>
    <w:rsid w:val="009331D3"/>
    <w:rsid w:val="0093321B"/>
    <w:rsid w:val="009339BE"/>
    <w:rsid w:val="00933F55"/>
    <w:rsid w:val="00934C0E"/>
    <w:rsid w:val="00935304"/>
    <w:rsid w:val="0093548B"/>
    <w:rsid w:val="009357DD"/>
    <w:rsid w:val="00935D1D"/>
    <w:rsid w:val="00935FAE"/>
    <w:rsid w:val="00936624"/>
    <w:rsid w:val="00937153"/>
    <w:rsid w:val="00937427"/>
    <w:rsid w:val="00937803"/>
    <w:rsid w:val="00940403"/>
    <w:rsid w:val="009406C0"/>
    <w:rsid w:val="009408B6"/>
    <w:rsid w:val="00940C68"/>
    <w:rsid w:val="00941DCC"/>
    <w:rsid w:val="00942E52"/>
    <w:rsid w:val="009432CC"/>
    <w:rsid w:val="00943A9E"/>
    <w:rsid w:val="00943B4D"/>
    <w:rsid w:val="00943D20"/>
    <w:rsid w:val="00943EE6"/>
    <w:rsid w:val="00944108"/>
    <w:rsid w:val="00944746"/>
    <w:rsid w:val="009463A3"/>
    <w:rsid w:val="00946BD2"/>
    <w:rsid w:val="00946F5B"/>
    <w:rsid w:val="00947301"/>
    <w:rsid w:val="00947533"/>
    <w:rsid w:val="00947962"/>
    <w:rsid w:val="009507F8"/>
    <w:rsid w:val="00950866"/>
    <w:rsid w:val="00950A06"/>
    <w:rsid w:val="00950F6E"/>
    <w:rsid w:val="0095111A"/>
    <w:rsid w:val="0095150D"/>
    <w:rsid w:val="00951D8F"/>
    <w:rsid w:val="00951F85"/>
    <w:rsid w:val="00952AD4"/>
    <w:rsid w:val="00952C24"/>
    <w:rsid w:val="009531D5"/>
    <w:rsid w:val="0095358B"/>
    <w:rsid w:val="009536D7"/>
    <w:rsid w:val="00953BA8"/>
    <w:rsid w:val="009543ED"/>
    <w:rsid w:val="0095443E"/>
    <w:rsid w:val="0095451C"/>
    <w:rsid w:val="00954738"/>
    <w:rsid w:val="009547FB"/>
    <w:rsid w:val="00954982"/>
    <w:rsid w:val="00954B24"/>
    <w:rsid w:val="009551F3"/>
    <w:rsid w:val="0095569D"/>
    <w:rsid w:val="00955746"/>
    <w:rsid w:val="009559CE"/>
    <w:rsid w:val="00955B41"/>
    <w:rsid w:val="00955EF2"/>
    <w:rsid w:val="0095615C"/>
    <w:rsid w:val="00956655"/>
    <w:rsid w:val="0095681F"/>
    <w:rsid w:val="00956B7F"/>
    <w:rsid w:val="00957141"/>
    <w:rsid w:val="009572E5"/>
    <w:rsid w:val="009575D4"/>
    <w:rsid w:val="00957A07"/>
    <w:rsid w:val="00960599"/>
    <w:rsid w:val="009605A8"/>
    <w:rsid w:val="00960858"/>
    <w:rsid w:val="009608BD"/>
    <w:rsid w:val="00960CF3"/>
    <w:rsid w:val="00960F17"/>
    <w:rsid w:val="0096106C"/>
    <w:rsid w:val="009610BB"/>
    <w:rsid w:val="009617A2"/>
    <w:rsid w:val="0096197C"/>
    <w:rsid w:val="00961FE3"/>
    <w:rsid w:val="009621CA"/>
    <w:rsid w:val="00962881"/>
    <w:rsid w:val="009631A5"/>
    <w:rsid w:val="009632C0"/>
    <w:rsid w:val="009632FE"/>
    <w:rsid w:val="0096351F"/>
    <w:rsid w:val="00963A55"/>
    <w:rsid w:val="00963EF6"/>
    <w:rsid w:val="009646AF"/>
    <w:rsid w:val="009646DE"/>
    <w:rsid w:val="0096470F"/>
    <w:rsid w:val="00964791"/>
    <w:rsid w:val="009648D3"/>
    <w:rsid w:val="00964BF2"/>
    <w:rsid w:val="009650BA"/>
    <w:rsid w:val="009660D2"/>
    <w:rsid w:val="0096633C"/>
    <w:rsid w:val="009663D7"/>
    <w:rsid w:val="0096693A"/>
    <w:rsid w:val="00966A76"/>
    <w:rsid w:val="00966B69"/>
    <w:rsid w:val="00966BE1"/>
    <w:rsid w:val="00967015"/>
    <w:rsid w:val="0096755C"/>
    <w:rsid w:val="009676A3"/>
    <w:rsid w:val="0096793A"/>
    <w:rsid w:val="00970322"/>
    <w:rsid w:val="009705F6"/>
    <w:rsid w:val="00970816"/>
    <w:rsid w:val="00970854"/>
    <w:rsid w:val="00970983"/>
    <w:rsid w:val="00970FDA"/>
    <w:rsid w:val="009713D2"/>
    <w:rsid w:val="00971499"/>
    <w:rsid w:val="00971539"/>
    <w:rsid w:val="00971975"/>
    <w:rsid w:val="00971B1B"/>
    <w:rsid w:val="00971D18"/>
    <w:rsid w:val="00971FC2"/>
    <w:rsid w:val="00972429"/>
    <w:rsid w:val="00972DB3"/>
    <w:rsid w:val="00973291"/>
    <w:rsid w:val="00973542"/>
    <w:rsid w:val="009736D3"/>
    <w:rsid w:val="00973A05"/>
    <w:rsid w:val="00973A7D"/>
    <w:rsid w:val="009743BB"/>
    <w:rsid w:val="00974505"/>
    <w:rsid w:val="009746B2"/>
    <w:rsid w:val="0097483D"/>
    <w:rsid w:val="009748FE"/>
    <w:rsid w:val="00974A03"/>
    <w:rsid w:val="00974F64"/>
    <w:rsid w:val="0097558A"/>
    <w:rsid w:val="0097590D"/>
    <w:rsid w:val="009761A0"/>
    <w:rsid w:val="009762F3"/>
    <w:rsid w:val="009772E8"/>
    <w:rsid w:val="0097793D"/>
    <w:rsid w:val="0097796C"/>
    <w:rsid w:val="00977D9F"/>
    <w:rsid w:val="00977DE4"/>
    <w:rsid w:val="00977E8B"/>
    <w:rsid w:val="00980410"/>
    <w:rsid w:val="0098053C"/>
    <w:rsid w:val="0098080A"/>
    <w:rsid w:val="00980F4D"/>
    <w:rsid w:val="00981175"/>
    <w:rsid w:val="00981571"/>
    <w:rsid w:val="0098159C"/>
    <w:rsid w:val="00981930"/>
    <w:rsid w:val="00981A56"/>
    <w:rsid w:val="00982BE2"/>
    <w:rsid w:val="009832D8"/>
    <w:rsid w:val="009837BF"/>
    <w:rsid w:val="0098399D"/>
    <w:rsid w:val="00983B85"/>
    <w:rsid w:val="00983EBB"/>
    <w:rsid w:val="00983F9A"/>
    <w:rsid w:val="0098405E"/>
    <w:rsid w:val="0098456E"/>
    <w:rsid w:val="009845F0"/>
    <w:rsid w:val="00984D9C"/>
    <w:rsid w:val="009856F3"/>
    <w:rsid w:val="00985E2A"/>
    <w:rsid w:val="00985EDB"/>
    <w:rsid w:val="009860A2"/>
    <w:rsid w:val="009863F4"/>
    <w:rsid w:val="00986EC4"/>
    <w:rsid w:val="0098711E"/>
    <w:rsid w:val="00987C18"/>
    <w:rsid w:val="009909D5"/>
    <w:rsid w:val="00990B97"/>
    <w:rsid w:val="009910A5"/>
    <w:rsid w:val="00991156"/>
    <w:rsid w:val="00991246"/>
    <w:rsid w:val="0099137B"/>
    <w:rsid w:val="009918D4"/>
    <w:rsid w:val="00991BCD"/>
    <w:rsid w:val="00991F21"/>
    <w:rsid w:val="00991FE1"/>
    <w:rsid w:val="009920F6"/>
    <w:rsid w:val="00992199"/>
    <w:rsid w:val="00993015"/>
    <w:rsid w:val="0099316A"/>
    <w:rsid w:val="009933A2"/>
    <w:rsid w:val="0099383E"/>
    <w:rsid w:val="00994E5B"/>
    <w:rsid w:val="009950B3"/>
    <w:rsid w:val="00995B18"/>
    <w:rsid w:val="009968EA"/>
    <w:rsid w:val="00996B84"/>
    <w:rsid w:val="00996C25"/>
    <w:rsid w:val="009973A6"/>
    <w:rsid w:val="00997C37"/>
    <w:rsid w:val="00997E78"/>
    <w:rsid w:val="009A03A5"/>
    <w:rsid w:val="009A072B"/>
    <w:rsid w:val="009A0A6F"/>
    <w:rsid w:val="009A10B8"/>
    <w:rsid w:val="009A1442"/>
    <w:rsid w:val="009A1A14"/>
    <w:rsid w:val="009A1BB6"/>
    <w:rsid w:val="009A1CBA"/>
    <w:rsid w:val="009A2448"/>
    <w:rsid w:val="009A26FF"/>
    <w:rsid w:val="009A2BD0"/>
    <w:rsid w:val="009A2E4C"/>
    <w:rsid w:val="009A3267"/>
    <w:rsid w:val="009A3884"/>
    <w:rsid w:val="009A38FA"/>
    <w:rsid w:val="009A3B07"/>
    <w:rsid w:val="009A3C7C"/>
    <w:rsid w:val="009A3DBF"/>
    <w:rsid w:val="009A3EF5"/>
    <w:rsid w:val="009A4D66"/>
    <w:rsid w:val="009A4D67"/>
    <w:rsid w:val="009A4E38"/>
    <w:rsid w:val="009A50A4"/>
    <w:rsid w:val="009A5712"/>
    <w:rsid w:val="009A5966"/>
    <w:rsid w:val="009A5A1A"/>
    <w:rsid w:val="009A5B5E"/>
    <w:rsid w:val="009A5DF4"/>
    <w:rsid w:val="009A61D3"/>
    <w:rsid w:val="009A665A"/>
    <w:rsid w:val="009A6841"/>
    <w:rsid w:val="009A73D0"/>
    <w:rsid w:val="009A7736"/>
    <w:rsid w:val="009A782B"/>
    <w:rsid w:val="009A7A07"/>
    <w:rsid w:val="009A7C34"/>
    <w:rsid w:val="009B0101"/>
    <w:rsid w:val="009B0392"/>
    <w:rsid w:val="009B06E9"/>
    <w:rsid w:val="009B0764"/>
    <w:rsid w:val="009B104A"/>
    <w:rsid w:val="009B113B"/>
    <w:rsid w:val="009B12F7"/>
    <w:rsid w:val="009B139E"/>
    <w:rsid w:val="009B1405"/>
    <w:rsid w:val="009B144C"/>
    <w:rsid w:val="009B1C2E"/>
    <w:rsid w:val="009B1DA5"/>
    <w:rsid w:val="009B2177"/>
    <w:rsid w:val="009B2278"/>
    <w:rsid w:val="009B22B9"/>
    <w:rsid w:val="009B29C4"/>
    <w:rsid w:val="009B30E0"/>
    <w:rsid w:val="009B3381"/>
    <w:rsid w:val="009B37A0"/>
    <w:rsid w:val="009B3A6B"/>
    <w:rsid w:val="009B3CD9"/>
    <w:rsid w:val="009B3E9D"/>
    <w:rsid w:val="009B42D9"/>
    <w:rsid w:val="009B4338"/>
    <w:rsid w:val="009B4388"/>
    <w:rsid w:val="009B44C3"/>
    <w:rsid w:val="009B453F"/>
    <w:rsid w:val="009B45C7"/>
    <w:rsid w:val="009B482F"/>
    <w:rsid w:val="009B483D"/>
    <w:rsid w:val="009B4B69"/>
    <w:rsid w:val="009B4DA7"/>
    <w:rsid w:val="009B4F8B"/>
    <w:rsid w:val="009B573F"/>
    <w:rsid w:val="009B5833"/>
    <w:rsid w:val="009B5AD8"/>
    <w:rsid w:val="009B5B7C"/>
    <w:rsid w:val="009B5C5B"/>
    <w:rsid w:val="009B5EA8"/>
    <w:rsid w:val="009B61F5"/>
    <w:rsid w:val="009B6489"/>
    <w:rsid w:val="009B64D9"/>
    <w:rsid w:val="009B6892"/>
    <w:rsid w:val="009B68CA"/>
    <w:rsid w:val="009B6DFD"/>
    <w:rsid w:val="009B716F"/>
    <w:rsid w:val="009B77F7"/>
    <w:rsid w:val="009B788E"/>
    <w:rsid w:val="009B7D11"/>
    <w:rsid w:val="009B7E8B"/>
    <w:rsid w:val="009C0666"/>
    <w:rsid w:val="009C07F4"/>
    <w:rsid w:val="009C0894"/>
    <w:rsid w:val="009C0B53"/>
    <w:rsid w:val="009C0F25"/>
    <w:rsid w:val="009C1552"/>
    <w:rsid w:val="009C15FB"/>
    <w:rsid w:val="009C1722"/>
    <w:rsid w:val="009C1BEF"/>
    <w:rsid w:val="009C1C85"/>
    <w:rsid w:val="009C1DA0"/>
    <w:rsid w:val="009C1FD9"/>
    <w:rsid w:val="009C23BC"/>
    <w:rsid w:val="009C25AB"/>
    <w:rsid w:val="009C2BBA"/>
    <w:rsid w:val="009C2EE8"/>
    <w:rsid w:val="009C31BC"/>
    <w:rsid w:val="009C347A"/>
    <w:rsid w:val="009C3501"/>
    <w:rsid w:val="009C3615"/>
    <w:rsid w:val="009C37B9"/>
    <w:rsid w:val="009C3AC8"/>
    <w:rsid w:val="009C3CEC"/>
    <w:rsid w:val="009C3DA7"/>
    <w:rsid w:val="009C3E93"/>
    <w:rsid w:val="009C41EF"/>
    <w:rsid w:val="009C4377"/>
    <w:rsid w:val="009C43A0"/>
    <w:rsid w:val="009C4440"/>
    <w:rsid w:val="009C47B2"/>
    <w:rsid w:val="009C499F"/>
    <w:rsid w:val="009C4A22"/>
    <w:rsid w:val="009C4BBA"/>
    <w:rsid w:val="009C4F72"/>
    <w:rsid w:val="009C56BB"/>
    <w:rsid w:val="009C56E9"/>
    <w:rsid w:val="009C78E8"/>
    <w:rsid w:val="009C7B8C"/>
    <w:rsid w:val="009D0311"/>
    <w:rsid w:val="009D0592"/>
    <w:rsid w:val="009D0AC6"/>
    <w:rsid w:val="009D0E2B"/>
    <w:rsid w:val="009D1040"/>
    <w:rsid w:val="009D2391"/>
    <w:rsid w:val="009D2845"/>
    <w:rsid w:val="009D2873"/>
    <w:rsid w:val="009D2E51"/>
    <w:rsid w:val="009D34B2"/>
    <w:rsid w:val="009D393D"/>
    <w:rsid w:val="009D3A2F"/>
    <w:rsid w:val="009D3CD7"/>
    <w:rsid w:val="009D3D4D"/>
    <w:rsid w:val="009D42D6"/>
    <w:rsid w:val="009D4734"/>
    <w:rsid w:val="009D4962"/>
    <w:rsid w:val="009D4DAF"/>
    <w:rsid w:val="009D525B"/>
    <w:rsid w:val="009D5508"/>
    <w:rsid w:val="009D5985"/>
    <w:rsid w:val="009D5AA2"/>
    <w:rsid w:val="009D5B42"/>
    <w:rsid w:val="009D5E7B"/>
    <w:rsid w:val="009D6142"/>
    <w:rsid w:val="009D6505"/>
    <w:rsid w:val="009D6CD6"/>
    <w:rsid w:val="009D6E9E"/>
    <w:rsid w:val="009D6F38"/>
    <w:rsid w:val="009D726B"/>
    <w:rsid w:val="009D74CA"/>
    <w:rsid w:val="009D7534"/>
    <w:rsid w:val="009D7E42"/>
    <w:rsid w:val="009E0515"/>
    <w:rsid w:val="009E085A"/>
    <w:rsid w:val="009E0DF1"/>
    <w:rsid w:val="009E0FA0"/>
    <w:rsid w:val="009E125F"/>
    <w:rsid w:val="009E14B3"/>
    <w:rsid w:val="009E17F2"/>
    <w:rsid w:val="009E1CB8"/>
    <w:rsid w:val="009E2054"/>
    <w:rsid w:val="009E2151"/>
    <w:rsid w:val="009E221C"/>
    <w:rsid w:val="009E230C"/>
    <w:rsid w:val="009E23F1"/>
    <w:rsid w:val="009E249E"/>
    <w:rsid w:val="009E2575"/>
    <w:rsid w:val="009E2739"/>
    <w:rsid w:val="009E2B9C"/>
    <w:rsid w:val="009E2C0C"/>
    <w:rsid w:val="009E2DA7"/>
    <w:rsid w:val="009E2E03"/>
    <w:rsid w:val="009E2EBE"/>
    <w:rsid w:val="009E2F57"/>
    <w:rsid w:val="009E321E"/>
    <w:rsid w:val="009E336C"/>
    <w:rsid w:val="009E3680"/>
    <w:rsid w:val="009E3EB2"/>
    <w:rsid w:val="009E3F8F"/>
    <w:rsid w:val="009E4364"/>
    <w:rsid w:val="009E4949"/>
    <w:rsid w:val="009E4DAC"/>
    <w:rsid w:val="009E4FEA"/>
    <w:rsid w:val="009E50B2"/>
    <w:rsid w:val="009E53A6"/>
    <w:rsid w:val="009E5511"/>
    <w:rsid w:val="009E56AD"/>
    <w:rsid w:val="009E5901"/>
    <w:rsid w:val="009E5AA7"/>
    <w:rsid w:val="009E5AF3"/>
    <w:rsid w:val="009E623F"/>
    <w:rsid w:val="009E6341"/>
    <w:rsid w:val="009E69D4"/>
    <w:rsid w:val="009E6A4C"/>
    <w:rsid w:val="009E6D38"/>
    <w:rsid w:val="009E6D91"/>
    <w:rsid w:val="009E6E77"/>
    <w:rsid w:val="009E71EC"/>
    <w:rsid w:val="009E7340"/>
    <w:rsid w:val="009E74CB"/>
    <w:rsid w:val="009E76F8"/>
    <w:rsid w:val="009E79C1"/>
    <w:rsid w:val="009F003E"/>
    <w:rsid w:val="009F04DE"/>
    <w:rsid w:val="009F050A"/>
    <w:rsid w:val="009F0793"/>
    <w:rsid w:val="009F0A27"/>
    <w:rsid w:val="009F0AAD"/>
    <w:rsid w:val="009F0D21"/>
    <w:rsid w:val="009F0E8A"/>
    <w:rsid w:val="009F0EBF"/>
    <w:rsid w:val="009F0F32"/>
    <w:rsid w:val="009F1142"/>
    <w:rsid w:val="009F1578"/>
    <w:rsid w:val="009F163D"/>
    <w:rsid w:val="009F17D0"/>
    <w:rsid w:val="009F1ADF"/>
    <w:rsid w:val="009F277D"/>
    <w:rsid w:val="009F2EF1"/>
    <w:rsid w:val="009F31B6"/>
    <w:rsid w:val="009F35BC"/>
    <w:rsid w:val="009F3A44"/>
    <w:rsid w:val="009F3C7C"/>
    <w:rsid w:val="009F3CF3"/>
    <w:rsid w:val="009F40AB"/>
    <w:rsid w:val="009F42F0"/>
    <w:rsid w:val="009F4310"/>
    <w:rsid w:val="009F46EB"/>
    <w:rsid w:val="009F5246"/>
    <w:rsid w:val="009F5317"/>
    <w:rsid w:val="009F5363"/>
    <w:rsid w:val="009F537F"/>
    <w:rsid w:val="009F53C0"/>
    <w:rsid w:val="009F594C"/>
    <w:rsid w:val="009F5E70"/>
    <w:rsid w:val="009F65A1"/>
    <w:rsid w:val="009F6CE9"/>
    <w:rsid w:val="009F71C2"/>
    <w:rsid w:val="009F76B9"/>
    <w:rsid w:val="009F78BD"/>
    <w:rsid w:val="009F79BA"/>
    <w:rsid w:val="00A00207"/>
    <w:rsid w:val="00A005C1"/>
    <w:rsid w:val="00A005C8"/>
    <w:rsid w:val="00A007FA"/>
    <w:rsid w:val="00A00D29"/>
    <w:rsid w:val="00A00EC5"/>
    <w:rsid w:val="00A01168"/>
    <w:rsid w:val="00A01306"/>
    <w:rsid w:val="00A01353"/>
    <w:rsid w:val="00A01782"/>
    <w:rsid w:val="00A01783"/>
    <w:rsid w:val="00A01ECB"/>
    <w:rsid w:val="00A020DE"/>
    <w:rsid w:val="00A0233C"/>
    <w:rsid w:val="00A023A6"/>
    <w:rsid w:val="00A02419"/>
    <w:rsid w:val="00A0260B"/>
    <w:rsid w:val="00A0290C"/>
    <w:rsid w:val="00A02BB9"/>
    <w:rsid w:val="00A02D3F"/>
    <w:rsid w:val="00A03308"/>
    <w:rsid w:val="00A039B0"/>
    <w:rsid w:val="00A03B7C"/>
    <w:rsid w:val="00A03FD6"/>
    <w:rsid w:val="00A04952"/>
    <w:rsid w:val="00A04A7F"/>
    <w:rsid w:val="00A04B35"/>
    <w:rsid w:val="00A05278"/>
    <w:rsid w:val="00A053F7"/>
    <w:rsid w:val="00A05568"/>
    <w:rsid w:val="00A05878"/>
    <w:rsid w:val="00A05CCE"/>
    <w:rsid w:val="00A0625A"/>
    <w:rsid w:val="00A062B5"/>
    <w:rsid w:val="00A06316"/>
    <w:rsid w:val="00A0645A"/>
    <w:rsid w:val="00A06DCC"/>
    <w:rsid w:val="00A06E00"/>
    <w:rsid w:val="00A0715E"/>
    <w:rsid w:val="00A0776D"/>
    <w:rsid w:val="00A07F35"/>
    <w:rsid w:val="00A1031B"/>
    <w:rsid w:val="00A1077C"/>
    <w:rsid w:val="00A10BA9"/>
    <w:rsid w:val="00A10F7B"/>
    <w:rsid w:val="00A11025"/>
    <w:rsid w:val="00A112EC"/>
    <w:rsid w:val="00A113A2"/>
    <w:rsid w:val="00A11675"/>
    <w:rsid w:val="00A1171C"/>
    <w:rsid w:val="00A11E65"/>
    <w:rsid w:val="00A1260D"/>
    <w:rsid w:val="00A12685"/>
    <w:rsid w:val="00A129CB"/>
    <w:rsid w:val="00A13014"/>
    <w:rsid w:val="00A1309C"/>
    <w:rsid w:val="00A13513"/>
    <w:rsid w:val="00A136E4"/>
    <w:rsid w:val="00A13A28"/>
    <w:rsid w:val="00A13AA7"/>
    <w:rsid w:val="00A13B0F"/>
    <w:rsid w:val="00A13BC9"/>
    <w:rsid w:val="00A13BDB"/>
    <w:rsid w:val="00A1460C"/>
    <w:rsid w:val="00A14E3F"/>
    <w:rsid w:val="00A1503F"/>
    <w:rsid w:val="00A1507B"/>
    <w:rsid w:val="00A150A2"/>
    <w:rsid w:val="00A15512"/>
    <w:rsid w:val="00A15D2D"/>
    <w:rsid w:val="00A15E30"/>
    <w:rsid w:val="00A15F6D"/>
    <w:rsid w:val="00A164D8"/>
    <w:rsid w:val="00A16717"/>
    <w:rsid w:val="00A17260"/>
    <w:rsid w:val="00A1756A"/>
    <w:rsid w:val="00A178A6"/>
    <w:rsid w:val="00A17C06"/>
    <w:rsid w:val="00A17C55"/>
    <w:rsid w:val="00A17C8F"/>
    <w:rsid w:val="00A17CC7"/>
    <w:rsid w:val="00A17E02"/>
    <w:rsid w:val="00A20259"/>
    <w:rsid w:val="00A2025E"/>
    <w:rsid w:val="00A208A4"/>
    <w:rsid w:val="00A20C1A"/>
    <w:rsid w:val="00A21B9E"/>
    <w:rsid w:val="00A21C78"/>
    <w:rsid w:val="00A22BC2"/>
    <w:rsid w:val="00A22C27"/>
    <w:rsid w:val="00A22E0C"/>
    <w:rsid w:val="00A22F11"/>
    <w:rsid w:val="00A231E7"/>
    <w:rsid w:val="00A234BE"/>
    <w:rsid w:val="00A238A5"/>
    <w:rsid w:val="00A23F75"/>
    <w:rsid w:val="00A24192"/>
    <w:rsid w:val="00A24C4A"/>
    <w:rsid w:val="00A24D3F"/>
    <w:rsid w:val="00A24EE6"/>
    <w:rsid w:val="00A25022"/>
    <w:rsid w:val="00A25215"/>
    <w:rsid w:val="00A255AC"/>
    <w:rsid w:val="00A256D3"/>
    <w:rsid w:val="00A259E5"/>
    <w:rsid w:val="00A25BF9"/>
    <w:rsid w:val="00A25DD2"/>
    <w:rsid w:val="00A25EFB"/>
    <w:rsid w:val="00A262AE"/>
    <w:rsid w:val="00A26536"/>
    <w:rsid w:val="00A26678"/>
    <w:rsid w:val="00A2669A"/>
    <w:rsid w:val="00A26C9C"/>
    <w:rsid w:val="00A26F24"/>
    <w:rsid w:val="00A26FBE"/>
    <w:rsid w:val="00A27214"/>
    <w:rsid w:val="00A2796C"/>
    <w:rsid w:val="00A27CA0"/>
    <w:rsid w:val="00A27D11"/>
    <w:rsid w:val="00A301F0"/>
    <w:rsid w:val="00A3061E"/>
    <w:rsid w:val="00A30BA3"/>
    <w:rsid w:val="00A30BAD"/>
    <w:rsid w:val="00A30F99"/>
    <w:rsid w:val="00A30FD8"/>
    <w:rsid w:val="00A3129D"/>
    <w:rsid w:val="00A316A3"/>
    <w:rsid w:val="00A316F2"/>
    <w:rsid w:val="00A3173F"/>
    <w:rsid w:val="00A31DDA"/>
    <w:rsid w:val="00A31E77"/>
    <w:rsid w:val="00A32284"/>
    <w:rsid w:val="00A326C1"/>
    <w:rsid w:val="00A327F7"/>
    <w:rsid w:val="00A32A03"/>
    <w:rsid w:val="00A332B0"/>
    <w:rsid w:val="00A3346A"/>
    <w:rsid w:val="00A33D28"/>
    <w:rsid w:val="00A33F84"/>
    <w:rsid w:val="00A340FB"/>
    <w:rsid w:val="00A341FE"/>
    <w:rsid w:val="00A34313"/>
    <w:rsid w:val="00A34686"/>
    <w:rsid w:val="00A346EF"/>
    <w:rsid w:val="00A34F3E"/>
    <w:rsid w:val="00A34F63"/>
    <w:rsid w:val="00A35A83"/>
    <w:rsid w:val="00A35B90"/>
    <w:rsid w:val="00A35DD9"/>
    <w:rsid w:val="00A3634B"/>
    <w:rsid w:val="00A363F9"/>
    <w:rsid w:val="00A3661B"/>
    <w:rsid w:val="00A366AC"/>
    <w:rsid w:val="00A366B9"/>
    <w:rsid w:val="00A3677A"/>
    <w:rsid w:val="00A369DE"/>
    <w:rsid w:val="00A36B65"/>
    <w:rsid w:val="00A37094"/>
    <w:rsid w:val="00A370E2"/>
    <w:rsid w:val="00A37141"/>
    <w:rsid w:val="00A37235"/>
    <w:rsid w:val="00A3730D"/>
    <w:rsid w:val="00A37429"/>
    <w:rsid w:val="00A37444"/>
    <w:rsid w:val="00A37B2E"/>
    <w:rsid w:val="00A37B6B"/>
    <w:rsid w:val="00A37CCE"/>
    <w:rsid w:val="00A40929"/>
    <w:rsid w:val="00A410F1"/>
    <w:rsid w:val="00A41112"/>
    <w:rsid w:val="00A414C7"/>
    <w:rsid w:val="00A41532"/>
    <w:rsid w:val="00A41727"/>
    <w:rsid w:val="00A41906"/>
    <w:rsid w:val="00A42087"/>
    <w:rsid w:val="00A421FA"/>
    <w:rsid w:val="00A42294"/>
    <w:rsid w:val="00A42550"/>
    <w:rsid w:val="00A42756"/>
    <w:rsid w:val="00A427E9"/>
    <w:rsid w:val="00A42AA2"/>
    <w:rsid w:val="00A42CC7"/>
    <w:rsid w:val="00A43310"/>
    <w:rsid w:val="00A437AE"/>
    <w:rsid w:val="00A43808"/>
    <w:rsid w:val="00A43C29"/>
    <w:rsid w:val="00A43D47"/>
    <w:rsid w:val="00A44300"/>
    <w:rsid w:val="00A44324"/>
    <w:rsid w:val="00A443EA"/>
    <w:rsid w:val="00A44631"/>
    <w:rsid w:val="00A446C4"/>
    <w:rsid w:val="00A44792"/>
    <w:rsid w:val="00A44BE6"/>
    <w:rsid w:val="00A44E3A"/>
    <w:rsid w:val="00A44FB1"/>
    <w:rsid w:val="00A45232"/>
    <w:rsid w:val="00A453CA"/>
    <w:rsid w:val="00A45440"/>
    <w:rsid w:val="00A456A9"/>
    <w:rsid w:val="00A457F5"/>
    <w:rsid w:val="00A45B01"/>
    <w:rsid w:val="00A46028"/>
    <w:rsid w:val="00A460FB"/>
    <w:rsid w:val="00A46343"/>
    <w:rsid w:val="00A463E1"/>
    <w:rsid w:val="00A46407"/>
    <w:rsid w:val="00A4641B"/>
    <w:rsid w:val="00A466BE"/>
    <w:rsid w:val="00A46EAD"/>
    <w:rsid w:val="00A47004"/>
    <w:rsid w:val="00A477D4"/>
    <w:rsid w:val="00A47997"/>
    <w:rsid w:val="00A479E2"/>
    <w:rsid w:val="00A47B01"/>
    <w:rsid w:val="00A47E42"/>
    <w:rsid w:val="00A47F58"/>
    <w:rsid w:val="00A50050"/>
    <w:rsid w:val="00A500D0"/>
    <w:rsid w:val="00A503E8"/>
    <w:rsid w:val="00A50973"/>
    <w:rsid w:val="00A514AA"/>
    <w:rsid w:val="00A517E5"/>
    <w:rsid w:val="00A518DB"/>
    <w:rsid w:val="00A5245B"/>
    <w:rsid w:val="00A52597"/>
    <w:rsid w:val="00A52CBC"/>
    <w:rsid w:val="00A53457"/>
    <w:rsid w:val="00A5387E"/>
    <w:rsid w:val="00A53A22"/>
    <w:rsid w:val="00A53AD1"/>
    <w:rsid w:val="00A53DA9"/>
    <w:rsid w:val="00A53EA3"/>
    <w:rsid w:val="00A53F41"/>
    <w:rsid w:val="00A54756"/>
    <w:rsid w:val="00A54B39"/>
    <w:rsid w:val="00A54D34"/>
    <w:rsid w:val="00A54FAB"/>
    <w:rsid w:val="00A5527D"/>
    <w:rsid w:val="00A552C6"/>
    <w:rsid w:val="00A552F1"/>
    <w:rsid w:val="00A5543E"/>
    <w:rsid w:val="00A554A2"/>
    <w:rsid w:val="00A556CA"/>
    <w:rsid w:val="00A55731"/>
    <w:rsid w:val="00A55732"/>
    <w:rsid w:val="00A55C12"/>
    <w:rsid w:val="00A55D17"/>
    <w:rsid w:val="00A5601D"/>
    <w:rsid w:val="00A5603E"/>
    <w:rsid w:val="00A560E2"/>
    <w:rsid w:val="00A561A7"/>
    <w:rsid w:val="00A5751D"/>
    <w:rsid w:val="00A57604"/>
    <w:rsid w:val="00A5780F"/>
    <w:rsid w:val="00A57B85"/>
    <w:rsid w:val="00A61A7A"/>
    <w:rsid w:val="00A61E93"/>
    <w:rsid w:val="00A6204D"/>
    <w:rsid w:val="00A62651"/>
    <w:rsid w:val="00A62743"/>
    <w:rsid w:val="00A627E2"/>
    <w:rsid w:val="00A62999"/>
    <w:rsid w:val="00A633CF"/>
    <w:rsid w:val="00A63629"/>
    <w:rsid w:val="00A637E6"/>
    <w:rsid w:val="00A63894"/>
    <w:rsid w:val="00A643D7"/>
    <w:rsid w:val="00A64469"/>
    <w:rsid w:val="00A64545"/>
    <w:rsid w:val="00A64827"/>
    <w:rsid w:val="00A64D2B"/>
    <w:rsid w:val="00A6502E"/>
    <w:rsid w:val="00A6515F"/>
    <w:rsid w:val="00A6519F"/>
    <w:rsid w:val="00A65CA3"/>
    <w:rsid w:val="00A65D9C"/>
    <w:rsid w:val="00A65EEB"/>
    <w:rsid w:val="00A660F5"/>
    <w:rsid w:val="00A666FE"/>
    <w:rsid w:val="00A66A64"/>
    <w:rsid w:val="00A66EB6"/>
    <w:rsid w:val="00A67008"/>
    <w:rsid w:val="00A67037"/>
    <w:rsid w:val="00A67104"/>
    <w:rsid w:val="00A673BF"/>
    <w:rsid w:val="00A67717"/>
    <w:rsid w:val="00A67D25"/>
    <w:rsid w:val="00A67DA3"/>
    <w:rsid w:val="00A67DFD"/>
    <w:rsid w:val="00A70845"/>
    <w:rsid w:val="00A708EE"/>
    <w:rsid w:val="00A70CEE"/>
    <w:rsid w:val="00A71423"/>
    <w:rsid w:val="00A71B1E"/>
    <w:rsid w:val="00A71EE8"/>
    <w:rsid w:val="00A724E1"/>
    <w:rsid w:val="00A7271A"/>
    <w:rsid w:val="00A72DD6"/>
    <w:rsid w:val="00A72F59"/>
    <w:rsid w:val="00A7344D"/>
    <w:rsid w:val="00A7351D"/>
    <w:rsid w:val="00A73830"/>
    <w:rsid w:val="00A73AD6"/>
    <w:rsid w:val="00A73DAB"/>
    <w:rsid w:val="00A740DF"/>
    <w:rsid w:val="00A741EC"/>
    <w:rsid w:val="00A742F3"/>
    <w:rsid w:val="00A745F9"/>
    <w:rsid w:val="00A74BA4"/>
    <w:rsid w:val="00A75174"/>
    <w:rsid w:val="00A752D9"/>
    <w:rsid w:val="00A756F9"/>
    <w:rsid w:val="00A75896"/>
    <w:rsid w:val="00A75A69"/>
    <w:rsid w:val="00A75B56"/>
    <w:rsid w:val="00A75B78"/>
    <w:rsid w:val="00A75F0D"/>
    <w:rsid w:val="00A761EB"/>
    <w:rsid w:val="00A7689D"/>
    <w:rsid w:val="00A768FD"/>
    <w:rsid w:val="00A76EF8"/>
    <w:rsid w:val="00A770F3"/>
    <w:rsid w:val="00A7717F"/>
    <w:rsid w:val="00A7719B"/>
    <w:rsid w:val="00A77282"/>
    <w:rsid w:val="00A772FF"/>
    <w:rsid w:val="00A77826"/>
    <w:rsid w:val="00A778AC"/>
    <w:rsid w:val="00A802F0"/>
    <w:rsid w:val="00A807FC"/>
    <w:rsid w:val="00A808CD"/>
    <w:rsid w:val="00A80A06"/>
    <w:rsid w:val="00A80B03"/>
    <w:rsid w:val="00A80C3D"/>
    <w:rsid w:val="00A80D51"/>
    <w:rsid w:val="00A80E55"/>
    <w:rsid w:val="00A80F48"/>
    <w:rsid w:val="00A812D6"/>
    <w:rsid w:val="00A8164D"/>
    <w:rsid w:val="00A81D4A"/>
    <w:rsid w:val="00A82071"/>
    <w:rsid w:val="00A8232E"/>
    <w:rsid w:val="00A82963"/>
    <w:rsid w:val="00A82A07"/>
    <w:rsid w:val="00A82B5C"/>
    <w:rsid w:val="00A82C93"/>
    <w:rsid w:val="00A82F26"/>
    <w:rsid w:val="00A831F7"/>
    <w:rsid w:val="00A83BD6"/>
    <w:rsid w:val="00A83EB9"/>
    <w:rsid w:val="00A83F2A"/>
    <w:rsid w:val="00A843AA"/>
    <w:rsid w:val="00A84800"/>
    <w:rsid w:val="00A84B1B"/>
    <w:rsid w:val="00A84E35"/>
    <w:rsid w:val="00A85BF3"/>
    <w:rsid w:val="00A86213"/>
    <w:rsid w:val="00A8631A"/>
    <w:rsid w:val="00A86941"/>
    <w:rsid w:val="00A86A33"/>
    <w:rsid w:val="00A87064"/>
    <w:rsid w:val="00A87390"/>
    <w:rsid w:val="00A87532"/>
    <w:rsid w:val="00A877E3"/>
    <w:rsid w:val="00A87B38"/>
    <w:rsid w:val="00A90314"/>
    <w:rsid w:val="00A90487"/>
    <w:rsid w:val="00A9077B"/>
    <w:rsid w:val="00A90A17"/>
    <w:rsid w:val="00A9100E"/>
    <w:rsid w:val="00A91573"/>
    <w:rsid w:val="00A91702"/>
    <w:rsid w:val="00A91C3B"/>
    <w:rsid w:val="00A921C3"/>
    <w:rsid w:val="00A9240E"/>
    <w:rsid w:val="00A92D96"/>
    <w:rsid w:val="00A93298"/>
    <w:rsid w:val="00A93873"/>
    <w:rsid w:val="00A939CC"/>
    <w:rsid w:val="00A940B4"/>
    <w:rsid w:val="00A94C27"/>
    <w:rsid w:val="00A94DE2"/>
    <w:rsid w:val="00A95205"/>
    <w:rsid w:val="00A9528E"/>
    <w:rsid w:val="00A9590B"/>
    <w:rsid w:val="00A95A70"/>
    <w:rsid w:val="00A95C06"/>
    <w:rsid w:val="00A95CFE"/>
    <w:rsid w:val="00A96327"/>
    <w:rsid w:val="00A96649"/>
    <w:rsid w:val="00A9665E"/>
    <w:rsid w:val="00A9686B"/>
    <w:rsid w:val="00A96880"/>
    <w:rsid w:val="00A97592"/>
    <w:rsid w:val="00AA04C0"/>
    <w:rsid w:val="00AA06BE"/>
    <w:rsid w:val="00AA072F"/>
    <w:rsid w:val="00AA0911"/>
    <w:rsid w:val="00AA0B2B"/>
    <w:rsid w:val="00AA1792"/>
    <w:rsid w:val="00AA1A95"/>
    <w:rsid w:val="00AA1E9A"/>
    <w:rsid w:val="00AA1EE1"/>
    <w:rsid w:val="00AA2122"/>
    <w:rsid w:val="00AA271F"/>
    <w:rsid w:val="00AA30F3"/>
    <w:rsid w:val="00AA31A1"/>
    <w:rsid w:val="00AA380E"/>
    <w:rsid w:val="00AA41DB"/>
    <w:rsid w:val="00AA47F6"/>
    <w:rsid w:val="00AA4AF7"/>
    <w:rsid w:val="00AA4E54"/>
    <w:rsid w:val="00AA4EA6"/>
    <w:rsid w:val="00AA4F51"/>
    <w:rsid w:val="00AA55C2"/>
    <w:rsid w:val="00AA55C5"/>
    <w:rsid w:val="00AA587E"/>
    <w:rsid w:val="00AA5EEF"/>
    <w:rsid w:val="00AA63CE"/>
    <w:rsid w:val="00AA7031"/>
    <w:rsid w:val="00AA70E4"/>
    <w:rsid w:val="00AA722F"/>
    <w:rsid w:val="00AA73C8"/>
    <w:rsid w:val="00AA7BB1"/>
    <w:rsid w:val="00AB05CB"/>
    <w:rsid w:val="00AB061E"/>
    <w:rsid w:val="00AB0902"/>
    <w:rsid w:val="00AB0A3F"/>
    <w:rsid w:val="00AB0B95"/>
    <w:rsid w:val="00AB0CC2"/>
    <w:rsid w:val="00AB11A3"/>
    <w:rsid w:val="00AB181C"/>
    <w:rsid w:val="00AB1A4C"/>
    <w:rsid w:val="00AB1DB6"/>
    <w:rsid w:val="00AB2677"/>
    <w:rsid w:val="00AB29D1"/>
    <w:rsid w:val="00AB2E93"/>
    <w:rsid w:val="00AB2FD7"/>
    <w:rsid w:val="00AB3081"/>
    <w:rsid w:val="00AB33D4"/>
    <w:rsid w:val="00AB349C"/>
    <w:rsid w:val="00AB464D"/>
    <w:rsid w:val="00AB4976"/>
    <w:rsid w:val="00AB49B3"/>
    <w:rsid w:val="00AB4A52"/>
    <w:rsid w:val="00AB4DA0"/>
    <w:rsid w:val="00AB5646"/>
    <w:rsid w:val="00AB5F19"/>
    <w:rsid w:val="00AB6145"/>
    <w:rsid w:val="00AB6A8E"/>
    <w:rsid w:val="00AB6BC2"/>
    <w:rsid w:val="00AB6D69"/>
    <w:rsid w:val="00AB71A1"/>
    <w:rsid w:val="00AB746D"/>
    <w:rsid w:val="00AB79CB"/>
    <w:rsid w:val="00AB7C1C"/>
    <w:rsid w:val="00AB7DB0"/>
    <w:rsid w:val="00AC01BB"/>
    <w:rsid w:val="00AC0364"/>
    <w:rsid w:val="00AC03B2"/>
    <w:rsid w:val="00AC03E3"/>
    <w:rsid w:val="00AC105B"/>
    <w:rsid w:val="00AC125D"/>
    <w:rsid w:val="00AC148D"/>
    <w:rsid w:val="00AC14CF"/>
    <w:rsid w:val="00AC1961"/>
    <w:rsid w:val="00AC1ADF"/>
    <w:rsid w:val="00AC1B41"/>
    <w:rsid w:val="00AC1BDD"/>
    <w:rsid w:val="00AC1C13"/>
    <w:rsid w:val="00AC1D77"/>
    <w:rsid w:val="00AC1F0A"/>
    <w:rsid w:val="00AC23B8"/>
    <w:rsid w:val="00AC240C"/>
    <w:rsid w:val="00AC241F"/>
    <w:rsid w:val="00AC24CB"/>
    <w:rsid w:val="00AC27D7"/>
    <w:rsid w:val="00AC2A34"/>
    <w:rsid w:val="00AC2DCB"/>
    <w:rsid w:val="00AC318E"/>
    <w:rsid w:val="00AC3EA9"/>
    <w:rsid w:val="00AC449B"/>
    <w:rsid w:val="00AC44E8"/>
    <w:rsid w:val="00AC4733"/>
    <w:rsid w:val="00AC506B"/>
    <w:rsid w:val="00AC5287"/>
    <w:rsid w:val="00AC5965"/>
    <w:rsid w:val="00AC5A54"/>
    <w:rsid w:val="00AC5C63"/>
    <w:rsid w:val="00AC6588"/>
    <w:rsid w:val="00AC672C"/>
    <w:rsid w:val="00AC71C4"/>
    <w:rsid w:val="00AC7908"/>
    <w:rsid w:val="00AC7B76"/>
    <w:rsid w:val="00AC7DD3"/>
    <w:rsid w:val="00AC7E5F"/>
    <w:rsid w:val="00AD07EC"/>
    <w:rsid w:val="00AD0B00"/>
    <w:rsid w:val="00AD0C8A"/>
    <w:rsid w:val="00AD132D"/>
    <w:rsid w:val="00AD1491"/>
    <w:rsid w:val="00AD16A6"/>
    <w:rsid w:val="00AD173E"/>
    <w:rsid w:val="00AD1A33"/>
    <w:rsid w:val="00AD1D4E"/>
    <w:rsid w:val="00AD1F5C"/>
    <w:rsid w:val="00AD2886"/>
    <w:rsid w:val="00AD2921"/>
    <w:rsid w:val="00AD2A06"/>
    <w:rsid w:val="00AD2A9E"/>
    <w:rsid w:val="00AD2C2D"/>
    <w:rsid w:val="00AD2EE9"/>
    <w:rsid w:val="00AD323C"/>
    <w:rsid w:val="00AD39E8"/>
    <w:rsid w:val="00AD3E22"/>
    <w:rsid w:val="00AD3E38"/>
    <w:rsid w:val="00AD3F23"/>
    <w:rsid w:val="00AD414B"/>
    <w:rsid w:val="00AD4663"/>
    <w:rsid w:val="00AD4AB2"/>
    <w:rsid w:val="00AD4BFE"/>
    <w:rsid w:val="00AD4F8C"/>
    <w:rsid w:val="00AD5125"/>
    <w:rsid w:val="00AD51F3"/>
    <w:rsid w:val="00AD5945"/>
    <w:rsid w:val="00AD59A3"/>
    <w:rsid w:val="00AD5F6E"/>
    <w:rsid w:val="00AD60DB"/>
    <w:rsid w:val="00AD6BC9"/>
    <w:rsid w:val="00AD6FD9"/>
    <w:rsid w:val="00AD7649"/>
    <w:rsid w:val="00AD7737"/>
    <w:rsid w:val="00AD7983"/>
    <w:rsid w:val="00AD7BAD"/>
    <w:rsid w:val="00AD7D68"/>
    <w:rsid w:val="00AE0076"/>
    <w:rsid w:val="00AE0288"/>
    <w:rsid w:val="00AE0415"/>
    <w:rsid w:val="00AE0AE3"/>
    <w:rsid w:val="00AE0FCA"/>
    <w:rsid w:val="00AE10A0"/>
    <w:rsid w:val="00AE1366"/>
    <w:rsid w:val="00AE1991"/>
    <w:rsid w:val="00AE1C7A"/>
    <w:rsid w:val="00AE1E2B"/>
    <w:rsid w:val="00AE2045"/>
    <w:rsid w:val="00AE235A"/>
    <w:rsid w:val="00AE24C4"/>
    <w:rsid w:val="00AE2B10"/>
    <w:rsid w:val="00AE2C6E"/>
    <w:rsid w:val="00AE2D5F"/>
    <w:rsid w:val="00AE3133"/>
    <w:rsid w:val="00AE3289"/>
    <w:rsid w:val="00AE3460"/>
    <w:rsid w:val="00AE34C5"/>
    <w:rsid w:val="00AE353D"/>
    <w:rsid w:val="00AE371E"/>
    <w:rsid w:val="00AE3894"/>
    <w:rsid w:val="00AE3C2B"/>
    <w:rsid w:val="00AE3C2E"/>
    <w:rsid w:val="00AE3DB3"/>
    <w:rsid w:val="00AE4116"/>
    <w:rsid w:val="00AE464B"/>
    <w:rsid w:val="00AE48A9"/>
    <w:rsid w:val="00AE4AF9"/>
    <w:rsid w:val="00AE4EE0"/>
    <w:rsid w:val="00AE4F09"/>
    <w:rsid w:val="00AE590F"/>
    <w:rsid w:val="00AE60AB"/>
    <w:rsid w:val="00AE6525"/>
    <w:rsid w:val="00AE67BD"/>
    <w:rsid w:val="00AE6AF3"/>
    <w:rsid w:val="00AE6E56"/>
    <w:rsid w:val="00AE6EDB"/>
    <w:rsid w:val="00AE77C9"/>
    <w:rsid w:val="00AE79F0"/>
    <w:rsid w:val="00AE7D02"/>
    <w:rsid w:val="00AE7E16"/>
    <w:rsid w:val="00AF02FD"/>
    <w:rsid w:val="00AF059A"/>
    <w:rsid w:val="00AF0BC4"/>
    <w:rsid w:val="00AF0D4F"/>
    <w:rsid w:val="00AF0D76"/>
    <w:rsid w:val="00AF1088"/>
    <w:rsid w:val="00AF16F0"/>
    <w:rsid w:val="00AF1803"/>
    <w:rsid w:val="00AF1E7D"/>
    <w:rsid w:val="00AF213C"/>
    <w:rsid w:val="00AF2561"/>
    <w:rsid w:val="00AF3352"/>
    <w:rsid w:val="00AF3450"/>
    <w:rsid w:val="00AF39AD"/>
    <w:rsid w:val="00AF3D50"/>
    <w:rsid w:val="00AF3E2C"/>
    <w:rsid w:val="00AF43F9"/>
    <w:rsid w:val="00AF4D79"/>
    <w:rsid w:val="00AF4E28"/>
    <w:rsid w:val="00AF4EFB"/>
    <w:rsid w:val="00AF565B"/>
    <w:rsid w:val="00AF56AE"/>
    <w:rsid w:val="00AF56D5"/>
    <w:rsid w:val="00AF5B55"/>
    <w:rsid w:val="00AF5D29"/>
    <w:rsid w:val="00AF61F1"/>
    <w:rsid w:val="00AF6B48"/>
    <w:rsid w:val="00AF6EE6"/>
    <w:rsid w:val="00AF7050"/>
    <w:rsid w:val="00AF70F4"/>
    <w:rsid w:val="00AF7239"/>
    <w:rsid w:val="00AF72A0"/>
    <w:rsid w:val="00AF77DC"/>
    <w:rsid w:val="00AF7A3E"/>
    <w:rsid w:val="00AF7D7B"/>
    <w:rsid w:val="00B0027E"/>
    <w:rsid w:val="00B006A1"/>
    <w:rsid w:val="00B00D27"/>
    <w:rsid w:val="00B0128B"/>
    <w:rsid w:val="00B013D2"/>
    <w:rsid w:val="00B01560"/>
    <w:rsid w:val="00B0169B"/>
    <w:rsid w:val="00B01A4E"/>
    <w:rsid w:val="00B01A65"/>
    <w:rsid w:val="00B01CC1"/>
    <w:rsid w:val="00B01F75"/>
    <w:rsid w:val="00B020E8"/>
    <w:rsid w:val="00B0296C"/>
    <w:rsid w:val="00B0296E"/>
    <w:rsid w:val="00B0300F"/>
    <w:rsid w:val="00B0308C"/>
    <w:rsid w:val="00B034A9"/>
    <w:rsid w:val="00B0374B"/>
    <w:rsid w:val="00B037D2"/>
    <w:rsid w:val="00B03835"/>
    <w:rsid w:val="00B03A66"/>
    <w:rsid w:val="00B04520"/>
    <w:rsid w:val="00B04544"/>
    <w:rsid w:val="00B048A8"/>
    <w:rsid w:val="00B0490A"/>
    <w:rsid w:val="00B049AF"/>
    <w:rsid w:val="00B04BF0"/>
    <w:rsid w:val="00B05385"/>
    <w:rsid w:val="00B0559B"/>
    <w:rsid w:val="00B05FEF"/>
    <w:rsid w:val="00B0624D"/>
    <w:rsid w:val="00B062EE"/>
    <w:rsid w:val="00B064C7"/>
    <w:rsid w:val="00B066B3"/>
    <w:rsid w:val="00B066F0"/>
    <w:rsid w:val="00B06754"/>
    <w:rsid w:val="00B070CA"/>
    <w:rsid w:val="00B07332"/>
    <w:rsid w:val="00B07379"/>
    <w:rsid w:val="00B0756D"/>
    <w:rsid w:val="00B07666"/>
    <w:rsid w:val="00B07763"/>
    <w:rsid w:val="00B07832"/>
    <w:rsid w:val="00B078EF"/>
    <w:rsid w:val="00B07A89"/>
    <w:rsid w:val="00B07AEE"/>
    <w:rsid w:val="00B100E7"/>
    <w:rsid w:val="00B10227"/>
    <w:rsid w:val="00B1080A"/>
    <w:rsid w:val="00B10A95"/>
    <w:rsid w:val="00B10EE6"/>
    <w:rsid w:val="00B10FDE"/>
    <w:rsid w:val="00B112C7"/>
    <w:rsid w:val="00B1130A"/>
    <w:rsid w:val="00B11E20"/>
    <w:rsid w:val="00B124BE"/>
    <w:rsid w:val="00B12814"/>
    <w:rsid w:val="00B1298A"/>
    <w:rsid w:val="00B12E1B"/>
    <w:rsid w:val="00B12E90"/>
    <w:rsid w:val="00B13172"/>
    <w:rsid w:val="00B1374E"/>
    <w:rsid w:val="00B13A14"/>
    <w:rsid w:val="00B13D4F"/>
    <w:rsid w:val="00B13D88"/>
    <w:rsid w:val="00B141D9"/>
    <w:rsid w:val="00B14741"/>
    <w:rsid w:val="00B1478E"/>
    <w:rsid w:val="00B1485E"/>
    <w:rsid w:val="00B14E96"/>
    <w:rsid w:val="00B14EDB"/>
    <w:rsid w:val="00B157A8"/>
    <w:rsid w:val="00B159B2"/>
    <w:rsid w:val="00B16B13"/>
    <w:rsid w:val="00B16B19"/>
    <w:rsid w:val="00B16DFB"/>
    <w:rsid w:val="00B16ED6"/>
    <w:rsid w:val="00B17128"/>
    <w:rsid w:val="00B17C6A"/>
    <w:rsid w:val="00B17CE5"/>
    <w:rsid w:val="00B17E70"/>
    <w:rsid w:val="00B20644"/>
    <w:rsid w:val="00B20D50"/>
    <w:rsid w:val="00B20F5E"/>
    <w:rsid w:val="00B21581"/>
    <w:rsid w:val="00B21644"/>
    <w:rsid w:val="00B21835"/>
    <w:rsid w:val="00B21B48"/>
    <w:rsid w:val="00B21B5E"/>
    <w:rsid w:val="00B21CB9"/>
    <w:rsid w:val="00B21D1C"/>
    <w:rsid w:val="00B21E6C"/>
    <w:rsid w:val="00B21F8D"/>
    <w:rsid w:val="00B2240D"/>
    <w:rsid w:val="00B22450"/>
    <w:rsid w:val="00B228F0"/>
    <w:rsid w:val="00B22918"/>
    <w:rsid w:val="00B23153"/>
    <w:rsid w:val="00B2330D"/>
    <w:rsid w:val="00B234C9"/>
    <w:rsid w:val="00B235F2"/>
    <w:rsid w:val="00B236CA"/>
    <w:rsid w:val="00B23A0B"/>
    <w:rsid w:val="00B23A4E"/>
    <w:rsid w:val="00B23A93"/>
    <w:rsid w:val="00B23AE1"/>
    <w:rsid w:val="00B23EC0"/>
    <w:rsid w:val="00B24053"/>
    <w:rsid w:val="00B24233"/>
    <w:rsid w:val="00B243A0"/>
    <w:rsid w:val="00B24439"/>
    <w:rsid w:val="00B24971"/>
    <w:rsid w:val="00B24B90"/>
    <w:rsid w:val="00B2582D"/>
    <w:rsid w:val="00B25A90"/>
    <w:rsid w:val="00B25C7E"/>
    <w:rsid w:val="00B2652C"/>
    <w:rsid w:val="00B2675F"/>
    <w:rsid w:val="00B26849"/>
    <w:rsid w:val="00B26D31"/>
    <w:rsid w:val="00B26E9C"/>
    <w:rsid w:val="00B26F42"/>
    <w:rsid w:val="00B27086"/>
    <w:rsid w:val="00B278F8"/>
    <w:rsid w:val="00B27918"/>
    <w:rsid w:val="00B27A7A"/>
    <w:rsid w:val="00B27AA3"/>
    <w:rsid w:val="00B30005"/>
    <w:rsid w:val="00B303AD"/>
    <w:rsid w:val="00B30FF9"/>
    <w:rsid w:val="00B31377"/>
    <w:rsid w:val="00B3173D"/>
    <w:rsid w:val="00B31CF4"/>
    <w:rsid w:val="00B33003"/>
    <w:rsid w:val="00B333A5"/>
    <w:rsid w:val="00B33482"/>
    <w:rsid w:val="00B334A9"/>
    <w:rsid w:val="00B3375B"/>
    <w:rsid w:val="00B33C29"/>
    <w:rsid w:val="00B3408F"/>
    <w:rsid w:val="00B340C4"/>
    <w:rsid w:val="00B34357"/>
    <w:rsid w:val="00B348FB"/>
    <w:rsid w:val="00B34ABB"/>
    <w:rsid w:val="00B351A3"/>
    <w:rsid w:val="00B35659"/>
    <w:rsid w:val="00B3591C"/>
    <w:rsid w:val="00B35AE3"/>
    <w:rsid w:val="00B35BA6"/>
    <w:rsid w:val="00B35DDE"/>
    <w:rsid w:val="00B35F5E"/>
    <w:rsid w:val="00B35FB0"/>
    <w:rsid w:val="00B360AA"/>
    <w:rsid w:val="00B36298"/>
    <w:rsid w:val="00B36471"/>
    <w:rsid w:val="00B36B19"/>
    <w:rsid w:val="00B36E2F"/>
    <w:rsid w:val="00B3799D"/>
    <w:rsid w:val="00B37D95"/>
    <w:rsid w:val="00B37E91"/>
    <w:rsid w:val="00B37F3C"/>
    <w:rsid w:val="00B4078E"/>
    <w:rsid w:val="00B40966"/>
    <w:rsid w:val="00B40C71"/>
    <w:rsid w:val="00B41196"/>
    <w:rsid w:val="00B418B0"/>
    <w:rsid w:val="00B41AC4"/>
    <w:rsid w:val="00B41E60"/>
    <w:rsid w:val="00B429BC"/>
    <w:rsid w:val="00B42FE9"/>
    <w:rsid w:val="00B43129"/>
    <w:rsid w:val="00B43170"/>
    <w:rsid w:val="00B432FB"/>
    <w:rsid w:val="00B437CB"/>
    <w:rsid w:val="00B43B6E"/>
    <w:rsid w:val="00B445F7"/>
    <w:rsid w:val="00B4467E"/>
    <w:rsid w:val="00B446FE"/>
    <w:rsid w:val="00B447CC"/>
    <w:rsid w:val="00B4494D"/>
    <w:rsid w:val="00B4498E"/>
    <w:rsid w:val="00B44BC1"/>
    <w:rsid w:val="00B44E0A"/>
    <w:rsid w:val="00B450E5"/>
    <w:rsid w:val="00B452F4"/>
    <w:rsid w:val="00B45498"/>
    <w:rsid w:val="00B457BD"/>
    <w:rsid w:val="00B457DA"/>
    <w:rsid w:val="00B4592B"/>
    <w:rsid w:val="00B45B38"/>
    <w:rsid w:val="00B45E11"/>
    <w:rsid w:val="00B4612C"/>
    <w:rsid w:val="00B46231"/>
    <w:rsid w:val="00B46541"/>
    <w:rsid w:val="00B466CC"/>
    <w:rsid w:val="00B469A6"/>
    <w:rsid w:val="00B46B24"/>
    <w:rsid w:val="00B46BC7"/>
    <w:rsid w:val="00B46D7A"/>
    <w:rsid w:val="00B47605"/>
    <w:rsid w:val="00B4771D"/>
    <w:rsid w:val="00B47A42"/>
    <w:rsid w:val="00B47DA7"/>
    <w:rsid w:val="00B5049E"/>
    <w:rsid w:val="00B504A5"/>
    <w:rsid w:val="00B50596"/>
    <w:rsid w:val="00B50B27"/>
    <w:rsid w:val="00B50B31"/>
    <w:rsid w:val="00B50F14"/>
    <w:rsid w:val="00B50F49"/>
    <w:rsid w:val="00B511CE"/>
    <w:rsid w:val="00B51B0B"/>
    <w:rsid w:val="00B51B43"/>
    <w:rsid w:val="00B51C3C"/>
    <w:rsid w:val="00B52157"/>
    <w:rsid w:val="00B52746"/>
    <w:rsid w:val="00B52782"/>
    <w:rsid w:val="00B5278A"/>
    <w:rsid w:val="00B529D1"/>
    <w:rsid w:val="00B52A32"/>
    <w:rsid w:val="00B52AE2"/>
    <w:rsid w:val="00B53090"/>
    <w:rsid w:val="00B535B4"/>
    <w:rsid w:val="00B53755"/>
    <w:rsid w:val="00B53843"/>
    <w:rsid w:val="00B53F85"/>
    <w:rsid w:val="00B5405A"/>
    <w:rsid w:val="00B544EE"/>
    <w:rsid w:val="00B56476"/>
    <w:rsid w:val="00B565BF"/>
    <w:rsid w:val="00B568A0"/>
    <w:rsid w:val="00B56AA8"/>
    <w:rsid w:val="00B57219"/>
    <w:rsid w:val="00B572E0"/>
    <w:rsid w:val="00B57929"/>
    <w:rsid w:val="00B57D7C"/>
    <w:rsid w:val="00B60030"/>
    <w:rsid w:val="00B600FC"/>
    <w:rsid w:val="00B60AE8"/>
    <w:rsid w:val="00B60BEB"/>
    <w:rsid w:val="00B616B4"/>
    <w:rsid w:val="00B61930"/>
    <w:rsid w:val="00B61F47"/>
    <w:rsid w:val="00B629ED"/>
    <w:rsid w:val="00B62C10"/>
    <w:rsid w:val="00B6383B"/>
    <w:rsid w:val="00B63BA4"/>
    <w:rsid w:val="00B63DBB"/>
    <w:rsid w:val="00B63DD5"/>
    <w:rsid w:val="00B64277"/>
    <w:rsid w:val="00B64915"/>
    <w:rsid w:val="00B64BCB"/>
    <w:rsid w:val="00B65945"/>
    <w:rsid w:val="00B65B8E"/>
    <w:rsid w:val="00B65C45"/>
    <w:rsid w:val="00B66240"/>
    <w:rsid w:val="00B662DD"/>
    <w:rsid w:val="00B665A4"/>
    <w:rsid w:val="00B665CF"/>
    <w:rsid w:val="00B66E2A"/>
    <w:rsid w:val="00B6712B"/>
    <w:rsid w:val="00B671D7"/>
    <w:rsid w:val="00B673B1"/>
    <w:rsid w:val="00B67997"/>
    <w:rsid w:val="00B6799D"/>
    <w:rsid w:val="00B67DC9"/>
    <w:rsid w:val="00B70951"/>
    <w:rsid w:val="00B70E34"/>
    <w:rsid w:val="00B71758"/>
    <w:rsid w:val="00B71A3D"/>
    <w:rsid w:val="00B71AD2"/>
    <w:rsid w:val="00B71C61"/>
    <w:rsid w:val="00B71FC7"/>
    <w:rsid w:val="00B7206C"/>
    <w:rsid w:val="00B72310"/>
    <w:rsid w:val="00B72356"/>
    <w:rsid w:val="00B724EC"/>
    <w:rsid w:val="00B725B3"/>
    <w:rsid w:val="00B72B3A"/>
    <w:rsid w:val="00B73139"/>
    <w:rsid w:val="00B73A24"/>
    <w:rsid w:val="00B7451E"/>
    <w:rsid w:val="00B74599"/>
    <w:rsid w:val="00B74ABA"/>
    <w:rsid w:val="00B74C4D"/>
    <w:rsid w:val="00B74E09"/>
    <w:rsid w:val="00B74FDD"/>
    <w:rsid w:val="00B75057"/>
    <w:rsid w:val="00B755B8"/>
    <w:rsid w:val="00B759C8"/>
    <w:rsid w:val="00B75D58"/>
    <w:rsid w:val="00B75D85"/>
    <w:rsid w:val="00B7616F"/>
    <w:rsid w:val="00B76347"/>
    <w:rsid w:val="00B76570"/>
    <w:rsid w:val="00B766F1"/>
    <w:rsid w:val="00B77080"/>
    <w:rsid w:val="00B77456"/>
    <w:rsid w:val="00B77A89"/>
    <w:rsid w:val="00B77AE5"/>
    <w:rsid w:val="00B77DBB"/>
    <w:rsid w:val="00B77DF0"/>
    <w:rsid w:val="00B8031B"/>
    <w:rsid w:val="00B804B6"/>
    <w:rsid w:val="00B805AE"/>
    <w:rsid w:val="00B80649"/>
    <w:rsid w:val="00B81C20"/>
    <w:rsid w:val="00B81DDD"/>
    <w:rsid w:val="00B81F33"/>
    <w:rsid w:val="00B8283F"/>
    <w:rsid w:val="00B82D1B"/>
    <w:rsid w:val="00B8363D"/>
    <w:rsid w:val="00B8372F"/>
    <w:rsid w:val="00B83995"/>
    <w:rsid w:val="00B83EB5"/>
    <w:rsid w:val="00B8418E"/>
    <w:rsid w:val="00B845AF"/>
    <w:rsid w:val="00B845D7"/>
    <w:rsid w:val="00B851AD"/>
    <w:rsid w:val="00B85C84"/>
    <w:rsid w:val="00B85D65"/>
    <w:rsid w:val="00B85FB7"/>
    <w:rsid w:val="00B86068"/>
    <w:rsid w:val="00B860F1"/>
    <w:rsid w:val="00B863C2"/>
    <w:rsid w:val="00B86A60"/>
    <w:rsid w:val="00B86B88"/>
    <w:rsid w:val="00B86C92"/>
    <w:rsid w:val="00B86CCD"/>
    <w:rsid w:val="00B87601"/>
    <w:rsid w:val="00B87689"/>
    <w:rsid w:val="00B876A1"/>
    <w:rsid w:val="00B87DD9"/>
    <w:rsid w:val="00B90182"/>
    <w:rsid w:val="00B903CE"/>
    <w:rsid w:val="00B90C32"/>
    <w:rsid w:val="00B90E85"/>
    <w:rsid w:val="00B90FEA"/>
    <w:rsid w:val="00B911BC"/>
    <w:rsid w:val="00B9213A"/>
    <w:rsid w:val="00B922BE"/>
    <w:rsid w:val="00B9243C"/>
    <w:rsid w:val="00B92479"/>
    <w:rsid w:val="00B92B01"/>
    <w:rsid w:val="00B92C4E"/>
    <w:rsid w:val="00B92E0B"/>
    <w:rsid w:val="00B93160"/>
    <w:rsid w:val="00B93791"/>
    <w:rsid w:val="00B94077"/>
    <w:rsid w:val="00B94138"/>
    <w:rsid w:val="00B946E7"/>
    <w:rsid w:val="00B94874"/>
    <w:rsid w:val="00B94931"/>
    <w:rsid w:val="00B94E1E"/>
    <w:rsid w:val="00B9541B"/>
    <w:rsid w:val="00B95AC4"/>
    <w:rsid w:val="00B960C4"/>
    <w:rsid w:val="00B96240"/>
    <w:rsid w:val="00B9637A"/>
    <w:rsid w:val="00B9655F"/>
    <w:rsid w:val="00B9751F"/>
    <w:rsid w:val="00B97631"/>
    <w:rsid w:val="00B97898"/>
    <w:rsid w:val="00BA00D4"/>
    <w:rsid w:val="00BA0351"/>
    <w:rsid w:val="00BA0B93"/>
    <w:rsid w:val="00BA0C48"/>
    <w:rsid w:val="00BA0D1F"/>
    <w:rsid w:val="00BA14AD"/>
    <w:rsid w:val="00BA15A4"/>
    <w:rsid w:val="00BA1A5F"/>
    <w:rsid w:val="00BA1BFF"/>
    <w:rsid w:val="00BA1CC9"/>
    <w:rsid w:val="00BA1E5A"/>
    <w:rsid w:val="00BA2024"/>
    <w:rsid w:val="00BA2191"/>
    <w:rsid w:val="00BA2388"/>
    <w:rsid w:val="00BA23F1"/>
    <w:rsid w:val="00BA2481"/>
    <w:rsid w:val="00BA2851"/>
    <w:rsid w:val="00BA2942"/>
    <w:rsid w:val="00BA2B4D"/>
    <w:rsid w:val="00BA3552"/>
    <w:rsid w:val="00BA3AB3"/>
    <w:rsid w:val="00BA4193"/>
    <w:rsid w:val="00BA4307"/>
    <w:rsid w:val="00BA43DB"/>
    <w:rsid w:val="00BA4620"/>
    <w:rsid w:val="00BA4942"/>
    <w:rsid w:val="00BA5402"/>
    <w:rsid w:val="00BA623E"/>
    <w:rsid w:val="00BA6931"/>
    <w:rsid w:val="00BA6C06"/>
    <w:rsid w:val="00BA6CB4"/>
    <w:rsid w:val="00BA723E"/>
    <w:rsid w:val="00BA742A"/>
    <w:rsid w:val="00BA76CE"/>
    <w:rsid w:val="00BA7987"/>
    <w:rsid w:val="00BA7C96"/>
    <w:rsid w:val="00BB00D9"/>
    <w:rsid w:val="00BB0145"/>
    <w:rsid w:val="00BB0589"/>
    <w:rsid w:val="00BB0A7F"/>
    <w:rsid w:val="00BB0B86"/>
    <w:rsid w:val="00BB101E"/>
    <w:rsid w:val="00BB107A"/>
    <w:rsid w:val="00BB144C"/>
    <w:rsid w:val="00BB1611"/>
    <w:rsid w:val="00BB1D88"/>
    <w:rsid w:val="00BB1F0B"/>
    <w:rsid w:val="00BB1F6F"/>
    <w:rsid w:val="00BB2081"/>
    <w:rsid w:val="00BB226A"/>
    <w:rsid w:val="00BB2404"/>
    <w:rsid w:val="00BB24B0"/>
    <w:rsid w:val="00BB2797"/>
    <w:rsid w:val="00BB32E2"/>
    <w:rsid w:val="00BB3906"/>
    <w:rsid w:val="00BB4D3D"/>
    <w:rsid w:val="00BB5429"/>
    <w:rsid w:val="00BB55CC"/>
    <w:rsid w:val="00BB572D"/>
    <w:rsid w:val="00BB5A8B"/>
    <w:rsid w:val="00BB5AD1"/>
    <w:rsid w:val="00BB602C"/>
    <w:rsid w:val="00BB6B82"/>
    <w:rsid w:val="00BB6C53"/>
    <w:rsid w:val="00BB6DEA"/>
    <w:rsid w:val="00BB6FCC"/>
    <w:rsid w:val="00BB70FC"/>
    <w:rsid w:val="00BB710F"/>
    <w:rsid w:val="00BB7652"/>
    <w:rsid w:val="00BC0099"/>
    <w:rsid w:val="00BC03D8"/>
    <w:rsid w:val="00BC123A"/>
    <w:rsid w:val="00BC125F"/>
    <w:rsid w:val="00BC134B"/>
    <w:rsid w:val="00BC1579"/>
    <w:rsid w:val="00BC1A2B"/>
    <w:rsid w:val="00BC1C6F"/>
    <w:rsid w:val="00BC1C88"/>
    <w:rsid w:val="00BC20E1"/>
    <w:rsid w:val="00BC2449"/>
    <w:rsid w:val="00BC2A4F"/>
    <w:rsid w:val="00BC2C29"/>
    <w:rsid w:val="00BC317D"/>
    <w:rsid w:val="00BC33F4"/>
    <w:rsid w:val="00BC3757"/>
    <w:rsid w:val="00BC39B9"/>
    <w:rsid w:val="00BC3E86"/>
    <w:rsid w:val="00BC4641"/>
    <w:rsid w:val="00BC4AEE"/>
    <w:rsid w:val="00BC5451"/>
    <w:rsid w:val="00BC54CE"/>
    <w:rsid w:val="00BC58E2"/>
    <w:rsid w:val="00BC5917"/>
    <w:rsid w:val="00BC5BC3"/>
    <w:rsid w:val="00BC5EBA"/>
    <w:rsid w:val="00BC5F2B"/>
    <w:rsid w:val="00BC66EF"/>
    <w:rsid w:val="00BC7601"/>
    <w:rsid w:val="00BC7EFF"/>
    <w:rsid w:val="00BD05CF"/>
    <w:rsid w:val="00BD08F9"/>
    <w:rsid w:val="00BD0B70"/>
    <w:rsid w:val="00BD0D9F"/>
    <w:rsid w:val="00BD0EA4"/>
    <w:rsid w:val="00BD0F13"/>
    <w:rsid w:val="00BD1EA5"/>
    <w:rsid w:val="00BD209B"/>
    <w:rsid w:val="00BD21C8"/>
    <w:rsid w:val="00BD245F"/>
    <w:rsid w:val="00BD27A8"/>
    <w:rsid w:val="00BD27FD"/>
    <w:rsid w:val="00BD2D43"/>
    <w:rsid w:val="00BD2D47"/>
    <w:rsid w:val="00BD2DC1"/>
    <w:rsid w:val="00BD3170"/>
    <w:rsid w:val="00BD37B3"/>
    <w:rsid w:val="00BD3D41"/>
    <w:rsid w:val="00BD40D0"/>
    <w:rsid w:val="00BD4290"/>
    <w:rsid w:val="00BD42CD"/>
    <w:rsid w:val="00BD4488"/>
    <w:rsid w:val="00BD476F"/>
    <w:rsid w:val="00BD4C8A"/>
    <w:rsid w:val="00BD4D0A"/>
    <w:rsid w:val="00BD51DB"/>
    <w:rsid w:val="00BD52E4"/>
    <w:rsid w:val="00BD559E"/>
    <w:rsid w:val="00BD5C72"/>
    <w:rsid w:val="00BD5D3C"/>
    <w:rsid w:val="00BD71FB"/>
    <w:rsid w:val="00BD7274"/>
    <w:rsid w:val="00BD72A2"/>
    <w:rsid w:val="00BD7373"/>
    <w:rsid w:val="00BD7497"/>
    <w:rsid w:val="00BD7703"/>
    <w:rsid w:val="00BD77AF"/>
    <w:rsid w:val="00BD7861"/>
    <w:rsid w:val="00BD796A"/>
    <w:rsid w:val="00BD7C0F"/>
    <w:rsid w:val="00BE0329"/>
    <w:rsid w:val="00BE055E"/>
    <w:rsid w:val="00BE0C0F"/>
    <w:rsid w:val="00BE0F4C"/>
    <w:rsid w:val="00BE150B"/>
    <w:rsid w:val="00BE18A5"/>
    <w:rsid w:val="00BE1C86"/>
    <w:rsid w:val="00BE1E7B"/>
    <w:rsid w:val="00BE202C"/>
    <w:rsid w:val="00BE235B"/>
    <w:rsid w:val="00BE250F"/>
    <w:rsid w:val="00BE2554"/>
    <w:rsid w:val="00BE257C"/>
    <w:rsid w:val="00BE2A87"/>
    <w:rsid w:val="00BE2D63"/>
    <w:rsid w:val="00BE2F17"/>
    <w:rsid w:val="00BE31CA"/>
    <w:rsid w:val="00BE3208"/>
    <w:rsid w:val="00BE3269"/>
    <w:rsid w:val="00BE383B"/>
    <w:rsid w:val="00BE49DB"/>
    <w:rsid w:val="00BE528B"/>
    <w:rsid w:val="00BE561E"/>
    <w:rsid w:val="00BE6268"/>
    <w:rsid w:val="00BE6572"/>
    <w:rsid w:val="00BE66DB"/>
    <w:rsid w:val="00BE6702"/>
    <w:rsid w:val="00BE6A87"/>
    <w:rsid w:val="00BE6AF9"/>
    <w:rsid w:val="00BE7120"/>
    <w:rsid w:val="00BE775D"/>
    <w:rsid w:val="00BF0325"/>
    <w:rsid w:val="00BF071F"/>
    <w:rsid w:val="00BF0731"/>
    <w:rsid w:val="00BF0C7F"/>
    <w:rsid w:val="00BF0FB4"/>
    <w:rsid w:val="00BF118D"/>
    <w:rsid w:val="00BF11E7"/>
    <w:rsid w:val="00BF1888"/>
    <w:rsid w:val="00BF192A"/>
    <w:rsid w:val="00BF1AE1"/>
    <w:rsid w:val="00BF1BF4"/>
    <w:rsid w:val="00BF1D6B"/>
    <w:rsid w:val="00BF1EF8"/>
    <w:rsid w:val="00BF230B"/>
    <w:rsid w:val="00BF2827"/>
    <w:rsid w:val="00BF2DA0"/>
    <w:rsid w:val="00BF2FA2"/>
    <w:rsid w:val="00BF342B"/>
    <w:rsid w:val="00BF3BCA"/>
    <w:rsid w:val="00BF3E6A"/>
    <w:rsid w:val="00BF4036"/>
    <w:rsid w:val="00BF4161"/>
    <w:rsid w:val="00BF4280"/>
    <w:rsid w:val="00BF5454"/>
    <w:rsid w:val="00BF557D"/>
    <w:rsid w:val="00BF56E5"/>
    <w:rsid w:val="00BF5CF1"/>
    <w:rsid w:val="00BF6776"/>
    <w:rsid w:val="00BF6A25"/>
    <w:rsid w:val="00BF7127"/>
    <w:rsid w:val="00BF71A0"/>
    <w:rsid w:val="00BF73AF"/>
    <w:rsid w:val="00BF75B2"/>
    <w:rsid w:val="00BF7C06"/>
    <w:rsid w:val="00C0014A"/>
    <w:rsid w:val="00C004CA"/>
    <w:rsid w:val="00C0053E"/>
    <w:rsid w:val="00C007CF"/>
    <w:rsid w:val="00C00EB6"/>
    <w:rsid w:val="00C01372"/>
    <w:rsid w:val="00C01A1E"/>
    <w:rsid w:val="00C031C5"/>
    <w:rsid w:val="00C03234"/>
    <w:rsid w:val="00C03840"/>
    <w:rsid w:val="00C041F5"/>
    <w:rsid w:val="00C04391"/>
    <w:rsid w:val="00C044D9"/>
    <w:rsid w:val="00C045A3"/>
    <w:rsid w:val="00C04C6B"/>
    <w:rsid w:val="00C04CD6"/>
    <w:rsid w:val="00C0515B"/>
    <w:rsid w:val="00C051D2"/>
    <w:rsid w:val="00C056A1"/>
    <w:rsid w:val="00C05753"/>
    <w:rsid w:val="00C059D0"/>
    <w:rsid w:val="00C05A95"/>
    <w:rsid w:val="00C05CC8"/>
    <w:rsid w:val="00C0616D"/>
    <w:rsid w:val="00C063DE"/>
    <w:rsid w:val="00C0644E"/>
    <w:rsid w:val="00C06520"/>
    <w:rsid w:val="00C06F58"/>
    <w:rsid w:val="00C072C2"/>
    <w:rsid w:val="00C074B9"/>
    <w:rsid w:val="00C07585"/>
    <w:rsid w:val="00C0794D"/>
    <w:rsid w:val="00C07A49"/>
    <w:rsid w:val="00C101E7"/>
    <w:rsid w:val="00C10332"/>
    <w:rsid w:val="00C1038D"/>
    <w:rsid w:val="00C1050F"/>
    <w:rsid w:val="00C109AD"/>
    <w:rsid w:val="00C10B2D"/>
    <w:rsid w:val="00C10B92"/>
    <w:rsid w:val="00C10D0B"/>
    <w:rsid w:val="00C10E1B"/>
    <w:rsid w:val="00C10EAB"/>
    <w:rsid w:val="00C10F1C"/>
    <w:rsid w:val="00C11087"/>
    <w:rsid w:val="00C1137E"/>
    <w:rsid w:val="00C116E0"/>
    <w:rsid w:val="00C11E5A"/>
    <w:rsid w:val="00C120DC"/>
    <w:rsid w:val="00C1263B"/>
    <w:rsid w:val="00C136DA"/>
    <w:rsid w:val="00C13856"/>
    <w:rsid w:val="00C138C6"/>
    <w:rsid w:val="00C13B9E"/>
    <w:rsid w:val="00C13C01"/>
    <w:rsid w:val="00C14671"/>
    <w:rsid w:val="00C151D6"/>
    <w:rsid w:val="00C1520D"/>
    <w:rsid w:val="00C153EF"/>
    <w:rsid w:val="00C1553C"/>
    <w:rsid w:val="00C15EB8"/>
    <w:rsid w:val="00C162C0"/>
    <w:rsid w:val="00C16A2B"/>
    <w:rsid w:val="00C16A83"/>
    <w:rsid w:val="00C16ED1"/>
    <w:rsid w:val="00C17062"/>
    <w:rsid w:val="00C17A06"/>
    <w:rsid w:val="00C17F71"/>
    <w:rsid w:val="00C2027E"/>
    <w:rsid w:val="00C202B9"/>
    <w:rsid w:val="00C20518"/>
    <w:rsid w:val="00C2079B"/>
    <w:rsid w:val="00C214EF"/>
    <w:rsid w:val="00C21535"/>
    <w:rsid w:val="00C216E0"/>
    <w:rsid w:val="00C21E92"/>
    <w:rsid w:val="00C2203A"/>
    <w:rsid w:val="00C225ED"/>
    <w:rsid w:val="00C22918"/>
    <w:rsid w:val="00C22C37"/>
    <w:rsid w:val="00C23A16"/>
    <w:rsid w:val="00C23B76"/>
    <w:rsid w:val="00C23D21"/>
    <w:rsid w:val="00C24292"/>
    <w:rsid w:val="00C24520"/>
    <w:rsid w:val="00C24659"/>
    <w:rsid w:val="00C246A3"/>
    <w:rsid w:val="00C247F2"/>
    <w:rsid w:val="00C2535C"/>
    <w:rsid w:val="00C254C4"/>
    <w:rsid w:val="00C256F6"/>
    <w:rsid w:val="00C257A2"/>
    <w:rsid w:val="00C25862"/>
    <w:rsid w:val="00C258CD"/>
    <w:rsid w:val="00C25A6D"/>
    <w:rsid w:val="00C25E64"/>
    <w:rsid w:val="00C2645D"/>
    <w:rsid w:val="00C266B7"/>
    <w:rsid w:val="00C277C8"/>
    <w:rsid w:val="00C300E5"/>
    <w:rsid w:val="00C30132"/>
    <w:rsid w:val="00C30587"/>
    <w:rsid w:val="00C30708"/>
    <w:rsid w:val="00C30CA9"/>
    <w:rsid w:val="00C30D02"/>
    <w:rsid w:val="00C30D05"/>
    <w:rsid w:val="00C31B00"/>
    <w:rsid w:val="00C31F25"/>
    <w:rsid w:val="00C3235B"/>
    <w:rsid w:val="00C32587"/>
    <w:rsid w:val="00C32590"/>
    <w:rsid w:val="00C32C4D"/>
    <w:rsid w:val="00C32D9A"/>
    <w:rsid w:val="00C33112"/>
    <w:rsid w:val="00C3348D"/>
    <w:rsid w:val="00C33620"/>
    <w:rsid w:val="00C33AA7"/>
    <w:rsid w:val="00C33B92"/>
    <w:rsid w:val="00C33C0F"/>
    <w:rsid w:val="00C34190"/>
    <w:rsid w:val="00C343DA"/>
    <w:rsid w:val="00C346B2"/>
    <w:rsid w:val="00C347C1"/>
    <w:rsid w:val="00C34A5B"/>
    <w:rsid w:val="00C34A76"/>
    <w:rsid w:val="00C34D5F"/>
    <w:rsid w:val="00C34EA0"/>
    <w:rsid w:val="00C35006"/>
    <w:rsid w:val="00C35145"/>
    <w:rsid w:val="00C351EB"/>
    <w:rsid w:val="00C3566C"/>
    <w:rsid w:val="00C359DE"/>
    <w:rsid w:val="00C35A1B"/>
    <w:rsid w:val="00C365C1"/>
    <w:rsid w:val="00C36B5F"/>
    <w:rsid w:val="00C36EB1"/>
    <w:rsid w:val="00C37145"/>
    <w:rsid w:val="00C37392"/>
    <w:rsid w:val="00C376F3"/>
    <w:rsid w:val="00C400C5"/>
    <w:rsid w:val="00C403FF"/>
    <w:rsid w:val="00C40A68"/>
    <w:rsid w:val="00C40AC7"/>
    <w:rsid w:val="00C40D42"/>
    <w:rsid w:val="00C40F57"/>
    <w:rsid w:val="00C41405"/>
    <w:rsid w:val="00C41820"/>
    <w:rsid w:val="00C41A64"/>
    <w:rsid w:val="00C42022"/>
    <w:rsid w:val="00C421F9"/>
    <w:rsid w:val="00C42687"/>
    <w:rsid w:val="00C42AF6"/>
    <w:rsid w:val="00C42FCC"/>
    <w:rsid w:val="00C43178"/>
    <w:rsid w:val="00C43306"/>
    <w:rsid w:val="00C43AF1"/>
    <w:rsid w:val="00C4407E"/>
    <w:rsid w:val="00C44166"/>
    <w:rsid w:val="00C4416B"/>
    <w:rsid w:val="00C4424F"/>
    <w:rsid w:val="00C443A4"/>
    <w:rsid w:val="00C44B2B"/>
    <w:rsid w:val="00C44F38"/>
    <w:rsid w:val="00C45127"/>
    <w:rsid w:val="00C45330"/>
    <w:rsid w:val="00C453E5"/>
    <w:rsid w:val="00C458DA"/>
    <w:rsid w:val="00C45B44"/>
    <w:rsid w:val="00C45E4D"/>
    <w:rsid w:val="00C46355"/>
    <w:rsid w:val="00C463C7"/>
    <w:rsid w:val="00C4701A"/>
    <w:rsid w:val="00C470C8"/>
    <w:rsid w:val="00C470E1"/>
    <w:rsid w:val="00C471C1"/>
    <w:rsid w:val="00C475A6"/>
    <w:rsid w:val="00C47B69"/>
    <w:rsid w:val="00C47C0F"/>
    <w:rsid w:val="00C47FBA"/>
    <w:rsid w:val="00C50591"/>
    <w:rsid w:val="00C50947"/>
    <w:rsid w:val="00C513DA"/>
    <w:rsid w:val="00C519FA"/>
    <w:rsid w:val="00C5203F"/>
    <w:rsid w:val="00C526EB"/>
    <w:rsid w:val="00C52757"/>
    <w:rsid w:val="00C52866"/>
    <w:rsid w:val="00C52C40"/>
    <w:rsid w:val="00C52D9D"/>
    <w:rsid w:val="00C53025"/>
    <w:rsid w:val="00C530A3"/>
    <w:rsid w:val="00C5370F"/>
    <w:rsid w:val="00C54207"/>
    <w:rsid w:val="00C5451A"/>
    <w:rsid w:val="00C54644"/>
    <w:rsid w:val="00C54665"/>
    <w:rsid w:val="00C54791"/>
    <w:rsid w:val="00C54BED"/>
    <w:rsid w:val="00C54CA1"/>
    <w:rsid w:val="00C55439"/>
    <w:rsid w:val="00C55662"/>
    <w:rsid w:val="00C558A5"/>
    <w:rsid w:val="00C55E40"/>
    <w:rsid w:val="00C56402"/>
    <w:rsid w:val="00C564F7"/>
    <w:rsid w:val="00C5674E"/>
    <w:rsid w:val="00C56A2B"/>
    <w:rsid w:val="00C56E76"/>
    <w:rsid w:val="00C57A9E"/>
    <w:rsid w:val="00C57E08"/>
    <w:rsid w:val="00C6071E"/>
    <w:rsid w:val="00C60854"/>
    <w:rsid w:val="00C60B42"/>
    <w:rsid w:val="00C60FE5"/>
    <w:rsid w:val="00C610B6"/>
    <w:rsid w:val="00C612AD"/>
    <w:rsid w:val="00C61354"/>
    <w:rsid w:val="00C6175D"/>
    <w:rsid w:val="00C61B0E"/>
    <w:rsid w:val="00C625F0"/>
    <w:rsid w:val="00C62D03"/>
    <w:rsid w:val="00C62D68"/>
    <w:rsid w:val="00C62E90"/>
    <w:rsid w:val="00C62F92"/>
    <w:rsid w:val="00C63A80"/>
    <w:rsid w:val="00C63E75"/>
    <w:rsid w:val="00C63EF6"/>
    <w:rsid w:val="00C6409F"/>
    <w:rsid w:val="00C64154"/>
    <w:rsid w:val="00C646A1"/>
    <w:rsid w:val="00C64974"/>
    <w:rsid w:val="00C6528B"/>
    <w:rsid w:val="00C65904"/>
    <w:rsid w:val="00C65913"/>
    <w:rsid w:val="00C659AF"/>
    <w:rsid w:val="00C65CBF"/>
    <w:rsid w:val="00C65F38"/>
    <w:rsid w:val="00C664B6"/>
    <w:rsid w:val="00C66622"/>
    <w:rsid w:val="00C666EE"/>
    <w:rsid w:val="00C67219"/>
    <w:rsid w:val="00C67313"/>
    <w:rsid w:val="00C675A5"/>
    <w:rsid w:val="00C6779F"/>
    <w:rsid w:val="00C679EA"/>
    <w:rsid w:val="00C67B0B"/>
    <w:rsid w:val="00C67BFF"/>
    <w:rsid w:val="00C7077F"/>
    <w:rsid w:val="00C708A8"/>
    <w:rsid w:val="00C70AC3"/>
    <w:rsid w:val="00C70D36"/>
    <w:rsid w:val="00C71209"/>
    <w:rsid w:val="00C713DB"/>
    <w:rsid w:val="00C713E9"/>
    <w:rsid w:val="00C71579"/>
    <w:rsid w:val="00C71705"/>
    <w:rsid w:val="00C71835"/>
    <w:rsid w:val="00C72220"/>
    <w:rsid w:val="00C7229C"/>
    <w:rsid w:val="00C7264C"/>
    <w:rsid w:val="00C72658"/>
    <w:rsid w:val="00C726A9"/>
    <w:rsid w:val="00C728E7"/>
    <w:rsid w:val="00C72B0F"/>
    <w:rsid w:val="00C72CF8"/>
    <w:rsid w:val="00C7326D"/>
    <w:rsid w:val="00C744A0"/>
    <w:rsid w:val="00C7455B"/>
    <w:rsid w:val="00C74C7E"/>
    <w:rsid w:val="00C75134"/>
    <w:rsid w:val="00C7550A"/>
    <w:rsid w:val="00C7570D"/>
    <w:rsid w:val="00C7574A"/>
    <w:rsid w:val="00C76895"/>
    <w:rsid w:val="00C76C78"/>
    <w:rsid w:val="00C76CB7"/>
    <w:rsid w:val="00C77089"/>
    <w:rsid w:val="00C7715D"/>
    <w:rsid w:val="00C774EA"/>
    <w:rsid w:val="00C77ACF"/>
    <w:rsid w:val="00C77DA2"/>
    <w:rsid w:val="00C77EF3"/>
    <w:rsid w:val="00C8037D"/>
    <w:rsid w:val="00C8108D"/>
    <w:rsid w:val="00C81785"/>
    <w:rsid w:val="00C81DAC"/>
    <w:rsid w:val="00C8229E"/>
    <w:rsid w:val="00C8266A"/>
    <w:rsid w:val="00C82C8F"/>
    <w:rsid w:val="00C82D6A"/>
    <w:rsid w:val="00C82F40"/>
    <w:rsid w:val="00C83160"/>
    <w:rsid w:val="00C83168"/>
    <w:rsid w:val="00C84057"/>
    <w:rsid w:val="00C84471"/>
    <w:rsid w:val="00C845CA"/>
    <w:rsid w:val="00C845E8"/>
    <w:rsid w:val="00C848AA"/>
    <w:rsid w:val="00C84CCD"/>
    <w:rsid w:val="00C84CE3"/>
    <w:rsid w:val="00C84EB6"/>
    <w:rsid w:val="00C8543B"/>
    <w:rsid w:val="00C854BA"/>
    <w:rsid w:val="00C85D59"/>
    <w:rsid w:val="00C86432"/>
    <w:rsid w:val="00C865F1"/>
    <w:rsid w:val="00C86AF8"/>
    <w:rsid w:val="00C86C5D"/>
    <w:rsid w:val="00C86E9F"/>
    <w:rsid w:val="00C87139"/>
    <w:rsid w:val="00C871CB"/>
    <w:rsid w:val="00C873BE"/>
    <w:rsid w:val="00C87511"/>
    <w:rsid w:val="00C879CD"/>
    <w:rsid w:val="00C87A0D"/>
    <w:rsid w:val="00C87C06"/>
    <w:rsid w:val="00C90039"/>
    <w:rsid w:val="00C90102"/>
    <w:rsid w:val="00C9025C"/>
    <w:rsid w:val="00C90295"/>
    <w:rsid w:val="00C905E7"/>
    <w:rsid w:val="00C909CB"/>
    <w:rsid w:val="00C9125D"/>
    <w:rsid w:val="00C913B0"/>
    <w:rsid w:val="00C915C3"/>
    <w:rsid w:val="00C91609"/>
    <w:rsid w:val="00C916E1"/>
    <w:rsid w:val="00C91836"/>
    <w:rsid w:val="00C91DF0"/>
    <w:rsid w:val="00C91E2D"/>
    <w:rsid w:val="00C91F5E"/>
    <w:rsid w:val="00C920C9"/>
    <w:rsid w:val="00C92805"/>
    <w:rsid w:val="00C92819"/>
    <w:rsid w:val="00C92A5A"/>
    <w:rsid w:val="00C9321C"/>
    <w:rsid w:val="00C932CA"/>
    <w:rsid w:val="00C93323"/>
    <w:rsid w:val="00C93731"/>
    <w:rsid w:val="00C94542"/>
    <w:rsid w:val="00C94C33"/>
    <w:rsid w:val="00C950EF"/>
    <w:rsid w:val="00C95156"/>
    <w:rsid w:val="00C9565A"/>
    <w:rsid w:val="00C96234"/>
    <w:rsid w:val="00C9636F"/>
    <w:rsid w:val="00C9644D"/>
    <w:rsid w:val="00C967C6"/>
    <w:rsid w:val="00C9693F"/>
    <w:rsid w:val="00C96D09"/>
    <w:rsid w:val="00C96D46"/>
    <w:rsid w:val="00C97029"/>
    <w:rsid w:val="00C97C54"/>
    <w:rsid w:val="00CA0185"/>
    <w:rsid w:val="00CA0701"/>
    <w:rsid w:val="00CA09DD"/>
    <w:rsid w:val="00CA0B77"/>
    <w:rsid w:val="00CA0D30"/>
    <w:rsid w:val="00CA0D77"/>
    <w:rsid w:val="00CA0DD4"/>
    <w:rsid w:val="00CA1105"/>
    <w:rsid w:val="00CA13CC"/>
    <w:rsid w:val="00CA15B0"/>
    <w:rsid w:val="00CA1B6D"/>
    <w:rsid w:val="00CA1D54"/>
    <w:rsid w:val="00CA2064"/>
    <w:rsid w:val="00CA2269"/>
    <w:rsid w:val="00CA28DE"/>
    <w:rsid w:val="00CA2977"/>
    <w:rsid w:val="00CA31BE"/>
    <w:rsid w:val="00CA32BA"/>
    <w:rsid w:val="00CA345D"/>
    <w:rsid w:val="00CA3472"/>
    <w:rsid w:val="00CA36B1"/>
    <w:rsid w:val="00CA40C3"/>
    <w:rsid w:val="00CA4764"/>
    <w:rsid w:val="00CA491C"/>
    <w:rsid w:val="00CA4CB7"/>
    <w:rsid w:val="00CA4ECA"/>
    <w:rsid w:val="00CA4EE3"/>
    <w:rsid w:val="00CA52B6"/>
    <w:rsid w:val="00CA55A6"/>
    <w:rsid w:val="00CA5BA2"/>
    <w:rsid w:val="00CA5BED"/>
    <w:rsid w:val="00CA5D1D"/>
    <w:rsid w:val="00CA611A"/>
    <w:rsid w:val="00CA6377"/>
    <w:rsid w:val="00CA63CD"/>
    <w:rsid w:val="00CA6647"/>
    <w:rsid w:val="00CA6648"/>
    <w:rsid w:val="00CA7242"/>
    <w:rsid w:val="00CA743E"/>
    <w:rsid w:val="00CA76C9"/>
    <w:rsid w:val="00CA7AA4"/>
    <w:rsid w:val="00CA7B03"/>
    <w:rsid w:val="00CA7D79"/>
    <w:rsid w:val="00CB0478"/>
    <w:rsid w:val="00CB093E"/>
    <w:rsid w:val="00CB0AAE"/>
    <w:rsid w:val="00CB0D9F"/>
    <w:rsid w:val="00CB0EBA"/>
    <w:rsid w:val="00CB0F88"/>
    <w:rsid w:val="00CB11E7"/>
    <w:rsid w:val="00CB1403"/>
    <w:rsid w:val="00CB23C6"/>
    <w:rsid w:val="00CB2850"/>
    <w:rsid w:val="00CB2E06"/>
    <w:rsid w:val="00CB2EB3"/>
    <w:rsid w:val="00CB2F3E"/>
    <w:rsid w:val="00CB30F2"/>
    <w:rsid w:val="00CB31FA"/>
    <w:rsid w:val="00CB39CC"/>
    <w:rsid w:val="00CB3B2D"/>
    <w:rsid w:val="00CB3CCB"/>
    <w:rsid w:val="00CB40A5"/>
    <w:rsid w:val="00CB41C4"/>
    <w:rsid w:val="00CB4790"/>
    <w:rsid w:val="00CB4967"/>
    <w:rsid w:val="00CB5449"/>
    <w:rsid w:val="00CB5941"/>
    <w:rsid w:val="00CB595D"/>
    <w:rsid w:val="00CB5EEA"/>
    <w:rsid w:val="00CB5FB1"/>
    <w:rsid w:val="00CB61BF"/>
    <w:rsid w:val="00CB63DF"/>
    <w:rsid w:val="00CB6661"/>
    <w:rsid w:val="00CB6FE0"/>
    <w:rsid w:val="00CB723B"/>
    <w:rsid w:val="00CB7717"/>
    <w:rsid w:val="00CB7EC8"/>
    <w:rsid w:val="00CB7ED5"/>
    <w:rsid w:val="00CC0038"/>
    <w:rsid w:val="00CC028D"/>
    <w:rsid w:val="00CC0815"/>
    <w:rsid w:val="00CC0DEC"/>
    <w:rsid w:val="00CC14C9"/>
    <w:rsid w:val="00CC175B"/>
    <w:rsid w:val="00CC1C0A"/>
    <w:rsid w:val="00CC1ECD"/>
    <w:rsid w:val="00CC21CC"/>
    <w:rsid w:val="00CC239E"/>
    <w:rsid w:val="00CC23E5"/>
    <w:rsid w:val="00CC2434"/>
    <w:rsid w:val="00CC2C75"/>
    <w:rsid w:val="00CC2CBD"/>
    <w:rsid w:val="00CC3F7F"/>
    <w:rsid w:val="00CC3F88"/>
    <w:rsid w:val="00CC4823"/>
    <w:rsid w:val="00CC4F8D"/>
    <w:rsid w:val="00CC53AA"/>
    <w:rsid w:val="00CC566D"/>
    <w:rsid w:val="00CC58CE"/>
    <w:rsid w:val="00CC60A8"/>
    <w:rsid w:val="00CC70AF"/>
    <w:rsid w:val="00CC71E8"/>
    <w:rsid w:val="00CC748A"/>
    <w:rsid w:val="00CC7B7B"/>
    <w:rsid w:val="00CD041D"/>
    <w:rsid w:val="00CD085A"/>
    <w:rsid w:val="00CD0C5A"/>
    <w:rsid w:val="00CD0E02"/>
    <w:rsid w:val="00CD11B6"/>
    <w:rsid w:val="00CD13C7"/>
    <w:rsid w:val="00CD14B9"/>
    <w:rsid w:val="00CD14F3"/>
    <w:rsid w:val="00CD1D8E"/>
    <w:rsid w:val="00CD1D93"/>
    <w:rsid w:val="00CD20C0"/>
    <w:rsid w:val="00CD212D"/>
    <w:rsid w:val="00CD2645"/>
    <w:rsid w:val="00CD2EEF"/>
    <w:rsid w:val="00CD3114"/>
    <w:rsid w:val="00CD3148"/>
    <w:rsid w:val="00CD3831"/>
    <w:rsid w:val="00CD4048"/>
    <w:rsid w:val="00CD4058"/>
    <w:rsid w:val="00CD407A"/>
    <w:rsid w:val="00CD42FF"/>
    <w:rsid w:val="00CD4397"/>
    <w:rsid w:val="00CD44F1"/>
    <w:rsid w:val="00CD45A9"/>
    <w:rsid w:val="00CD45F8"/>
    <w:rsid w:val="00CD471B"/>
    <w:rsid w:val="00CD4A39"/>
    <w:rsid w:val="00CD4EDC"/>
    <w:rsid w:val="00CD583E"/>
    <w:rsid w:val="00CD5851"/>
    <w:rsid w:val="00CD6405"/>
    <w:rsid w:val="00CD68CB"/>
    <w:rsid w:val="00CD6A3B"/>
    <w:rsid w:val="00CD7510"/>
    <w:rsid w:val="00CD7A52"/>
    <w:rsid w:val="00CD7B55"/>
    <w:rsid w:val="00CE0199"/>
    <w:rsid w:val="00CE02F4"/>
    <w:rsid w:val="00CE0692"/>
    <w:rsid w:val="00CE06D8"/>
    <w:rsid w:val="00CE0A85"/>
    <w:rsid w:val="00CE0D0A"/>
    <w:rsid w:val="00CE12E5"/>
    <w:rsid w:val="00CE1582"/>
    <w:rsid w:val="00CE172B"/>
    <w:rsid w:val="00CE1A5E"/>
    <w:rsid w:val="00CE1E68"/>
    <w:rsid w:val="00CE24D6"/>
    <w:rsid w:val="00CE255B"/>
    <w:rsid w:val="00CE2915"/>
    <w:rsid w:val="00CE2CB0"/>
    <w:rsid w:val="00CE316E"/>
    <w:rsid w:val="00CE3C66"/>
    <w:rsid w:val="00CE46FA"/>
    <w:rsid w:val="00CE4C05"/>
    <w:rsid w:val="00CE4E9D"/>
    <w:rsid w:val="00CE4F42"/>
    <w:rsid w:val="00CE4FEA"/>
    <w:rsid w:val="00CE5331"/>
    <w:rsid w:val="00CE5362"/>
    <w:rsid w:val="00CE55F8"/>
    <w:rsid w:val="00CE5808"/>
    <w:rsid w:val="00CE59CC"/>
    <w:rsid w:val="00CE68C3"/>
    <w:rsid w:val="00CE6CCB"/>
    <w:rsid w:val="00CE7016"/>
    <w:rsid w:val="00CE71D6"/>
    <w:rsid w:val="00CE75A2"/>
    <w:rsid w:val="00CE77FC"/>
    <w:rsid w:val="00CE7BC8"/>
    <w:rsid w:val="00CE7D00"/>
    <w:rsid w:val="00CE7FAB"/>
    <w:rsid w:val="00CF08FB"/>
    <w:rsid w:val="00CF0EAC"/>
    <w:rsid w:val="00CF13A8"/>
    <w:rsid w:val="00CF14CD"/>
    <w:rsid w:val="00CF1DC0"/>
    <w:rsid w:val="00CF1E22"/>
    <w:rsid w:val="00CF1F77"/>
    <w:rsid w:val="00CF2152"/>
    <w:rsid w:val="00CF2526"/>
    <w:rsid w:val="00CF2815"/>
    <w:rsid w:val="00CF2E96"/>
    <w:rsid w:val="00CF32FC"/>
    <w:rsid w:val="00CF3826"/>
    <w:rsid w:val="00CF42ED"/>
    <w:rsid w:val="00CF4991"/>
    <w:rsid w:val="00CF5323"/>
    <w:rsid w:val="00CF5930"/>
    <w:rsid w:val="00CF6005"/>
    <w:rsid w:val="00CF6354"/>
    <w:rsid w:val="00CF6355"/>
    <w:rsid w:val="00CF66A0"/>
    <w:rsid w:val="00CF6DAE"/>
    <w:rsid w:val="00CF6E4E"/>
    <w:rsid w:val="00CF71BD"/>
    <w:rsid w:val="00CF775A"/>
    <w:rsid w:val="00CF79B4"/>
    <w:rsid w:val="00CF7AF8"/>
    <w:rsid w:val="00CF7C08"/>
    <w:rsid w:val="00CF7ED0"/>
    <w:rsid w:val="00CF7F86"/>
    <w:rsid w:val="00D0051B"/>
    <w:rsid w:val="00D00CF3"/>
    <w:rsid w:val="00D01BF6"/>
    <w:rsid w:val="00D01D2F"/>
    <w:rsid w:val="00D02515"/>
    <w:rsid w:val="00D02530"/>
    <w:rsid w:val="00D027D6"/>
    <w:rsid w:val="00D02995"/>
    <w:rsid w:val="00D02B5C"/>
    <w:rsid w:val="00D03007"/>
    <w:rsid w:val="00D03456"/>
    <w:rsid w:val="00D034E6"/>
    <w:rsid w:val="00D038A6"/>
    <w:rsid w:val="00D03F5F"/>
    <w:rsid w:val="00D042B5"/>
    <w:rsid w:val="00D04504"/>
    <w:rsid w:val="00D047A4"/>
    <w:rsid w:val="00D04CF1"/>
    <w:rsid w:val="00D05539"/>
    <w:rsid w:val="00D057B6"/>
    <w:rsid w:val="00D05832"/>
    <w:rsid w:val="00D05898"/>
    <w:rsid w:val="00D063DF"/>
    <w:rsid w:val="00D06A42"/>
    <w:rsid w:val="00D06AA5"/>
    <w:rsid w:val="00D06AFA"/>
    <w:rsid w:val="00D073C1"/>
    <w:rsid w:val="00D07B17"/>
    <w:rsid w:val="00D07B3E"/>
    <w:rsid w:val="00D10303"/>
    <w:rsid w:val="00D10BD1"/>
    <w:rsid w:val="00D11864"/>
    <w:rsid w:val="00D119B9"/>
    <w:rsid w:val="00D11C4F"/>
    <w:rsid w:val="00D11D68"/>
    <w:rsid w:val="00D126E6"/>
    <w:rsid w:val="00D12898"/>
    <w:rsid w:val="00D12F64"/>
    <w:rsid w:val="00D13880"/>
    <w:rsid w:val="00D13C94"/>
    <w:rsid w:val="00D13F9F"/>
    <w:rsid w:val="00D14789"/>
    <w:rsid w:val="00D14920"/>
    <w:rsid w:val="00D14983"/>
    <w:rsid w:val="00D14D14"/>
    <w:rsid w:val="00D14D15"/>
    <w:rsid w:val="00D156B2"/>
    <w:rsid w:val="00D1573F"/>
    <w:rsid w:val="00D15747"/>
    <w:rsid w:val="00D161A0"/>
    <w:rsid w:val="00D16239"/>
    <w:rsid w:val="00D164A4"/>
    <w:rsid w:val="00D16739"/>
    <w:rsid w:val="00D1679E"/>
    <w:rsid w:val="00D1703B"/>
    <w:rsid w:val="00D1714C"/>
    <w:rsid w:val="00D173C5"/>
    <w:rsid w:val="00D17C8F"/>
    <w:rsid w:val="00D17E6E"/>
    <w:rsid w:val="00D17E85"/>
    <w:rsid w:val="00D2037A"/>
    <w:rsid w:val="00D20A40"/>
    <w:rsid w:val="00D20E63"/>
    <w:rsid w:val="00D21455"/>
    <w:rsid w:val="00D21678"/>
    <w:rsid w:val="00D217C6"/>
    <w:rsid w:val="00D2183C"/>
    <w:rsid w:val="00D21C74"/>
    <w:rsid w:val="00D21F37"/>
    <w:rsid w:val="00D220DA"/>
    <w:rsid w:val="00D22138"/>
    <w:rsid w:val="00D22168"/>
    <w:rsid w:val="00D22598"/>
    <w:rsid w:val="00D22F42"/>
    <w:rsid w:val="00D23236"/>
    <w:rsid w:val="00D23A13"/>
    <w:rsid w:val="00D23AEE"/>
    <w:rsid w:val="00D23D5D"/>
    <w:rsid w:val="00D245B4"/>
    <w:rsid w:val="00D24AFB"/>
    <w:rsid w:val="00D24FC9"/>
    <w:rsid w:val="00D254AE"/>
    <w:rsid w:val="00D25BA1"/>
    <w:rsid w:val="00D25D3F"/>
    <w:rsid w:val="00D25E2C"/>
    <w:rsid w:val="00D25F91"/>
    <w:rsid w:val="00D2651F"/>
    <w:rsid w:val="00D266E7"/>
    <w:rsid w:val="00D26C48"/>
    <w:rsid w:val="00D26D85"/>
    <w:rsid w:val="00D26DFD"/>
    <w:rsid w:val="00D275D3"/>
    <w:rsid w:val="00D27927"/>
    <w:rsid w:val="00D27A86"/>
    <w:rsid w:val="00D27B12"/>
    <w:rsid w:val="00D27BE1"/>
    <w:rsid w:val="00D27F73"/>
    <w:rsid w:val="00D30162"/>
    <w:rsid w:val="00D306D0"/>
    <w:rsid w:val="00D312FA"/>
    <w:rsid w:val="00D31493"/>
    <w:rsid w:val="00D31825"/>
    <w:rsid w:val="00D31B6D"/>
    <w:rsid w:val="00D31E63"/>
    <w:rsid w:val="00D32F43"/>
    <w:rsid w:val="00D330EE"/>
    <w:rsid w:val="00D33754"/>
    <w:rsid w:val="00D339EC"/>
    <w:rsid w:val="00D33A48"/>
    <w:rsid w:val="00D33E77"/>
    <w:rsid w:val="00D34264"/>
    <w:rsid w:val="00D342E3"/>
    <w:rsid w:val="00D3440C"/>
    <w:rsid w:val="00D3448B"/>
    <w:rsid w:val="00D346C6"/>
    <w:rsid w:val="00D34B49"/>
    <w:rsid w:val="00D34E45"/>
    <w:rsid w:val="00D3500A"/>
    <w:rsid w:val="00D351EC"/>
    <w:rsid w:val="00D353CA"/>
    <w:rsid w:val="00D355AC"/>
    <w:rsid w:val="00D35B20"/>
    <w:rsid w:val="00D35D5D"/>
    <w:rsid w:val="00D366FE"/>
    <w:rsid w:val="00D36AF0"/>
    <w:rsid w:val="00D36B44"/>
    <w:rsid w:val="00D37310"/>
    <w:rsid w:val="00D375B0"/>
    <w:rsid w:val="00D37ECE"/>
    <w:rsid w:val="00D4007C"/>
    <w:rsid w:val="00D40A3D"/>
    <w:rsid w:val="00D40AF6"/>
    <w:rsid w:val="00D41DF5"/>
    <w:rsid w:val="00D42081"/>
    <w:rsid w:val="00D425D1"/>
    <w:rsid w:val="00D426CB"/>
    <w:rsid w:val="00D427A0"/>
    <w:rsid w:val="00D427E3"/>
    <w:rsid w:val="00D42B6F"/>
    <w:rsid w:val="00D42BA2"/>
    <w:rsid w:val="00D42BE0"/>
    <w:rsid w:val="00D42D34"/>
    <w:rsid w:val="00D42E79"/>
    <w:rsid w:val="00D430C3"/>
    <w:rsid w:val="00D4336D"/>
    <w:rsid w:val="00D437D5"/>
    <w:rsid w:val="00D43A9E"/>
    <w:rsid w:val="00D443B5"/>
    <w:rsid w:val="00D447D2"/>
    <w:rsid w:val="00D44851"/>
    <w:rsid w:val="00D449A0"/>
    <w:rsid w:val="00D44BC2"/>
    <w:rsid w:val="00D44C8A"/>
    <w:rsid w:val="00D4573C"/>
    <w:rsid w:val="00D45C61"/>
    <w:rsid w:val="00D45CBA"/>
    <w:rsid w:val="00D45CF8"/>
    <w:rsid w:val="00D45FD9"/>
    <w:rsid w:val="00D460E0"/>
    <w:rsid w:val="00D4658C"/>
    <w:rsid w:val="00D465CB"/>
    <w:rsid w:val="00D46796"/>
    <w:rsid w:val="00D46ADE"/>
    <w:rsid w:val="00D46C31"/>
    <w:rsid w:val="00D46E84"/>
    <w:rsid w:val="00D471D7"/>
    <w:rsid w:val="00D4726E"/>
    <w:rsid w:val="00D472DB"/>
    <w:rsid w:val="00D4776C"/>
    <w:rsid w:val="00D50122"/>
    <w:rsid w:val="00D5061F"/>
    <w:rsid w:val="00D507F2"/>
    <w:rsid w:val="00D50BF0"/>
    <w:rsid w:val="00D50CFE"/>
    <w:rsid w:val="00D50DA1"/>
    <w:rsid w:val="00D5128E"/>
    <w:rsid w:val="00D51F04"/>
    <w:rsid w:val="00D523C5"/>
    <w:rsid w:val="00D52612"/>
    <w:rsid w:val="00D52801"/>
    <w:rsid w:val="00D52F19"/>
    <w:rsid w:val="00D5345B"/>
    <w:rsid w:val="00D537B6"/>
    <w:rsid w:val="00D53837"/>
    <w:rsid w:val="00D53923"/>
    <w:rsid w:val="00D53A3E"/>
    <w:rsid w:val="00D53B8D"/>
    <w:rsid w:val="00D53BE0"/>
    <w:rsid w:val="00D53DEE"/>
    <w:rsid w:val="00D53E57"/>
    <w:rsid w:val="00D541ED"/>
    <w:rsid w:val="00D54407"/>
    <w:rsid w:val="00D547B2"/>
    <w:rsid w:val="00D54CED"/>
    <w:rsid w:val="00D550F6"/>
    <w:rsid w:val="00D558CC"/>
    <w:rsid w:val="00D56101"/>
    <w:rsid w:val="00D568F5"/>
    <w:rsid w:val="00D569F1"/>
    <w:rsid w:val="00D56A24"/>
    <w:rsid w:val="00D56E42"/>
    <w:rsid w:val="00D573A3"/>
    <w:rsid w:val="00D57409"/>
    <w:rsid w:val="00D578D7"/>
    <w:rsid w:val="00D57FD8"/>
    <w:rsid w:val="00D605CB"/>
    <w:rsid w:val="00D61111"/>
    <w:rsid w:val="00D6131D"/>
    <w:rsid w:val="00D613BF"/>
    <w:rsid w:val="00D6159C"/>
    <w:rsid w:val="00D6174F"/>
    <w:rsid w:val="00D61815"/>
    <w:rsid w:val="00D61FF8"/>
    <w:rsid w:val="00D62176"/>
    <w:rsid w:val="00D622C7"/>
    <w:rsid w:val="00D623A7"/>
    <w:rsid w:val="00D6261B"/>
    <w:rsid w:val="00D62889"/>
    <w:rsid w:val="00D62AFC"/>
    <w:rsid w:val="00D62D8C"/>
    <w:rsid w:val="00D62F7E"/>
    <w:rsid w:val="00D63215"/>
    <w:rsid w:val="00D63C0A"/>
    <w:rsid w:val="00D63EEA"/>
    <w:rsid w:val="00D6411A"/>
    <w:rsid w:val="00D643D9"/>
    <w:rsid w:val="00D6456F"/>
    <w:rsid w:val="00D645A8"/>
    <w:rsid w:val="00D64A2C"/>
    <w:rsid w:val="00D65370"/>
    <w:rsid w:val="00D656A9"/>
    <w:rsid w:val="00D65716"/>
    <w:rsid w:val="00D65822"/>
    <w:rsid w:val="00D65E79"/>
    <w:rsid w:val="00D66038"/>
    <w:rsid w:val="00D662A9"/>
    <w:rsid w:val="00D662BF"/>
    <w:rsid w:val="00D662D3"/>
    <w:rsid w:val="00D6637F"/>
    <w:rsid w:val="00D663D4"/>
    <w:rsid w:val="00D665FF"/>
    <w:rsid w:val="00D667C5"/>
    <w:rsid w:val="00D66F92"/>
    <w:rsid w:val="00D67B85"/>
    <w:rsid w:val="00D67D11"/>
    <w:rsid w:val="00D67F96"/>
    <w:rsid w:val="00D7010E"/>
    <w:rsid w:val="00D7020B"/>
    <w:rsid w:val="00D702BA"/>
    <w:rsid w:val="00D70468"/>
    <w:rsid w:val="00D70504"/>
    <w:rsid w:val="00D7077B"/>
    <w:rsid w:val="00D707C8"/>
    <w:rsid w:val="00D70A73"/>
    <w:rsid w:val="00D711A1"/>
    <w:rsid w:val="00D7363A"/>
    <w:rsid w:val="00D73E6B"/>
    <w:rsid w:val="00D73F1C"/>
    <w:rsid w:val="00D74156"/>
    <w:rsid w:val="00D741EC"/>
    <w:rsid w:val="00D7429D"/>
    <w:rsid w:val="00D749A7"/>
    <w:rsid w:val="00D74AFD"/>
    <w:rsid w:val="00D74CE8"/>
    <w:rsid w:val="00D74E77"/>
    <w:rsid w:val="00D74EC3"/>
    <w:rsid w:val="00D7545B"/>
    <w:rsid w:val="00D756DA"/>
    <w:rsid w:val="00D76490"/>
    <w:rsid w:val="00D76509"/>
    <w:rsid w:val="00D765E9"/>
    <w:rsid w:val="00D76752"/>
    <w:rsid w:val="00D76848"/>
    <w:rsid w:val="00D76BF4"/>
    <w:rsid w:val="00D76F5B"/>
    <w:rsid w:val="00D76FA7"/>
    <w:rsid w:val="00D77316"/>
    <w:rsid w:val="00D77471"/>
    <w:rsid w:val="00D7783C"/>
    <w:rsid w:val="00D77C8D"/>
    <w:rsid w:val="00D77D0E"/>
    <w:rsid w:val="00D77F68"/>
    <w:rsid w:val="00D800B7"/>
    <w:rsid w:val="00D803B5"/>
    <w:rsid w:val="00D80590"/>
    <w:rsid w:val="00D80FBC"/>
    <w:rsid w:val="00D81174"/>
    <w:rsid w:val="00D81365"/>
    <w:rsid w:val="00D813E0"/>
    <w:rsid w:val="00D814B5"/>
    <w:rsid w:val="00D815DB"/>
    <w:rsid w:val="00D818DF"/>
    <w:rsid w:val="00D81913"/>
    <w:rsid w:val="00D8246B"/>
    <w:rsid w:val="00D824DD"/>
    <w:rsid w:val="00D827F2"/>
    <w:rsid w:val="00D83261"/>
    <w:rsid w:val="00D83BFB"/>
    <w:rsid w:val="00D83CC2"/>
    <w:rsid w:val="00D844DF"/>
    <w:rsid w:val="00D846B9"/>
    <w:rsid w:val="00D84E0C"/>
    <w:rsid w:val="00D84E65"/>
    <w:rsid w:val="00D84FFA"/>
    <w:rsid w:val="00D852F0"/>
    <w:rsid w:val="00D852FF"/>
    <w:rsid w:val="00D8565C"/>
    <w:rsid w:val="00D85A2A"/>
    <w:rsid w:val="00D85B4B"/>
    <w:rsid w:val="00D85C65"/>
    <w:rsid w:val="00D85E97"/>
    <w:rsid w:val="00D86E98"/>
    <w:rsid w:val="00D86F9D"/>
    <w:rsid w:val="00D8746D"/>
    <w:rsid w:val="00D87651"/>
    <w:rsid w:val="00D90089"/>
    <w:rsid w:val="00D90B17"/>
    <w:rsid w:val="00D90E0E"/>
    <w:rsid w:val="00D917AD"/>
    <w:rsid w:val="00D918F5"/>
    <w:rsid w:val="00D91D0A"/>
    <w:rsid w:val="00D91F4A"/>
    <w:rsid w:val="00D92592"/>
    <w:rsid w:val="00D928CE"/>
    <w:rsid w:val="00D92D46"/>
    <w:rsid w:val="00D92E83"/>
    <w:rsid w:val="00D9341D"/>
    <w:rsid w:val="00D93713"/>
    <w:rsid w:val="00D94237"/>
    <w:rsid w:val="00D94286"/>
    <w:rsid w:val="00D943E1"/>
    <w:rsid w:val="00D94AA0"/>
    <w:rsid w:val="00D94FAF"/>
    <w:rsid w:val="00D95115"/>
    <w:rsid w:val="00D95244"/>
    <w:rsid w:val="00D95262"/>
    <w:rsid w:val="00D9547D"/>
    <w:rsid w:val="00D954D9"/>
    <w:rsid w:val="00D9561C"/>
    <w:rsid w:val="00D95774"/>
    <w:rsid w:val="00D95AAB"/>
    <w:rsid w:val="00D95AC1"/>
    <w:rsid w:val="00D96836"/>
    <w:rsid w:val="00D96841"/>
    <w:rsid w:val="00D96A18"/>
    <w:rsid w:val="00D96E34"/>
    <w:rsid w:val="00D9746C"/>
    <w:rsid w:val="00D9783F"/>
    <w:rsid w:val="00D97955"/>
    <w:rsid w:val="00DA0033"/>
    <w:rsid w:val="00DA003E"/>
    <w:rsid w:val="00DA01A0"/>
    <w:rsid w:val="00DA0248"/>
    <w:rsid w:val="00DA0289"/>
    <w:rsid w:val="00DA0905"/>
    <w:rsid w:val="00DA09E9"/>
    <w:rsid w:val="00DA110F"/>
    <w:rsid w:val="00DA13BE"/>
    <w:rsid w:val="00DA14F4"/>
    <w:rsid w:val="00DA1719"/>
    <w:rsid w:val="00DA17EB"/>
    <w:rsid w:val="00DA1909"/>
    <w:rsid w:val="00DA1933"/>
    <w:rsid w:val="00DA276D"/>
    <w:rsid w:val="00DA2A5A"/>
    <w:rsid w:val="00DA3127"/>
    <w:rsid w:val="00DA321C"/>
    <w:rsid w:val="00DA3369"/>
    <w:rsid w:val="00DA3571"/>
    <w:rsid w:val="00DA3594"/>
    <w:rsid w:val="00DA3676"/>
    <w:rsid w:val="00DA3863"/>
    <w:rsid w:val="00DA3C13"/>
    <w:rsid w:val="00DA3CC2"/>
    <w:rsid w:val="00DA4243"/>
    <w:rsid w:val="00DA4570"/>
    <w:rsid w:val="00DA46AE"/>
    <w:rsid w:val="00DA4A6D"/>
    <w:rsid w:val="00DA4DEE"/>
    <w:rsid w:val="00DA4E9E"/>
    <w:rsid w:val="00DA557B"/>
    <w:rsid w:val="00DA655D"/>
    <w:rsid w:val="00DA6700"/>
    <w:rsid w:val="00DA73AC"/>
    <w:rsid w:val="00DA7697"/>
    <w:rsid w:val="00DA775B"/>
    <w:rsid w:val="00DA7A22"/>
    <w:rsid w:val="00DA7CB5"/>
    <w:rsid w:val="00DB00A8"/>
    <w:rsid w:val="00DB05AE"/>
    <w:rsid w:val="00DB069C"/>
    <w:rsid w:val="00DB0787"/>
    <w:rsid w:val="00DB0848"/>
    <w:rsid w:val="00DB0BAF"/>
    <w:rsid w:val="00DB12CB"/>
    <w:rsid w:val="00DB14DD"/>
    <w:rsid w:val="00DB19E5"/>
    <w:rsid w:val="00DB1B62"/>
    <w:rsid w:val="00DB1DAD"/>
    <w:rsid w:val="00DB1EFD"/>
    <w:rsid w:val="00DB1FA6"/>
    <w:rsid w:val="00DB23C9"/>
    <w:rsid w:val="00DB2514"/>
    <w:rsid w:val="00DB29A7"/>
    <w:rsid w:val="00DB310B"/>
    <w:rsid w:val="00DB3160"/>
    <w:rsid w:val="00DB31FC"/>
    <w:rsid w:val="00DB3314"/>
    <w:rsid w:val="00DB351F"/>
    <w:rsid w:val="00DB35C6"/>
    <w:rsid w:val="00DB3C5B"/>
    <w:rsid w:val="00DB3CCB"/>
    <w:rsid w:val="00DB4A99"/>
    <w:rsid w:val="00DB4AE2"/>
    <w:rsid w:val="00DB4D16"/>
    <w:rsid w:val="00DB4F33"/>
    <w:rsid w:val="00DB51BB"/>
    <w:rsid w:val="00DB524A"/>
    <w:rsid w:val="00DB5723"/>
    <w:rsid w:val="00DB5A77"/>
    <w:rsid w:val="00DB5C90"/>
    <w:rsid w:val="00DB6665"/>
    <w:rsid w:val="00DB68C9"/>
    <w:rsid w:val="00DB6D8A"/>
    <w:rsid w:val="00DB6E68"/>
    <w:rsid w:val="00DB7490"/>
    <w:rsid w:val="00DB7611"/>
    <w:rsid w:val="00DB786A"/>
    <w:rsid w:val="00DB796D"/>
    <w:rsid w:val="00DB7C48"/>
    <w:rsid w:val="00DB7D38"/>
    <w:rsid w:val="00DB7E6F"/>
    <w:rsid w:val="00DC0036"/>
    <w:rsid w:val="00DC052A"/>
    <w:rsid w:val="00DC0DC6"/>
    <w:rsid w:val="00DC1684"/>
    <w:rsid w:val="00DC1946"/>
    <w:rsid w:val="00DC1ADA"/>
    <w:rsid w:val="00DC209D"/>
    <w:rsid w:val="00DC221F"/>
    <w:rsid w:val="00DC2525"/>
    <w:rsid w:val="00DC2A1C"/>
    <w:rsid w:val="00DC3375"/>
    <w:rsid w:val="00DC3639"/>
    <w:rsid w:val="00DC3917"/>
    <w:rsid w:val="00DC4760"/>
    <w:rsid w:val="00DC479C"/>
    <w:rsid w:val="00DC48F6"/>
    <w:rsid w:val="00DC4955"/>
    <w:rsid w:val="00DC4B88"/>
    <w:rsid w:val="00DC534F"/>
    <w:rsid w:val="00DC5A98"/>
    <w:rsid w:val="00DC5D33"/>
    <w:rsid w:val="00DC5D39"/>
    <w:rsid w:val="00DC62AC"/>
    <w:rsid w:val="00DC6301"/>
    <w:rsid w:val="00DC632A"/>
    <w:rsid w:val="00DC67B0"/>
    <w:rsid w:val="00DC6A5C"/>
    <w:rsid w:val="00DC70E7"/>
    <w:rsid w:val="00DC73EF"/>
    <w:rsid w:val="00DC7C2B"/>
    <w:rsid w:val="00DC7E33"/>
    <w:rsid w:val="00DC7F00"/>
    <w:rsid w:val="00DD0057"/>
    <w:rsid w:val="00DD02D8"/>
    <w:rsid w:val="00DD02F7"/>
    <w:rsid w:val="00DD04D1"/>
    <w:rsid w:val="00DD0BB2"/>
    <w:rsid w:val="00DD0C41"/>
    <w:rsid w:val="00DD0DAF"/>
    <w:rsid w:val="00DD116C"/>
    <w:rsid w:val="00DD1929"/>
    <w:rsid w:val="00DD1B30"/>
    <w:rsid w:val="00DD1B6B"/>
    <w:rsid w:val="00DD1F4D"/>
    <w:rsid w:val="00DD25DD"/>
    <w:rsid w:val="00DD282A"/>
    <w:rsid w:val="00DD284A"/>
    <w:rsid w:val="00DD29F0"/>
    <w:rsid w:val="00DD2A83"/>
    <w:rsid w:val="00DD2B5C"/>
    <w:rsid w:val="00DD2C72"/>
    <w:rsid w:val="00DD31CD"/>
    <w:rsid w:val="00DD3FA3"/>
    <w:rsid w:val="00DD47B6"/>
    <w:rsid w:val="00DD5097"/>
    <w:rsid w:val="00DD51E4"/>
    <w:rsid w:val="00DD5429"/>
    <w:rsid w:val="00DD5539"/>
    <w:rsid w:val="00DD571D"/>
    <w:rsid w:val="00DD59C2"/>
    <w:rsid w:val="00DD5CB3"/>
    <w:rsid w:val="00DD687C"/>
    <w:rsid w:val="00DD6BA5"/>
    <w:rsid w:val="00DD6C7B"/>
    <w:rsid w:val="00DD7153"/>
    <w:rsid w:val="00DD7191"/>
    <w:rsid w:val="00DD7306"/>
    <w:rsid w:val="00DD7554"/>
    <w:rsid w:val="00DD75DD"/>
    <w:rsid w:val="00DD77A5"/>
    <w:rsid w:val="00DD78E0"/>
    <w:rsid w:val="00DD7960"/>
    <w:rsid w:val="00DD7AB3"/>
    <w:rsid w:val="00DD7B44"/>
    <w:rsid w:val="00DD7E9D"/>
    <w:rsid w:val="00DD7F5B"/>
    <w:rsid w:val="00DD7FE2"/>
    <w:rsid w:val="00DE048E"/>
    <w:rsid w:val="00DE0717"/>
    <w:rsid w:val="00DE0987"/>
    <w:rsid w:val="00DE0A31"/>
    <w:rsid w:val="00DE0E08"/>
    <w:rsid w:val="00DE1381"/>
    <w:rsid w:val="00DE13A8"/>
    <w:rsid w:val="00DE171A"/>
    <w:rsid w:val="00DE1909"/>
    <w:rsid w:val="00DE1B1D"/>
    <w:rsid w:val="00DE20AE"/>
    <w:rsid w:val="00DE2238"/>
    <w:rsid w:val="00DE26B3"/>
    <w:rsid w:val="00DE2996"/>
    <w:rsid w:val="00DE2B68"/>
    <w:rsid w:val="00DE2BD1"/>
    <w:rsid w:val="00DE2BE4"/>
    <w:rsid w:val="00DE2F12"/>
    <w:rsid w:val="00DE2F98"/>
    <w:rsid w:val="00DE3307"/>
    <w:rsid w:val="00DE35C3"/>
    <w:rsid w:val="00DE38EB"/>
    <w:rsid w:val="00DE395C"/>
    <w:rsid w:val="00DE3994"/>
    <w:rsid w:val="00DE3A73"/>
    <w:rsid w:val="00DE3DD3"/>
    <w:rsid w:val="00DE4432"/>
    <w:rsid w:val="00DE4649"/>
    <w:rsid w:val="00DE4856"/>
    <w:rsid w:val="00DE4CFC"/>
    <w:rsid w:val="00DE59B3"/>
    <w:rsid w:val="00DE5A5F"/>
    <w:rsid w:val="00DE5B33"/>
    <w:rsid w:val="00DE5EC2"/>
    <w:rsid w:val="00DE61E5"/>
    <w:rsid w:val="00DE63B8"/>
    <w:rsid w:val="00DE6439"/>
    <w:rsid w:val="00DE6634"/>
    <w:rsid w:val="00DE66BB"/>
    <w:rsid w:val="00DE6AE7"/>
    <w:rsid w:val="00DE6C15"/>
    <w:rsid w:val="00DE75A1"/>
    <w:rsid w:val="00DE7627"/>
    <w:rsid w:val="00DE7819"/>
    <w:rsid w:val="00DF0386"/>
    <w:rsid w:val="00DF10EA"/>
    <w:rsid w:val="00DF13BF"/>
    <w:rsid w:val="00DF15F3"/>
    <w:rsid w:val="00DF23B4"/>
    <w:rsid w:val="00DF26C5"/>
    <w:rsid w:val="00DF2CAE"/>
    <w:rsid w:val="00DF3375"/>
    <w:rsid w:val="00DF383D"/>
    <w:rsid w:val="00DF3CEF"/>
    <w:rsid w:val="00DF3D11"/>
    <w:rsid w:val="00DF40E7"/>
    <w:rsid w:val="00DF4760"/>
    <w:rsid w:val="00DF47CA"/>
    <w:rsid w:val="00DF481C"/>
    <w:rsid w:val="00DF4A77"/>
    <w:rsid w:val="00DF53A2"/>
    <w:rsid w:val="00DF55DE"/>
    <w:rsid w:val="00DF5D70"/>
    <w:rsid w:val="00DF5F8C"/>
    <w:rsid w:val="00DF6325"/>
    <w:rsid w:val="00DF63AF"/>
    <w:rsid w:val="00DF6610"/>
    <w:rsid w:val="00DF6E77"/>
    <w:rsid w:val="00DF7263"/>
    <w:rsid w:val="00DF729A"/>
    <w:rsid w:val="00DF7307"/>
    <w:rsid w:val="00DF73B3"/>
    <w:rsid w:val="00DF7508"/>
    <w:rsid w:val="00DF7565"/>
    <w:rsid w:val="00DF75C2"/>
    <w:rsid w:val="00DF7BC2"/>
    <w:rsid w:val="00E0004B"/>
    <w:rsid w:val="00E003F9"/>
    <w:rsid w:val="00E00501"/>
    <w:rsid w:val="00E0089E"/>
    <w:rsid w:val="00E01A65"/>
    <w:rsid w:val="00E01B41"/>
    <w:rsid w:val="00E01DB4"/>
    <w:rsid w:val="00E01F8C"/>
    <w:rsid w:val="00E02598"/>
    <w:rsid w:val="00E0267C"/>
    <w:rsid w:val="00E02718"/>
    <w:rsid w:val="00E02CF0"/>
    <w:rsid w:val="00E02DC5"/>
    <w:rsid w:val="00E031B9"/>
    <w:rsid w:val="00E032EE"/>
    <w:rsid w:val="00E03373"/>
    <w:rsid w:val="00E033C7"/>
    <w:rsid w:val="00E03402"/>
    <w:rsid w:val="00E0346A"/>
    <w:rsid w:val="00E03B66"/>
    <w:rsid w:val="00E03C3F"/>
    <w:rsid w:val="00E03CC7"/>
    <w:rsid w:val="00E03E96"/>
    <w:rsid w:val="00E04413"/>
    <w:rsid w:val="00E04795"/>
    <w:rsid w:val="00E0521B"/>
    <w:rsid w:val="00E05340"/>
    <w:rsid w:val="00E0542E"/>
    <w:rsid w:val="00E059C3"/>
    <w:rsid w:val="00E059FD"/>
    <w:rsid w:val="00E05D89"/>
    <w:rsid w:val="00E06188"/>
    <w:rsid w:val="00E063D6"/>
    <w:rsid w:val="00E0666B"/>
    <w:rsid w:val="00E076FF"/>
    <w:rsid w:val="00E07E5F"/>
    <w:rsid w:val="00E10DED"/>
    <w:rsid w:val="00E10E6A"/>
    <w:rsid w:val="00E10E95"/>
    <w:rsid w:val="00E10F6C"/>
    <w:rsid w:val="00E11081"/>
    <w:rsid w:val="00E115A1"/>
    <w:rsid w:val="00E11801"/>
    <w:rsid w:val="00E11FE6"/>
    <w:rsid w:val="00E1258C"/>
    <w:rsid w:val="00E1269D"/>
    <w:rsid w:val="00E1279A"/>
    <w:rsid w:val="00E12C00"/>
    <w:rsid w:val="00E139C8"/>
    <w:rsid w:val="00E13B4B"/>
    <w:rsid w:val="00E13EBE"/>
    <w:rsid w:val="00E140AB"/>
    <w:rsid w:val="00E14453"/>
    <w:rsid w:val="00E14461"/>
    <w:rsid w:val="00E147DF"/>
    <w:rsid w:val="00E14BC7"/>
    <w:rsid w:val="00E14C6E"/>
    <w:rsid w:val="00E14CEF"/>
    <w:rsid w:val="00E15408"/>
    <w:rsid w:val="00E15736"/>
    <w:rsid w:val="00E15C4E"/>
    <w:rsid w:val="00E15DBC"/>
    <w:rsid w:val="00E15E7A"/>
    <w:rsid w:val="00E161D2"/>
    <w:rsid w:val="00E165BD"/>
    <w:rsid w:val="00E16735"/>
    <w:rsid w:val="00E1674E"/>
    <w:rsid w:val="00E1710A"/>
    <w:rsid w:val="00E17210"/>
    <w:rsid w:val="00E17225"/>
    <w:rsid w:val="00E176BE"/>
    <w:rsid w:val="00E17A51"/>
    <w:rsid w:val="00E17E35"/>
    <w:rsid w:val="00E2028F"/>
    <w:rsid w:val="00E20311"/>
    <w:rsid w:val="00E20398"/>
    <w:rsid w:val="00E20413"/>
    <w:rsid w:val="00E2083B"/>
    <w:rsid w:val="00E208CB"/>
    <w:rsid w:val="00E20AD7"/>
    <w:rsid w:val="00E20DA4"/>
    <w:rsid w:val="00E20DF0"/>
    <w:rsid w:val="00E21106"/>
    <w:rsid w:val="00E212F8"/>
    <w:rsid w:val="00E21607"/>
    <w:rsid w:val="00E21804"/>
    <w:rsid w:val="00E21BC1"/>
    <w:rsid w:val="00E21C91"/>
    <w:rsid w:val="00E21D9E"/>
    <w:rsid w:val="00E22287"/>
    <w:rsid w:val="00E226B9"/>
    <w:rsid w:val="00E22C88"/>
    <w:rsid w:val="00E23064"/>
    <w:rsid w:val="00E23619"/>
    <w:rsid w:val="00E23630"/>
    <w:rsid w:val="00E23AA4"/>
    <w:rsid w:val="00E242B7"/>
    <w:rsid w:val="00E245A4"/>
    <w:rsid w:val="00E24758"/>
    <w:rsid w:val="00E247A2"/>
    <w:rsid w:val="00E24C90"/>
    <w:rsid w:val="00E24FB0"/>
    <w:rsid w:val="00E25C75"/>
    <w:rsid w:val="00E2693F"/>
    <w:rsid w:val="00E26C39"/>
    <w:rsid w:val="00E27578"/>
    <w:rsid w:val="00E27774"/>
    <w:rsid w:val="00E27E50"/>
    <w:rsid w:val="00E3001D"/>
    <w:rsid w:val="00E30237"/>
    <w:rsid w:val="00E30CBE"/>
    <w:rsid w:val="00E311AE"/>
    <w:rsid w:val="00E31540"/>
    <w:rsid w:val="00E31A40"/>
    <w:rsid w:val="00E31FD2"/>
    <w:rsid w:val="00E32300"/>
    <w:rsid w:val="00E32837"/>
    <w:rsid w:val="00E32962"/>
    <w:rsid w:val="00E32ABE"/>
    <w:rsid w:val="00E32EE8"/>
    <w:rsid w:val="00E336BE"/>
    <w:rsid w:val="00E33ACA"/>
    <w:rsid w:val="00E33E09"/>
    <w:rsid w:val="00E3425E"/>
    <w:rsid w:val="00E34783"/>
    <w:rsid w:val="00E347B0"/>
    <w:rsid w:val="00E34C7E"/>
    <w:rsid w:val="00E35202"/>
    <w:rsid w:val="00E35563"/>
    <w:rsid w:val="00E359C9"/>
    <w:rsid w:val="00E35B00"/>
    <w:rsid w:val="00E35D11"/>
    <w:rsid w:val="00E35EC3"/>
    <w:rsid w:val="00E36637"/>
    <w:rsid w:val="00E369CB"/>
    <w:rsid w:val="00E36D2A"/>
    <w:rsid w:val="00E36EAD"/>
    <w:rsid w:val="00E378A5"/>
    <w:rsid w:val="00E37997"/>
    <w:rsid w:val="00E37AC5"/>
    <w:rsid w:val="00E37B18"/>
    <w:rsid w:val="00E37F92"/>
    <w:rsid w:val="00E4021D"/>
    <w:rsid w:val="00E407DB"/>
    <w:rsid w:val="00E4098F"/>
    <w:rsid w:val="00E40A15"/>
    <w:rsid w:val="00E40AFA"/>
    <w:rsid w:val="00E41677"/>
    <w:rsid w:val="00E41CBB"/>
    <w:rsid w:val="00E41EEB"/>
    <w:rsid w:val="00E42468"/>
    <w:rsid w:val="00E432A4"/>
    <w:rsid w:val="00E43948"/>
    <w:rsid w:val="00E43987"/>
    <w:rsid w:val="00E43B44"/>
    <w:rsid w:val="00E43C4B"/>
    <w:rsid w:val="00E449B9"/>
    <w:rsid w:val="00E44DEB"/>
    <w:rsid w:val="00E4509A"/>
    <w:rsid w:val="00E45571"/>
    <w:rsid w:val="00E45E10"/>
    <w:rsid w:val="00E4622E"/>
    <w:rsid w:val="00E46391"/>
    <w:rsid w:val="00E46A0D"/>
    <w:rsid w:val="00E46DD5"/>
    <w:rsid w:val="00E4797A"/>
    <w:rsid w:val="00E47FDB"/>
    <w:rsid w:val="00E502BA"/>
    <w:rsid w:val="00E502EB"/>
    <w:rsid w:val="00E5030B"/>
    <w:rsid w:val="00E508DA"/>
    <w:rsid w:val="00E50912"/>
    <w:rsid w:val="00E50CCF"/>
    <w:rsid w:val="00E50D81"/>
    <w:rsid w:val="00E50EB0"/>
    <w:rsid w:val="00E51305"/>
    <w:rsid w:val="00E514C6"/>
    <w:rsid w:val="00E5164E"/>
    <w:rsid w:val="00E51B96"/>
    <w:rsid w:val="00E51C35"/>
    <w:rsid w:val="00E51E7B"/>
    <w:rsid w:val="00E51ECB"/>
    <w:rsid w:val="00E51F6E"/>
    <w:rsid w:val="00E51FD1"/>
    <w:rsid w:val="00E520E5"/>
    <w:rsid w:val="00E52310"/>
    <w:rsid w:val="00E523B2"/>
    <w:rsid w:val="00E52A88"/>
    <w:rsid w:val="00E52CDE"/>
    <w:rsid w:val="00E52EA9"/>
    <w:rsid w:val="00E5318A"/>
    <w:rsid w:val="00E539B1"/>
    <w:rsid w:val="00E53D1C"/>
    <w:rsid w:val="00E5410A"/>
    <w:rsid w:val="00E547DC"/>
    <w:rsid w:val="00E54A36"/>
    <w:rsid w:val="00E55041"/>
    <w:rsid w:val="00E55074"/>
    <w:rsid w:val="00E5512B"/>
    <w:rsid w:val="00E55C44"/>
    <w:rsid w:val="00E56362"/>
    <w:rsid w:val="00E571A4"/>
    <w:rsid w:val="00E57298"/>
    <w:rsid w:val="00E5797C"/>
    <w:rsid w:val="00E57E2D"/>
    <w:rsid w:val="00E57EA8"/>
    <w:rsid w:val="00E57FD8"/>
    <w:rsid w:val="00E60609"/>
    <w:rsid w:val="00E606F9"/>
    <w:rsid w:val="00E608D8"/>
    <w:rsid w:val="00E6099A"/>
    <w:rsid w:val="00E60DBF"/>
    <w:rsid w:val="00E611FD"/>
    <w:rsid w:val="00E6180E"/>
    <w:rsid w:val="00E61A87"/>
    <w:rsid w:val="00E61B4C"/>
    <w:rsid w:val="00E61E0A"/>
    <w:rsid w:val="00E6205A"/>
    <w:rsid w:val="00E62251"/>
    <w:rsid w:val="00E622DD"/>
    <w:rsid w:val="00E6298A"/>
    <w:rsid w:val="00E62990"/>
    <w:rsid w:val="00E62B0E"/>
    <w:rsid w:val="00E62C90"/>
    <w:rsid w:val="00E62EF7"/>
    <w:rsid w:val="00E6307A"/>
    <w:rsid w:val="00E6317A"/>
    <w:rsid w:val="00E6349A"/>
    <w:rsid w:val="00E63724"/>
    <w:rsid w:val="00E63B34"/>
    <w:rsid w:val="00E63C11"/>
    <w:rsid w:val="00E6412B"/>
    <w:rsid w:val="00E643DC"/>
    <w:rsid w:val="00E64A17"/>
    <w:rsid w:val="00E64EE4"/>
    <w:rsid w:val="00E6553D"/>
    <w:rsid w:val="00E65747"/>
    <w:rsid w:val="00E65BA6"/>
    <w:rsid w:val="00E65FB0"/>
    <w:rsid w:val="00E66701"/>
    <w:rsid w:val="00E66720"/>
    <w:rsid w:val="00E66908"/>
    <w:rsid w:val="00E66AC8"/>
    <w:rsid w:val="00E66CD8"/>
    <w:rsid w:val="00E66DD7"/>
    <w:rsid w:val="00E66E37"/>
    <w:rsid w:val="00E676A0"/>
    <w:rsid w:val="00E67B30"/>
    <w:rsid w:val="00E67BDB"/>
    <w:rsid w:val="00E67C2A"/>
    <w:rsid w:val="00E67DA8"/>
    <w:rsid w:val="00E70093"/>
    <w:rsid w:val="00E703F2"/>
    <w:rsid w:val="00E70591"/>
    <w:rsid w:val="00E7070C"/>
    <w:rsid w:val="00E70F03"/>
    <w:rsid w:val="00E711CD"/>
    <w:rsid w:val="00E71540"/>
    <w:rsid w:val="00E71BEC"/>
    <w:rsid w:val="00E71CD4"/>
    <w:rsid w:val="00E71CE5"/>
    <w:rsid w:val="00E71E75"/>
    <w:rsid w:val="00E72081"/>
    <w:rsid w:val="00E72382"/>
    <w:rsid w:val="00E72456"/>
    <w:rsid w:val="00E7249A"/>
    <w:rsid w:val="00E7264F"/>
    <w:rsid w:val="00E72ACC"/>
    <w:rsid w:val="00E72B1E"/>
    <w:rsid w:val="00E72C4C"/>
    <w:rsid w:val="00E72C62"/>
    <w:rsid w:val="00E72CBB"/>
    <w:rsid w:val="00E72DA9"/>
    <w:rsid w:val="00E73B35"/>
    <w:rsid w:val="00E73C2D"/>
    <w:rsid w:val="00E73F40"/>
    <w:rsid w:val="00E749F7"/>
    <w:rsid w:val="00E7510C"/>
    <w:rsid w:val="00E75664"/>
    <w:rsid w:val="00E7581E"/>
    <w:rsid w:val="00E75B5E"/>
    <w:rsid w:val="00E763BC"/>
    <w:rsid w:val="00E76E64"/>
    <w:rsid w:val="00E779F4"/>
    <w:rsid w:val="00E77AFB"/>
    <w:rsid w:val="00E77CCA"/>
    <w:rsid w:val="00E8048A"/>
    <w:rsid w:val="00E806C6"/>
    <w:rsid w:val="00E80818"/>
    <w:rsid w:val="00E80CEE"/>
    <w:rsid w:val="00E80FB0"/>
    <w:rsid w:val="00E810EB"/>
    <w:rsid w:val="00E81144"/>
    <w:rsid w:val="00E81395"/>
    <w:rsid w:val="00E816B1"/>
    <w:rsid w:val="00E8174B"/>
    <w:rsid w:val="00E81811"/>
    <w:rsid w:val="00E81886"/>
    <w:rsid w:val="00E81CE8"/>
    <w:rsid w:val="00E81DB2"/>
    <w:rsid w:val="00E82242"/>
    <w:rsid w:val="00E82EB4"/>
    <w:rsid w:val="00E83327"/>
    <w:rsid w:val="00E8339A"/>
    <w:rsid w:val="00E83D4C"/>
    <w:rsid w:val="00E83DF0"/>
    <w:rsid w:val="00E84100"/>
    <w:rsid w:val="00E84D41"/>
    <w:rsid w:val="00E84FCA"/>
    <w:rsid w:val="00E85462"/>
    <w:rsid w:val="00E854B6"/>
    <w:rsid w:val="00E85504"/>
    <w:rsid w:val="00E85808"/>
    <w:rsid w:val="00E85832"/>
    <w:rsid w:val="00E85F2A"/>
    <w:rsid w:val="00E85FF8"/>
    <w:rsid w:val="00E85FFD"/>
    <w:rsid w:val="00E86524"/>
    <w:rsid w:val="00E8677B"/>
    <w:rsid w:val="00E86D42"/>
    <w:rsid w:val="00E86F27"/>
    <w:rsid w:val="00E8727E"/>
    <w:rsid w:val="00E8774D"/>
    <w:rsid w:val="00E87785"/>
    <w:rsid w:val="00E877BE"/>
    <w:rsid w:val="00E903FC"/>
    <w:rsid w:val="00E90B0C"/>
    <w:rsid w:val="00E9181B"/>
    <w:rsid w:val="00E91B21"/>
    <w:rsid w:val="00E91CCA"/>
    <w:rsid w:val="00E91FDE"/>
    <w:rsid w:val="00E92361"/>
    <w:rsid w:val="00E92C03"/>
    <w:rsid w:val="00E92C4A"/>
    <w:rsid w:val="00E92D4F"/>
    <w:rsid w:val="00E930FA"/>
    <w:rsid w:val="00E94054"/>
    <w:rsid w:val="00E94098"/>
    <w:rsid w:val="00E94278"/>
    <w:rsid w:val="00E945B9"/>
    <w:rsid w:val="00E94E53"/>
    <w:rsid w:val="00E94E8E"/>
    <w:rsid w:val="00E94FA8"/>
    <w:rsid w:val="00E94FE2"/>
    <w:rsid w:val="00E95029"/>
    <w:rsid w:val="00E9558C"/>
    <w:rsid w:val="00E95C5E"/>
    <w:rsid w:val="00E963EB"/>
    <w:rsid w:val="00E964DF"/>
    <w:rsid w:val="00E96C35"/>
    <w:rsid w:val="00E971AB"/>
    <w:rsid w:val="00E971CF"/>
    <w:rsid w:val="00E971DA"/>
    <w:rsid w:val="00E97529"/>
    <w:rsid w:val="00E97664"/>
    <w:rsid w:val="00EA01A1"/>
    <w:rsid w:val="00EA0CE7"/>
    <w:rsid w:val="00EA1384"/>
    <w:rsid w:val="00EA13C1"/>
    <w:rsid w:val="00EA15E3"/>
    <w:rsid w:val="00EA1600"/>
    <w:rsid w:val="00EA1D23"/>
    <w:rsid w:val="00EA2010"/>
    <w:rsid w:val="00EA2239"/>
    <w:rsid w:val="00EA2573"/>
    <w:rsid w:val="00EA2B47"/>
    <w:rsid w:val="00EA2C3A"/>
    <w:rsid w:val="00EA3134"/>
    <w:rsid w:val="00EA33E6"/>
    <w:rsid w:val="00EA3621"/>
    <w:rsid w:val="00EA3D4D"/>
    <w:rsid w:val="00EA4541"/>
    <w:rsid w:val="00EA45C4"/>
    <w:rsid w:val="00EA4BF9"/>
    <w:rsid w:val="00EA4F9D"/>
    <w:rsid w:val="00EA545E"/>
    <w:rsid w:val="00EA5698"/>
    <w:rsid w:val="00EA65A4"/>
    <w:rsid w:val="00EA69C2"/>
    <w:rsid w:val="00EA6D48"/>
    <w:rsid w:val="00EA6DD7"/>
    <w:rsid w:val="00EA72E0"/>
    <w:rsid w:val="00EA75CB"/>
    <w:rsid w:val="00EA75FC"/>
    <w:rsid w:val="00EA7909"/>
    <w:rsid w:val="00EA79ED"/>
    <w:rsid w:val="00EA7C8C"/>
    <w:rsid w:val="00EA7D2E"/>
    <w:rsid w:val="00EA7D9B"/>
    <w:rsid w:val="00EA7F28"/>
    <w:rsid w:val="00EB048F"/>
    <w:rsid w:val="00EB06EE"/>
    <w:rsid w:val="00EB096A"/>
    <w:rsid w:val="00EB1166"/>
    <w:rsid w:val="00EB119C"/>
    <w:rsid w:val="00EB1D0C"/>
    <w:rsid w:val="00EB1FDE"/>
    <w:rsid w:val="00EB21CF"/>
    <w:rsid w:val="00EB236B"/>
    <w:rsid w:val="00EB249A"/>
    <w:rsid w:val="00EB2969"/>
    <w:rsid w:val="00EB3052"/>
    <w:rsid w:val="00EB3231"/>
    <w:rsid w:val="00EB34C0"/>
    <w:rsid w:val="00EB3620"/>
    <w:rsid w:val="00EB38F9"/>
    <w:rsid w:val="00EB4177"/>
    <w:rsid w:val="00EB4398"/>
    <w:rsid w:val="00EB4480"/>
    <w:rsid w:val="00EB4627"/>
    <w:rsid w:val="00EB486D"/>
    <w:rsid w:val="00EB48D6"/>
    <w:rsid w:val="00EB48DB"/>
    <w:rsid w:val="00EB4D8D"/>
    <w:rsid w:val="00EB5254"/>
    <w:rsid w:val="00EB52A9"/>
    <w:rsid w:val="00EB54D4"/>
    <w:rsid w:val="00EB55D6"/>
    <w:rsid w:val="00EB5F1C"/>
    <w:rsid w:val="00EB7488"/>
    <w:rsid w:val="00EB7531"/>
    <w:rsid w:val="00EB7E76"/>
    <w:rsid w:val="00EB7EB9"/>
    <w:rsid w:val="00EB7ECC"/>
    <w:rsid w:val="00EC003C"/>
    <w:rsid w:val="00EC0A2B"/>
    <w:rsid w:val="00EC0ADE"/>
    <w:rsid w:val="00EC0E4B"/>
    <w:rsid w:val="00EC0E78"/>
    <w:rsid w:val="00EC1071"/>
    <w:rsid w:val="00EC1262"/>
    <w:rsid w:val="00EC138C"/>
    <w:rsid w:val="00EC1579"/>
    <w:rsid w:val="00EC1591"/>
    <w:rsid w:val="00EC1BE4"/>
    <w:rsid w:val="00EC1D87"/>
    <w:rsid w:val="00EC2592"/>
    <w:rsid w:val="00EC2FFE"/>
    <w:rsid w:val="00EC34AA"/>
    <w:rsid w:val="00EC3ED5"/>
    <w:rsid w:val="00EC43D3"/>
    <w:rsid w:val="00EC4900"/>
    <w:rsid w:val="00EC4F7C"/>
    <w:rsid w:val="00EC526D"/>
    <w:rsid w:val="00EC538F"/>
    <w:rsid w:val="00EC542C"/>
    <w:rsid w:val="00EC5630"/>
    <w:rsid w:val="00EC56A8"/>
    <w:rsid w:val="00EC5706"/>
    <w:rsid w:val="00EC59AA"/>
    <w:rsid w:val="00EC5C6C"/>
    <w:rsid w:val="00EC605C"/>
    <w:rsid w:val="00EC62FC"/>
    <w:rsid w:val="00EC65D0"/>
    <w:rsid w:val="00EC6740"/>
    <w:rsid w:val="00EC6823"/>
    <w:rsid w:val="00EC6FE8"/>
    <w:rsid w:val="00EC7B18"/>
    <w:rsid w:val="00ED0541"/>
    <w:rsid w:val="00ED061B"/>
    <w:rsid w:val="00ED1699"/>
    <w:rsid w:val="00ED181E"/>
    <w:rsid w:val="00ED1C6C"/>
    <w:rsid w:val="00ED2250"/>
    <w:rsid w:val="00ED24F5"/>
    <w:rsid w:val="00ED29B7"/>
    <w:rsid w:val="00ED29CF"/>
    <w:rsid w:val="00ED31D4"/>
    <w:rsid w:val="00ED36C6"/>
    <w:rsid w:val="00ED3997"/>
    <w:rsid w:val="00ED39E3"/>
    <w:rsid w:val="00ED3A18"/>
    <w:rsid w:val="00ED4348"/>
    <w:rsid w:val="00ED488B"/>
    <w:rsid w:val="00ED4B1F"/>
    <w:rsid w:val="00ED518F"/>
    <w:rsid w:val="00ED5591"/>
    <w:rsid w:val="00ED570D"/>
    <w:rsid w:val="00ED5AA0"/>
    <w:rsid w:val="00ED5ABC"/>
    <w:rsid w:val="00ED5F02"/>
    <w:rsid w:val="00ED6543"/>
    <w:rsid w:val="00ED6853"/>
    <w:rsid w:val="00ED6B6A"/>
    <w:rsid w:val="00ED6BE7"/>
    <w:rsid w:val="00ED6C64"/>
    <w:rsid w:val="00ED6EAB"/>
    <w:rsid w:val="00ED7D6B"/>
    <w:rsid w:val="00EE045C"/>
    <w:rsid w:val="00EE059C"/>
    <w:rsid w:val="00EE0B22"/>
    <w:rsid w:val="00EE0B57"/>
    <w:rsid w:val="00EE0BB6"/>
    <w:rsid w:val="00EE1B53"/>
    <w:rsid w:val="00EE1D11"/>
    <w:rsid w:val="00EE1EC1"/>
    <w:rsid w:val="00EE2648"/>
    <w:rsid w:val="00EE27E7"/>
    <w:rsid w:val="00EE3163"/>
    <w:rsid w:val="00EE31EF"/>
    <w:rsid w:val="00EE34F6"/>
    <w:rsid w:val="00EE356F"/>
    <w:rsid w:val="00EE37D9"/>
    <w:rsid w:val="00EE40FF"/>
    <w:rsid w:val="00EE4257"/>
    <w:rsid w:val="00EE43DD"/>
    <w:rsid w:val="00EE471F"/>
    <w:rsid w:val="00EE50AC"/>
    <w:rsid w:val="00EE5135"/>
    <w:rsid w:val="00EE5165"/>
    <w:rsid w:val="00EE5194"/>
    <w:rsid w:val="00EE5593"/>
    <w:rsid w:val="00EE5793"/>
    <w:rsid w:val="00EE5941"/>
    <w:rsid w:val="00EE5E74"/>
    <w:rsid w:val="00EE5EE9"/>
    <w:rsid w:val="00EE6252"/>
    <w:rsid w:val="00EE63D5"/>
    <w:rsid w:val="00EE66BE"/>
    <w:rsid w:val="00EE698A"/>
    <w:rsid w:val="00EE6A6B"/>
    <w:rsid w:val="00EE6BB5"/>
    <w:rsid w:val="00EE6F0B"/>
    <w:rsid w:val="00EE74A5"/>
    <w:rsid w:val="00EE79C0"/>
    <w:rsid w:val="00EE7C68"/>
    <w:rsid w:val="00EF017F"/>
    <w:rsid w:val="00EF0780"/>
    <w:rsid w:val="00EF07AE"/>
    <w:rsid w:val="00EF0EE0"/>
    <w:rsid w:val="00EF1028"/>
    <w:rsid w:val="00EF1053"/>
    <w:rsid w:val="00EF12AA"/>
    <w:rsid w:val="00EF1368"/>
    <w:rsid w:val="00EF1812"/>
    <w:rsid w:val="00EF205F"/>
    <w:rsid w:val="00EF20BD"/>
    <w:rsid w:val="00EF2440"/>
    <w:rsid w:val="00EF2B41"/>
    <w:rsid w:val="00EF3249"/>
    <w:rsid w:val="00EF343D"/>
    <w:rsid w:val="00EF35D9"/>
    <w:rsid w:val="00EF3B89"/>
    <w:rsid w:val="00EF3C49"/>
    <w:rsid w:val="00EF4081"/>
    <w:rsid w:val="00EF41DF"/>
    <w:rsid w:val="00EF47A1"/>
    <w:rsid w:val="00EF4C44"/>
    <w:rsid w:val="00EF4E26"/>
    <w:rsid w:val="00EF55D1"/>
    <w:rsid w:val="00EF583F"/>
    <w:rsid w:val="00EF587C"/>
    <w:rsid w:val="00EF58F0"/>
    <w:rsid w:val="00EF5DAF"/>
    <w:rsid w:val="00EF6247"/>
    <w:rsid w:val="00EF649C"/>
    <w:rsid w:val="00EF6554"/>
    <w:rsid w:val="00EF65C2"/>
    <w:rsid w:val="00EF6678"/>
    <w:rsid w:val="00EF671B"/>
    <w:rsid w:val="00EF6DA6"/>
    <w:rsid w:val="00EF7263"/>
    <w:rsid w:val="00EF751A"/>
    <w:rsid w:val="00EF77B1"/>
    <w:rsid w:val="00EF7BA2"/>
    <w:rsid w:val="00EF7D5C"/>
    <w:rsid w:val="00EF7DA6"/>
    <w:rsid w:val="00EF7EC7"/>
    <w:rsid w:val="00F000A7"/>
    <w:rsid w:val="00F0098E"/>
    <w:rsid w:val="00F00CE8"/>
    <w:rsid w:val="00F013AE"/>
    <w:rsid w:val="00F01805"/>
    <w:rsid w:val="00F01BDB"/>
    <w:rsid w:val="00F02B98"/>
    <w:rsid w:val="00F02D48"/>
    <w:rsid w:val="00F02FF9"/>
    <w:rsid w:val="00F037E5"/>
    <w:rsid w:val="00F03A94"/>
    <w:rsid w:val="00F03A9F"/>
    <w:rsid w:val="00F03CF3"/>
    <w:rsid w:val="00F042DE"/>
    <w:rsid w:val="00F045E8"/>
    <w:rsid w:val="00F04696"/>
    <w:rsid w:val="00F0474E"/>
    <w:rsid w:val="00F04F63"/>
    <w:rsid w:val="00F051C0"/>
    <w:rsid w:val="00F05332"/>
    <w:rsid w:val="00F0588B"/>
    <w:rsid w:val="00F05B18"/>
    <w:rsid w:val="00F05B60"/>
    <w:rsid w:val="00F05BF7"/>
    <w:rsid w:val="00F06453"/>
    <w:rsid w:val="00F066BF"/>
    <w:rsid w:val="00F0673A"/>
    <w:rsid w:val="00F067A3"/>
    <w:rsid w:val="00F06CA0"/>
    <w:rsid w:val="00F077A6"/>
    <w:rsid w:val="00F07C43"/>
    <w:rsid w:val="00F07CD6"/>
    <w:rsid w:val="00F07F32"/>
    <w:rsid w:val="00F1008A"/>
    <w:rsid w:val="00F101E1"/>
    <w:rsid w:val="00F10354"/>
    <w:rsid w:val="00F1035A"/>
    <w:rsid w:val="00F1078A"/>
    <w:rsid w:val="00F10AEE"/>
    <w:rsid w:val="00F10BDD"/>
    <w:rsid w:val="00F110F3"/>
    <w:rsid w:val="00F1133A"/>
    <w:rsid w:val="00F119C2"/>
    <w:rsid w:val="00F11F09"/>
    <w:rsid w:val="00F120F3"/>
    <w:rsid w:val="00F124C5"/>
    <w:rsid w:val="00F129C4"/>
    <w:rsid w:val="00F12AFC"/>
    <w:rsid w:val="00F12BC0"/>
    <w:rsid w:val="00F12EBB"/>
    <w:rsid w:val="00F134E0"/>
    <w:rsid w:val="00F1351F"/>
    <w:rsid w:val="00F1365A"/>
    <w:rsid w:val="00F13C31"/>
    <w:rsid w:val="00F13F72"/>
    <w:rsid w:val="00F140E8"/>
    <w:rsid w:val="00F14D75"/>
    <w:rsid w:val="00F1507D"/>
    <w:rsid w:val="00F15A16"/>
    <w:rsid w:val="00F15EAE"/>
    <w:rsid w:val="00F16182"/>
    <w:rsid w:val="00F163EE"/>
    <w:rsid w:val="00F164EF"/>
    <w:rsid w:val="00F167CA"/>
    <w:rsid w:val="00F168A4"/>
    <w:rsid w:val="00F16BB4"/>
    <w:rsid w:val="00F1708C"/>
    <w:rsid w:val="00F1720F"/>
    <w:rsid w:val="00F1786E"/>
    <w:rsid w:val="00F17AEA"/>
    <w:rsid w:val="00F204B9"/>
    <w:rsid w:val="00F214FD"/>
    <w:rsid w:val="00F2156E"/>
    <w:rsid w:val="00F22782"/>
    <w:rsid w:val="00F227EB"/>
    <w:rsid w:val="00F22840"/>
    <w:rsid w:val="00F22E14"/>
    <w:rsid w:val="00F235DA"/>
    <w:rsid w:val="00F238ED"/>
    <w:rsid w:val="00F238F6"/>
    <w:rsid w:val="00F23FCB"/>
    <w:rsid w:val="00F23FD4"/>
    <w:rsid w:val="00F243EE"/>
    <w:rsid w:val="00F24B06"/>
    <w:rsid w:val="00F24CF0"/>
    <w:rsid w:val="00F24F01"/>
    <w:rsid w:val="00F255AF"/>
    <w:rsid w:val="00F257A3"/>
    <w:rsid w:val="00F25E8A"/>
    <w:rsid w:val="00F262ED"/>
    <w:rsid w:val="00F2662E"/>
    <w:rsid w:val="00F26825"/>
    <w:rsid w:val="00F268C2"/>
    <w:rsid w:val="00F268F2"/>
    <w:rsid w:val="00F26DF0"/>
    <w:rsid w:val="00F271EE"/>
    <w:rsid w:val="00F2724B"/>
    <w:rsid w:val="00F272F6"/>
    <w:rsid w:val="00F27320"/>
    <w:rsid w:val="00F274E1"/>
    <w:rsid w:val="00F27B0A"/>
    <w:rsid w:val="00F27CD4"/>
    <w:rsid w:val="00F27F3C"/>
    <w:rsid w:val="00F30294"/>
    <w:rsid w:val="00F30972"/>
    <w:rsid w:val="00F30C87"/>
    <w:rsid w:val="00F30DB1"/>
    <w:rsid w:val="00F3121D"/>
    <w:rsid w:val="00F31AD3"/>
    <w:rsid w:val="00F31AD8"/>
    <w:rsid w:val="00F31DBB"/>
    <w:rsid w:val="00F31E8B"/>
    <w:rsid w:val="00F32209"/>
    <w:rsid w:val="00F3258F"/>
    <w:rsid w:val="00F326EE"/>
    <w:rsid w:val="00F32E9E"/>
    <w:rsid w:val="00F33369"/>
    <w:rsid w:val="00F33677"/>
    <w:rsid w:val="00F33966"/>
    <w:rsid w:val="00F33CEA"/>
    <w:rsid w:val="00F33EF7"/>
    <w:rsid w:val="00F346E3"/>
    <w:rsid w:val="00F34A75"/>
    <w:rsid w:val="00F34BD1"/>
    <w:rsid w:val="00F35331"/>
    <w:rsid w:val="00F35624"/>
    <w:rsid w:val="00F36204"/>
    <w:rsid w:val="00F36D9E"/>
    <w:rsid w:val="00F3702B"/>
    <w:rsid w:val="00F3748F"/>
    <w:rsid w:val="00F376A5"/>
    <w:rsid w:val="00F378D5"/>
    <w:rsid w:val="00F37E09"/>
    <w:rsid w:val="00F37E4C"/>
    <w:rsid w:val="00F40330"/>
    <w:rsid w:val="00F40428"/>
    <w:rsid w:val="00F4091D"/>
    <w:rsid w:val="00F410CE"/>
    <w:rsid w:val="00F4126E"/>
    <w:rsid w:val="00F4149D"/>
    <w:rsid w:val="00F4161E"/>
    <w:rsid w:val="00F417E6"/>
    <w:rsid w:val="00F41B18"/>
    <w:rsid w:val="00F41C7D"/>
    <w:rsid w:val="00F41CD0"/>
    <w:rsid w:val="00F41F2F"/>
    <w:rsid w:val="00F4218C"/>
    <w:rsid w:val="00F426DF"/>
    <w:rsid w:val="00F42ED8"/>
    <w:rsid w:val="00F43089"/>
    <w:rsid w:val="00F43642"/>
    <w:rsid w:val="00F43CDF"/>
    <w:rsid w:val="00F43E21"/>
    <w:rsid w:val="00F43F91"/>
    <w:rsid w:val="00F442F0"/>
    <w:rsid w:val="00F44579"/>
    <w:rsid w:val="00F445B1"/>
    <w:rsid w:val="00F44697"/>
    <w:rsid w:val="00F452F5"/>
    <w:rsid w:val="00F45396"/>
    <w:rsid w:val="00F45726"/>
    <w:rsid w:val="00F46B73"/>
    <w:rsid w:val="00F475A3"/>
    <w:rsid w:val="00F478EB"/>
    <w:rsid w:val="00F47910"/>
    <w:rsid w:val="00F47D8E"/>
    <w:rsid w:val="00F50061"/>
    <w:rsid w:val="00F500D5"/>
    <w:rsid w:val="00F5017A"/>
    <w:rsid w:val="00F503D3"/>
    <w:rsid w:val="00F50DFC"/>
    <w:rsid w:val="00F5119C"/>
    <w:rsid w:val="00F51640"/>
    <w:rsid w:val="00F51A34"/>
    <w:rsid w:val="00F51DBC"/>
    <w:rsid w:val="00F51F95"/>
    <w:rsid w:val="00F51F9A"/>
    <w:rsid w:val="00F52143"/>
    <w:rsid w:val="00F52267"/>
    <w:rsid w:val="00F529D5"/>
    <w:rsid w:val="00F53011"/>
    <w:rsid w:val="00F530DC"/>
    <w:rsid w:val="00F5387B"/>
    <w:rsid w:val="00F53E55"/>
    <w:rsid w:val="00F54225"/>
    <w:rsid w:val="00F54AAA"/>
    <w:rsid w:val="00F54D22"/>
    <w:rsid w:val="00F54F0E"/>
    <w:rsid w:val="00F55147"/>
    <w:rsid w:val="00F55510"/>
    <w:rsid w:val="00F556EF"/>
    <w:rsid w:val="00F5597D"/>
    <w:rsid w:val="00F55CE4"/>
    <w:rsid w:val="00F55DF0"/>
    <w:rsid w:val="00F55E52"/>
    <w:rsid w:val="00F55ECF"/>
    <w:rsid w:val="00F56485"/>
    <w:rsid w:val="00F565F0"/>
    <w:rsid w:val="00F5672D"/>
    <w:rsid w:val="00F568F8"/>
    <w:rsid w:val="00F56918"/>
    <w:rsid w:val="00F57979"/>
    <w:rsid w:val="00F60165"/>
    <w:rsid w:val="00F60254"/>
    <w:rsid w:val="00F6042D"/>
    <w:rsid w:val="00F6056F"/>
    <w:rsid w:val="00F607DF"/>
    <w:rsid w:val="00F60C08"/>
    <w:rsid w:val="00F60EA6"/>
    <w:rsid w:val="00F60FE5"/>
    <w:rsid w:val="00F61039"/>
    <w:rsid w:val="00F610C4"/>
    <w:rsid w:val="00F61869"/>
    <w:rsid w:val="00F61B12"/>
    <w:rsid w:val="00F61C01"/>
    <w:rsid w:val="00F6253D"/>
    <w:rsid w:val="00F6256F"/>
    <w:rsid w:val="00F62ABC"/>
    <w:rsid w:val="00F62BF0"/>
    <w:rsid w:val="00F631EB"/>
    <w:rsid w:val="00F63522"/>
    <w:rsid w:val="00F63728"/>
    <w:rsid w:val="00F6386A"/>
    <w:rsid w:val="00F63ABD"/>
    <w:rsid w:val="00F63B20"/>
    <w:rsid w:val="00F64164"/>
    <w:rsid w:val="00F643D0"/>
    <w:rsid w:val="00F64552"/>
    <w:rsid w:val="00F6477D"/>
    <w:rsid w:val="00F64A39"/>
    <w:rsid w:val="00F64DD1"/>
    <w:rsid w:val="00F64F54"/>
    <w:rsid w:val="00F652EA"/>
    <w:rsid w:val="00F6561A"/>
    <w:rsid w:val="00F65A06"/>
    <w:rsid w:val="00F65ABC"/>
    <w:rsid w:val="00F65BE2"/>
    <w:rsid w:val="00F65CE6"/>
    <w:rsid w:val="00F65E35"/>
    <w:rsid w:val="00F662D7"/>
    <w:rsid w:val="00F66310"/>
    <w:rsid w:val="00F675CC"/>
    <w:rsid w:val="00F6778D"/>
    <w:rsid w:val="00F67E1A"/>
    <w:rsid w:val="00F67F27"/>
    <w:rsid w:val="00F67F8B"/>
    <w:rsid w:val="00F70141"/>
    <w:rsid w:val="00F703B3"/>
    <w:rsid w:val="00F70964"/>
    <w:rsid w:val="00F70AE2"/>
    <w:rsid w:val="00F70BA7"/>
    <w:rsid w:val="00F70EEF"/>
    <w:rsid w:val="00F718F0"/>
    <w:rsid w:val="00F71C1B"/>
    <w:rsid w:val="00F71DA0"/>
    <w:rsid w:val="00F71F38"/>
    <w:rsid w:val="00F71F40"/>
    <w:rsid w:val="00F723D1"/>
    <w:rsid w:val="00F72717"/>
    <w:rsid w:val="00F72C6C"/>
    <w:rsid w:val="00F72E4C"/>
    <w:rsid w:val="00F7340D"/>
    <w:rsid w:val="00F737AE"/>
    <w:rsid w:val="00F737E4"/>
    <w:rsid w:val="00F73914"/>
    <w:rsid w:val="00F73B9D"/>
    <w:rsid w:val="00F745A4"/>
    <w:rsid w:val="00F74650"/>
    <w:rsid w:val="00F75705"/>
    <w:rsid w:val="00F75972"/>
    <w:rsid w:val="00F7604E"/>
    <w:rsid w:val="00F763D5"/>
    <w:rsid w:val="00F7652C"/>
    <w:rsid w:val="00F76900"/>
    <w:rsid w:val="00F76EEA"/>
    <w:rsid w:val="00F76F06"/>
    <w:rsid w:val="00F76F44"/>
    <w:rsid w:val="00F7717B"/>
    <w:rsid w:val="00F7738F"/>
    <w:rsid w:val="00F774C1"/>
    <w:rsid w:val="00F774ED"/>
    <w:rsid w:val="00F77969"/>
    <w:rsid w:val="00F779A6"/>
    <w:rsid w:val="00F80129"/>
    <w:rsid w:val="00F801A7"/>
    <w:rsid w:val="00F80698"/>
    <w:rsid w:val="00F808E2"/>
    <w:rsid w:val="00F80A09"/>
    <w:rsid w:val="00F80D5B"/>
    <w:rsid w:val="00F812B4"/>
    <w:rsid w:val="00F81818"/>
    <w:rsid w:val="00F81DD1"/>
    <w:rsid w:val="00F82255"/>
    <w:rsid w:val="00F83349"/>
    <w:rsid w:val="00F8389A"/>
    <w:rsid w:val="00F83AB8"/>
    <w:rsid w:val="00F83BD4"/>
    <w:rsid w:val="00F83D59"/>
    <w:rsid w:val="00F845E4"/>
    <w:rsid w:val="00F84717"/>
    <w:rsid w:val="00F847E7"/>
    <w:rsid w:val="00F848BE"/>
    <w:rsid w:val="00F84B14"/>
    <w:rsid w:val="00F84E61"/>
    <w:rsid w:val="00F84EF2"/>
    <w:rsid w:val="00F8511A"/>
    <w:rsid w:val="00F856B5"/>
    <w:rsid w:val="00F858EA"/>
    <w:rsid w:val="00F85ADB"/>
    <w:rsid w:val="00F85D71"/>
    <w:rsid w:val="00F861A7"/>
    <w:rsid w:val="00F864B8"/>
    <w:rsid w:val="00F86A3D"/>
    <w:rsid w:val="00F86FD1"/>
    <w:rsid w:val="00F8705F"/>
    <w:rsid w:val="00F871E9"/>
    <w:rsid w:val="00F87320"/>
    <w:rsid w:val="00F87F8F"/>
    <w:rsid w:val="00F90F63"/>
    <w:rsid w:val="00F91607"/>
    <w:rsid w:val="00F91C1B"/>
    <w:rsid w:val="00F91D46"/>
    <w:rsid w:val="00F91E8E"/>
    <w:rsid w:val="00F92348"/>
    <w:rsid w:val="00F92BB3"/>
    <w:rsid w:val="00F92E65"/>
    <w:rsid w:val="00F92FFF"/>
    <w:rsid w:val="00F93000"/>
    <w:rsid w:val="00F9300B"/>
    <w:rsid w:val="00F93942"/>
    <w:rsid w:val="00F94ED8"/>
    <w:rsid w:val="00F9532F"/>
    <w:rsid w:val="00F9542F"/>
    <w:rsid w:val="00F95440"/>
    <w:rsid w:val="00F9559B"/>
    <w:rsid w:val="00F95859"/>
    <w:rsid w:val="00F959CD"/>
    <w:rsid w:val="00F963B9"/>
    <w:rsid w:val="00F9662C"/>
    <w:rsid w:val="00F9681D"/>
    <w:rsid w:val="00F96B92"/>
    <w:rsid w:val="00F97A47"/>
    <w:rsid w:val="00F97AF1"/>
    <w:rsid w:val="00F97C1D"/>
    <w:rsid w:val="00F97C64"/>
    <w:rsid w:val="00FA03C7"/>
    <w:rsid w:val="00FA0483"/>
    <w:rsid w:val="00FA09C9"/>
    <w:rsid w:val="00FA10FC"/>
    <w:rsid w:val="00FA124B"/>
    <w:rsid w:val="00FA163A"/>
    <w:rsid w:val="00FA198B"/>
    <w:rsid w:val="00FA1C47"/>
    <w:rsid w:val="00FA1E69"/>
    <w:rsid w:val="00FA20F9"/>
    <w:rsid w:val="00FA25B0"/>
    <w:rsid w:val="00FA29FD"/>
    <w:rsid w:val="00FA2A62"/>
    <w:rsid w:val="00FA2F11"/>
    <w:rsid w:val="00FA3987"/>
    <w:rsid w:val="00FA3BCF"/>
    <w:rsid w:val="00FA4141"/>
    <w:rsid w:val="00FA42FF"/>
    <w:rsid w:val="00FA4B2B"/>
    <w:rsid w:val="00FA5014"/>
    <w:rsid w:val="00FA5364"/>
    <w:rsid w:val="00FA553C"/>
    <w:rsid w:val="00FA55E8"/>
    <w:rsid w:val="00FA565F"/>
    <w:rsid w:val="00FA68AD"/>
    <w:rsid w:val="00FA6A46"/>
    <w:rsid w:val="00FA72F8"/>
    <w:rsid w:val="00FA7426"/>
    <w:rsid w:val="00FA7A4F"/>
    <w:rsid w:val="00FA7CDC"/>
    <w:rsid w:val="00FB0492"/>
    <w:rsid w:val="00FB11F7"/>
    <w:rsid w:val="00FB1503"/>
    <w:rsid w:val="00FB1F7A"/>
    <w:rsid w:val="00FB2163"/>
    <w:rsid w:val="00FB29B7"/>
    <w:rsid w:val="00FB2B38"/>
    <w:rsid w:val="00FB2B45"/>
    <w:rsid w:val="00FB2BD6"/>
    <w:rsid w:val="00FB3AEE"/>
    <w:rsid w:val="00FB3D13"/>
    <w:rsid w:val="00FB44B8"/>
    <w:rsid w:val="00FB4629"/>
    <w:rsid w:val="00FB4AB7"/>
    <w:rsid w:val="00FB4D5F"/>
    <w:rsid w:val="00FB517F"/>
    <w:rsid w:val="00FB531E"/>
    <w:rsid w:val="00FB5438"/>
    <w:rsid w:val="00FB56AF"/>
    <w:rsid w:val="00FB5FE9"/>
    <w:rsid w:val="00FB6495"/>
    <w:rsid w:val="00FB6878"/>
    <w:rsid w:val="00FB6AD6"/>
    <w:rsid w:val="00FB6BD4"/>
    <w:rsid w:val="00FB6FF9"/>
    <w:rsid w:val="00FB70C4"/>
    <w:rsid w:val="00FB7410"/>
    <w:rsid w:val="00FB74BF"/>
    <w:rsid w:val="00FB7C12"/>
    <w:rsid w:val="00FB7CDD"/>
    <w:rsid w:val="00FC0040"/>
    <w:rsid w:val="00FC08EB"/>
    <w:rsid w:val="00FC0DA1"/>
    <w:rsid w:val="00FC0EDB"/>
    <w:rsid w:val="00FC0FF3"/>
    <w:rsid w:val="00FC126A"/>
    <w:rsid w:val="00FC16F8"/>
    <w:rsid w:val="00FC172F"/>
    <w:rsid w:val="00FC1860"/>
    <w:rsid w:val="00FC1A5B"/>
    <w:rsid w:val="00FC1A81"/>
    <w:rsid w:val="00FC1CDF"/>
    <w:rsid w:val="00FC26BD"/>
    <w:rsid w:val="00FC3800"/>
    <w:rsid w:val="00FC3A53"/>
    <w:rsid w:val="00FC3D91"/>
    <w:rsid w:val="00FC3DB1"/>
    <w:rsid w:val="00FC3E44"/>
    <w:rsid w:val="00FC44C7"/>
    <w:rsid w:val="00FC4EF1"/>
    <w:rsid w:val="00FC4FA4"/>
    <w:rsid w:val="00FC5258"/>
    <w:rsid w:val="00FC536A"/>
    <w:rsid w:val="00FC5C75"/>
    <w:rsid w:val="00FC5F5A"/>
    <w:rsid w:val="00FC673F"/>
    <w:rsid w:val="00FC6A1A"/>
    <w:rsid w:val="00FC765F"/>
    <w:rsid w:val="00FC783D"/>
    <w:rsid w:val="00FC7BCB"/>
    <w:rsid w:val="00FC7C50"/>
    <w:rsid w:val="00FC7DEA"/>
    <w:rsid w:val="00FD0004"/>
    <w:rsid w:val="00FD03D8"/>
    <w:rsid w:val="00FD085D"/>
    <w:rsid w:val="00FD0B7A"/>
    <w:rsid w:val="00FD14DE"/>
    <w:rsid w:val="00FD17F5"/>
    <w:rsid w:val="00FD1817"/>
    <w:rsid w:val="00FD1A75"/>
    <w:rsid w:val="00FD1AAF"/>
    <w:rsid w:val="00FD1C0B"/>
    <w:rsid w:val="00FD225C"/>
    <w:rsid w:val="00FD2EEA"/>
    <w:rsid w:val="00FD34AC"/>
    <w:rsid w:val="00FD4554"/>
    <w:rsid w:val="00FD464C"/>
    <w:rsid w:val="00FD488F"/>
    <w:rsid w:val="00FD536A"/>
    <w:rsid w:val="00FD5424"/>
    <w:rsid w:val="00FD5D3E"/>
    <w:rsid w:val="00FD6161"/>
    <w:rsid w:val="00FD6179"/>
    <w:rsid w:val="00FD6C0D"/>
    <w:rsid w:val="00FD73B5"/>
    <w:rsid w:val="00FD7751"/>
    <w:rsid w:val="00FD793B"/>
    <w:rsid w:val="00FE001C"/>
    <w:rsid w:val="00FE009C"/>
    <w:rsid w:val="00FE060D"/>
    <w:rsid w:val="00FE1130"/>
    <w:rsid w:val="00FE1245"/>
    <w:rsid w:val="00FE1527"/>
    <w:rsid w:val="00FE1A6E"/>
    <w:rsid w:val="00FE1C23"/>
    <w:rsid w:val="00FE246C"/>
    <w:rsid w:val="00FE2693"/>
    <w:rsid w:val="00FE2C81"/>
    <w:rsid w:val="00FE2CEC"/>
    <w:rsid w:val="00FE39C8"/>
    <w:rsid w:val="00FE3DE3"/>
    <w:rsid w:val="00FE412D"/>
    <w:rsid w:val="00FE457A"/>
    <w:rsid w:val="00FE46AC"/>
    <w:rsid w:val="00FE4941"/>
    <w:rsid w:val="00FE4A5D"/>
    <w:rsid w:val="00FE4BB0"/>
    <w:rsid w:val="00FE4BD5"/>
    <w:rsid w:val="00FE4C27"/>
    <w:rsid w:val="00FE51D1"/>
    <w:rsid w:val="00FE5487"/>
    <w:rsid w:val="00FE56E3"/>
    <w:rsid w:val="00FE573D"/>
    <w:rsid w:val="00FE582B"/>
    <w:rsid w:val="00FE5AB9"/>
    <w:rsid w:val="00FE6577"/>
    <w:rsid w:val="00FE6659"/>
    <w:rsid w:val="00FE6777"/>
    <w:rsid w:val="00FE6A9B"/>
    <w:rsid w:val="00FE6B5D"/>
    <w:rsid w:val="00FE6B9F"/>
    <w:rsid w:val="00FE6DC8"/>
    <w:rsid w:val="00FE6F2A"/>
    <w:rsid w:val="00FE76A6"/>
    <w:rsid w:val="00FF032F"/>
    <w:rsid w:val="00FF06E9"/>
    <w:rsid w:val="00FF07AC"/>
    <w:rsid w:val="00FF088F"/>
    <w:rsid w:val="00FF0A56"/>
    <w:rsid w:val="00FF0CCB"/>
    <w:rsid w:val="00FF0EF0"/>
    <w:rsid w:val="00FF0F18"/>
    <w:rsid w:val="00FF1732"/>
    <w:rsid w:val="00FF176F"/>
    <w:rsid w:val="00FF1979"/>
    <w:rsid w:val="00FF198A"/>
    <w:rsid w:val="00FF1B2E"/>
    <w:rsid w:val="00FF211F"/>
    <w:rsid w:val="00FF21AC"/>
    <w:rsid w:val="00FF237B"/>
    <w:rsid w:val="00FF23DF"/>
    <w:rsid w:val="00FF2969"/>
    <w:rsid w:val="00FF298D"/>
    <w:rsid w:val="00FF2D82"/>
    <w:rsid w:val="00FF36DA"/>
    <w:rsid w:val="00FF41A5"/>
    <w:rsid w:val="00FF433D"/>
    <w:rsid w:val="00FF4790"/>
    <w:rsid w:val="00FF4836"/>
    <w:rsid w:val="00FF4FC7"/>
    <w:rsid w:val="00FF5077"/>
    <w:rsid w:val="00FF556E"/>
    <w:rsid w:val="00FF5D3B"/>
    <w:rsid w:val="00FF5D73"/>
    <w:rsid w:val="00FF5EB6"/>
    <w:rsid w:val="00FF5EE0"/>
    <w:rsid w:val="00FF5FB6"/>
    <w:rsid w:val="00FF6388"/>
    <w:rsid w:val="00FF6AAC"/>
    <w:rsid w:val="00FF6ACD"/>
    <w:rsid w:val="00FF6B9E"/>
    <w:rsid w:val="00FF6E17"/>
    <w:rsid w:val="00FF7081"/>
    <w:rsid w:val="00FF79FD"/>
    <w:rsid w:val="00FF7C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996A095"/>
  <w14:defaultImageDpi w14:val="32767"/>
  <w15:chartTrackingRefBased/>
  <w15:docId w15:val="{D39893A5-C6E7-0549-9185-A3C0BCE94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13F7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13F72"/>
    <w:rPr>
      <w:rFonts w:ascii="Times New Roman" w:hAnsi="Times New Roman" w:cs="Times New Roman"/>
      <w:sz w:val="18"/>
      <w:szCs w:val="18"/>
    </w:rPr>
  </w:style>
  <w:style w:type="paragraph" w:styleId="Header">
    <w:name w:val="header"/>
    <w:basedOn w:val="Normal"/>
    <w:link w:val="HeaderChar"/>
    <w:uiPriority w:val="99"/>
    <w:unhideWhenUsed/>
    <w:rsid w:val="00124A8F"/>
    <w:pPr>
      <w:tabs>
        <w:tab w:val="center" w:pos="4680"/>
        <w:tab w:val="right" w:pos="9360"/>
      </w:tabs>
    </w:pPr>
  </w:style>
  <w:style w:type="character" w:customStyle="1" w:styleId="HeaderChar">
    <w:name w:val="Header Char"/>
    <w:basedOn w:val="DefaultParagraphFont"/>
    <w:link w:val="Header"/>
    <w:uiPriority w:val="99"/>
    <w:rsid w:val="00124A8F"/>
  </w:style>
  <w:style w:type="paragraph" w:styleId="Footer">
    <w:name w:val="footer"/>
    <w:basedOn w:val="Normal"/>
    <w:link w:val="FooterChar"/>
    <w:uiPriority w:val="99"/>
    <w:unhideWhenUsed/>
    <w:rsid w:val="00124A8F"/>
    <w:pPr>
      <w:tabs>
        <w:tab w:val="center" w:pos="4680"/>
        <w:tab w:val="right" w:pos="9360"/>
      </w:tabs>
    </w:pPr>
  </w:style>
  <w:style w:type="character" w:customStyle="1" w:styleId="FooterChar">
    <w:name w:val="Footer Char"/>
    <w:basedOn w:val="DefaultParagraphFont"/>
    <w:link w:val="Footer"/>
    <w:uiPriority w:val="99"/>
    <w:rsid w:val="00124A8F"/>
  </w:style>
  <w:style w:type="character" w:styleId="PageNumber">
    <w:name w:val="page number"/>
    <w:basedOn w:val="DefaultParagraphFont"/>
    <w:uiPriority w:val="99"/>
    <w:semiHidden/>
    <w:unhideWhenUsed/>
    <w:rsid w:val="00124A8F"/>
  </w:style>
  <w:style w:type="paragraph" w:styleId="FootnoteText">
    <w:name w:val="footnote text"/>
    <w:basedOn w:val="Normal"/>
    <w:link w:val="FootnoteTextChar"/>
    <w:uiPriority w:val="99"/>
    <w:semiHidden/>
    <w:unhideWhenUsed/>
    <w:rsid w:val="00A552F1"/>
    <w:rPr>
      <w:sz w:val="20"/>
      <w:szCs w:val="20"/>
    </w:rPr>
  </w:style>
  <w:style w:type="character" w:customStyle="1" w:styleId="FootnoteTextChar">
    <w:name w:val="Footnote Text Char"/>
    <w:basedOn w:val="DefaultParagraphFont"/>
    <w:link w:val="FootnoteText"/>
    <w:uiPriority w:val="99"/>
    <w:semiHidden/>
    <w:rsid w:val="00A552F1"/>
    <w:rPr>
      <w:sz w:val="20"/>
      <w:szCs w:val="20"/>
    </w:rPr>
  </w:style>
  <w:style w:type="character" w:styleId="FootnoteReference">
    <w:name w:val="footnote reference"/>
    <w:basedOn w:val="DefaultParagraphFont"/>
    <w:uiPriority w:val="99"/>
    <w:semiHidden/>
    <w:unhideWhenUsed/>
    <w:rsid w:val="00A552F1"/>
    <w:rPr>
      <w:vertAlign w:val="superscript"/>
    </w:rPr>
  </w:style>
  <w:style w:type="character" w:styleId="CommentReference">
    <w:name w:val="annotation reference"/>
    <w:basedOn w:val="DefaultParagraphFont"/>
    <w:uiPriority w:val="99"/>
    <w:semiHidden/>
    <w:unhideWhenUsed/>
    <w:rsid w:val="007D602E"/>
    <w:rPr>
      <w:sz w:val="16"/>
      <w:szCs w:val="16"/>
    </w:rPr>
  </w:style>
  <w:style w:type="paragraph" w:styleId="CommentText">
    <w:name w:val="annotation text"/>
    <w:basedOn w:val="Normal"/>
    <w:link w:val="CommentTextChar"/>
    <w:uiPriority w:val="99"/>
    <w:semiHidden/>
    <w:unhideWhenUsed/>
    <w:rsid w:val="007D602E"/>
    <w:rPr>
      <w:sz w:val="20"/>
      <w:szCs w:val="20"/>
    </w:rPr>
  </w:style>
  <w:style w:type="character" w:customStyle="1" w:styleId="CommentTextChar">
    <w:name w:val="Comment Text Char"/>
    <w:basedOn w:val="DefaultParagraphFont"/>
    <w:link w:val="CommentText"/>
    <w:uiPriority w:val="99"/>
    <w:semiHidden/>
    <w:rsid w:val="007D602E"/>
    <w:rPr>
      <w:sz w:val="20"/>
      <w:szCs w:val="20"/>
    </w:rPr>
  </w:style>
  <w:style w:type="paragraph" w:styleId="CommentSubject">
    <w:name w:val="annotation subject"/>
    <w:basedOn w:val="CommentText"/>
    <w:next w:val="CommentText"/>
    <w:link w:val="CommentSubjectChar"/>
    <w:uiPriority w:val="99"/>
    <w:semiHidden/>
    <w:unhideWhenUsed/>
    <w:rsid w:val="007D602E"/>
    <w:rPr>
      <w:b/>
      <w:bCs/>
    </w:rPr>
  </w:style>
  <w:style w:type="character" w:customStyle="1" w:styleId="CommentSubjectChar">
    <w:name w:val="Comment Subject Char"/>
    <w:basedOn w:val="CommentTextChar"/>
    <w:link w:val="CommentSubject"/>
    <w:uiPriority w:val="99"/>
    <w:semiHidden/>
    <w:rsid w:val="007D602E"/>
    <w:rPr>
      <w:b/>
      <w:bCs/>
      <w:sz w:val="20"/>
      <w:szCs w:val="20"/>
    </w:rPr>
  </w:style>
  <w:style w:type="paragraph" w:styleId="Bibliography">
    <w:name w:val="Bibliography"/>
    <w:basedOn w:val="Normal"/>
    <w:next w:val="Normal"/>
    <w:uiPriority w:val="37"/>
    <w:unhideWhenUsed/>
    <w:rsid w:val="00004921"/>
    <w:pPr>
      <w:ind w:left="720" w:hanging="720"/>
    </w:pPr>
  </w:style>
  <w:style w:type="paragraph" w:styleId="ListParagraph">
    <w:name w:val="List Paragraph"/>
    <w:basedOn w:val="Normal"/>
    <w:uiPriority w:val="34"/>
    <w:qFormat/>
    <w:rsid w:val="004B0034"/>
    <w:pPr>
      <w:ind w:left="720"/>
      <w:contextualSpacing/>
    </w:pPr>
  </w:style>
  <w:style w:type="character" w:styleId="EndnoteReference">
    <w:name w:val="endnote reference"/>
    <w:basedOn w:val="DefaultParagraphFont"/>
    <w:uiPriority w:val="99"/>
    <w:semiHidden/>
    <w:unhideWhenUsed/>
    <w:rsid w:val="006277CB"/>
    <w:rPr>
      <w:vertAlign w:val="superscript"/>
    </w:rPr>
  </w:style>
  <w:style w:type="character" w:styleId="Strong">
    <w:name w:val="Strong"/>
    <w:basedOn w:val="DefaultParagraphFont"/>
    <w:uiPriority w:val="22"/>
    <w:qFormat/>
    <w:rsid w:val="00BE1E7B"/>
    <w:rPr>
      <w:b/>
      <w:bCs/>
    </w:rPr>
  </w:style>
  <w:style w:type="table" w:styleId="TableGrid">
    <w:name w:val="Table Grid"/>
    <w:basedOn w:val="TableNormal"/>
    <w:uiPriority w:val="39"/>
    <w:rsid w:val="006D6B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A3E2F"/>
    <w:rPr>
      <w:color w:val="0563C1" w:themeColor="hyperlink"/>
      <w:u w:val="single"/>
    </w:rPr>
  </w:style>
  <w:style w:type="character" w:styleId="UnresolvedMention">
    <w:name w:val="Unresolved Mention"/>
    <w:basedOn w:val="DefaultParagraphFont"/>
    <w:uiPriority w:val="99"/>
    <w:rsid w:val="008A3E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79327">
      <w:bodyDiv w:val="1"/>
      <w:marLeft w:val="0"/>
      <w:marRight w:val="0"/>
      <w:marTop w:val="0"/>
      <w:marBottom w:val="0"/>
      <w:divBdr>
        <w:top w:val="none" w:sz="0" w:space="0" w:color="auto"/>
        <w:left w:val="none" w:sz="0" w:space="0" w:color="auto"/>
        <w:bottom w:val="none" w:sz="0" w:space="0" w:color="auto"/>
        <w:right w:val="none" w:sz="0" w:space="0" w:color="auto"/>
      </w:divBdr>
    </w:div>
    <w:div w:id="103311384">
      <w:bodyDiv w:val="1"/>
      <w:marLeft w:val="0"/>
      <w:marRight w:val="0"/>
      <w:marTop w:val="0"/>
      <w:marBottom w:val="0"/>
      <w:divBdr>
        <w:top w:val="none" w:sz="0" w:space="0" w:color="auto"/>
        <w:left w:val="none" w:sz="0" w:space="0" w:color="auto"/>
        <w:bottom w:val="none" w:sz="0" w:space="0" w:color="auto"/>
        <w:right w:val="none" w:sz="0" w:space="0" w:color="auto"/>
      </w:divBdr>
    </w:div>
    <w:div w:id="489248619">
      <w:bodyDiv w:val="1"/>
      <w:marLeft w:val="0"/>
      <w:marRight w:val="0"/>
      <w:marTop w:val="0"/>
      <w:marBottom w:val="0"/>
      <w:divBdr>
        <w:top w:val="none" w:sz="0" w:space="0" w:color="auto"/>
        <w:left w:val="none" w:sz="0" w:space="0" w:color="auto"/>
        <w:bottom w:val="none" w:sz="0" w:space="0" w:color="auto"/>
        <w:right w:val="none" w:sz="0" w:space="0" w:color="auto"/>
      </w:divBdr>
    </w:div>
    <w:div w:id="900600321">
      <w:bodyDiv w:val="1"/>
      <w:marLeft w:val="0"/>
      <w:marRight w:val="0"/>
      <w:marTop w:val="0"/>
      <w:marBottom w:val="0"/>
      <w:divBdr>
        <w:top w:val="none" w:sz="0" w:space="0" w:color="auto"/>
        <w:left w:val="none" w:sz="0" w:space="0" w:color="auto"/>
        <w:bottom w:val="none" w:sz="0" w:space="0" w:color="auto"/>
        <w:right w:val="none" w:sz="0" w:space="0" w:color="auto"/>
      </w:divBdr>
    </w:div>
    <w:div w:id="1128814603">
      <w:bodyDiv w:val="1"/>
      <w:marLeft w:val="0"/>
      <w:marRight w:val="0"/>
      <w:marTop w:val="0"/>
      <w:marBottom w:val="0"/>
      <w:divBdr>
        <w:top w:val="none" w:sz="0" w:space="0" w:color="auto"/>
        <w:left w:val="none" w:sz="0" w:space="0" w:color="auto"/>
        <w:bottom w:val="none" w:sz="0" w:space="0" w:color="auto"/>
        <w:right w:val="none" w:sz="0" w:space="0" w:color="auto"/>
      </w:divBdr>
    </w:div>
    <w:div w:id="1672103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https://www.rathenau.nl/en/knowledge-ecosystems/trust-science-netherlands" TargetMode="External"/><Relationship Id="rId1" Type="http://schemas.openxmlformats.org/officeDocument/2006/relationships/hyperlink" Target="https://www.pewresearch.org/fact-tank/2016/10/18/most-americans-trust-the-military-and-scientists-to-act-in-the-publics-intere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B5C9C6-C89C-D24D-AFAF-500EE6F92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25</Pages>
  <Words>28914</Words>
  <Characters>164812</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h Desmond</dc:creator>
  <cp:keywords/>
  <dc:description/>
  <cp:lastModifiedBy>Hugh Desmond</cp:lastModifiedBy>
  <cp:revision>384</cp:revision>
  <dcterms:created xsi:type="dcterms:W3CDTF">2020-02-14T10:07:00Z</dcterms:created>
  <dcterms:modified xsi:type="dcterms:W3CDTF">2020-02-17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beta.12+a53f363b8"&gt;&lt;session id="GZrmJ8zN"/&gt;&lt;style id="http://www.zotero.org/styles/chicago-author-date" locale="en-US" hasBibliography="1" bibliographyStyleHasBeenSet="1"/&gt;&lt;prefs&gt;&lt;pref name="fieldType" value="</vt:lpwstr>
  </property>
  <property fmtid="{D5CDD505-2E9C-101B-9397-08002B2CF9AE}" pid="3" name="ZOTERO_PREF_2">
    <vt:lpwstr>Field"/&gt;&lt;pref name="automaticJournalAbbreviations" value="true"/&gt;&lt;pref name="delayCitationUpdates" value="true"/&gt;&lt;pref name="dontAskDelayCitationUpdates" value="true"/&gt;&lt;/prefs&gt;&lt;/data&gt;</vt:lpwstr>
  </property>
</Properties>
</file>